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2.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3.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4.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5.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6.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7.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F74F21" w14:textId="77777777" w:rsidR="002B2851" w:rsidRPr="006578BD" w:rsidRDefault="002B2851">
      <w:pPr>
        <w:jc w:val="center"/>
        <w:rPr>
          <w:rFonts w:ascii="Arial" w:hAnsi="Arial" w:cs="Arial"/>
          <w:b/>
          <w:sz w:val="28"/>
        </w:rPr>
      </w:pPr>
    </w:p>
    <w:p w14:paraId="27A367AD" w14:textId="77777777" w:rsidR="002B2851" w:rsidRPr="006578BD" w:rsidRDefault="002B2851">
      <w:pPr>
        <w:jc w:val="center"/>
        <w:rPr>
          <w:rFonts w:ascii="Arial" w:hAnsi="Arial" w:cs="Arial"/>
          <w:b/>
          <w:sz w:val="28"/>
        </w:rPr>
      </w:pPr>
    </w:p>
    <w:p w14:paraId="42CD24A6" w14:textId="77777777" w:rsidR="00524DD2" w:rsidRPr="006578BD" w:rsidRDefault="00524DD2">
      <w:pPr>
        <w:jc w:val="center"/>
        <w:rPr>
          <w:rFonts w:ascii="Arial" w:hAnsi="Arial" w:cs="Arial"/>
          <w:b/>
          <w:sz w:val="28"/>
        </w:rPr>
      </w:pPr>
    </w:p>
    <w:p w14:paraId="5303D51C" w14:textId="77777777" w:rsidR="00524DD2" w:rsidRPr="006578BD" w:rsidRDefault="00524DD2">
      <w:pPr>
        <w:jc w:val="center"/>
        <w:rPr>
          <w:rFonts w:ascii="Arial" w:hAnsi="Arial" w:cs="Arial"/>
          <w:b/>
          <w:sz w:val="28"/>
        </w:rPr>
      </w:pPr>
    </w:p>
    <w:p w14:paraId="55138716" w14:textId="77777777" w:rsidR="001D6C31" w:rsidRPr="006578BD" w:rsidRDefault="001D6C31">
      <w:pPr>
        <w:jc w:val="center"/>
        <w:rPr>
          <w:rFonts w:ascii="Arial" w:hAnsi="Arial" w:cs="Arial"/>
          <w:b/>
          <w:sz w:val="28"/>
        </w:rPr>
      </w:pPr>
    </w:p>
    <w:p w14:paraId="693230C1" w14:textId="40BF255C" w:rsidR="003566AD" w:rsidRPr="006578BD" w:rsidRDefault="006A6D31" w:rsidP="003566AD">
      <w:pPr>
        <w:pStyle w:val="a5"/>
      </w:pPr>
      <w:r w:rsidRPr="006578BD">
        <w:t>EEEE</w:t>
      </w:r>
      <w:r w:rsidR="000E58FD" w:rsidRPr="006578BD">
        <w:t>3001</w:t>
      </w:r>
    </w:p>
    <w:p w14:paraId="45854D2E" w14:textId="576FB0B9" w:rsidR="003566AD" w:rsidRPr="006578BD" w:rsidRDefault="003566AD">
      <w:pPr>
        <w:jc w:val="center"/>
        <w:rPr>
          <w:rFonts w:ascii="Arial" w:hAnsi="Arial" w:cs="Arial"/>
          <w:i/>
        </w:rPr>
      </w:pPr>
    </w:p>
    <w:p w14:paraId="25EEBB39" w14:textId="77777777" w:rsidR="00D77890" w:rsidRPr="006578BD" w:rsidRDefault="00D77890">
      <w:pPr>
        <w:jc w:val="center"/>
        <w:rPr>
          <w:rFonts w:ascii="Arial" w:hAnsi="Arial" w:cs="Arial"/>
          <w:b/>
          <w:sz w:val="28"/>
        </w:rPr>
      </w:pPr>
    </w:p>
    <w:p w14:paraId="5291478F" w14:textId="51636C2E" w:rsidR="001D6C31" w:rsidRPr="006578BD" w:rsidRDefault="003566AD" w:rsidP="003566AD">
      <w:pPr>
        <w:pStyle w:val="a5"/>
      </w:pPr>
      <w:r w:rsidRPr="006578BD">
        <w:t xml:space="preserve">Final Year </w:t>
      </w:r>
      <w:r w:rsidR="006A6D31" w:rsidRPr="006578BD">
        <w:t xml:space="preserve">Individual </w:t>
      </w:r>
      <w:r w:rsidR="001D6C31" w:rsidRPr="006578BD">
        <w:t xml:space="preserve">Project </w:t>
      </w:r>
      <w:r w:rsidR="000E58FD" w:rsidRPr="006578BD">
        <w:t>Dissertation</w:t>
      </w:r>
    </w:p>
    <w:p w14:paraId="2A73083A" w14:textId="77777777" w:rsidR="001D6C31" w:rsidRPr="006578BD" w:rsidRDefault="001D6C31">
      <w:pPr>
        <w:jc w:val="center"/>
        <w:rPr>
          <w:rFonts w:ascii="Arial" w:hAnsi="Arial" w:cs="Arial"/>
          <w:b/>
          <w:sz w:val="36"/>
        </w:rPr>
      </w:pPr>
    </w:p>
    <w:p w14:paraId="1A0F534B" w14:textId="77777777" w:rsidR="001D6C31" w:rsidRPr="006578BD" w:rsidRDefault="001D6C31">
      <w:pPr>
        <w:jc w:val="center"/>
        <w:rPr>
          <w:rFonts w:ascii="Arial" w:hAnsi="Arial" w:cs="Arial"/>
          <w:b/>
          <w:sz w:val="36"/>
        </w:rPr>
      </w:pPr>
    </w:p>
    <w:p w14:paraId="58FB1CE4" w14:textId="77777777" w:rsidR="001D6C31" w:rsidRPr="006578BD" w:rsidRDefault="001D6C31">
      <w:pPr>
        <w:jc w:val="center"/>
        <w:rPr>
          <w:rFonts w:ascii="Arial" w:hAnsi="Arial" w:cs="Arial"/>
          <w:b/>
          <w:sz w:val="36"/>
        </w:rPr>
      </w:pPr>
    </w:p>
    <w:p w14:paraId="34903CF5" w14:textId="77777777" w:rsidR="001D6C31" w:rsidRPr="006578BD" w:rsidRDefault="001D6C31">
      <w:pPr>
        <w:jc w:val="center"/>
        <w:rPr>
          <w:rFonts w:ascii="Arial" w:hAnsi="Arial" w:cs="Arial"/>
          <w:b/>
          <w:sz w:val="36"/>
        </w:rPr>
      </w:pPr>
    </w:p>
    <w:p w14:paraId="1C7F4C96" w14:textId="76DED702" w:rsidR="001D6C31" w:rsidRPr="006578BD" w:rsidRDefault="008A2ADE" w:rsidP="003566AD">
      <w:pPr>
        <w:pStyle w:val="a5"/>
        <w:rPr>
          <w:lang w:eastAsia="zh-TW"/>
        </w:rPr>
      </w:pPr>
      <w:r w:rsidRPr="006578BD">
        <w:rPr>
          <w:lang w:eastAsia="zh-TW"/>
        </w:rPr>
        <w:t>Gesture-controlled Robot Arm</w:t>
      </w:r>
    </w:p>
    <w:p w14:paraId="5AA9D834" w14:textId="77777777" w:rsidR="001D6C31" w:rsidRPr="006578BD" w:rsidRDefault="001D6C31">
      <w:pPr>
        <w:jc w:val="center"/>
        <w:rPr>
          <w:rFonts w:ascii="Arial" w:hAnsi="Arial" w:cs="Arial"/>
          <w:b/>
          <w:sz w:val="28"/>
        </w:rPr>
      </w:pPr>
    </w:p>
    <w:p w14:paraId="40D82832" w14:textId="77777777" w:rsidR="001D6C31" w:rsidRPr="006578BD" w:rsidRDefault="001D6C31">
      <w:pPr>
        <w:jc w:val="center"/>
        <w:rPr>
          <w:rFonts w:ascii="Arial" w:hAnsi="Arial" w:cs="Arial"/>
          <w:b/>
          <w:sz w:val="28"/>
        </w:rPr>
      </w:pPr>
    </w:p>
    <w:p w14:paraId="3F8ACFD2" w14:textId="77777777" w:rsidR="001D6C31" w:rsidRPr="006578BD" w:rsidRDefault="001D6C31">
      <w:pPr>
        <w:jc w:val="center"/>
        <w:rPr>
          <w:rFonts w:ascii="Arial" w:hAnsi="Arial" w:cs="Arial"/>
          <w:b/>
          <w:sz w:val="28"/>
        </w:rPr>
      </w:pPr>
    </w:p>
    <w:p w14:paraId="4B5373F8" w14:textId="77777777" w:rsidR="001D6C31" w:rsidRPr="006578BD" w:rsidRDefault="001D6C31">
      <w:pPr>
        <w:rPr>
          <w:rFonts w:ascii="Arial" w:hAnsi="Arial" w:cs="Arial"/>
          <w:b/>
          <w:sz w:val="28"/>
        </w:rPr>
      </w:pPr>
    </w:p>
    <w:p w14:paraId="5B94D246" w14:textId="25757C7E" w:rsidR="001D6C31" w:rsidRPr="006578BD" w:rsidRDefault="001D6C31" w:rsidP="00B27BCC">
      <w:pPr>
        <w:pStyle w:val="a7"/>
        <w:ind w:left="1418"/>
        <w:rPr>
          <w:lang w:eastAsia="zh-TW"/>
        </w:rPr>
      </w:pPr>
      <w:r w:rsidRPr="006578BD">
        <w:t>AUTHOR</w:t>
      </w:r>
      <w:r w:rsidR="00D77890" w:rsidRPr="006578BD">
        <w:t>:</w:t>
      </w:r>
      <w:r w:rsidRPr="006578BD">
        <w:tab/>
      </w:r>
      <w:r w:rsidRPr="006578BD">
        <w:tab/>
      </w:r>
      <w:r w:rsidRPr="006578BD">
        <w:tab/>
        <w:t>Mr</w:t>
      </w:r>
      <w:r w:rsidR="003B2936">
        <w:rPr>
          <w:rFonts w:hint="eastAsia"/>
          <w:lang w:eastAsia="zh-TW"/>
        </w:rPr>
        <w:t>.</w:t>
      </w:r>
      <w:r w:rsidR="008A2ADE" w:rsidRPr="006578BD">
        <w:rPr>
          <w:lang w:eastAsia="zh-TW"/>
        </w:rPr>
        <w:t xml:space="preserve"> Guan-Sheng Chen</w:t>
      </w:r>
    </w:p>
    <w:p w14:paraId="7753B7D2" w14:textId="4755EBFF" w:rsidR="00682389" w:rsidRPr="006578BD" w:rsidRDefault="00682389" w:rsidP="00B27BCC">
      <w:pPr>
        <w:pStyle w:val="a7"/>
        <w:ind w:left="1418"/>
        <w:rPr>
          <w:lang w:eastAsia="zh-TW"/>
        </w:rPr>
      </w:pPr>
      <w:r w:rsidRPr="006578BD">
        <w:t xml:space="preserve">ID </w:t>
      </w:r>
      <w:r w:rsidR="00D77890" w:rsidRPr="006578BD">
        <w:t>NUMBER:</w:t>
      </w:r>
      <w:r w:rsidRPr="006578BD">
        <w:tab/>
      </w:r>
      <w:r w:rsidRPr="006578BD">
        <w:tab/>
      </w:r>
      <w:r w:rsidR="008A2ADE" w:rsidRPr="006578BD">
        <w:rPr>
          <w:lang w:eastAsia="zh-TW"/>
        </w:rPr>
        <w:t>20314386</w:t>
      </w:r>
    </w:p>
    <w:p w14:paraId="61BFDECF" w14:textId="3148BEBE" w:rsidR="001D6C31" w:rsidRPr="006578BD" w:rsidRDefault="001D6C31" w:rsidP="00B27BCC">
      <w:pPr>
        <w:pStyle w:val="a7"/>
        <w:ind w:left="1418"/>
        <w:rPr>
          <w:lang w:eastAsia="zh-TW"/>
        </w:rPr>
      </w:pPr>
      <w:r w:rsidRPr="006578BD">
        <w:t>SUPERVISOR</w:t>
      </w:r>
      <w:r w:rsidR="00D77890" w:rsidRPr="006578BD">
        <w:t>:</w:t>
      </w:r>
      <w:r w:rsidRPr="006578BD">
        <w:tab/>
      </w:r>
      <w:r w:rsidRPr="006578BD">
        <w:tab/>
      </w:r>
      <w:proofErr w:type="spellStart"/>
      <w:r w:rsidRPr="006578BD">
        <w:t>Dr.</w:t>
      </w:r>
      <w:proofErr w:type="spellEnd"/>
      <w:r w:rsidRPr="006578BD">
        <w:t xml:space="preserve"> </w:t>
      </w:r>
      <w:r w:rsidR="008A2ADE" w:rsidRPr="006578BD">
        <w:rPr>
          <w:lang w:eastAsia="zh-TW"/>
        </w:rPr>
        <w:t>Richard Davies</w:t>
      </w:r>
    </w:p>
    <w:p w14:paraId="18D39E38" w14:textId="7D3AB2DB" w:rsidR="001D6C31" w:rsidRPr="006578BD" w:rsidRDefault="001D6C31" w:rsidP="00B27BCC">
      <w:pPr>
        <w:pStyle w:val="a7"/>
        <w:ind w:left="1418"/>
        <w:rPr>
          <w:lang w:eastAsia="zh-TW"/>
        </w:rPr>
      </w:pPr>
      <w:r w:rsidRPr="006578BD">
        <w:t>MODERATOR</w:t>
      </w:r>
      <w:r w:rsidR="00D77890" w:rsidRPr="006578BD">
        <w:t>:</w:t>
      </w:r>
      <w:r w:rsidRPr="006578BD">
        <w:tab/>
      </w:r>
      <w:r w:rsidRPr="006578BD">
        <w:tab/>
      </w:r>
      <w:proofErr w:type="spellStart"/>
      <w:r w:rsidRPr="006578BD">
        <w:t>Dr.</w:t>
      </w:r>
      <w:proofErr w:type="spellEnd"/>
      <w:r w:rsidRPr="006578BD">
        <w:t xml:space="preserve"> </w:t>
      </w:r>
      <w:r w:rsidR="008A2ADE" w:rsidRPr="006578BD">
        <w:rPr>
          <w:lang w:eastAsia="zh-TW"/>
        </w:rPr>
        <w:t>Fernado Perez-Cota</w:t>
      </w:r>
    </w:p>
    <w:p w14:paraId="096976DB" w14:textId="055779FA" w:rsidR="001D6C31" w:rsidRPr="006578BD" w:rsidRDefault="001D6C31" w:rsidP="00B27BCC">
      <w:pPr>
        <w:pStyle w:val="a7"/>
        <w:ind w:left="1418"/>
        <w:rPr>
          <w:lang w:eastAsia="zh-TW"/>
        </w:rPr>
      </w:pPr>
      <w:r w:rsidRPr="006578BD">
        <w:t>DATE</w:t>
      </w:r>
      <w:r w:rsidR="00D77890" w:rsidRPr="006578BD">
        <w:t>:</w:t>
      </w:r>
      <w:r w:rsidRPr="006578BD">
        <w:tab/>
      </w:r>
      <w:r w:rsidRPr="006578BD">
        <w:tab/>
      </w:r>
      <w:r w:rsidRPr="006578BD">
        <w:tab/>
      </w:r>
      <w:r w:rsidR="002F247D" w:rsidRPr="006578BD">
        <w:rPr>
          <w:lang w:eastAsia="zh-TW"/>
        </w:rPr>
        <w:t>0</w:t>
      </w:r>
      <w:r w:rsidR="00476CE7">
        <w:rPr>
          <w:rFonts w:hint="eastAsia"/>
          <w:lang w:eastAsia="zh-TW"/>
        </w:rPr>
        <w:t>9</w:t>
      </w:r>
      <w:r w:rsidR="00524F6C" w:rsidRPr="006578BD">
        <w:t xml:space="preserve"> </w:t>
      </w:r>
      <w:r w:rsidR="00FF2FD8" w:rsidRPr="006578BD">
        <w:t>May</w:t>
      </w:r>
      <w:r w:rsidRPr="006578BD">
        <w:t xml:space="preserve"> 20</w:t>
      </w:r>
      <w:r w:rsidR="002F247D" w:rsidRPr="006578BD">
        <w:rPr>
          <w:lang w:eastAsia="zh-TW"/>
        </w:rPr>
        <w:t>24</w:t>
      </w:r>
    </w:p>
    <w:p w14:paraId="2E015EFD" w14:textId="77777777" w:rsidR="00FF2FD8" w:rsidRPr="006578BD" w:rsidRDefault="00FF2FD8" w:rsidP="00FF2FD8">
      <w:pPr>
        <w:rPr>
          <w:rFonts w:ascii="Arial" w:hAnsi="Arial" w:cs="Arial"/>
        </w:rPr>
      </w:pPr>
    </w:p>
    <w:p w14:paraId="05A5E8EE" w14:textId="77777777" w:rsidR="006A6D31" w:rsidRPr="006578BD" w:rsidRDefault="006A6D31" w:rsidP="00FF2FD8">
      <w:pPr>
        <w:rPr>
          <w:rFonts w:ascii="Arial" w:hAnsi="Arial" w:cs="Arial"/>
        </w:rPr>
      </w:pPr>
    </w:p>
    <w:p w14:paraId="48E59DD8" w14:textId="77777777" w:rsidR="006A6D31" w:rsidRPr="006578BD" w:rsidRDefault="006A6D31" w:rsidP="00FF2FD8">
      <w:pPr>
        <w:rPr>
          <w:rFonts w:ascii="Arial" w:hAnsi="Arial" w:cs="Arial"/>
        </w:rPr>
      </w:pPr>
    </w:p>
    <w:p w14:paraId="2BE547D4" w14:textId="77777777" w:rsidR="006A6D31" w:rsidRPr="006578BD" w:rsidRDefault="006A6D31" w:rsidP="00FF2FD8">
      <w:pPr>
        <w:rPr>
          <w:rFonts w:ascii="Arial" w:hAnsi="Arial" w:cs="Arial"/>
        </w:rPr>
      </w:pPr>
    </w:p>
    <w:p w14:paraId="16015A1F" w14:textId="77777777" w:rsidR="006A6D31" w:rsidRPr="006578BD" w:rsidRDefault="006A6D31" w:rsidP="00FF2FD8">
      <w:pPr>
        <w:rPr>
          <w:rFonts w:ascii="Arial" w:hAnsi="Arial" w:cs="Arial"/>
        </w:rPr>
      </w:pPr>
    </w:p>
    <w:p w14:paraId="4CEB2363" w14:textId="77777777" w:rsidR="00FF2FD8" w:rsidRPr="006578BD" w:rsidRDefault="00FF2FD8" w:rsidP="00FF2FD8">
      <w:pPr>
        <w:rPr>
          <w:rFonts w:ascii="Arial" w:hAnsi="Arial" w:cs="Arial"/>
        </w:rPr>
      </w:pPr>
    </w:p>
    <w:p w14:paraId="73B97BC8" w14:textId="77777777" w:rsidR="00FF2FD8" w:rsidRPr="006578BD" w:rsidRDefault="00FF2FD8" w:rsidP="00FF2FD8">
      <w:pPr>
        <w:rPr>
          <w:rFonts w:ascii="Arial" w:hAnsi="Arial" w:cs="Arial"/>
        </w:rPr>
      </w:pPr>
    </w:p>
    <w:p w14:paraId="2DCE9A4C" w14:textId="77777777" w:rsidR="00FF2FD8" w:rsidRPr="006578BD" w:rsidRDefault="00FF2FD8" w:rsidP="00FF2FD8">
      <w:pPr>
        <w:rPr>
          <w:rFonts w:ascii="Arial" w:hAnsi="Arial" w:cs="Arial"/>
        </w:rPr>
      </w:pPr>
    </w:p>
    <w:p w14:paraId="6A022C26" w14:textId="77777777" w:rsidR="00FF2FD8" w:rsidRPr="006578BD" w:rsidRDefault="00FF2FD8" w:rsidP="00FF2FD8">
      <w:pPr>
        <w:rPr>
          <w:rFonts w:ascii="Arial" w:hAnsi="Arial" w:cs="Arial"/>
        </w:rPr>
      </w:pPr>
    </w:p>
    <w:p w14:paraId="7064A623" w14:textId="77777777" w:rsidR="00FF2FD8" w:rsidRPr="006578BD" w:rsidRDefault="00FF2FD8" w:rsidP="00FF2FD8">
      <w:pPr>
        <w:rPr>
          <w:rFonts w:ascii="Arial" w:hAnsi="Arial" w:cs="Arial"/>
        </w:rPr>
      </w:pPr>
    </w:p>
    <w:p w14:paraId="604681FA" w14:textId="77777777" w:rsidR="006A6D31" w:rsidRPr="006578BD" w:rsidRDefault="006A6D31" w:rsidP="00FF2FD8">
      <w:pPr>
        <w:rPr>
          <w:rFonts w:ascii="Arial" w:hAnsi="Arial" w:cs="Arial"/>
        </w:rPr>
      </w:pPr>
    </w:p>
    <w:p w14:paraId="0BF53801" w14:textId="77777777" w:rsidR="00FF2FD8" w:rsidRPr="006578BD" w:rsidRDefault="00FF2FD8" w:rsidP="006A6D31">
      <w:pPr>
        <w:jc w:val="center"/>
        <w:rPr>
          <w:rFonts w:ascii="Arial" w:hAnsi="Arial" w:cs="Arial"/>
        </w:rPr>
      </w:pPr>
    </w:p>
    <w:p w14:paraId="59722C38" w14:textId="49778453" w:rsidR="00FF2FD8" w:rsidRPr="006578BD" w:rsidRDefault="00BA0F99" w:rsidP="006A6D31">
      <w:pPr>
        <w:jc w:val="center"/>
        <w:rPr>
          <w:rFonts w:ascii="Arial" w:hAnsi="Arial" w:cs="Arial"/>
        </w:rPr>
      </w:pPr>
      <w:r w:rsidRPr="006578BD">
        <w:rPr>
          <w:rFonts w:ascii="Arial" w:hAnsi="Arial" w:cs="Arial"/>
        </w:rPr>
        <w:t xml:space="preserve">This </w:t>
      </w:r>
      <w:r w:rsidR="00BA0CCE" w:rsidRPr="006578BD">
        <w:rPr>
          <w:rFonts w:ascii="Arial" w:hAnsi="Arial" w:cs="Arial"/>
        </w:rPr>
        <w:t>third-year</w:t>
      </w:r>
      <w:r w:rsidR="00FF2FD8" w:rsidRPr="006578BD">
        <w:rPr>
          <w:rFonts w:ascii="Arial" w:hAnsi="Arial" w:cs="Arial"/>
        </w:rPr>
        <w:t xml:space="preserve"> project </w:t>
      </w:r>
      <w:r w:rsidR="000E58FD" w:rsidRPr="006578BD">
        <w:rPr>
          <w:rFonts w:ascii="Arial" w:hAnsi="Arial" w:cs="Arial"/>
        </w:rPr>
        <w:t xml:space="preserve">Dissertation </w:t>
      </w:r>
      <w:r w:rsidRPr="006578BD">
        <w:rPr>
          <w:rFonts w:ascii="Arial" w:hAnsi="Arial" w:cs="Arial"/>
        </w:rPr>
        <w:t xml:space="preserve">is </w:t>
      </w:r>
      <w:r w:rsidR="00FF2FD8" w:rsidRPr="006578BD">
        <w:rPr>
          <w:rFonts w:ascii="Arial" w:hAnsi="Arial" w:cs="Arial"/>
        </w:rPr>
        <w:t xml:space="preserve">submitted in part fulfilment of the requirements of the degree of </w:t>
      </w:r>
      <w:r w:rsidR="000E58FD" w:rsidRPr="006578BD">
        <w:rPr>
          <w:rFonts w:ascii="Arial" w:hAnsi="Arial" w:cs="Arial"/>
        </w:rPr>
        <w:t xml:space="preserve">Bachelor </w:t>
      </w:r>
      <w:r w:rsidR="00FF2FD8" w:rsidRPr="006578BD">
        <w:rPr>
          <w:rFonts w:ascii="Arial" w:hAnsi="Arial" w:cs="Arial"/>
        </w:rPr>
        <w:t>of Engineering.</w:t>
      </w:r>
    </w:p>
    <w:p w14:paraId="0C17407B" w14:textId="77777777" w:rsidR="00FF2FD8" w:rsidRPr="006578BD" w:rsidRDefault="00FF2FD8" w:rsidP="006A6D31">
      <w:pPr>
        <w:jc w:val="center"/>
        <w:rPr>
          <w:rFonts w:ascii="Arial" w:hAnsi="Arial" w:cs="Arial"/>
        </w:rPr>
      </w:pPr>
    </w:p>
    <w:p w14:paraId="31C58935" w14:textId="77777777" w:rsidR="00024AC3" w:rsidRPr="006578BD" w:rsidRDefault="003566AD" w:rsidP="006A6D31">
      <w:pPr>
        <w:pStyle w:val="1"/>
        <w:rPr>
          <w:lang w:eastAsia="zh-TW"/>
        </w:rPr>
      </w:pPr>
      <w:r w:rsidRPr="006578BD">
        <w:br w:type="page"/>
      </w:r>
    </w:p>
    <w:p w14:paraId="26D5D339" w14:textId="39E5622B" w:rsidR="00024AC3" w:rsidRDefault="00024AC3" w:rsidP="00F43005">
      <w:pPr>
        <w:pStyle w:val="1"/>
        <w:numPr>
          <w:ilvl w:val="0"/>
          <w:numId w:val="0"/>
        </w:numPr>
        <w:rPr>
          <w:lang w:eastAsia="zh-TW"/>
        </w:rPr>
      </w:pPr>
      <w:bookmarkStart w:id="0" w:name="_Toc165655694"/>
      <w:r w:rsidRPr="006578BD">
        <w:rPr>
          <w:lang w:eastAsia="zh-TW"/>
        </w:rPr>
        <w:lastRenderedPageBreak/>
        <w:t>Abstract</w:t>
      </w:r>
      <w:bookmarkEnd w:id="0"/>
    </w:p>
    <w:p w14:paraId="5FF6E6CF" w14:textId="77777777" w:rsidR="00823DEE" w:rsidRDefault="00823DEE" w:rsidP="005440C8">
      <w:pPr>
        <w:jc w:val="both"/>
        <w:rPr>
          <w:rFonts w:ascii="Arial" w:hAnsi="Arial" w:cs="Arial"/>
          <w:lang w:eastAsia="zh-TW"/>
        </w:rPr>
      </w:pPr>
      <w:r w:rsidRPr="00823DEE">
        <w:rPr>
          <w:rFonts w:ascii="Arial" w:hAnsi="Arial" w:cs="Arial"/>
          <w:lang w:eastAsia="zh-TW"/>
        </w:rPr>
        <w:t>The robot arm is widely used in various applications from industry to medical applications. The thesis is to develop a combination of software design and hardware design for the robot arm controlled more natively by gesture to help rehabilitation therapists in rehabilitation treatment. To achieve effective treatment, patients are required to attend rehabilitation treatment regularly. However, the process of rehabilitation treatment is monotony and repetitive as repetitive and coordinated movements are crucial in rehabilitation treatment. It will greatly reduce patient engagement. The use of gesture-controlled robot arms in rehabilitation has the potential to enhance patient engagement and cost-effective option for rehabilitation centres. The project is expected to create various functionalities to realize a gesture-controlled robot arm at low-cost.</w:t>
      </w:r>
    </w:p>
    <w:p w14:paraId="4B07AE3F" w14:textId="77777777" w:rsidR="00E037DC" w:rsidRDefault="00E037DC" w:rsidP="005440C8">
      <w:pPr>
        <w:jc w:val="both"/>
        <w:rPr>
          <w:rFonts w:ascii="Arial" w:hAnsi="Arial" w:cs="Arial"/>
          <w:lang w:eastAsia="zh-TW"/>
        </w:rPr>
      </w:pPr>
    </w:p>
    <w:p w14:paraId="29EBB806" w14:textId="5991A508" w:rsidR="00E037DC" w:rsidRPr="0069616B" w:rsidRDefault="00AD602E" w:rsidP="005440C8">
      <w:pPr>
        <w:jc w:val="both"/>
        <w:rPr>
          <w:rFonts w:ascii="Arial" w:hAnsi="Arial" w:cs="Arial"/>
          <w:lang w:eastAsia="zh-TW"/>
        </w:rPr>
      </w:pPr>
      <w:r>
        <w:rPr>
          <w:rFonts w:ascii="Arial" w:hAnsi="Arial" w:cs="Arial" w:hint="eastAsia"/>
          <w:lang w:eastAsia="zh-TW"/>
        </w:rPr>
        <w:t>Typically, the control system of robot arm is challenging to program and control. In this project,</w:t>
      </w:r>
      <w:r w:rsidR="00250600">
        <w:rPr>
          <w:rFonts w:ascii="Arial" w:hAnsi="Arial" w:cs="Arial" w:hint="eastAsia"/>
          <w:lang w:eastAsia="zh-TW"/>
        </w:rPr>
        <w:t xml:space="preserve"> a computer vision method for gesture recognition will be established to combine with robot arm of Dobot Magician to fulfil a real-time gesture-controlled robot arm with high precision and high accuracy control to demonstrate the potential of a comprehensive rehabilitation robot arm controlled by gesture</w:t>
      </w:r>
      <w:r w:rsidR="00A3422F">
        <w:rPr>
          <w:rFonts w:ascii="Arial" w:hAnsi="Arial" w:cs="Arial" w:hint="eastAsia"/>
          <w:lang w:eastAsia="zh-TW"/>
        </w:rPr>
        <w:t>s.</w:t>
      </w:r>
      <w:r w:rsidR="0069616B">
        <w:rPr>
          <w:rFonts w:ascii="Arial" w:hAnsi="Arial" w:cs="Arial" w:hint="eastAsia"/>
          <w:lang w:eastAsia="zh-TW"/>
        </w:rPr>
        <w:t xml:space="preserve"> Four main functionalities are built including human hand identification, customized gesture recognition, combinations of Dobot Magician to achieve </w:t>
      </w:r>
      <w:r w:rsidR="0069616B">
        <w:rPr>
          <w:rFonts w:ascii="Arial" w:hAnsi="Arial" w:cs="Arial"/>
          <w:lang w:eastAsia="zh-TW"/>
        </w:rPr>
        <w:t>complicated</w:t>
      </w:r>
      <w:r w:rsidR="0069616B">
        <w:rPr>
          <w:rFonts w:ascii="Arial" w:hAnsi="Arial" w:cs="Arial" w:hint="eastAsia"/>
          <w:lang w:eastAsia="zh-TW"/>
        </w:rPr>
        <w:t xml:space="preserve"> pattern drawing tasks, and real-time control of robot arm by gestures.</w:t>
      </w:r>
    </w:p>
    <w:p w14:paraId="747253DD" w14:textId="77777777" w:rsidR="006B4313" w:rsidRDefault="006B4313" w:rsidP="005440C8">
      <w:pPr>
        <w:jc w:val="both"/>
        <w:rPr>
          <w:lang w:eastAsia="zh-TW"/>
        </w:rPr>
      </w:pPr>
    </w:p>
    <w:p w14:paraId="11EF05BC" w14:textId="3C4821F0" w:rsidR="006B4313" w:rsidRDefault="0069616B" w:rsidP="005440C8">
      <w:pPr>
        <w:jc w:val="both"/>
        <w:rPr>
          <w:rFonts w:ascii="Arial" w:hAnsi="Arial" w:cs="Arial"/>
          <w:lang w:eastAsia="zh-TW"/>
        </w:rPr>
      </w:pPr>
      <w:r>
        <w:rPr>
          <w:rFonts w:ascii="Arial" w:hAnsi="Arial" w:cs="Arial" w:hint="eastAsia"/>
          <w:lang w:eastAsia="zh-TW"/>
        </w:rPr>
        <w:t xml:space="preserve">The experimental results demonstrate the robustness of the built system, high accuracy control and high effective control of robot arm to demonstrate the potential of the accomplishment of </w:t>
      </w:r>
      <w:r w:rsidRPr="00823DEE">
        <w:rPr>
          <w:rFonts w:ascii="Arial" w:hAnsi="Arial" w:cs="Arial"/>
          <w:lang w:eastAsia="zh-TW"/>
        </w:rPr>
        <w:t>gesture-controlled robot arm</w:t>
      </w:r>
      <w:r>
        <w:rPr>
          <w:rFonts w:ascii="Arial" w:hAnsi="Arial" w:cs="Arial" w:hint="eastAsia"/>
          <w:lang w:eastAsia="zh-TW"/>
        </w:rPr>
        <w:t xml:space="preserve"> in rehabilitation applications.</w:t>
      </w:r>
    </w:p>
    <w:p w14:paraId="4876A189" w14:textId="77777777" w:rsidR="0069616B" w:rsidRDefault="0069616B" w:rsidP="005440C8">
      <w:pPr>
        <w:jc w:val="both"/>
        <w:rPr>
          <w:rFonts w:ascii="Arial" w:hAnsi="Arial" w:cs="Arial"/>
          <w:lang w:eastAsia="zh-TW"/>
        </w:rPr>
      </w:pPr>
    </w:p>
    <w:p w14:paraId="04021478" w14:textId="77777777" w:rsidR="0069616B" w:rsidRDefault="0069616B" w:rsidP="005440C8">
      <w:pPr>
        <w:jc w:val="both"/>
        <w:rPr>
          <w:rFonts w:ascii="Arial" w:hAnsi="Arial" w:cs="Arial"/>
          <w:lang w:eastAsia="zh-TW"/>
        </w:rPr>
      </w:pPr>
    </w:p>
    <w:p w14:paraId="1C3BDABC" w14:textId="1188248F" w:rsidR="0069616B" w:rsidRPr="0069616B" w:rsidRDefault="0069616B" w:rsidP="005440C8">
      <w:pPr>
        <w:jc w:val="both"/>
        <w:rPr>
          <w:rFonts w:ascii="Arial" w:hAnsi="Arial" w:cs="Arial"/>
          <w:lang w:eastAsia="zh-TW"/>
        </w:rPr>
      </w:pPr>
      <w:r w:rsidRPr="0069616B">
        <w:rPr>
          <w:rFonts w:ascii="Arial" w:hAnsi="Arial" w:cs="Arial" w:hint="eastAsia"/>
          <w:b/>
          <w:bCs/>
          <w:lang w:eastAsia="zh-TW"/>
        </w:rPr>
        <w:t>Key Words:</w:t>
      </w:r>
      <w:r>
        <w:rPr>
          <w:rFonts w:ascii="Arial" w:hAnsi="Arial" w:cs="Arial" w:hint="eastAsia"/>
          <w:b/>
          <w:bCs/>
          <w:lang w:eastAsia="zh-TW"/>
        </w:rPr>
        <w:t xml:space="preserve"> </w:t>
      </w:r>
      <w:r>
        <w:rPr>
          <w:rFonts w:ascii="Arial" w:hAnsi="Arial" w:cs="Arial" w:hint="eastAsia"/>
          <w:lang w:eastAsia="zh-TW"/>
        </w:rPr>
        <w:t xml:space="preserve">Xbox One Kinect Motion Sensor, Dobot Magician, OpenCV, </w:t>
      </w:r>
      <w:proofErr w:type="spellStart"/>
      <w:r>
        <w:rPr>
          <w:rFonts w:ascii="Arial" w:hAnsi="Arial" w:cs="Arial" w:hint="eastAsia"/>
          <w:lang w:eastAsia="zh-TW"/>
        </w:rPr>
        <w:t>MediaPipe</w:t>
      </w:r>
      <w:proofErr w:type="spellEnd"/>
      <w:r>
        <w:rPr>
          <w:rFonts w:ascii="Arial" w:hAnsi="Arial" w:cs="Arial" w:hint="eastAsia"/>
          <w:lang w:eastAsia="zh-TW"/>
        </w:rPr>
        <w:t xml:space="preserve">, </w:t>
      </w:r>
      <w:proofErr w:type="spellStart"/>
      <w:r>
        <w:rPr>
          <w:rFonts w:ascii="Arial" w:hAnsi="Arial" w:cs="Arial" w:hint="eastAsia"/>
          <w:lang w:eastAsia="zh-TW"/>
        </w:rPr>
        <w:t>CVZone</w:t>
      </w:r>
      <w:proofErr w:type="spellEnd"/>
      <w:r>
        <w:rPr>
          <w:rFonts w:ascii="Arial" w:hAnsi="Arial" w:cs="Arial" w:hint="eastAsia"/>
          <w:lang w:eastAsia="zh-TW"/>
        </w:rPr>
        <w:t>, Tensor Flow</w:t>
      </w:r>
      <w:r w:rsidR="0072733B">
        <w:rPr>
          <w:rFonts w:ascii="Arial" w:hAnsi="Arial" w:cs="Arial" w:hint="eastAsia"/>
          <w:lang w:eastAsia="zh-TW"/>
        </w:rPr>
        <w:t>, Teachable Machine</w:t>
      </w:r>
    </w:p>
    <w:p w14:paraId="50B5CAE3" w14:textId="77777777" w:rsidR="006B4313" w:rsidRDefault="006B4313" w:rsidP="005440C8">
      <w:pPr>
        <w:jc w:val="both"/>
        <w:rPr>
          <w:lang w:eastAsia="zh-TW"/>
        </w:rPr>
      </w:pPr>
    </w:p>
    <w:p w14:paraId="3966F3BA" w14:textId="77777777" w:rsidR="006B4313" w:rsidRDefault="006B4313" w:rsidP="005440C8">
      <w:pPr>
        <w:jc w:val="both"/>
        <w:rPr>
          <w:lang w:eastAsia="zh-TW"/>
        </w:rPr>
      </w:pPr>
    </w:p>
    <w:p w14:paraId="62E78158" w14:textId="77777777" w:rsidR="006B4313" w:rsidRDefault="006B4313" w:rsidP="005440C8">
      <w:pPr>
        <w:jc w:val="both"/>
        <w:rPr>
          <w:lang w:eastAsia="zh-TW"/>
        </w:rPr>
      </w:pPr>
    </w:p>
    <w:p w14:paraId="232BF709" w14:textId="77777777" w:rsidR="006B4313" w:rsidRDefault="006B4313" w:rsidP="005440C8">
      <w:pPr>
        <w:jc w:val="both"/>
        <w:rPr>
          <w:lang w:eastAsia="zh-TW"/>
        </w:rPr>
      </w:pPr>
    </w:p>
    <w:p w14:paraId="63C2FB56" w14:textId="77777777" w:rsidR="006B4313" w:rsidRDefault="006B4313" w:rsidP="005440C8">
      <w:pPr>
        <w:jc w:val="both"/>
        <w:rPr>
          <w:lang w:eastAsia="zh-TW"/>
        </w:rPr>
      </w:pPr>
    </w:p>
    <w:p w14:paraId="56869DA1" w14:textId="77777777" w:rsidR="006B4313" w:rsidRDefault="006B4313" w:rsidP="005440C8">
      <w:pPr>
        <w:jc w:val="both"/>
        <w:rPr>
          <w:lang w:eastAsia="zh-TW"/>
        </w:rPr>
      </w:pPr>
    </w:p>
    <w:p w14:paraId="6B974428" w14:textId="77777777" w:rsidR="006B4313" w:rsidRDefault="006B4313" w:rsidP="005440C8">
      <w:pPr>
        <w:jc w:val="both"/>
        <w:rPr>
          <w:lang w:eastAsia="zh-TW"/>
        </w:rPr>
      </w:pPr>
    </w:p>
    <w:p w14:paraId="231266C5" w14:textId="77777777" w:rsidR="006B4313" w:rsidRDefault="006B4313" w:rsidP="005440C8">
      <w:pPr>
        <w:jc w:val="both"/>
        <w:rPr>
          <w:lang w:eastAsia="zh-TW"/>
        </w:rPr>
      </w:pPr>
    </w:p>
    <w:p w14:paraId="7B442CFF" w14:textId="77777777" w:rsidR="006B4313" w:rsidRDefault="006B4313" w:rsidP="005440C8">
      <w:pPr>
        <w:jc w:val="both"/>
        <w:rPr>
          <w:lang w:eastAsia="zh-TW"/>
        </w:rPr>
      </w:pPr>
    </w:p>
    <w:p w14:paraId="04673AF8" w14:textId="77777777" w:rsidR="006B4313" w:rsidRDefault="006B4313" w:rsidP="005440C8">
      <w:pPr>
        <w:jc w:val="both"/>
        <w:rPr>
          <w:lang w:eastAsia="zh-TW"/>
        </w:rPr>
      </w:pPr>
    </w:p>
    <w:p w14:paraId="51434FDB" w14:textId="77777777" w:rsidR="006B4313" w:rsidRDefault="006B4313" w:rsidP="005440C8">
      <w:pPr>
        <w:jc w:val="both"/>
        <w:rPr>
          <w:lang w:eastAsia="zh-TW"/>
        </w:rPr>
      </w:pPr>
    </w:p>
    <w:p w14:paraId="35E0FF02" w14:textId="77777777" w:rsidR="006B4313" w:rsidRDefault="006B4313" w:rsidP="005440C8">
      <w:pPr>
        <w:jc w:val="both"/>
        <w:rPr>
          <w:lang w:eastAsia="zh-TW"/>
        </w:rPr>
      </w:pPr>
    </w:p>
    <w:p w14:paraId="09CF7B83" w14:textId="77777777" w:rsidR="006B4313" w:rsidRDefault="006B4313" w:rsidP="005440C8">
      <w:pPr>
        <w:jc w:val="both"/>
        <w:rPr>
          <w:lang w:eastAsia="zh-TW"/>
        </w:rPr>
      </w:pPr>
    </w:p>
    <w:p w14:paraId="692E5154" w14:textId="77777777" w:rsidR="006B4313" w:rsidRDefault="006B4313" w:rsidP="005440C8">
      <w:pPr>
        <w:jc w:val="both"/>
        <w:rPr>
          <w:lang w:eastAsia="zh-TW"/>
        </w:rPr>
      </w:pPr>
    </w:p>
    <w:p w14:paraId="735E987B" w14:textId="77777777" w:rsidR="006B4313" w:rsidRDefault="006B4313" w:rsidP="005440C8">
      <w:pPr>
        <w:jc w:val="both"/>
        <w:rPr>
          <w:lang w:eastAsia="zh-TW"/>
        </w:rPr>
      </w:pPr>
    </w:p>
    <w:p w14:paraId="73B5E0D9" w14:textId="77777777" w:rsidR="006B4313" w:rsidRDefault="006B4313" w:rsidP="005440C8">
      <w:pPr>
        <w:jc w:val="both"/>
        <w:rPr>
          <w:lang w:eastAsia="zh-TW"/>
        </w:rPr>
      </w:pPr>
    </w:p>
    <w:p w14:paraId="78ED6531" w14:textId="77777777" w:rsidR="006B4313" w:rsidRDefault="006B4313" w:rsidP="005440C8">
      <w:pPr>
        <w:jc w:val="both"/>
        <w:rPr>
          <w:lang w:eastAsia="zh-TW"/>
        </w:rPr>
      </w:pPr>
    </w:p>
    <w:p w14:paraId="08EECC3F" w14:textId="77777777" w:rsidR="006B4313" w:rsidRDefault="006B4313" w:rsidP="005440C8">
      <w:pPr>
        <w:jc w:val="both"/>
        <w:rPr>
          <w:lang w:eastAsia="zh-TW"/>
        </w:rPr>
      </w:pPr>
    </w:p>
    <w:p w14:paraId="41330EF7" w14:textId="77777777" w:rsidR="006B4313" w:rsidRDefault="006B4313" w:rsidP="005440C8">
      <w:pPr>
        <w:jc w:val="both"/>
        <w:rPr>
          <w:lang w:eastAsia="zh-TW"/>
        </w:rPr>
      </w:pPr>
    </w:p>
    <w:p w14:paraId="3554F26A" w14:textId="77777777" w:rsidR="006B4313" w:rsidRDefault="006B4313" w:rsidP="005440C8">
      <w:pPr>
        <w:jc w:val="both"/>
        <w:rPr>
          <w:lang w:eastAsia="zh-TW"/>
        </w:rPr>
      </w:pPr>
    </w:p>
    <w:p w14:paraId="59F736B9" w14:textId="77777777" w:rsidR="006B4313" w:rsidRDefault="006B4313" w:rsidP="005440C8">
      <w:pPr>
        <w:jc w:val="both"/>
        <w:rPr>
          <w:lang w:eastAsia="zh-TW"/>
        </w:rPr>
      </w:pPr>
    </w:p>
    <w:p w14:paraId="6F89C009" w14:textId="77777777" w:rsidR="006B4313" w:rsidRDefault="006B4313" w:rsidP="005440C8">
      <w:pPr>
        <w:jc w:val="both"/>
        <w:rPr>
          <w:lang w:eastAsia="zh-TW"/>
        </w:rPr>
      </w:pPr>
    </w:p>
    <w:p w14:paraId="7A9C1E40" w14:textId="77777777" w:rsidR="006B4313" w:rsidRDefault="006B4313" w:rsidP="005440C8">
      <w:pPr>
        <w:jc w:val="both"/>
        <w:rPr>
          <w:lang w:eastAsia="zh-TW"/>
        </w:rPr>
      </w:pPr>
    </w:p>
    <w:sdt>
      <w:sdtPr>
        <w:rPr>
          <w:rFonts w:ascii="Arial" w:eastAsiaTheme="minorEastAsia" w:hAnsi="Arial" w:cs="Arial"/>
          <w:color w:val="auto"/>
          <w:sz w:val="24"/>
          <w:szCs w:val="20"/>
          <w:lang w:val="en-GB"/>
        </w:rPr>
        <w:id w:val="1816828775"/>
        <w:docPartObj>
          <w:docPartGallery w:val="Table of Contents"/>
          <w:docPartUnique/>
        </w:docPartObj>
      </w:sdtPr>
      <w:sdtEndPr>
        <w:rPr>
          <w:rFonts w:ascii="Times New Roman" w:hAnsi="Times New Roman" w:cs="Times New Roman"/>
          <w:b/>
          <w:bCs/>
          <w:noProof/>
        </w:rPr>
      </w:sdtEndPr>
      <w:sdtContent>
        <w:p w14:paraId="1D3F2F04" w14:textId="281B12A2" w:rsidR="000C7148" w:rsidRPr="00471748" w:rsidRDefault="000C7148" w:rsidP="005440C8">
          <w:pPr>
            <w:pStyle w:val="afa"/>
            <w:jc w:val="both"/>
            <w:rPr>
              <w:rFonts w:ascii="Arial" w:hAnsi="Arial" w:cs="Arial"/>
              <w:color w:val="auto"/>
            </w:rPr>
          </w:pPr>
          <w:r w:rsidRPr="00471748">
            <w:rPr>
              <w:rFonts w:ascii="Arial" w:hAnsi="Arial" w:cs="Arial"/>
              <w:color w:val="auto"/>
            </w:rPr>
            <w:t>Contents</w:t>
          </w:r>
        </w:p>
        <w:p w14:paraId="030E92F8" w14:textId="7A8CA1FF" w:rsidR="00CE0788" w:rsidRPr="00471748" w:rsidRDefault="000C7148">
          <w:pPr>
            <w:pStyle w:val="11"/>
            <w:tabs>
              <w:tab w:val="right" w:leader="dot" w:pos="9629"/>
            </w:tabs>
            <w:rPr>
              <w:rFonts w:ascii="Arial" w:hAnsi="Arial" w:cs="Arial"/>
              <w:b w:val="0"/>
              <w:bCs w:val="0"/>
              <w:caps w:val="0"/>
              <w:noProof/>
              <w:kern w:val="2"/>
              <w:sz w:val="32"/>
              <w:szCs w:val="32"/>
              <w:lang w:eastAsia="zh-TW"/>
              <w14:ligatures w14:val="standardContextual"/>
            </w:rPr>
          </w:pPr>
          <w:r w:rsidRPr="00471748">
            <w:rPr>
              <w:rFonts w:ascii="Arial" w:hAnsi="Arial" w:cs="Arial"/>
            </w:rPr>
            <w:fldChar w:fldCharType="begin"/>
          </w:r>
          <w:r w:rsidRPr="00471748">
            <w:rPr>
              <w:rFonts w:ascii="Arial" w:hAnsi="Arial" w:cs="Arial"/>
            </w:rPr>
            <w:instrText xml:space="preserve"> TOC \o "1-3" \h \z \u </w:instrText>
          </w:r>
          <w:r w:rsidRPr="00471748">
            <w:rPr>
              <w:rFonts w:ascii="Arial" w:hAnsi="Arial" w:cs="Arial"/>
            </w:rPr>
            <w:fldChar w:fldCharType="separate"/>
          </w:r>
          <w:hyperlink w:anchor="_Toc165655694" w:history="1">
            <w:r w:rsidR="00CE0788" w:rsidRPr="00471748">
              <w:rPr>
                <w:rStyle w:val="a8"/>
                <w:rFonts w:ascii="Arial" w:hAnsi="Arial" w:cs="Arial"/>
                <w:noProof/>
                <w:color w:val="auto"/>
                <w:sz w:val="24"/>
                <w:szCs w:val="24"/>
                <w:lang w:eastAsia="zh-TW"/>
              </w:rPr>
              <w:t>Abstract</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694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ii</w:t>
            </w:r>
            <w:r w:rsidR="00CE0788" w:rsidRPr="00471748">
              <w:rPr>
                <w:rFonts w:ascii="Arial" w:hAnsi="Arial" w:cs="Arial"/>
                <w:noProof/>
                <w:webHidden/>
                <w:sz w:val="24"/>
                <w:szCs w:val="24"/>
              </w:rPr>
              <w:fldChar w:fldCharType="end"/>
            </w:r>
          </w:hyperlink>
        </w:p>
        <w:p w14:paraId="6128E7DE" w14:textId="328DCE46" w:rsidR="00CE0788" w:rsidRPr="00471748" w:rsidRDefault="00000000">
          <w:pPr>
            <w:pStyle w:val="11"/>
            <w:tabs>
              <w:tab w:val="left" w:pos="480"/>
              <w:tab w:val="right" w:leader="dot" w:pos="9629"/>
            </w:tabs>
            <w:rPr>
              <w:rFonts w:ascii="Arial" w:hAnsi="Arial" w:cs="Arial"/>
              <w:b w:val="0"/>
              <w:bCs w:val="0"/>
              <w:caps w:val="0"/>
              <w:noProof/>
              <w:kern w:val="2"/>
              <w:sz w:val="32"/>
              <w:szCs w:val="32"/>
              <w:lang w:eastAsia="zh-TW"/>
              <w14:ligatures w14:val="standardContextual"/>
            </w:rPr>
          </w:pPr>
          <w:hyperlink w:anchor="_Toc165655695" w:history="1">
            <w:r w:rsidR="00CE0788" w:rsidRPr="00471748">
              <w:rPr>
                <w:rStyle w:val="a8"/>
                <w:rFonts w:ascii="Arial" w:hAnsi="Arial" w:cs="Arial"/>
                <w:noProof/>
                <w:color w:val="auto"/>
                <w:sz w:val="24"/>
                <w:szCs w:val="24"/>
                <w:lang w:eastAsia="zh-TW"/>
              </w:rPr>
              <w:t>1</w:t>
            </w:r>
            <w:r w:rsidR="00CE0788" w:rsidRPr="00471748">
              <w:rPr>
                <w:rFonts w:ascii="Arial" w:hAnsi="Arial" w:cs="Arial"/>
                <w:b w:val="0"/>
                <w:bCs w:val="0"/>
                <w: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Introduction and Background</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695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1</w:t>
            </w:r>
            <w:r w:rsidR="00CE0788" w:rsidRPr="00471748">
              <w:rPr>
                <w:rFonts w:ascii="Arial" w:hAnsi="Arial" w:cs="Arial"/>
                <w:noProof/>
                <w:webHidden/>
                <w:sz w:val="24"/>
                <w:szCs w:val="24"/>
              </w:rPr>
              <w:fldChar w:fldCharType="end"/>
            </w:r>
          </w:hyperlink>
        </w:p>
        <w:p w14:paraId="79541D31" w14:textId="7A116DF7"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696" w:history="1">
            <w:r w:rsidR="00CE0788" w:rsidRPr="00471748">
              <w:rPr>
                <w:rStyle w:val="a8"/>
                <w:rFonts w:ascii="Arial" w:hAnsi="Arial" w:cs="Arial"/>
                <w:noProof/>
                <w:color w:val="auto"/>
                <w:sz w:val="24"/>
                <w:szCs w:val="24"/>
                <w:lang w:eastAsia="zh-TW"/>
              </w:rPr>
              <w:t>1.1</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Project Descript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696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1</w:t>
            </w:r>
            <w:r w:rsidR="00CE0788" w:rsidRPr="00471748">
              <w:rPr>
                <w:rFonts w:ascii="Arial" w:hAnsi="Arial" w:cs="Arial"/>
                <w:noProof/>
                <w:webHidden/>
                <w:sz w:val="24"/>
                <w:szCs w:val="24"/>
              </w:rPr>
              <w:fldChar w:fldCharType="end"/>
            </w:r>
          </w:hyperlink>
        </w:p>
        <w:p w14:paraId="2AF0E713" w14:textId="6F62E0AD"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697" w:history="1">
            <w:r w:rsidR="00CE0788" w:rsidRPr="00471748">
              <w:rPr>
                <w:rStyle w:val="a8"/>
                <w:rFonts w:ascii="Arial" w:hAnsi="Arial" w:cs="Arial"/>
                <w:noProof/>
                <w:color w:val="auto"/>
                <w:sz w:val="24"/>
                <w:szCs w:val="24"/>
                <w:lang w:eastAsia="zh-TW"/>
              </w:rPr>
              <w:t>1.2</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Specificat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697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1</w:t>
            </w:r>
            <w:r w:rsidR="00CE0788" w:rsidRPr="00471748">
              <w:rPr>
                <w:rFonts w:ascii="Arial" w:hAnsi="Arial" w:cs="Arial"/>
                <w:noProof/>
                <w:webHidden/>
                <w:sz w:val="24"/>
                <w:szCs w:val="24"/>
              </w:rPr>
              <w:fldChar w:fldCharType="end"/>
            </w:r>
          </w:hyperlink>
        </w:p>
        <w:p w14:paraId="76DD8A8F" w14:textId="4ED691EC" w:rsidR="00CE0788" w:rsidRPr="00471748" w:rsidRDefault="00000000">
          <w:pPr>
            <w:pStyle w:val="11"/>
            <w:tabs>
              <w:tab w:val="left" w:pos="480"/>
              <w:tab w:val="right" w:leader="dot" w:pos="9629"/>
            </w:tabs>
            <w:rPr>
              <w:rFonts w:ascii="Arial" w:hAnsi="Arial" w:cs="Arial"/>
              <w:b w:val="0"/>
              <w:bCs w:val="0"/>
              <w:caps w:val="0"/>
              <w:noProof/>
              <w:kern w:val="2"/>
              <w:sz w:val="32"/>
              <w:szCs w:val="32"/>
              <w:lang w:eastAsia="zh-TW"/>
              <w14:ligatures w14:val="standardContextual"/>
            </w:rPr>
          </w:pPr>
          <w:hyperlink w:anchor="_Toc165655698" w:history="1">
            <w:r w:rsidR="00CE0788" w:rsidRPr="00471748">
              <w:rPr>
                <w:rStyle w:val="a8"/>
                <w:rFonts w:ascii="Arial" w:hAnsi="Arial" w:cs="Arial"/>
                <w:noProof/>
                <w:color w:val="auto"/>
                <w:sz w:val="24"/>
                <w:szCs w:val="24"/>
                <w:lang w:eastAsia="zh-TW"/>
              </w:rPr>
              <w:t>2</w:t>
            </w:r>
            <w:r w:rsidR="00CE0788" w:rsidRPr="00471748">
              <w:rPr>
                <w:rFonts w:ascii="Arial" w:hAnsi="Arial" w:cs="Arial"/>
                <w:b w:val="0"/>
                <w:bCs w:val="0"/>
                <w: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Design and Implementat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698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2</w:t>
            </w:r>
            <w:r w:rsidR="00CE0788" w:rsidRPr="00471748">
              <w:rPr>
                <w:rFonts w:ascii="Arial" w:hAnsi="Arial" w:cs="Arial"/>
                <w:noProof/>
                <w:webHidden/>
                <w:sz w:val="24"/>
                <w:szCs w:val="24"/>
              </w:rPr>
              <w:fldChar w:fldCharType="end"/>
            </w:r>
          </w:hyperlink>
        </w:p>
        <w:p w14:paraId="2C1974CE" w14:textId="2183D684"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699" w:history="1">
            <w:r w:rsidR="00CE0788" w:rsidRPr="00471748">
              <w:rPr>
                <w:rStyle w:val="a8"/>
                <w:rFonts w:ascii="Arial" w:hAnsi="Arial" w:cs="Arial"/>
                <w:noProof/>
                <w:color w:val="auto"/>
                <w:sz w:val="24"/>
                <w:szCs w:val="24"/>
              </w:rPr>
              <w:t>2.1</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System Modelling (</w:t>
            </w:r>
            <w:r w:rsidR="00CE0788" w:rsidRPr="00471748">
              <w:rPr>
                <w:rStyle w:val="a8"/>
                <w:rFonts w:ascii="Arial" w:hAnsi="Arial" w:cs="Arial"/>
                <w:noProof/>
                <w:color w:val="auto"/>
                <w:sz w:val="24"/>
                <w:szCs w:val="24"/>
              </w:rPr>
              <w:t>Design</w:t>
            </w:r>
            <w:r w:rsidR="00CE0788" w:rsidRPr="00471748">
              <w:rPr>
                <w:rStyle w:val="a8"/>
                <w:rFonts w:ascii="Arial" w:hAnsi="Arial" w:cs="Arial"/>
                <w:noProof/>
                <w:color w:val="auto"/>
                <w:sz w:val="24"/>
                <w:szCs w:val="24"/>
                <w:lang w:eastAsia="zh-TW"/>
              </w:rPr>
              <w:t>)</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699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2</w:t>
            </w:r>
            <w:r w:rsidR="00CE0788" w:rsidRPr="00471748">
              <w:rPr>
                <w:rFonts w:ascii="Arial" w:hAnsi="Arial" w:cs="Arial"/>
                <w:noProof/>
                <w:webHidden/>
                <w:sz w:val="24"/>
                <w:szCs w:val="24"/>
              </w:rPr>
              <w:fldChar w:fldCharType="end"/>
            </w:r>
          </w:hyperlink>
        </w:p>
        <w:p w14:paraId="67A2C931" w14:textId="1C72ABAC"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00" w:history="1">
            <w:r w:rsidR="00CE0788" w:rsidRPr="00471748">
              <w:rPr>
                <w:rStyle w:val="a8"/>
                <w:rFonts w:ascii="Arial" w:hAnsi="Arial" w:cs="Arial"/>
                <w:noProof/>
                <w:color w:val="auto"/>
                <w:sz w:val="24"/>
                <w:szCs w:val="24"/>
              </w:rPr>
              <w:t>2.1.1</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Dobot Magicia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0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2</w:t>
            </w:r>
            <w:r w:rsidR="00CE0788" w:rsidRPr="00471748">
              <w:rPr>
                <w:rFonts w:ascii="Arial" w:hAnsi="Arial" w:cs="Arial"/>
                <w:noProof/>
                <w:webHidden/>
                <w:sz w:val="24"/>
                <w:szCs w:val="24"/>
              </w:rPr>
              <w:fldChar w:fldCharType="end"/>
            </w:r>
          </w:hyperlink>
        </w:p>
        <w:p w14:paraId="6B0D4C24" w14:textId="435470ED"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01" w:history="1">
            <w:r w:rsidR="00CE0788" w:rsidRPr="00471748">
              <w:rPr>
                <w:rStyle w:val="a8"/>
                <w:rFonts w:ascii="Arial" w:hAnsi="Arial" w:cs="Arial"/>
                <w:noProof/>
                <w:color w:val="auto"/>
                <w:sz w:val="24"/>
                <w:szCs w:val="24"/>
              </w:rPr>
              <w:t>2.1.2</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Xbox One Kinect Motion Sensor</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1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w:t>
            </w:r>
            <w:r w:rsidR="00CE0788" w:rsidRPr="00471748">
              <w:rPr>
                <w:rFonts w:ascii="Arial" w:hAnsi="Arial" w:cs="Arial"/>
                <w:noProof/>
                <w:webHidden/>
                <w:sz w:val="24"/>
                <w:szCs w:val="24"/>
              </w:rPr>
              <w:fldChar w:fldCharType="end"/>
            </w:r>
          </w:hyperlink>
        </w:p>
        <w:p w14:paraId="782EFE21" w14:textId="6B5EDAF2"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02" w:history="1">
            <w:r w:rsidR="00CE0788" w:rsidRPr="00471748">
              <w:rPr>
                <w:rStyle w:val="a8"/>
                <w:rFonts w:ascii="Arial" w:hAnsi="Arial" w:cs="Arial"/>
                <w:noProof/>
                <w:color w:val="auto"/>
                <w:sz w:val="24"/>
                <w:szCs w:val="24"/>
              </w:rPr>
              <w:t>2.1.3</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Python vs C++ and others</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2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7</w:t>
            </w:r>
            <w:r w:rsidR="00CE0788" w:rsidRPr="00471748">
              <w:rPr>
                <w:rFonts w:ascii="Arial" w:hAnsi="Arial" w:cs="Arial"/>
                <w:noProof/>
                <w:webHidden/>
                <w:sz w:val="24"/>
                <w:szCs w:val="24"/>
              </w:rPr>
              <w:fldChar w:fldCharType="end"/>
            </w:r>
          </w:hyperlink>
        </w:p>
        <w:p w14:paraId="3DD83E56" w14:textId="457D3A07"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03" w:history="1">
            <w:r w:rsidR="00CE0788" w:rsidRPr="00471748">
              <w:rPr>
                <w:rStyle w:val="a8"/>
                <w:rFonts w:ascii="Arial" w:hAnsi="Arial" w:cs="Arial"/>
                <w:noProof/>
                <w:color w:val="auto"/>
                <w:sz w:val="24"/>
                <w:szCs w:val="24"/>
              </w:rPr>
              <w:t>2.1.4</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Gloves vs Hands</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3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7</w:t>
            </w:r>
            <w:r w:rsidR="00CE0788" w:rsidRPr="00471748">
              <w:rPr>
                <w:rFonts w:ascii="Arial" w:hAnsi="Arial" w:cs="Arial"/>
                <w:noProof/>
                <w:webHidden/>
                <w:sz w:val="24"/>
                <w:szCs w:val="24"/>
              </w:rPr>
              <w:fldChar w:fldCharType="end"/>
            </w:r>
          </w:hyperlink>
        </w:p>
        <w:p w14:paraId="2BDC36F2" w14:textId="4645D23C"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04" w:history="1">
            <w:r w:rsidR="00CE0788" w:rsidRPr="00471748">
              <w:rPr>
                <w:rStyle w:val="a8"/>
                <w:rFonts w:ascii="Arial" w:hAnsi="Arial" w:cs="Arial"/>
                <w:noProof/>
                <w:color w:val="auto"/>
                <w:sz w:val="24"/>
                <w:szCs w:val="24"/>
              </w:rPr>
              <w:t>2.1.5</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Teachable Machine</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4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8</w:t>
            </w:r>
            <w:r w:rsidR="00CE0788" w:rsidRPr="00471748">
              <w:rPr>
                <w:rFonts w:ascii="Arial" w:hAnsi="Arial" w:cs="Arial"/>
                <w:noProof/>
                <w:webHidden/>
                <w:sz w:val="24"/>
                <w:szCs w:val="24"/>
              </w:rPr>
              <w:fldChar w:fldCharType="end"/>
            </w:r>
          </w:hyperlink>
        </w:p>
        <w:p w14:paraId="3A34A341" w14:textId="15420E41"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05" w:history="1">
            <w:r w:rsidR="00CE0788" w:rsidRPr="00471748">
              <w:rPr>
                <w:rStyle w:val="a8"/>
                <w:rFonts w:ascii="Arial" w:hAnsi="Arial" w:cs="Arial"/>
                <w:noProof/>
                <w:color w:val="auto"/>
                <w:sz w:val="24"/>
                <w:szCs w:val="24"/>
                <w:lang w:eastAsia="zh-TW"/>
              </w:rPr>
              <w:t>2.2</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System Development (</w:t>
            </w:r>
            <w:r w:rsidR="00CE0788" w:rsidRPr="00471748">
              <w:rPr>
                <w:rStyle w:val="a8"/>
                <w:rFonts w:ascii="Arial" w:hAnsi="Arial" w:cs="Arial"/>
                <w:noProof/>
                <w:color w:val="auto"/>
                <w:sz w:val="24"/>
                <w:szCs w:val="24"/>
              </w:rPr>
              <w:t>Implementation</w:t>
            </w:r>
            <w:r w:rsidR="00CE0788" w:rsidRPr="00471748">
              <w:rPr>
                <w:rStyle w:val="a8"/>
                <w:rFonts w:ascii="Arial" w:hAnsi="Arial" w:cs="Arial"/>
                <w:noProof/>
                <w:color w:val="auto"/>
                <w:sz w:val="24"/>
                <w:szCs w:val="24"/>
                <w:lang w:eastAsia="zh-TW"/>
              </w:rPr>
              <w:t>)</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5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8</w:t>
            </w:r>
            <w:r w:rsidR="00CE0788" w:rsidRPr="00471748">
              <w:rPr>
                <w:rFonts w:ascii="Arial" w:hAnsi="Arial" w:cs="Arial"/>
                <w:noProof/>
                <w:webHidden/>
                <w:sz w:val="24"/>
                <w:szCs w:val="24"/>
              </w:rPr>
              <w:fldChar w:fldCharType="end"/>
            </w:r>
          </w:hyperlink>
        </w:p>
        <w:p w14:paraId="1067B714" w14:textId="2F94BEFE"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06" w:history="1">
            <w:r w:rsidR="00CE0788" w:rsidRPr="00471748">
              <w:rPr>
                <w:rStyle w:val="a8"/>
                <w:rFonts w:ascii="Arial" w:hAnsi="Arial" w:cs="Arial"/>
                <w:noProof/>
                <w:color w:val="auto"/>
                <w:sz w:val="24"/>
                <w:szCs w:val="24"/>
              </w:rPr>
              <w:t>2.2.1</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Libraries:</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6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8</w:t>
            </w:r>
            <w:r w:rsidR="00CE0788" w:rsidRPr="00471748">
              <w:rPr>
                <w:rFonts w:ascii="Arial" w:hAnsi="Arial" w:cs="Arial"/>
                <w:noProof/>
                <w:webHidden/>
                <w:sz w:val="24"/>
                <w:szCs w:val="24"/>
              </w:rPr>
              <w:fldChar w:fldCharType="end"/>
            </w:r>
          </w:hyperlink>
        </w:p>
        <w:p w14:paraId="75E73229" w14:textId="7772B030"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07" w:history="1">
            <w:r w:rsidR="00CE0788" w:rsidRPr="00471748">
              <w:rPr>
                <w:rStyle w:val="a8"/>
                <w:rFonts w:ascii="Arial" w:hAnsi="Arial" w:cs="Arial"/>
                <w:noProof/>
                <w:color w:val="auto"/>
                <w:sz w:val="24"/>
                <w:szCs w:val="24"/>
                <w:lang w:eastAsia="zh-TW"/>
              </w:rPr>
              <w:t>2.2.2</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Overall System Design (Methodology)</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7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10</w:t>
            </w:r>
            <w:r w:rsidR="00CE0788" w:rsidRPr="00471748">
              <w:rPr>
                <w:rFonts w:ascii="Arial" w:hAnsi="Arial" w:cs="Arial"/>
                <w:noProof/>
                <w:webHidden/>
                <w:sz w:val="24"/>
                <w:szCs w:val="24"/>
              </w:rPr>
              <w:fldChar w:fldCharType="end"/>
            </w:r>
          </w:hyperlink>
        </w:p>
        <w:p w14:paraId="417C3C11" w14:textId="372D51C6" w:rsidR="00CE0788" w:rsidRPr="00471748" w:rsidRDefault="00000000">
          <w:pPr>
            <w:pStyle w:val="11"/>
            <w:tabs>
              <w:tab w:val="left" w:pos="480"/>
              <w:tab w:val="right" w:leader="dot" w:pos="9629"/>
            </w:tabs>
            <w:rPr>
              <w:rFonts w:ascii="Arial" w:hAnsi="Arial" w:cs="Arial"/>
              <w:b w:val="0"/>
              <w:bCs w:val="0"/>
              <w:caps w:val="0"/>
              <w:noProof/>
              <w:kern w:val="2"/>
              <w:sz w:val="32"/>
              <w:szCs w:val="32"/>
              <w:lang w:eastAsia="zh-TW"/>
              <w14:ligatures w14:val="standardContextual"/>
            </w:rPr>
          </w:pPr>
          <w:hyperlink w:anchor="_Toc165655708" w:history="1">
            <w:r w:rsidR="00CE0788" w:rsidRPr="00471748">
              <w:rPr>
                <w:rStyle w:val="a8"/>
                <w:rFonts w:ascii="Arial" w:hAnsi="Arial" w:cs="Arial"/>
                <w:noProof/>
                <w:color w:val="auto"/>
                <w:sz w:val="24"/>
                <w:szCs w:val="24"/>
                <w:lang w:eastAsia="zh-TW"/>
              </w:rPr>
              <w:t>3</w:t>
            </w:r>
            <w:r w:rsidR="00CE0788" w:rsidRPr="00471748">
              <w:rPr>
                <w:rFonts w:ascii="Arial" w:hAnsi="Arial" w:cs="Arial"/>
                <w:b w:val="0"/>
                <w:bCs w:val="0"/>
                <w: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Final System Testing and Validat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8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37</w:t>
            </w:r>
            <w:r w:rsidR="00CE0788" w:rsidRPr="00471748">
              <w:rPr>
                <w:rFonts w:ascii="Arial" w:hAnsi="Arial" w:cs="Arial"/>
                <w:noProof/>
                <w:webHidden/>
                <w:sz w:val="24"/>
                <w:szCs w:val="24"/>
              </w:rPr>
              <w:fldChar w:fldCharType="end"/>
            </w:r>
          </w:hyperlink>
        </w:p>
        <w:p w14:paraId="561924AD" w14:textId="7C6687A5"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09" w:history="1">
            <w:r w:rsidR="00CE0788" w:rsidRPr="00471748">
              <w:rPr>
                <w:rStyle w:val="a8"/>
                <w:rFonts w:ascii="Arial" w:hAnsi="Arial" w:cs="Arial"/>
                <w:noProof/>
                <w:color w:val="auto"/>
                <w:sz w:val="24"/>
                <w:szCs w:val="24"/>
              </w:rPr>
              <w:t>3.1</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Camera</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09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37</w:t>
            </w:r>
            <w:r w:rsidR="00CE0788" w:rsidRPr="00471748">
              <w:rPr>
                <w:rFonts w:ascii="Arial" w:hAnsi="Arial" w:cs="Arial"/>
                <w:noProof/>
                <w:webHidden/>
                <w:sz w:val="24"/>
                <w:szCs w:val="24"/>
              </w:rPr>
              <w:fldChar w:fldCharType="end"/>
            </w:r>
          </w:hyperlink>
        </w:p>
        <w:p w14:paraId="1DA0EC26" w14:textId="27EFD53A"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10" w:history="1">
            <w:r w:rsidR="00CE0788" w:rsidRPr="00471748">
              <w:rPr>
                <w:rStyle w:val="a8"/>
                <w:rFonts w:ascii="Arial" w:hAnsi="Arial" w:cs="Arial"/>
                <w:noProof/>
                <w:color w:val="auto"/>
                <w:sz w:val="24"/>
                <w:szCs w:val="24"/>
              </w:rPr>
              <w:t>3.2</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Hand Identificat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0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38</w:t>
            </w:r>
            <w:r w:rsidR="00CE0788" w:rsidRPr="00471748">
              <w:rPr>
                <w:rFonts w:ascii="Arial" w:hAnsi="Arial" w:cs="Arial"/>
                <w:noProof/>
                <w:webHidden/>
                <w:sz w:val="24"/>
                <w:szCs w:val="24"/>
              </w:rPr>
              <w:fldChar w:fldCharType="end"/>
            </w:r>
          </w:hyperlink>
        </w:p>
        <w:p w14:paraId="4190257A" w14:textId="7A75C22B"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11" w:history="1">
            <w:r w:rsidR="00CE0788" w:rsidRPr="00471748">
              <w:rPr>
                <w:rStyle w:val="a8"/>
                <w:rFonts w:ascii="Arial" w:hAnsi="Arial" w:cs="Arial"/>
                <w:noProof/>
                <w:color w:val="auto"/>
                <w:sz w:val="24"/>
                <w:szCs w:val="24"/>
              </w:rPr>
              <w:t>3.3</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Hand Landmarks Identification (MediaPipe)</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1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40</w:t>
            </w:r>
            <w:r w:rsidR="00CE0788" w:rsidRPr="00471748">
              <w:rPr>
                <w:rFonts w:ascii="Arial" w:hAnsi="Arial" w:cs="Arial"/>
                <w:noProof/>
                <w:webHidden/>
                <w:sz w:val="24"/>
                <w:szCs w:val="24"/>
              </w:rPr>
              <w:fldChar w:fldCharType="end"/>
            </w:r>
          </w:hyperlink>
        </w:p>
        <w:p w14:paraId="51FA9196" w14:textId="26DD4468"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12" w:history="1">
            <w:r w:rsidR="00CE0788" w:rsidRPr="00471748">
              <w:rPr>
                <w:rStyle w:val="a8"/>
                <w:rFonts w:ascii="Arial" w:hAnsi="Arial" w:cs="Arial"/>
                <w:noProof/>
                <w:color w:val="auto"/>
                <w:sz w:val="24"/>
                <w:szCs w:val="24"/>
              </w:rPr>
              <w:t>3.4</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Hand Position Identificat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2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41</w:t>
            </w:r>
            <w:r w:rsidR="00CE0788" w:rsidRPr="00471748">
              <w:rPr>
                <w:rFonts w:ascii="Arial" w:hAnsi="Arial" w:cs="Arial"/>
                <w:noProof/>
                <w:webHidden/>
                <w:sz w:val="24"/>
                <w:szCs w:val="24"/>
              </w:rPr>
              <w:fldChar w:fldCharType="end"/>
            </w:r>
          </w:hyperlink>
        </w:p>
        <w:p w14:paraId="14B00049" w14:textId="44FE9DAC"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13" w:history="1">
            <w:r w:rsidR="00CE0788" w:rsidRPr="00471748">
              <w:rPr>
                <w:rStyle w:val="a8"/>
                <w:rFonts w:ascii="Arial" w:hAnsi="Arial" w:cs="Arial"/>
                <w:noProof/>
                <w:color w:val="auto"/>
                <w:sz w:val="24"/>
                <w:szCs w:val="24"/>
              </w:rPr>
              <w:t>3.5</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Finger Detection, Finger Classification and Finger Counting</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3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42</w:t>
            </w:r>
            <w:r w:rsidR="00CE0788" w:rsidRPr="00471748">
              <w:rPr>
                <w:rFonts w:ascii="Arial" w:hAnsi="Arial" w:cs="Arial"/>
                <w:noProof/>
                <w:webHidden/>
                <w:sz w:val="24"/>
                <w:szCs w:val="24"/>
              </w:rPr>
              <w:fldChar w:fldCharType="end"/>
            </w:r>
          </w:hyperlink>
        </w:p>
        <w:p w14:paraId="3F07AD5D" w14:textId="7A60A197"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14" w:history="1">
            <w:r w:rsidR="00CE0788" w:rsidRPr="00471748">
              <w:rPr>
                <w:rStyle w:val="a8"/>
                <w:rFonts w:ascii="Arial" w:hAnsi="Arial" w:cs="Arial"/>
                <w:noProof/>
                <w:color w:val="auto"/>
                <w:sz w:val="24"/>
                <w:szCs w:val="24"/>
              </w:rPr>
              <w:t>3.6</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Complex Gesture Recognit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4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43</w:t>
            </w:r>
            <w:r w:rsidR="00CE0788" w:rsidRPr="00471748">
              <w:rPr>
                <w:rFonts w:ascii="Arial" w:hAnsi="Arial" w:cs="Arial"/>
                <w:noProof/>
                <w:webHidden/>
                <w:sz w:val="24"/>
                <w:szCs w:val="24"/>
              </w:rPr>
              <w:fldChar w:fldCharType="end"/>
            </w:r>
          </w:hyperlink>
        </w:p>
        <w:p w14:paraId="24928F25" w14:textId="4DEF6832"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15" w:history="1">
            <w:r w:rsidR="00CE0788" w:rsidRPr="00471748">
              <w:rPr>
                <w:rStyle w:val="a8"/>
                <w:rFonts w:ascii="Arial" w:hAnsi="Arial" w:cs="Arial"/>
                <w:noProof/>
                <w:color w:val="auto"/>
                <w:sz w:val="24"/>
                <w:szCs w:val="24"/>
              </w:rPr>
              <w:t>3.7</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 xml:space="preserve">Multi </w:t>
            </w:r>
            <w:r w:rsidR="00CE0788" w:rsidRPr="00471748">
              <w:rPr>
                <w:rStyle w:val="a8"/>
                <w:rFonts w:ascii="Arial" w:hAnsi="Arial" w:cs="Arial"/>
                <w:noProof/>
                <w:color w:val="auto"/>
                <w:sz w:val="24"/>
                <w:szCs w:val="24"/>
                <w:lang w:eastAsia="zh-TW"/>
              </w:rPr>
              <w:t>H</w:t>
            </w:r>
            <w:r w:rsidR="00CE0788" w:rsidRPr="00471748">
              <w:rPr>
                <w:rStyle w:val="a8"/>
                <w:rFonts w:ascii="Arial" w:hAnsi="Arial" w:cs="Arial"/>
                <w:noProof/>
                <w:color w:val="auto"/>
                <w:sz w:val="24"/>
                <w:szCs w:val="24"/>
              </w:rPr>
              <w:t xml:space="preserve">and </w:t>
            </w:r>
            <w:r w:rsidR="00CE0788" w:rsidRPr="00471748">
              <w:rPr>
                <w:rStyle w:val="a8"/>
                <w:rFonts w:ascii="Arial" w:hAnsi="Arial" w:cs="Arial"/>
                <w:noProof/>
                <w:color w:val="auto"/>
                <w:sz w:val="24"/>
                <w:szCs w:val="24"/>
                <w:lang w:eastAsia="zh-TW"/>
              </w:rPr>
              <w:t>R</w:t>
            </w:r>
            <w:r w:rsidR="00CE0788" w:rsidRPr="00471748">
              <w:rPr>
                <w:rStyle w:val="a8"/>
                <w:rFonts w:ascii="Arial" w:hAnsi="Arial" w:cs="Arial"/>
                <w:noProof/>
                <w:color w:val="auto"/>
                <w:sz w:val="24"/>
                <w:szCs w:val="24"/>
              </w:rPr>
              <w:t>ecognit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5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46</w:t>
            </w:r>
            <w:r w:rsidR="00CE0788" w:rsidRPr="00471748">
              <w:rPr>
                <w:rFonts w:ascii="Arial" w:hAnsi="Arial" w:cs="Arial"/>
                <w:noProof/>
                <w:webHidden/>
                <w:sz w:val="24"/>
                <w:szCs w:val="24"/>
              </w:rPr>
              <w:fldChar w:fldCharType="end"/>
            </w:r>
          </w:hyperlink>
        </w:p>
        <w:p w14:paraId="258A476C" w14:textId="7D954B4D"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16" w:history="1">
            <w:r w:rsidR="00CE0788" w:rsidRPr="00471748">
              <w:rPr>
                <w:rStyle w:val="a8"/>
                <w:rFonts w:ascii="Arial" w:hAnsi="Arial" w:cs="Arial"/>
                <w:noProof/>
                <w:color w:val="auto"/>
                <w:sz w:val="24"/>
                <w:szCs w:val="24"/>
              </w:rPr>
              <w:t>3.7.1</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Hand Distance</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6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46</w:t>
            </w:r>
            <w:r w:rsidR="00CE0788" w:rsidRPr="00471748">
              <w:rPr>
                <w:rFonts w:ascii="Arial" w:hAnsi="Arial" w:cs="Arial"/>
                <w:noProof/>
                <w:webHidden/>
                <w:sz w:val="24"/>
                <w:szCs w:val="24"/>
              </w:rPr>
              <w:fldChar w:fldCharType="end"/>
            </w:r>
          </w:hyperlink>
        </w:p>
        <w:p w14:paraId="44E2D0ED" w14:textId="5F0AD55A"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17" w:history="1">
            <w:r w:rsidR="00CE0788" w:rsidRPr="00471748">
              <w:rPr>
                <w:rStyle w:val="a8"/>
                <w:rFonts w:ascii="Arial" w:hAnsi="Arial" w:cs="Arial"/>
                <w:noProof/>
                <w:color w:val="auto"/>
                <w:sz w:val="24"/>
                <w:szCs w:val="24"/>
              </w:rPr>
              <w:t>3.7.2</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Finger Counting (Multi-hands)</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7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47</w:t>
            </w:r>
            <w:r w:rsidR="00CE0788" w:rsidRPr="00471748">
              <w:rPr>
                <w:rFonts w:ascii="Arial" w:hAnsi="Arial" w:cs="Arial"/>
                <w:noProof/>
                <w:webHidden/>
                <w:sz w:val="24"/>
                <w:szCs w:val="24"/>
              </w:rPr>
              <w:fldChar w:fldCharType="end"/>
            </w:r>
          </w:hyperlink>
        </w:p>
        <w:p w14:paraId="4C75F401" w14:textId="686F1AF6"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18" w:history="1">
            <w:r w:rsidR="00CE0788" w:rsidRPr="00471748">
              <w:rPr>
                <w:rStyle w:val="a8"/>
                <w:rFonts w:ascii="Arial" w:hAnsi="Arial" w:cs="Arial"/>
                <w:noProof/>
                <w:color w:val="auto"/>
                <w:sz w:val="24"/>
                <w:szCs w:val="24"/>
              </w:rPr>
              <w:t>3.8</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Virtual Drawing</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8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47</w:t>
            </w:r>
            <w:r w:rsidR="00CE0788" w:rsidRPr="00471748">
              <w:rPr>
                <w:rFonts w:ascii="Arial" w:hAnsi="Arial" w:cs="Arial"/>
                <w:noProof/>
                <w:webHidden/>
                <w:sz w:val="24"/>
                <w:szCs w:val="24"/>
              </w:rPr>
              <w:fldChar w:fldCharType="end"/>
            </w:r>
          </w:hyperlink>
        </w:p>
        <w:p w14:paraId="641EB762" w14:textId="4D7B9138"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19" w:history="1">
            <w:r w:rsidR="00CE0788" w:rsidRPr="00471748">
              <w:rPr>
                <w:rStyle w:val="a8"/>
                <w:rFonts w:ascii="Arial" w:hAnsi="Arial" w:cs="Arial"/>
                <w:noProof/>
                <w:color w:val="auto"/>
                <w:sz w:val="24"/>
                <w:szCs w:val="24"/>
              </w:rPr>
              <w:t>3.9</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Real-Time Gesture Control</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19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48</w:t>
            </w:r>
            <w:r w:rsidR="00CE0788" w:rsidRPr="00471748">
              <w:rPr>
                <w:rFonts w:ascii="Arial" w:hAnsi="Arial" w:cs="Arial"/>
                <w:noProof/>
                <w:webHidden/>
                <w:sz w:val="24"/>
                <w:szCs w:val="24"/>
              </w:rPr>
              <w:fldChar w:fldCharType="end"/>
            </w:r>
          </w:hyperlink>
        </w:p>
        <w:p w14:paraId="096E0F75" w14:textId="5B38F767" w:rsidR="00CE0788" w:rsidRPr="00471748" w:rsidRDefault="00000000">
          <w:pPr>
            <w:pStyle w:val="11"/>
            <w:tabs>
              <w:tab w:val="left" w:pos="480"/>
              <w:tab w:val="right" w:leader="dot" w:pos="9629"/>
            </w:tabs>
            <w:rPr>
              <w:rFonts w:ascii="Arial" w:hAnsi="Arial" w:cs="Arial"/>
              <w:b w:val="0"/>
              <w:bCs w:val="0"/>
              <w:caps w:val="0"/>
              <w:noProof/>
              <w:kern w:val="2"/>
              <w:sz w:val="32"/>
              <w:szCs w:val="32"/>
              <w:lang w:eastAsia="zh-TW"/>
              <w14:ligatures w14:val="standardContextual"/>
            </w:rPr>
          </w:pPr>
          <w:hyperlink w:anchor="_Toc165655720" w:history="1">
            <w:r w:rsidR="00CE0788" w:rsidRPr="00471748">
              <w:rPr>
                <w:rStyle w:val="a8"/>
                <w:rFonts w:ascii="Arial" w:hAnsi="Arial" w:cs="Arial"/>
                <w:noProof/>
                <w:color w:val="auto"/>
                <w:sz w:val="24"/>
                <w:szCs w:val="24"/>
                <w:lang w:eastAsia="zh-TW"/>
              </w:rPr>
              <w:t>4</w:t>
            </w:r>
            <w:r w:rsidR="00CE0788" w:rsidRPr="00471748">
              <w:rPr>
                <w:rFonts w:ascii="Arial" w:hAnsi="Arial" w:cs="Arial"/>
                <w:b w:val="0"/>
                <w:bCs w:val="0"/>
                <w: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Conclus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0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53</w:t>
            </w:r>
            <w:r w:rsidR="00CE0788" w:rsidRPr="00471748">
              <w:rPr>
                <w:rFonts w:ascii="Arial" w:hAnsi="Arial" w:cs="Arial"/>
                <w:noProof/>
                <w:webHidden/>
                <w:sz w:val="24"/>
                <w:szCs w:val="24"/>
              </w:rPr>
              <w:fldChar w:fldCharType="end"/>
            </w:r>
          </w:hyperlink>
        </w:p>
        <w:p w14:paraId="5E53C1B6" w14:textId="22E5947F"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21" w:history="1">
            <w:r w:rsidR="00CE0788" w:rsidRPr="00471748">
              <w:rPr>
                <w:rStyle w:val="a8"/>
                <w:rFonts w:ascii="Arial" w:hAnsi="Arial" w:cs="Arial"/>
                <w:noProof/>
                <w:color w:val="auto"/>
                <w:sz w:val="24"/>
                <w:szCs w:val="24"/>
              </w:rPr>
              <w:t>4.1</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Future Work</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1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54</w:t>
            </w:r>
            <w:r w:rsidR="00CE0788" w:rsidRPr="00471748">
              <w:rPr>
                <w:rFonts w:ascii="Arial" w:hAnsi="Arial" w:cs="Arial"/>
                <w:noProof/>
                <w:webHidden/>
                <w:sz w:val="24"/>
                <w:szCs w:val="24"/>
              </w:rPr>
              <w:fldChar w:fldCharType="end"/>
            </w:r>
          </w:hyperlink>
        </w:p>
        <w:p w14:paraId="4E3B4486" w14:textId="00C3A43B"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22" w:history="1">
            <w:r w:rsidR="00CE0788" w:rsidRPr="00471748">
              <w:rPr>
                <w:rStyle w:val="a8"/>
                <w:rFonts w:ascii="Arial" w:hAnsi="Arial" w:cs="Arial"/>
                <w:noProof/>
                <w:color w:val="auto"/>
                <w:sz w:val="24"/>
                <w:szCs w:val="24"/>
              </w:rPr>
              <w:t>4.2</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rPr>
              <w:t>Reflectio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2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54</w:t>
            </w:r>
            <w:r w:rsidR="00CE0788" w:rsidRPr="00471748">
              <w:rPr>
                <w:rFonts w:ascii="Arial" w:hAnsi="Arial" w:cs="Arial"/>
                <w:noProof/>
                <w:webHidden/>
                <w:sz w:val="24"/>
                <w:szCs w:val="24"/>
              </w:rPr>
              <w:fldChar w:fldCharType="end"/>
            </w:r>
          </w:hyperlink>
        </w:p>
        <w:p w14:paraId="52C0A79D" w14:textId="09A1C8A8" w:rsidR="00CE0788" w:rsidRPr="00471748" w:rsidRDefault="00000000">
          <w:pPr>
            <w:pStyle w:val="11"/>
            <w:tabs>
              <w:tab w:val="left" w:pos="480"/>
              <w:tab w:val="right" w:leader="dot" w:pos="9629"/>
            </w:tabs>
            <w:rPr>
              <w:rFonts w:ascii="Arial" w:hAnsi="Arial" w:cs="Arial"/>
              <w:b w:val="0"/>
              <w:bCs w:val="0"/>
              <w:caps w:val="0"/>
              <w:noProof/>
              <w:kern w:val="2"/>
              <w:sz w:val="32"/>
              <w:szCs w:val="32"/>
              <w:lang w:eastAsia="zh-TW"/>
              <w14:ligatures w14:val="standardContextual"/>
            </w:rPr>
          </w:pPr>
          <w:hyperlink w:anchor="_Toc165655723" w:history="1">
            <w:r w:rsidR="00CE0788" w:rsidRPr="00471748">
              <w:rPr>
                <w:rStyle w:val="a8"/>
                <w:rFonts w:ascii="Arial" w:hAnsi="Arial" w:cs="Arial"/>
                <w:noProof/>
                <w:color w:val="auto"/>
                <w:sz w:val="24"/>
                <w:szCs w:val="24"/>
                <w:lang w:eastAsia="zh-TW"/>
              </w:rPr>
              <w:t>5</w:t>
            </w:r>
            <w:r w:rsidR="00CE0788" w:rsidRPr="00471748">
              <w:rPr>
                <w:rFonts w:ascii="Arial" w:hAnsi="Arial" w:cs="Arial"/>
                <w:b w:val="0"/>
                <w:bCs w:val="0"/>
                <w: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Reference</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3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56</w:t>
            </w:r>
            <w:r w:rsidR="00CE0788" w:rsidRPr="00471748">
              <w:rPr>
                <w:rFonts w:ascii="Arial" w:hAnsi="Arial" w:cs="Arial"/>
                <w:noProof/>
                <w:webHidden/>
                <w:sz w:val="24"/>
                <w:szCs w:val="24"/>
              </w:rPr>
              <w:fldChar w:fldCharType="end"/>
            </w:r>
          </w:hyperlink>
        </w:p>
        <w:p w14:paraId="43EB1132" w14:textId="5301102B" w:rsidR="00CE0788" w:rsidRPr="00471748" w:rsidRDefault="00000000">
          <w:pPr>
            <w:pStyle w:val="11"/>
            <w:tabs>
              <w:tab w:val="left" w:pos="480"/>
              <w:tab w:val="right" w:leader="dot" w:pos="9629"/>
            </w:tabs>
            <w:rPr>
              <w:rFonts w:ascii="Arial" w:hAnsi="Arial" w:cs="Arial"/>
              <w:b w:val="0"/>
              <w:bCs w:val="0"/>
              <w:caps w:val="0"/>
              <w:noProof/>
              <w:kern w:val="2"/>
              <w:sz w:val="32"/>
              <w:szCs w:val="32"/>
              <w:lang w:eastAsia="zh-TW"/>
              <w14:ligatures w14:val="standardContextual"/>
            </w:rPr>
          </w:pPr>
          <w:hyperlink w:anchor="_Toc165655724" w:history="1">
            <w:r w:rsidR="00CE0788" w:rsidRPr="00471748">
              <w:rPr>
                <w:rStyle w:val="a8"/>
                <w:rFonts w:ascii="Arial" w:hAnsi="Arial" w:cs="Arial"/>
                <w:noProof/>
                <w:color w:val="auto"/>
                <w:sz w:val="24"/>
                <w:szCs w:val="24"/>
                <w:lang w:eastAsia="zh-TW"/>
              </w:rPr>
              <w:t>6</w:t>
            </w:r>
            <w:r w:rsidR="00CE0788" w:rsidRPr="00471748">
              <w:rPr>
                <w:rFonts w:ascii="Arial" w:hAnsi="Arial" w:cs="Arial"/>
                <w:b w:val="0"/>
                <w:bCs w:val="0"/>
                <w: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Appendix</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4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0</w:t>
            </w:r>
            <w:r w:rsidR="00CE0788" w:rsidRPr="00471748">
              <w:rPr>
                <w:rFonts w:ascii="Arial" w:hAnsi="Arial" w:cs="Arial"/>
                <w:noProof/>
                <w:webHidden/>
                <w:sz w:val="24"/>
                <w:szCs w:val="24"/>
              </w:rPr>
              <w:fldChar w:fldCharType="end"/>
            </w:r>
          </w:hyperlink>
        </w:p>
        <w:p w14:paraId="2BFF78DE" w14:textId="35AB6FBA"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25" w:history="1">
            <w:r w:rsidR="00CE0788" w:rsidRPr="00471748">
              <w:rPr>
                <w:rStyle w:val="a8"/>
                <w:rFonts w:ascii="Arial" w:hAnsi="Arial" w:cs="Arial"/>
                <w:noProof/>
                <w:color w:val="auto"/>
                <w:sz w:val="24"/>
                <w:szCs w:val="24"/>
                <w:lang w:eastAsia="zh-TW"/>
              </w:rPr>
              <w:t>6.1</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Reflection Meeting</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5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0</w:t>
            </w:r>
            <w:r w:rsidR="00CE0788" w:rsidRPr="00471748">
              <w:rPr>
                <w:rFonts w:ascii="Arial" w:hAnsi="Arial" w:cs="Arial"/>
                <w:noProof/>
                <w:webHidden/>
                <w:sz w:val="24"/>
                <w:szCs w:val="24"/>
              </w:rPr>
              <w:fldChar w:fldCharType="end"/>
            </w:r>
          </w:hyperlink>
        </w:p>
        <w:p w14:paraId="02CC9DFD" w14:textId="076706CA"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26" w:history="1">
            <w:r w:rsidR="00CE0788" w:rsidRPr="00471748">
              <w:rPr>
                <w:rStyle w:val="a8"/>
                <w:rFonts w:ascii="Arial" w:hAnsi="Arial" w:cs="Arial"/>
                <w:noProof/>
                <w:color w:val="auto"/>
                <w:sz w:val="24"/>
                <w:szCs w:val="24"/>
              </w:rPr>
              <w:t>6.1.1</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Project Review Meeting 1: 24/11/2023</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6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0</w:t>
            </w:r>
            <w:r w:rsidR="00CE0788" w:rsidRPr="00471748">
              <w:rPr>
                <w:rFonts w:ascii="Arial" w:hAnsi="Arial" w:cs="Arial"/>
                <w:noProof/>
                <w:webHidden/>
                <w:sz w:val="24"/>
                <w:szCs w:val="24"/>
              </w:rPr>
              <w:fldChar w:fldCharType="end"/>
            </w:r>
          </w:hyperlink>
        </w:p>
        <w:p w14:paraId="7ED5B55E" w14:textId="3436543B"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27" w:history="1">
            <w:r w:rsidR="00CE0788" w:rsidRPr="00471748">
              <w:rPr>
                <w:rStyle w:val="a8"/>
                <w:rFonts w:ascii="Arial" w:hAnsi="Arial" w:cs="Arial"/>
                <w:noProof/>
                <w:color w:val="auto"/>
                <w:sz w:val="24"/>
                <w:szCs w:val="24"/>
              </w:rPr>
              <w:t>6.1.2</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 xml:space="preserve">Project Review Meeting </w:t>
            </w:r>
            <w:r w:rsidR="00CE0788" w:rsidRPr="00471748">
              <w:rPr>
                <w:rStyle w:val="a8"/>
                <w:rFonts w:ascii="Arial" w:hAnsi="Arial" w:cs="Arial"/>
                <w:noProof/>
                <w:color w:val="auto"/>
                <w:sz w:val="24"/>
                <w:szCs w:val="24"/>
                <w:lang w:eastAsia="zh-TW"/>
              </w:rPr>
              <w:t>2</w:t>
            </w:r>
            <w:r w:rsidR="00CE0788" w:rsidRPr="00471748">
              <w:rPr>
                <w:rStyle w:val="a8"/>
                <w:rFonts w:ascii="Arial" w:hAnsi="Arial" w:cs="Arial"/>
                <w:noProof/>
                <w:color w:val="auto"/>
                <w:sz w:val="24"/>
                <w:szCs w:val="24"/>
              </w:rPr>
              <w:t>: 8/2/2024</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7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1</w:t>
            </w:r>
            <w:r w:rsidR="00CE0788" w:rsidRPr="00471748">
              <w:rPr>
                <w:rFonts w:ascii="Arial" w:hAnsi="Arial" w:cs="Arial"/>
                <w:noProof/>
                <w:webHidden/>
                <w:sz w:val="24"/>
                <w:szCs w:val="24"/>
              </w:rPr>
              <w:fldChar w:fldCharType="end"/>
            </w:r>
          </w:hyperlink>
        </w:p>
        <w:p w14:paraId="679BDBC6" w14:textId="720A032B"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28" w:history="1">
            <w:r w:rsidR="00CE0788" w:rsidRPr="00471748">
              <w:rPr>
                <w:rStyle w:val="a8"/>
                <w:rFonts w:ascii="Arial" w:hAnsi="Arial" w:cs="Arial"/>
                <w:noProof/>
                <w:color w:val="auto"/>
                <w:sz w:val="24"/>
                <w:szCs w:val="24"/>
              </w:rPr>
              <w:t>6.1.3</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 xml:space="preserve">Project Review Meeting </w:t>
            </w:r>
            <w:r w:rsidR="00CE0788" w:rsidRPr="00471748">
              <w:rPr>
                <w:rStyle w:val="a8"/>
                <w:rFonts w:ascii="Arial" w:hAnsi="Arial" w:cs="Arial"/>
                <w:noProof/>
                <w:color w:val="auto"/>
                <w:sz w:val="24"/>
                <w:szCs w:val="24"/>
                <w:lang w:eastAsia="zh-TW"/>
              </w:rPr>
              <w:t>3</w:t>
            </w:r>
            <w:r w:rsidR="00CE0788" w:rsidRPr="00471748">
              <w:rPr>
                <w:rStyle w:val="a8"/>
                <w:rFonts w:ascii="Arial" w:hAnsi="Arial" w:cs="Arial"/>
                <w:noProof/>
                <w:color w:val="auto"/>
                <w:sz w:val="24"/>
                <w:szCs w:val="24"/>
              </w:rPr>
              <w:t>: 8/</w:t>
            </w:r>
            <w:r w:rsidR="00CE0788" w:rsidRPr="00471748">
              <w:rPr>
                <w:rStyle w:val="a8"/>
                <w:rFonts w:ascii="Arial" w:hAnsi="Arial" w:cs="Arial"/>
                <w:noProof/>
                <w:color w:val="auto"/>
                <w:sz w:val="24"/>
                <w:szCs w:val="24"/>
                <w:lang w:eastAsia="zh-TW"/>
              </w:rPr>
              <w:t>3</w:t>
            </w:r>
            <w:r w:rsidR="00CE0788" w:rsidRPr="00471748">
              <w:rPr>
                <w:rStyle w:val="a8"/>
                <w:rFonts w:ascii="Arial" w:hAnsi="Arial" w:cs="Arial"/>
                <w:noProof/>
                <w:color w:val="auto"/>
                <w:sz w:val="24"/>
                <w:szCs w:val="24"/>
              </w:rPr>
              <w:t>/2024</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8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2</w:t>
            </w:r>
            <w:r w:rsidR="00CE0788" w:rsidRPr="00471748">
              <w:rPr>
                <w:rFonts w:ascii="Arial" w:hAnsi="Arial" w:cs="Arial"/>
                <w:noProof/>
                <w:webHidden/>
                <w:sz w:val="24"/>
                <w:szCs w:val="24"/>
              </w:rPr>
              <w:fldChar w:fldCharType="end"/>
            </w:r>
          </w:hyperlink>
        </w:p>
        <w:p w14:paraId="614B18D0" w14:textId="7AC04A51"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29" w:history="1">
            <w:r w:rsidR="00CE0788" w:rsidRPr="00471748">
              <w:rPr>
                <w:rStyle w:val="a8"/>
                <w:rFonts w:ascii="Arial" w:hAnsi="Arial" w:cs="Arial"/>
                <w:noProof/>
                <w:color w:val="auto"/>
                <w:sz w:val="24"/>
                <w:szCs w:val="24"/>
              </w:rPr>
              <w:t>6.1.4</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 xml:space="preserve">Project Review Meeting </w:t>
            </w:r>
            <w:r w:rsidR="00CE0788" w:rsidRPr="00471748">
              <w:rPr>
                <w:rStyle w:val="a8"/>
                <w:rFonts w:ascii="Arial" w:hAnsi="Arial" w:cs="Arial"/>
                <w:noProof/>
                <w:color w:val="auto"/>
                <w:sz w:val="24"/>
                <w:szCs w:val="24"/>
                <w:lang w:eastAsia="zh-TW"/>
              </w:rPr>
              <w:t>4</w:t>
            </w:r>
            <w:r w:rsidR="00CE0788" w:rsidRPr="00471748">
              <w:rPr>
                <w:rStyle w:val="a8"/>
                <w:rFonts w:ascii="Arial" w:hAnsi="Arial" w:cs="Arial"/>
                <w:noProof/>
                <w:color w:val="auto"/>
                <w:sz w:val="24"/>
                <w:szCs w:val="24"/>
              </w:rPr>
              <w:t xml:space="preserve">: </w:t>
            </w:r>
            <w:r w:rsidR="00CE0788" w:rsidRPr="00471748">
              <w:rPr>
                <w:rStyle w:val="a8"/>
                <w:rFonts w:ascii="Arial" w:hAnsi="Arial" w:cs="Arial"/>
                <w:noProof/>
                <w:color w:val="auto"/>
                <w:sz w:val="24"/>
                <w:szCs w:val="24"/>
                <w:lang w:eastAsia="zh-TW"/>
              </w:rPr>
              <w:t>21</w:t>
            </w:r>
            <w:r w:rsidR="00CE0788" w:rsidRPr="00471748">
              <w:rPr>
                <w:rStyle w:val="a8"/>
                <w:rFonts w:ascii="Arial" w:hAnsi="Arial" w:cs="Arial"/>
                <w:noProof/>
                <w:color w:val="auto"/>
                <w:sz w:val="24"/>
                <w:szCs w:val="24"/>
              </w:rPr>
              <w:t>/</w:t>
            </w:r>
            <w:r w:rsidR="00CE0788" w:rsidRPr="00471748">
              <w:rPr>
                <w:rStyle w:val="a8"/>
                <w:rFonts w:ascii="Arial" w:hAnsi="Arial" w:cs="Arial"/>
                <w:noProof/>
                <w:color w:val="auto"/>
                <w:sz w:val="24"/>
                <w:szCs w:val="24"/>
                <w:lang w:eastAsia="zh-TW"/>
              </w:rPr>
              <w:t>3</w:t>
            </w:r>
            <w:r w:rsidR="00CE0788" w:rsidRPr="00471748">
              <w:rPr>
                <w:rStyle w:val="a8"/>
                <w:rFonts w:ascii="Arial" w:hAnsi="Arial" w:cs="Arial"/>
                <w:noProof/>
                <w:color w:val="auto"/>
                <w:sz w:val="24"/>
                <w:szCs w:val="24"/>
              </w:rPr>
              <w:t>/2024</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29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3</w:t>
            </w:r>
            <w:r w:rsidR="00CE0788" w:rsidRPr="00471748">
              <w:rPr>
                <w:rFonts w:ascii="Arial" w:hAnsi="Arial" w:cs="Arial"/>
                <w:noProof/>
                <w:webHidden/>
                <w:sz w:val="24"/>
                <w:szCs w:val="24"/>
              </w:rPr>
              <w:fldChar w:fldCharType="end"/>
            </w:r>
          </w:hyperlink>
        </w:p>
        <w:p w14:paraId="1903D442" w14:textId="39FB3B58" w:rsidR="00CE0788" w:rsidRPr="00471748" w:rsidRDefault="00000000">
          <w:pPr>
            <w:pStyle w:val="31"/>
            <w:tabs>
              <w:tab w:val="left" w:pos="1200"/>
              <w:tab w:val="right" w:leader="dot" w:pos="9629"/>
            </w:tabs>
            <w:rPr>
              <w:rFonts w:ascii="Arial" w:hAnsi="Arial" w:cs="Arial"/>
              <w:i w:val="0"/>
              <w:iCs w:val="0"/>
              <w:noProof/>
              <w:kern w:val="2"/>
              <w:sz w:val="32"/>
              <w:szCs w:val="32"/>
              <w:lang w:eastAsia="zh-TW"/>
              <w14:ligatures w14:val="standardContextual"/>
            </w:rPr>
          </w:pPr>
          <w:hyperlink w:anchor="_Toc165655730" w:history="1">
            <w:r w:rsidR="00CE0788" w:rsidRPr="00471748">
              <w:rPr>
                <w:rStyle w:val="a8"/>
                <w:rFonts w:ascii="Arial" w:hAnsi="Arial" w:cs="Arial"/>
                <w:noProof/>
                <w:color w:val="auto"/>
                <w:sz w:val="24"/>
                <w:szCs w:val="24"/>
              </w:rPr>
              <w:t>6.1.5</w:t>
            </w:r>
            <w:r w:rsidR="00CE0788" w:rsidRPr="00471748">
              <w:rPr>
                <w:rFonts w:ascii="Arial" w:hAnsi="Arial" w:cs="Arial"/>
                <w:i w:val="0"/>
                <w:iCs w:val="0"/>
                <w:noProof/>
                <w:kern w:val="2"/>
                <w:sz w:val="32"/>
                <w:szCs w:val="32"/>
                <w:lang w:eastAsia="zh-TW"/>
                <w14:ligatures w14:val="standardContextual"/>
              </w:rPr>
              <w:tab/>
            </w:r>
            <w:r w:rsidR="00CE0788" w:rsidRPr="00471748">
              <w:rPr>
                <w:rStyle w:val="a8"/>
                <w:rFonts w:ascii="Arial" w:hAnsi="Arial" w:cs="Arial"/>
                <w:noProof/>
                <w:color w:val="auto"/>
                <w:sz w:val="24"/>
                <w:szCs w:val="24"/>
              </w:rPr>
              <w:t xml:space="preserve">Project Review Meeting </w:t>
            </w:r>
            <w:r w:rsidR="00CE0788" w:rsidRPr="00471748">
              <w:rPr>
                <w:rStyle w:val="a8"/>
                <w:rFonts w:ascii="Arial" w:hAnsi="Arial" w:cs="Arial"/>
                <w:noProof/>
                <w:color w:val="auto"/>
                <w:sz w:val="24"/>
                <w:szCs w:val="24"/>
                <w:lang w:eastAsia="zh-TW"/>
              </w:rPr>
              <w:t>4</w:t>
            </w:r>
            <w:r w:rsidR="00CE0788" w:rsidRPr="00471748">
              <w:rPr>
                <w:rStyle w:val="a8"/>
                <w:rFonts w:ascii="Arial" w:hAnsi="Arial" w:cs="Arial"/>
                <w:noProof/>
                <w:color w:val="auto"/>
                <w:sz w:val="24"/>
                <w:szCs w:val="24"/>
              </w:rPr>
              <w:t xml:space="preserve">: </w:t>
            </w:r>
            <w:r w:rsidR="00CE0788" w:rsidRPr="00471748">
              <w:rPr>
                <w:rStyle w:val="a8"/>
                <w:rFonts w:ascii="Arial" w:hAnsi="Arial" w:cs="Arial"/>
                <w:noProof/>
                <w:color w:val="auto"/>
                <w:sz w:val="24"/>
                <w:szCs w:val="24"/>
                <w:lang w:eastAsia="zh-TW"/>
              </w:rPr>
              <w:t>28</w:t>
            </w:r>
            <w:r w:rsidR="00CE0788" w:rsidRPr="00471748">
              <w:rPr>
                <w:rStyle w:val="a8"/>
                <w:rFonts w:ascii="Arial" w:hAnsi="Arial" w:cs="Arial"/>
                <w:noProof/>
                <w:color w:val="auto"/>
                <w:sz w:val="24"/>
                <w:szCs w:val="24"/>
              </w:rPr>
              <w:t>/</w:t>
            </w:r>
            <w:r w:rsidR="00CE0788" w:rsidRPr="00471748">
              <w:rPr>
                <w:rStyle w:val="a8"/>
                <w:rFonts w:ascii="Arial" w:hAnsi="Arial" w:cs="Arial"/>
                <w:noProof/>
                <w:color w:val="auto"/>
                <w:sz w:val="24"/>
                <w:szCs w:val="24"/>
                <w:lang w:eastAsia="zh-TW"/>
              </w:rPr>
              <w:t>3</w:t>
            </w:r>
            <w:r w:rsidR="00CE0788" w:rsidRPr="00471748">
              <w:rPr>
                <w:rStyle w:val="a8"/>
                <w:rFonts w:ascii="Arial" w:hAnsi="Arial" w:cs="Arial"/>
                <w:noProof/>
                <w:color w:val="auto"/>
                <w:sz w:val="24"/>
                <w:szCs w:val="24"/>
              </w:rPr>
              <w:t>/2024</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30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4</w:t>
            </w:r>
            <w:r w:rsidR="00CE0788" w:rsidRPr="00471748">
              <w:rPr>
                <w:rFonts w:ascii="Arial" w:hAnsi="Arial" w:cs="Arial"/>
                <w:noProof/>
                <w:webHidden/>
                <w:sz w:val="24"/>
                <w:szCs w:val="24"/>
              </w:rPr>
              <w:fldChar w:fldCharType="end"/>
            </w:r>
          </w:hyperlink>
        </w:p>
        <w:p w14:paraId="42F2A2A5" w14:textId="573789D4"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31" w:history="1">
            <w:r w:rsidR="00CE0788" w:rsidRPr="00471748">
              <w:rPr>
                <w:rStyle w:val="a8"/>
                <w:rFonts w:ascii="Arial" w:hAnsi="Arial" w:cs="Arial"/>
                <w:noProof/>
                <w:color w:val="auto"/>
                <w:sz w:val="24"/>
                <w:szCs w:val="24"/>
                <w:lang w:eastAsia="zh-TW"/>
              </w:rPr>
              <w:t>6.2</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Risk Management</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31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5</w:t>
            </w:r>
            <w:r w:rsidR="00CE0788" w:rsidRPr="00471748">
              <w:rPr>
                <w:rFonts w:ascii="Arial" w:hAnsi="Arial" w:cs="Arial"/>
                <w:noProof/>
                <w:webHidden/>
                <w:sz w:val="24"/>
                <w:szCs w:val="24"/>
              </w:rPr>
              <w:fldChar w:fldCharType="end"/>
            </w:r>
          </w:hyperlink>
        </w:p>
        <w:p w14:paraId="71567665" w14:textId="4A71676C" w:rsidR="00CE0788" w:rsidRPr="00471748" w:rsidRDefault="00000000">
          <w:pPr>
            <w:pStyle w:val="21"/>
            <w:tabs>
              <w:tab w:val="left" w:pos="960"/>
              <w:tab w:val="right" w:leader="dot" w:pos="9629"/>
            </w:tabs>
            <w:rPr>
              <w:rFonts w:ascii="Arial" w:hAnsi="Arial" w:cs="Arial"/>
              <w:smallCaps w:val="0"/>
              <w:noProof/>
              <w:kern w:val="2"/>
              <w:sz w:val="32"/>
              <w:szCs w:val="32"/>
              <w:lang w:eastAsia="zh-TW"/>
              <w14:ligatures w14:val="standardContextual"/>
            </w:rPr>
          </w:pPr>
          <w:hyperlink w:anchor="_Toc165655732" w:history="1">
            <w:r w:rsidR="00CE0788" w:rsidRPr="00471748">
              <w:rPr>
                <w:rStyle w:val="a8"/>
                <w:rFonts w:ascii="Arial" w:hAnsi="Arial" w:cs="Arial"/>
                <w:noProof/>
                <w:color w:val="auto"/>
                <w:sz w:val="24"/>
                <w:szCs w:val="24"/>
                <w:lang w:eastAsia="zh-TW"/>
              </w:rPr>
              <w:t>6.3</w:t>
            </w:r>
            <w:r w:rsidR="00CE0788" w:rsidRPr="00471748">
              <w:rPr>
                <w:rFonts w:ascii="Arial" w:hAnsi="Arial" w:cs="Arial"/>
                <w:smallCaps w:val="0"/>
                <w:noProof/>
                <w:kern w:val="2"/>
                <w:sz w:val="32"/>
                <w:szCs w:val="32"/>
                <w:lang w:eastAsia="zh-TW"/>
                <w14:ligatures w14:val="standardContextual"/>
              </w:rPr>
              <w:tab/>
            </w:r>
            <w:r w:rsidR="00CE0788" w:rsidRPr="00471748">
              <w:rPr>
                <w:rStyle w:val="a8"/>
                <w:rFonts w:ascii="Arial" w:hAnsi="Arial" w:cs="Arial"/>
                <w:noProof/>
                <w:color w:val="auto"/>
                <w:sz w:val="24"/>
                <w:szCs w:val="24"/>
                <w:lang w:eastAsia="zh-TW"/>
              </w:rPr>
              <w:t>Time Plan</w:t>
            </w:r>
            <w:r w:rsidR="00CE0788" w:rsidRPr="00471748">
              <w:rPr>
                <w:rFonts w:ascii="Arial" w:hAnsi="Arial" w:cs="Arial"/>
                <w:noProof/>
                <w:webHidden/>
                <w:sz w:val="24"/>
                <w:szCs w:val="24"/>
              </w:rPr>
              <w:tab/>
            </w:r>
            <w:r w:rsidR="00CE0788" w:rsidRPr="00471748">
              <w:rPr>
                <w:rFonts w:ascii="Arial" w:hAnsi="Arial" w:cs="Arial"/>
                <w:noProof/>
                <w:webHidden/>
                <w:sz w:val="24"/>
                <w:szCs w:val="24"/>
              </w:rPr>
              <w:fldChar w:fldCharType="begin"/>
            </w:r>
            <w:r w:rsidR="00CE0788" w:rsidRPr="00471748">
              <w:rPr>
                <w:rFonts w:ascii="Arial" w:hAnsi="Arial" w:cs="Arial"/>
                <w:noProof/>
                <w:webHidden/>
                <w:sz w:val="24"/>
                <w:szCs w:val="24"/>
              </w:rPr>
              <w:instrText xml:space="preserve"> PAGEREF _Toc165655732 \h </w:instrText>
            </w:r>
            <w:r w:rsidR="00CE0788" w:rsidRPr="00471748">
              <w:rPr>
                <w:rFonts w:ascii="Arial" w:hAnsi="Arial" w:cs="Arial"/>
                <w:noProof/>
                <w:webHidden/>
                <w:sz w:val="24"/>
                <w:szCs w:val="24"/>
              </w:rPr>
            </w:r>
            <w:r w:rsidR="00CE0788" w:rsidRPr="00471748">
              <w:rPr>
                <w:rFonts w:ascii="Arial" w:hAnsi="Arial" w:cs="Arial"/>
                <w:noProof/>
                <w:webHidden/>
                <w:sz w:val="24"/>
                <w:szCs w:val="24"/>
              </w:rPr>
              <w:fldChar w:fldCharType="separate"/>
            </w:r>
            <w:r w:rsidR="0022713B">
              <w:rPr>
                <w:rFonts w:ascii="Arial" w:hAnsi="Arial" w:cs="Arial"/>
                <w:noProof/>
                <w:webHidden/>
                <w:sz w:val="24"/>
                <w:szCs w:val="24"/>
              </w:rPr>
              <w:t>66</w:t>
            </w:r>
            <w:r w:rsidR="00CE0788" w:rsidRPr="00471748">
              <w:rPr>
                <w:rFonts w:ascii="Arial" w:hAnsi="Arial" w:cs="Arial"/>
                <w:noProof/>
                <w:webHidden/>
                <w:sz w:val="24"/>
                <w:szCs w:val="24"/>
              </w:rPr>
              <w:fldChar w:fldCharType="end"/>
            </w:r>
          </w:hyperlink>
        </w:p>
        <w:p w14:paraId="1BFB69AC" w14:textId="1D08F475" w:rsidR="000C7148" w:rsidRDefault="000C7148">
          <w:r w:rsidRPr="00471748">
            <w:rPr>
              <w:rFonts w:ascii="Arial" w:hAnsi="Arial" w:cs="Arial"/>
              <w:b/>
              <w:bCs/>
              <w:noProof/>
            </w:rPr>
            <w:fldChar w:fldCharType="end"/>
          </w:r>
        </w:p>
      </w:sdtContent>
    </w:sdt>
    <w:p w14:paraId="60A8E54F" w14:textId="200D9C1E" w:rsidR="00FE3598" w:rsidRDefault="001F3FC5" w:rsidP="006B4313">
      <w:pPr>
        <w:rPr>
          <w:lang w:eastAsia="zh-TW"/>
        </w:rPr>
        <w:sectPr w:rsidR="00FE3598" w:rsidSect="00C07558">
          <w:footerReference w:type="default" r:id="rId8"/>
          <w:headerReference w:type="first" r:id="rId9"/>
          <w:footerReference w:type="first" r:id="rId10"/>
          <w:pgSz w:w="11907" w:h="16840" w:code="9"/>
          <w:pgMar w:top="1134" w:right="1134" w:bottom="1134" w:left="1134" w:header="720" w:footer="720" w:gutter="0"/>
          <w:pgNumType w:fmt="lowerRoman" w:start="1"/>
          <w:cols w:space="720"/>
          <w:titlePg/>
          <w:docGrid w:linePitch="326"/>
        </w:sectPr>
      </w:pPr>
      <w:r>
        <w:rPr>
          <w:lang w:eastAsia="zh-TW"/>
        </w:rPr>
        <w:br w:type="page"/>
      </w:r>
    </w:p>
    <w:p w14:paraId="11C15081" w14:textId="41D8EFD4" w:rsidR="006B4313" w:rsidRPr="006B4313" w:rsidRDefault="006B4313" w:rsidP="006B4313">
      <w:pPr>
        <w:rPr>
          <w:lang w:eastAsia="zh-TW"/>
        </w:rPr>
      </w:pPr>
    </w:p>
    <w:p w14:paraId="6578445A" w14:textId="52EFAF3C" w:rsidR="00682B6F" w:rsidRPr="006578BD" w:rsidRDefault="00F52D4E">
      <w:pPr>
        <w:pStyle w:val="1"/>
        <w:numPr>
          <w:ilvl w:val="0"/>
          <w:numId w:val="3"/>
        </w:numPr>
        <w:rPr>
          <w:lang w:eastAsia="zh-TW"/>
        </w:rPr>
      </w:pPr>
      <w:bookmarkStart w:id="1" w:name="_Toc165655695"/>
      <w:r w:rsidRPr="006578BD">
        <w:rPr>
          <w:lang w:eastAsia="zh-TW"/>
        </w:rPr>
        <w:t>Introduction</w:t>
      </w:r>
      <w:r w:rsidR="005B7045" w:rsidRPr="006578BD">
        <w:rPr>
          <w:lang w:eastAsia="zh-TW"/>
        </w:rPr>
        <w:t xml:space="preserve"> and Background</w:t>
      </w:r>
      <w:bookmarkEnd w:id="1"/>
    </w:p>
    <w:p w14:paraId="78A3AB35" w14:textId="51AED6E4" w:rsidR="006C1919" w:rsidRPr="006578BD" w:rsidRDefault="005421D8" w:rsidP="006C1919">
      <w:pPr>
        <w:pStyle w:val="2"/>
        <w:rPr>
          <w:sz w:val="24"/>
          <w:lang w:eastAsia="zh-TW"/>
        </w:rPr>
      </w:pPr>
      <w:bookmarkStart w:id="2" w:name="_Toc165655696"/>
      <w:r w:rsidRPr="006578BD">
        <w:rPr>
          <w:sz w:val="24"/>
          <w:lang w:eastAsia="zh-TW"/>
        </w:rPr>
        <w:t>Project Description</w:t>
      </w:r>
      <w:bookmarkEnd w:id="2"/>
    </w:p>
    <w:p w14:paraId="250E59CB" w14:textId="7BE63962" w:rsidR="009B5911" w:rsidRPr="006578BD" w:rsidRDefault="009B5911" w:rsidP="003D38EF">
      <w:pPr>
        <w:pStyle w:val="ad"/>
        <w:jc w:val="both"/>
        <w:rPr>
          <w:rFonts w:ascii="Arial" w:hAnsi="Arial" w:cs="Arial"/>
          <w:lang w:eastAsia="zh-TW"/>
        </w:rPr>
      </w:pPr>
      <w:r w:rsidRPr="006578BD">
        <w:rPr>
          <w:rFonts w:ascii="Arial" w:hAnsi="Arial" w:cs="Arial"/>
          <w:lang w:eastAsia="zh-TW"/>
        </w:rPr>
        <w:t>The major application of robotic arms is in manufacturing in industries, since robotic arms can provide assistance in assembly, welding, and material handling</w:t>
      </w:r>
      <w:r w:rsidR="00852363" w:rsidRPr="006578BD">
        <w:rPr>
          <w:rFonts w:ascii="Arial" w:hAnsi="Arial" w:cs="Arial"/>
          <w:lang w:eastAsia="zh-TW"/>
        </w:rPr>
        <w:t xml:space="preserve"> </w:t>
      </w:r>
      <w:r w:rsidR="00852363" w:rsidRPr="006578BD">
        <w:rPr>
          <w:rFonts w:ascii="Arial" w:hAnsi="Arial" w:cs="Arial"/>
          <w:lang w:eastAsia="zh-TW"/>
        </w:rPr>
        <w:fldChar w:fldCharType="begin"/>
      </w:r>
      <w:r w:rsidR="004E1B78" w:rsidRPr="006578BD">
        <w:rPr>
          <w:rFonts w:ascii="Arial" w:hAnsi="Arial" w:cs="Arial"/>
          <w:lang w:eastAsia="zh-TW"/>
        </w:rPr>
        <w:instrText xml:space="preserve"> ADDIN EN.CITE &lt;EndNote&gt;&lt;Cite&gt;&lt;IDText&gt;Robotic Arm Market Demand, Prize, Scenario, &amp;amp; Forecast Analysis By 2029&lt;/IDText&gt;&lt;DisplayText&gt;[1]&lt;/DisplayText&gt;&lt;record&gt;&lt;urls&gt;&lt;related-urls&gt;&lt;url&gt;https://www.databridgemarketresearch.com/reports/global-robotic-arm-market&lt;/url&gt;&lt;/related-urls&gt;&lt;/urls&gt;&lt;titles&gt;&lt;title&gt;Robotic Arm Market Demand, Prize, Scenario, &amp;amp; Forecast Analysis By 2029&lt;/title&gt;&lt;/titles&gt;&lt;number&gt;April 8&lt;/number&gt;&lt;added-date format="utc"&gt;1714693845&lt;/added-date&gt;&lt;ref-type name="Web Page"&gt;12&lt;/ref-type&gt;&lt;rec-number&gt;17&lt;/rec-number&gt;&lt;last-updated-date format="utc"&gt;1714693870&lt;/last-updated-date&gt;&lt;volume&gt;2024&lt;/volume&gt;&lt;/record&gt;&lt;/Cite&gt;&lt;/EndNote&gt;</w:instrText>
      </w:r>
      <w:r w:rsidR="00852363" w:rsidRPr="006578BD">
        <w:rPr>
          <w:rFonts w:ascii="Arial" w:hAnsi="Arial" w:cs="Arial"/>
          <w:lang w:eastAsia="zh-TW"/>
        </w:rPr>
        <w:fldChar w:fldCharType="separate"/>
      </w:r>
      <w:r w:rsidR="004E1B78" w:rsidRPr="006578BD">
        <w:rPr>
          <w:rFonts w:ascii="Arial" w:hAnsi="Arial" w:cs="Arial"/>
          <w:noProof/>
          <w:lang w:eastAsia="zh-TW"/>
        </w:rPr>
        <w:t>[1]</w:t>
      </w:r>
      <w:r w:rsidR="00852363" w:rsidRPr="006578BD">
        <w:rPr>
          <w:rFonts w:ascii="Arial" w:hAnsi="Arial" w:cs="Arial"/>
          <w:lang w:eastAsia="zh-TW"/>
        </w:rPr>
        <w:fldChar w:fldCharType="end"/>
      </w:r>
      <w:r w:rsidRPr="006578BD">
        <w:rPr>
          <w:rFonts w:ascii="Arial" w:hAnsi="Arial" w:cs="Arial"/>
          <w:lang w:eastAsia="zh-TW"/>
        </w:rPr>
        <w:t xml:space="preserve">. It can greatly enhance the efficiency, precision, and speed of production processes in order to improving the productivity and cost-effectiveness for industries </w:t>
      </w:r>
      <w:r w:rsidR="00852363" w:rsidRPr="006578BD">
        <w:rPr>
          <w:rFonts w:ascii="Arial" w:hAnsi="Arial" w:cs="Arial"/>
          <w:lang w:eastAsia="zh-TW"/>
        </w:rPr>
        <w:fldChar w:fldCharType="begin"/>
      </w:r>
      <w:r w:rsidR="004E1B78" w:rsidRPr="006578BD">
        <w:rPr>
          <w:rFonts w:ascii="Arial" w:hAnsi="Arial" w:cs="Arial"/>
          <w:lang w:eastAsia="zh-TW"/>
        </w:rPr>
        <w:instrText xml:space="preserve"> ADDIN EN.CITE &lt;EndNote&gt;&lt;Cite&gt;&lt;IDText&gt;Robotic Arm Market Demand, Prize, Scenario, &amp;amp; Forecast Analysis By 2029&lt;/IDText&gt;&lt;DisplayText&gt;[1]&lt;/DisplayText&gt;&lt;record&gt;&lt;urls&gt;&lt;related-urls&gt;&lt;url&gt;https://www.databridgemarketresearch.com/reports/global-robotic-arm-market&lt;/url&gt;&lt;/related-urls&gt;&lt;/urls&gt;&lt;titles&gt;&lt;title&gt;Robotic Arm Market Demand, Prize, Scenario, &amp;amp; Forecast Analysis By 2029&lt;/title&gt;&lt;/titles&gt;&lt;number&gt;April 8&lt;/number&gt;&lt;added-date format="utc"&gt;1714693845&lt;/added-date&gt;&lt;ref-type name="Web Page"&gt;12&lt;/ref-type&gt;&lt;rec-number&gt;17&lt;/rec-number&gt;&lt;last-updated-date format="utc"&gt;1714693870&lt;/last-updated-date&gt;&lt;volume&gt;2024&lt;/volume&gt;&lt;/record&gt;&lt;/Cite&gt;&lt;/EndNote&gt;</w:instrText>
      </w:r>
      <w:r w:rsidR="00852363" w:rsidRPr="006578BD">
        <w:rPr>
          <w:rFonts w:ascii="Arial" w:hAnsi="Arial" w:cs="Arial"/>
          <w:lang w:eastAsia="zh-TW"/>
        </w:rPr>
        <w:fldChar w:fldCharType="separate"/>
      </w:r>
      <w:r w:rsidR="004E1B78" w:rsidRPr="006578BD">
        <w:rPr>
          <w:rFonts w:ascii="Arial" w:hAnsi="Arial" w:cs="Arial"/>
          <w:noProof/>
          <w:lang w:eastAsia="zh-TW"/>
        </w:rPr>
        <w:t>[1]</w:t>
      </w:r>
      <w:r w:rsidR="00852363" w:rsidRPr="006578BD">
        <w:rPr>
          <w:rFonts w:ascii="Arial" w:hAnsi="Arial" w:cs="Arial"/>
          <w:lang w:eastAsia="zh-TW"/>
        </w:rPr>
        <w:fldChar w:fldCharType="end"/>
      </w:r>
      <w:r w:rsidRPr="006578BD">
        <w:rPr>
          <w:rFonts w:ascii="Arial" w:hAnsi="Arial" w:cs="Arial"/>
          <w:lang w:eastAsia="zh-TW"/>
        </w:rPr>
        <w:t xml:space="preserve">. Based on its multi-functionality, robotic arms can be used in automobile industry, electrical or electronic industry, medical industry and so on </w:t>
      </w:r>
      <w:r w:rsidR="00852363" w:rsidRPr="006578BD">
        <w:rPr>
          <w:rFonts w:ascii="Arial" w:hAnsi="Arial" w:cs="Arial"/>
          <w:lang w:eastAsia="zh-TW"/>
        </w:rPr>
        <w:fldChar w:fldCharType="begin"/>
      </w:r>
      <w:r w:rsidR="004E1B78" w:rsidRPr="006578BD">
        <w:rPr>
          <w:rFonts w:ascii="Arial" w:hAnsi="Arial" w:cs="Arial"/>
          <w:lang w:eastAsia="zh-TW"/>
        </w:rPr>
        <w:instrText xml:space="preserve"> ADDIN EN.CITE &lt;EndNote&gt;&lt;Cite&gt;&lt;IDText&gt;Robotic Arm Market Demand, Prize, Scenario, &amp;amp; Forecast Analysis By 2029&lt;/IDText&gt;&lt;DisplayText&gt;[1, 2]&lt;/DisplayText&gt;&lt;record&gt;&lt;urls&gt;&lt;related-urls&gt;&lt;url&gt;https://www.databridgemarketresearch.com/reports/global-robotic-arm-market&lt;/url&gt;&lt;/related-urls&gt;&lt;/urls&gt;&lt;titles&gt;&lt;title&gt;Robotic Arm Market Demand, Prize, Scenario, &amp;amp; Forecast Analysis By 2029&lt;/title&gt;&lt;/titles&gt;&lt;number&gt;April 8&lt;/number&gt;&lt;added-date format="utc"&gt;1714693845&lt;/added-date&gt;&lt;ref-type name="Web Page"&gt;12&lt;/ref-type&gt;&lt;rec-number&gt;17&lt;/rec-number&gt;&lt;last-updated-date format="utc"&gt;1714693870&lt;/last-updated-date&gt;&lt;volume&gt;2024&lt;/volume&gt;&lt;/record&gt;&lt;/Cite&gt;&lt;Cite&gt;&lt;Author&gt;Ni&lt;/Author&gt;&lt;Year&gt;2021&lt;/Year&gt;&lt;IDText&gt;Research on Mobile User Interface for Robot Arm Remote Control in Industrial Application&lt;/IDText&gt;&lt;record&gt;&lt;dates&gt;&lt;pub-dates&gt;&lt;date&gt;10/24&lt;/date&gt;&lt;/pub-dates&gt;&lt;year&gt;2021&lt;/year&gt;&lt;/dates&gt;&lt;titles&gt;&lt;title&gt;Research on Mobile User Interface for Robot Arm Remote Control in Industrial Application&lt;/title&gt;&lt;secondary-title&gt;Scalable Computing: Practice and Experience&lt;/secondary-title&gt;&lt;/titles&gt;&lt;contributors&gt;&lt;authors&gt;&lt;author&gt;Ni, Jiangnan&lt;/author&gt;&lt;author&gt;Balyan, Vipin&lt;/author&gt;&lt;/authors&gt;&lt;/contributors&gt;&lt;added-date format="utc"&gt;1714694016&lt;/added-date&gt;&lt;ref-type name="Journal Article"&gt;17&lt;/ref-type&gt;&lt;rec-number&gt;18&lt;/rec-number&gt;&lt;last-updated-date format="utc"&gt;1714694016&lt;/last-updated-date&gt;&lt;electronic-resource-num&gt;10.12694/scpe.v22i2.1900&lt;/electronic-resource-num&gt;&lt;volume&gt;22&lt;/volume&gt;&lt;/record&gt;&lt;/Cite&gt;&lt;/EndNote&gt;</w:instrText>
      </w:r>
      <w:r w:rsidR="00852363" w:rsidRPr="006578BD">
        <w:rPr>
          <w:rFonts w:ascii="Arial" w:hAnsi="Arial" w:cs="Arial"/>
          <w:lang w:eastAsia="zh-TW"/>
        </w:rPr>
        <w:fldChar w:fldCharType="separate"/>
      </w:r>
      <w:r w:rsidR="004E1B78" w:rsidRPr="006578BD">
        <w:rPr>
          <w:rFonts w:ascii="Arial" w:hAnsi="Arial" w:cs="Arial"/>
          <w:noProof/>
          <w:lang w:eastAsia="zh-TW"/>
        </w:rPr>
        <w:t>[1, 2]</w:t>
      </w:r>
      <w:r w:rsidR="00852363" w:rsidRPr="006578BD">
        <w:rPr>
          <w:rFonts w:ascii="Arial" w:hAnsi="Arial" w:cs="Arial"/>
          <w:lang w:eastAsia="zh-TW"/>
        </w:rPr>
        <w:fldChar w:fldCharType="end"/>
      </w:r>
      <w:r w:rsidRPr="006578BD">
        <w:rPr>
          <w:rFonts w:ascii="Arial" w:hAnsi="Arial" w:cs="Arial"/>
          <w:lang w:eastAsia="zh-TW"/>
        </w:rPr>
        <w:t xml:space="preserve">. According to the prediction of market, the value of robotic arm market will achieve USD 84.66 billion by 2031 </w:t>
      </w:r>
      <w:r w:rsidR="00852363" w:rsidRPr="006578BD">
        <w:rPr>
          <w:rFonts w:ascii="Arial" w:hAnsi="Arial" w:cs="Arial"/>
          <w:lang w:eastAsia="zh-TW"/>
        </w:rPr>
        <w:fldChar w:fldCharType="begin"/>
      </w:r>
      <w:r w:rsidR="004E1B78" w:rsidRPr="006578BD">
        <w:rPr>
          <w:rFonts w:ascii="Arial" w:hAnsi="Arial" w:cs="Arial"/>
          <w:lang w:eastAsia="zh-TW"/>
        </w:rPr>
        <w:instrText xml:space="preserve"> ADDIN EN.CITE &lt;EndNote&gt;&lt;Cite&gt;&lt;IDText&gt;Robotic Arm Market Demand, Prize, Scenario, &amp;amp; Forecast Analysis By 2029&lt;/IDText&gt;&lt;DisplayText&gt;[1]&lt;/DisplayText&gt;&lt;record&gt;&lt;urls&gt;&lt;related-urls&gt;&lt;url&gt;https://www.databridgemarketresearch.com/reports/global-robotic-arm-market&lt;/url&gt;&lt;/related-urls&gt;&lt;/urls&gt;&lt;titles&gt;&lt;title&gt;Robotic Arm Market Demand, Prize, Scenario, &amp;amp; Forecast Analysis By 2029&lt;/title&gt;&lt;/titles&gt;&lt;number&gt;April 8&lt;/number&gt;&lt;added-date format="utc"&gt;1714693845&lt;/added-date&gt;&lt;ref-type name="Web Page"&gt;12&lt;/ref-type&gt;&lt;rec-number&gt;17&lt;/rec-number&gt;&lt;last-updated-date format="utc"&gt;1714693870&lt;/last-updated-date&gt;&lt;volume&gt;2024&lt;/volume&gt;&lt;/record&gt;&lt;/Cite&gt;&lt;/EndNote&gt;</w:instrText>
      </w:r>
      <w:r w:rsidR="00852363" w:rsidRPr="006578BD">
        <w:rPr>
          <w:rFonts w:ascii="Arial" w:hAnsi="Arial" w:cs="Arial"/>
          <w:lang w:eastAsia="zh-TW"/>
        </w:rPr>
        <w:fldChar w:fldCharType="separate"/>
      </w:r>
      <w:r w:rsidR="004E1B78" w:rsidRPr="006578BD">
        <w:rPr>
          <w:rFonts w:ascii="Arial" w:hAnsi="Arial" w:cs="Arial"/>
          <w:noProof/>
          <w:lang w:eastAsia="zh-TW"/>
        </w:rPr>
        <w:t>[1]</w:t>
      </w:r>
      <w:r w:rsidR="00852363" w:rsidRPr="006578BD">
        <w:rPr>
          <w:rFonts w:ascii="Arial" w:hAnsi="Arial" w:cs="Arial"/>
          <w:lang w:eastAsia="zh-TW"/>
        </w:rPr>
        <w:fldChar w:fldCharType="end"/>
      </w:r>
      <w:r w:rsidRPr="006578BD">
        <w:rPr>
          <w:rFonts w:ascii="Arial" w:hAnsi="Arial" w:cs="Arial"/>
          <w:lang w:eastAsia="zh-TW"/>
        </w:rPr>
        <w:t xml:space="preserve">. The prediction indicates the potential of robotic arms in the future tendency. Moreover, the application of robotic arms can also be utilized in the fields such as physiotherapy, agriculture, education and so on </w:t>
      </w:r>
      <w:r w:rsidR="000F166B" w:rsidRPr="006578BD">
        <w:rPr>
          <w:rFonts w:ascii="Arial" w:hAnsi="Arial" w:cs="Arial"/>
          <w:lang w:eastAsia="zh-TW"/>
        </w:rPr>
        <w:fldChar w:fldCharType="begin">
          <w:fldData xml:space="preserve">PEVuZE5vdGU+PENpdGU+PEF1dGhvcj5NLjwvQXV0aG9yPjxZZWFyPjIwMTY8L1llYXI+PElEVGV4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</w:fldData>
        </w:fldChar>
      </w:r>
      <w:r w:rsidR="004E1B78" w:rsidRPr="006578BD">
        <w:rPr>
          <w:rFonts w:ascii="Arial" w:hAnsi="Arial" w:cs="Arial"/>
          <w:lang w:eastAsia="zh-TW"/>
        </w:rPr>
        <w:instrText xml:space="preserve"> ADDIN EN.CITE </w:instrText>
      </w:r>
      <w:r w:rsidR="004E1B78" w:rsidRPr="006578BD">
        <w:rPr>
          <w:rFonts w:ascii="Arial" w:hAnsi="Arial" w:cs="Arial"/>
          <w:lang w:eastAsia="zh-TW"/>
        </w:rPr>
        <w:fldChar w:fldCharType="begin">
          <w:fldData xml:space="preserve">PEVuZE5vdGU+PENpdGU+PEF1dGhvcj5NLjwvQXV0aG9yPjxZZWFyPjIwMTY8L1llYXI+PElEVGV4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</w:fldData>
        </w:fldChar>
      </w:r>
      <w:r w:rsidR="004E1B78" w:rsidRPr="006578BD">
        <w:rPr>
          <w:rFonts w:ascii="Arial" w:hAnsi="Arial" w:cs="Arial"/>
          <w:lang w:eastAsia="zh-TW"/>
        </w:rPr>
        <w:instrText xml:space="preserve"> ADDIN EN.CITE.DATA </w:instrText>
      </w:r>
      <w:r w:rsidR="004E1B78" w:rsidRPr="006578BD">
        <w:rPr>
          <w:rFonts w:ascii="Arial" w:hAnsi="Arial" w:cs="Arial"/>
          <w:lang w:eastAsia="zh-TW"/>
        </w:rPr>
      </w:r>
      <w:r w:rsidR="004E1B78" w:rsidRPr="006578BD">
        <w:rPr>
          <w:rFonts w:ascii="Arial" w:hAnsi="Arial" w:cs="Arial"/>
          <w:lang w:eastAsia="zh-TW"/>
        </w:rPr>
        <w:fldChar w:fldCharType="end"/>
      </w:r>
      <w:r w:rsidR="000F166B" w:rsidRPr="006578BD">
        <w:rPr>
          <w:rFonts w:ascii="Arial" w:hAnsi="Arial" w:cs="Arial"/>
          <w:lang w:eastAsia="zh-TW"/>
        </w:rPr>
      </w:r>
      <w:r w:rsidR="000F166B" w:rsidRPr="006578BD">
        <w:rPr>
          <w:rFonts w:ascii="Arial" w:hAnsi="Arial" w:cs="Arial"/>
          <w:lang w:eastAsia="zh-TW"/>
        </w:rPr>
        <w:fldChar w:fldCharType="separate"/>
      </w:r>
      <w:r w:rsidR="004E1B78" w:rsidRPr="006578BD">
        <w:rPr>
          <w:rFonts w:ascii="Arial" w:hAnsi="Arial" w:cs="Arial"/>
          <w:noProof/>
          <w:lang w:eastAsia="zh-TW"/>
        </w:rPr>
        <w:t>[3-5]</w:t>
      </w:r>
      <w:r w:rsidR="000F166B" w:rsidRPr="006578BD">
        <w:rPr>
          <w:rFonts w:ascii="Arial" w:hAnsi="Arial" w:cs="Arial"/>
          <w:lang w:eastAsia="zh-TW"/>
        </w:rPr>
        <w:fldChar w:fldCharType="end"/>
      </w:r>
      <w:r w:rsidRPr="006578BD">
        <w:rPr>
          <w:rFonts w:ascii="Arial" w:hAnsi="Arial" w:cs="Arial"/>
          <w:lang w:eastAsia="zh-TW"/>
        </w:rPr>
        <w:t>.</w:t>
      </w:r>
    </w:p>
    <w:p w14:paraId="32978F0C" w14:textId="77777777" w:rsidR="009B5911" w:rsidRPr="006578BD" w:rsidRDefault="009B5911" w:rsidP="003D38EF">
      <w:pPr>
        <w:pStyle w:val="ad"/>
        <w:jc w:val="both"/>
        <w:rPr>
          <w:rFonts w:ascii="Arial" w:hAnsi="Arial" w:cs="Arial"/>
          <w:lang w:eastAsia="zh-TW"/>
        </w:rPr>
      </w:pPr>
    </w:p>
    <w:p w14:paraId="7B579214" w14:textId="0A5E92C1" w:rsidR="009B5911" w:rsidRPr="006578BD" w:rsidRDefault="009B5911" w:rsidP="003D38EF">
      <w:pPr>
        <w:pStyle w:val="ad"/>
        <w:jc w:val="both"/>
        <w:rPr>
          <w:rFonts w:ascii="Arial" w:hAnsi="Arial" w:cs="Arial"/>
          <w:lang w:eastAsia="zh-TW"/>
        </w:rPr>
      </w:pPr>
      <w:r w:rsidRPr="006578BD">
        <w:rPr>
          <w:rFonts w:ascii="Arial" w:hAnsi="Arial" w:cs="Arial"/>
          <w:lang w:eastAsia="zh-TW"/>
        </w:rPr>
        <w:t xml:space="preserve">The combination of using gesture to control robotic arms can significantly expands the application fields such as a rehabilitation robot, a wireless control industrial robot, using gesture to navigate robot and so on </w:t>
      </w:r>
      <w:r w:rsidR="003D0099" w:rsidRPr="006578BD">
        <w:rPr>
          <w:rFonts w:ascii="Arial" w:hAnsi="Arial" w:cs="Arial"/>
          <w:lang w:eastAsia="zh-TW"/>
        </w:rPr>
        <w:fldChar w:fldCharType="begin">
          <w:fldData xml:space="preserve">PEVuZE5vdGU+PENpdGU+PEF1dGhvcj5TZWdhbDwvQXV0aG9yPjxZZWFyPjIwMjA8L1llYXI+PElE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==
</w:fldData>
        </w:fldChar>
      </w:r>
      <w:r w:rsidR="003D0099" w:rsidRPr="006578BD">
        <w:rPr>
          <w:rFonts w:ascii="Arial" w:hAnsi="Arial" w:cs="Arial"/>
          <w:lang w:eastAsia="zh-TW"/>
        </w:rPr>
        <w:instrText xml:space="preserve"> ADDIN EN.CITE </w:instrText>
      </w:r>
      <w:r w:rsidR="003D0099" w:rsidRPr="006578BD">
        <w:rPr>
          <w:rFonts w:ascii="Arial" w:hAnsi="Arial" w:cs="Arial"/>
          <w:lang w:eastAsia="zh-TW"/>
        </w:rPr>
        <w:fldChar w:fldCharType="begin">
          <w:fldData xml:space="preserve">PEVuZE5vdGU+PENpdGU+PEF1dGhvcj5TZWdhbDwvQXV0aG9yPjxZZWFyPjIwMjA8L1llYXI+PElE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==
</w:fldData>
        </w:fldChar>
      </w:r>
      <w:r w:rsidR="003D0099" w:rsidRPr="006578BD">
        <w:rPr>
          <w:rFonts w:ascii="Arial" w:hAnsi="Arial" w:cs="Arial"/>
          <w:lang w:eastAsia="zh-TW"/>
        </w:rPr>
        <w:instrText xml:space="preserve"> ADDIN EN.CITE.DATA </w:instrText>
      </w:r>
      <w:r w:rsidR="003D0099" w:rsidRPr="006578BD">
        <w:rPr>
          <w:rFonts w:ascii="Arial" w:hAnsi="Arial" w:cs="Arial"/>
          <w:lang w:eastAsia="zh-TW"/>
        </w:rPr>
      </w:r>
      <w:r w:rsidR="003D0099" w:rsidRPr="006578BD">
        <w:rPr>
          <w:rFonts w:ascii="Arial" w:hAnsi="Arial" w:cs="Arial"/>
          <w:lang w:eastAsia="zh-TW"/>
        </w:rPr>
        <w:fldChar w:fldCharType="end"/>
      </w:r>
      <w:r w:rsidR="003D0099" w:rsidRPr="006578BD">
        <w:rPr>
          <w:rFonts w:ascii="Arial" w:hAnsi="Arial" w:cs="Arial"/>
          <w:lang w:eastAsia="zh-TW"/>
        </w:rPr>
      </w:r>
      <w:r w:rsidR="003D0099" w:rsidRPr="006578BD">
        <w:rPr>
          <w:rFonts w:ascii="Arial" w:hAnsi="Arial" w:cs="Arial"/>
          <w:lang w:eastAsia="zh-TW"/>
        </w:rPr>
        <w:fldChar w:fldCharType="separate"/>
      </w:r>
      <w:r w:rsidR="003D0099" w:rsidRPr="006578BD">
        <w:rPr>
          <w:rFonts w:ascii="Arial" w:hAnsi="Arial" w:cs="Arial"/>
          <w:noProof/>
          <w:lang w:eastAsia="zh-TW"/>
        </w:rPr>
        <w:t>[6-8]</w:t>
      </w:r>
      <w:r w:rsidR="003D0099" w:rsidRPr="006578BD">
        <w:rPr>
          <w:rFonts w:ascii="Arial" w:hAnsi="Arial" w:cs="Arial"/>
          <w:lang w:eastAsia="zh-TW"/>
        </w:rPr>
        <w:fldChar w:fldCharType="end"/>
      </w:r>
      <w:r w:rsidRPr="006578BD">
        <w:rPr>
          <w:rFonts w:ascii="Arial" w:hAnsi="Arial" w:cs="Arial"/>
          <w:lang w:eastAsia="zh-TW"/>
        </w:rPr>
        <w:t>. Moreover, combining the computer vision (using a camera for gesture recognition) can fulfil real-time control robot arm with gesture</w:t>
      </w:r>
      <w:r w:rsidR="00A87661" w:rsidRPr="006578BD">
        <w:rPr>
          <w:rFonts w:ascii="Arial" w:hAnsi="Arial" w:cs="Arial"/>
          <w:lang w:eastAsia="zh-TW"/>
        </w:rPr>
        <w:t xml:space="preserve"> </w:t>
      </w:r>
      <w:r w:rsidR="00A87661" w:rsidRPr="006578BD">
        <w:rPr>
          <w:rFonts w:ascii="Arial" w:hAnsi="Arial" w:cs="Arial"/>
          <w:lang w:eastAsia="zh-TW"/>
        </w:rPr>
        <w:fldChar w:fldCharType="begin"/>
      </w:r>
      <w:r w:rsidR="00A87661" w:rsidRPr="006578BD">
        <w:rPr>
          <w:rFonts w:ascii="Arial" w:hAnsi="Arial" w:cs="Arial"/>
          <w:lang w:eastAsia="zh-TW"/>
        </w:rPr>
        <w:instrText xml:space="preserve"> ADDIN EN.CITE &lt;EndNote&gt;&lt;Cite&gt;&lt;Author&gt;E.&lt;/Author&gt;&lt;Year&gt;2023&lt;/Year&gt;&lt;IDText&gt;Real Time Computer Vision Based Robotic Arm Controller with ROS and Gazebo Simulation Environment&lt;/IDText&gt;&lt;DisplayText&gt;[9]&lt;/DisplayText&gt;&lt;record&gt;&lt;dates&gt;&lt;pub-dates&gt;&lt;date&gt;30 Nov.-2 Dec. 2023&lt;/date&gt;&lt;/pub-dates&gt;&lt;year&gt;2023&lt;/year&gt;&lt;/dates&gt;&lt;titles&gt;&lt;title&gt;Real Time Computer Vision Based Robotic Arm Controller with ROS and Gazebo Simulation Environment&lt;/title&gt;&lt;secondary-title&gt;2023 14th International Conference on Electrical and Electronics Engineering (ELECO)&lt;/secondary-title&gt;&lt;alt-title&gt;2023 14th International Conference on Electrical and Electronics Engineering (ELECO)&lt;/alt-title&gt;&lt;/titles&gt;&lt;pages&gt;1-5&lt;/pages&gt;&lt;contributors&gt;&lt;authors&gt;&lt;author&gt;E. Aksoy&lt;/author&gt;&lt;author&gt;A. D. Çakır&lt;/author&gt;&lt;author&gt;B. A. Erol&lt;/author&gt;&lt;author&gt;A. Gumus&lt;/author&gt;&lt;/authors&gt;&lt;/contributors&gt;&lt;added-date format="utc"&gt;1714694649&lt;/added-date&gt;&lt;ref-type name="Conference Proceeding"&gt;10&lt;/ref-type&gt;&lt;rec-number&gt;25&lt;/rec-number&gt;&lt;last-updated-date format="utc"&gt;1714694649&lt;/last-updated-date&gt;&lt;electronic-resource-num&gt;10.1109/ELECO60389.2023.10416078&lt;/electronic-resource-num&gt;&lt;/record&gt;&lt;/Cite&gt;&lt;/EndNote&gt;</w:instrText>
      </w:r>
      <w:r w:rsidR="00A87661" w:rsidRPr="006578BD">
        <w:rPr>
          <w:rFonts w:ascii="Arial" w:hAnsi="Arial" w:cs="Arial"/>
          <w:lang w:eastAsia="zh-TW"/>
        </w:rPr>
        <w:fldChar w:fldCharType="separate"/>
      </w:r>
      <w:r w:rsidR="00A87661" w:rsidRPr="006578BD">
        <w:rPr>
          <w:rFonts w:ascii="Arial" w:hAnsi="Arial" w:cs="Arial"/>
          <w:noProof/>
          <w:lang w:eastAsia="zh-TW"/>
        </w:rPr>
        <w:t>[9]</w:t>
      </w:r>
      <w:r w:rsidR="00A87661" w:rsidRPr="006578BD">
        <w:rPr>
          <w:rFonts w:ascii="Arial" w:hAnsi="Arial" w:cs="Arial"/>
          <w:lang w:eastAsia="zh-TW"/>
        </w:rPr>
        <w:fldChar w:fldCharType="end"/>
      </w:r>
      <w:r w:rsidRPr="006578BD">
        <w:rPr>
          <w:rFonts w:ascii="Arial" w:hAnsi="Arial" w:cs="Arial"/>
          <w:lang w:eastAsia="zh-TW"/>
        </w:rPr>
        <w:t>.</w:t>
      </w:r>
    </w:p>
    <w:p w14:paraId="698BF77C" w14:textId="77777777" w:rsidR="009B5911" w:rsidRPr="006578BD" w:rsidRDefault="009B5911" w:rsidP="003D38EF">
      <w:pPr>
        <w:pStyle w:val="ad"/>
        <w:jc w:val="both"/>
        <w:rPr>
          <w:rFonts w:ascii="Arial" w:hAnsi="Arial" w:cs="Arial"/>
          <w:lang w:eastAsia="zh-TW"/>
        </w:rPr>
      </w:pPr>
    </w:p>
    <w:p w14:paraId="39A23161" w14:textId="6A89F84D" w:rsidR="009B5911" w:rsidRDefault="00A6759A" w:rsidP="003D38EF">
      <w:pPr>
        <w:pStyle w:val="ad"/>
        <w:jc w:val="both"/>
        <w:rPr>
          <w:rFonts w:ascii="Arial" w:hAnsi="Arial" w:cs="Arial"/>
          <w:lang w:eastAsia="zh-TW"/>
        </w:rPr>
      </w:pPr>
      <w:r w:rsidRPr="00A6759A">
        <w:rPr>
          <w:rFonts w:ascii="Arial" w:hAnsi="Arial" w:cs="Arial"/>
          <w:lang w:eastAsia="zh-TW"/>
        </w:rPr>
        <w:t>Based on the above research, the objective of this project is to build a gesture-controlled robot arm for rehabilitation applications. The robot arm can help rehabilitation therapists precisely control the patient's motion range to prevent overextension and ensure patients can perform exercises correctly</w:t>
      </w:r>
      <w:r w:rsidR="009B5911" w:rsidRPr="006578BD">
        <w:rPr>
          <w:rFonts w:ascii="Arial" w:hAnsi="Arial" w:cs="Arial"/>
          <w:lang w:eastAsia="zh-TW"/>
        </w:rPr>
        <w:t xml:space="preserve"> </w:t>
      </w:r>
      <w:r w:rsidR="00B5265E" w:rsidRPr="006578BD">
        <w:rPr>
          <w:rFonts w:ascii="Arial" w:hAnsi="Arial" w:cs="Arial"/>
          <w:lang w:eastAsia="zh-TW"/>
        </w:rPr>
        <w:fldChar w:fldCharType="begin"/>
      </w:r>
      <w:r w:rsidR="00B5265E" w:rsidRPr="006578BD">
        <w:rPr>
          <w:rFonts w:ascii="Arial" w:hAnsi="Arial" w:cs="Arial"/>
          <w:lang w:eastAsia="zh-TW"/>
        </w:rPr>
        <w:instrText xml:space="preserve"> ADDIN EN.CITE &lt;EndNote&gt;&lt;Cite&gt;&lt;Author&gt;Segal&lt;/Author&gt;&lt;Year&gt;2020&lt;/Year&gt;&lt;IDText&gt;A Gesture-Controlled Rehabilitation Robot to Improve Engagement and Quantify Movement Performance&lt;/IDText&gt;&lt;DisplayText&gt;[6]&lt;/DisplayText&gt;&lt;record&gt;&lt;keywords&gt;&lt;keyword&gt;gesture control&lt;/keyword&gt;&lt;keyword&gt;movement performance&lt;/keyword&gt;&lt;keyword&gt;feedback&lt;/keyword&gt;&lt;keyword&gt;telerehabilitation&lt;/keyword&gt;&lt;keyword&gt;game therapy&lt;/keyword&gt;&lt;keyword&gt;motor learning&lt;/keyword&gt;&lt;keyword&gt;wearable sensors&lt;/keyword&gt;&lt;/keywords&gt;&lt;isbn&gt;1424-8220&lt;/isbn&gt;&lt;titles&gt;&lt;title&gt;A Gesture-Controlled Rehabilitation Robot to Improve Engagement and Quantify Movement Performance&lt;/title&gt;&lt;secondary-title&gt;Sensors&lt;/secondary-title&gt;&lt;/titles&gt;&lt;number&gt;15&lt;/number&gt;&lt;contributors&gt;&lt;authors&gt;&lt;author&gt;Segal, Ava D.&lt;/author&gt;&lt;author&gt;Lesak, Mark C.&lt;/author&gt;&lt;author&gt;Silverman, Anne K.&lt;/author&gt;&lt;author&gt;Petruska, Andrew J.&lt;/author&gt;&lt;/authors&gt;&lt;/contributors&gt;&lt;added-date format="utc"&gt;1714694447&lt;/added-date&gt;&lt;ref-type name="Electronic Article"&gt;43&lt;/ref-type&gt;&lt;dates&gt;&lt;year&gt;2020&lt;/year&gt;&lt;/dates&gt;&lt;rec-number&gt;22&lt;/rec-number&gt;&lt;last-updated-date format="utc"&gt;1714694447&lt;/last-updated-date&gt;&lt;electronic-resource-num&gt;10.3390/s20154269&lt;/electronic-resource-num&gt;&lt;volume&gt;20&lt;/volume&gt;&lt;/record&gt;&lt;/Cite&gt;&lt;/EndNote&gt;</w:instrText>
      </w:r>
      <w:r w:rsidR="00B5265E" w:rsidRPr="006578BD">
        <w:rPr>
          <w:rFonts w:ascii="Arial" w:hAnsi="Arial" w:cs="Arial"/>
          <w:lang w:eastAsia="zh-TW"/>
        </w:rPr>
        <w:fldChar w:fldCharType="separate"/>
      </w:r>
      <w:r w:rsidR="00B5265E" w:rsidRPr="006578BD">
        <w:rPr>
          <w:rFonts w:ascii="Arial" w:hAnsi="Arial" w:cs="Arial"/>
          <w:noProof/>
          <w:lang w:eastAsia="zh-TW"/>
        </w:rPr>
        <w:t>[6]</w:t>
      </w:r>
      <w:r w:rsidR="00B5265E" w:rsidRPr="006578BD">
        <w:rPr>
          <w:rFonts w:ascii="Arial" w:hAnsi="Arial" w:cs="Arial"/>
          <w:lang w:eastAsia="zh-TW"/>
        </w:rPr>
        <w:fldChar w:fldCharType="end"/>
      </w:r>
      <w:r w:rsidR="009B5911" w:rsidRPr="006578BD">
        <w:rPr>
          <w:rFonts w:ascii="Arial" w:hAnsi="Arial" w:cs="Arial"/>
          <w:lang w:eastAsia="zh-TW"/>
        </w:rPr>
        <w:t xml:space="preserve">. </w:t>
      </w:r>
    </w:p>
    <w:p w14:paraId="2D85C080" w14:textId="77777777" w:rsidR="004136ED" w:rsidRPr="006578BD" w:rsidRDefault="004136ED" w:rsidP="003D38EF">
      <w:pPr>
        <w:pStyle w:val="ad"/>
        <w:jc w:val="both"/>
        <w:rPr>
          <w:rFonts w:ascii="Arial" w:hAnsi="Arial" w:cs="Arial"/>
          <w:lang w:eastAsia="zh-TW"/>
        </w:rPr>
      </w:pPr>
    </w:p>
    <w:p w14:paraId="59C09E84" w14:textId="422B8B18" w:rsidR="006C1919" w:rsidRPr="006578BD" w:rsidRDefault="006C1919" w:rsidP="006C1919">
      <w:pPr>
        <w:pStyle w:val="2"/>
        <w:rPr>
          <w:sz w:val="24"/>
          <w:lang w:eastAsia="zh-TW"/>
        </w:rPr>
      </w:pPr>
      <w:bookmarkStart w:id="3" w:name="_Toc165655697"/>
      <w:r w:rsidRPr="006578BD">
        <w:rPr>
          <w:sz w:val="24"/>
          <w:lang w:eastAsia="zh-TW"/>
        </w:rPr>
        <w:t>Specification</w:t>
      </w:r>
      <w:bookmarkEnd w:id="3"/>
    </w:p>
    <w:p w14:paraId="2366F8C7" w14:textId="77777777" w:rsidR="007F1ABA" w:rsidRPr="006578BD" w:rsidRDefault="007F1ABA" w:rsidP="007F1ABA">
      <w:pPr>
        <w:rPr>
          <w:rFonts w:ascii="Arial" w:hAnsi="Arial" w:cs="Arial"/>
          <w:lang w:eastAsia="zh-TW"/>
        </w:rPr>
      </w:pPr>
    </w:p>
    <w:p w14:paraId="247BE706" w14:textId="7686AA9F" w:rsidR="007F1ABA" w:rsidRPr="006578BD" w:rsidRDefault="007F1ABA" w:rsidP="00AF3922">
      <w:pPr>
        <w:jc w:val="both"/>
        <w:rPr>
          <w:rFonts w:ascii="Arial" w:hAnsi="Arial" w:cs="Arial"/>
          <w:sz w:val="22"/>
        </w:rPr>
      </w:pPr>
      <w:r w:rsidRPr="006578BD">
        <w:rPr>
          <w:rFonts w:ascii="Arial" w:hAnsi="Arial" w:cs="Arial"/>
          <w:sz w:val="22"/>
        </w:rPr>
        <w:t>Stage 1: Camera Setting and Image Processing</w:t>
      </w:r>
    </w:p>
    <w:p w14:paraId="2179DC24" w14:textId="2053CAD8" w:rsidR="007F1ABA" w:rsidRPr="006578BD" w:rsidRDefault="007F1ABA" w:rsidP="00AF3922">
      <w:pPr>
        <w:jc w:val="both"/>
        <w:rPr>
          <w:rFonts w:ascii="Arial" w:hAnsi="Arial" w:cs="Arial"/>
          <w:sz w:val="22"/>
        </w:rPr>
      </w:pPr>
      <w:r w:rsidRPr="006578BD">
        <w:rPr>
          <w:rFonts w:ascii="Arial" w:hAnsi="Arial" w:cs="Arial"/>
          <w:sz w:val="22"/>
        </w:rPr>
        <w:t>Aim:</w:t>
      </w:r>
    </w:p>
    <w:p w14:paraId="068E1F98" w14:textId="5850A3F8" w:rsidR="007F1ABA" w:rsidRPr="006578BD" w:rsidRDefault="007F1ABA" w:rsidP="00AF3922">
      <w:pPr>
        <w:ind w:left="1440"/>
        <w:jc w:val="both"/>
        <w:rPr>
          <w:rFonts w:ascii="Arial" w:hAnsi="Arial" w:cs="Arial"/>
          <w:sz w:val="22"/>
        </w:rPr>
      </w:pPr>
      <w:r w:rsidRPr="006578BD">
        <w:rPr>
          <w:rFonts w:ascii="Arial" w:hAnsi="Arial" w:cs="Arial"/>
          <w:sz w:val="22"/>
        </w:rPr>
        <w:t>To set up the camera with OpenCV and using OpenCV to remove the background noise for the process of hand detection</w:t>
      </w:r>
      <w:r w:rsidR="00D67718" w:rsidRPr="006578BD">
        <w:rPr>
          <w:rFonts w:ascii="Arial" w:hAnsi="Arial" w:cs="Arial"/>
          <w:sz w:val="22"/>
        </w:rPr>
        <w:t>.</w:t>
      </w:r>
    </w:p>
    <w:p w14:paraId="22F5AF11" w14:textId="487AC3DE" w:rsidR="007F1ABA" w:rsidRPr="006578BD" w:rsidRDefault="007F1ABA" w:rsidP="00AF3922">
      <w:pPr>
        <w:jc w:val="both"/>
        <w:rPr>
          <w:rFonts w:ascii="Arial" w:hAnsi="Arial" w:cs="Arial"/>
          <w:sz w:val="22"/>
        </w:rPr>
      </w:pPr>
      <w:r w:rsidRPr="006578BD">
        <w:rPr>
          <w:rFonts w:ascii="Arial" w:hAnsi="Arial" w:cs="Arial"/>
          <w:sz w:val="22"/>
        </w:rPr>
        <w:t>Objectives:</w:t>
      </w:r>
    </w:p>
    <w:p w14:paraId="5BF4EDFF" w14:textId="77777777" w:rsidR="00D67718" w:rsidRPr="006578BD" w:rsidRDefault="00D67718">
      <w:pPr>
        <w:pStyle w:val="ad"/>
        <w:numPr>
          <w:ilvl w:val="0"/>
          <w:numId w:val="2"/>
        </w:numPr>
        <w:jc w:val="both"/>
        <w:rPr>
          <w:rFonts w:ascii="Arial" w:hAnsi="Arial" w:cs="Arial"/>
          <w:sz w:val="22"/>
        </w:rPr>
      </w:pPr>
      <w:r w:rsidRPr="006578BD">
        <w:rPr>
          <w:rFonts w:ascii="Arial" w:hAnsi="Arial" w:cs="Arial"/>
          <w:sz w:val="22"/>
        </w:rPr>
        <w:t xml:space="preserve">Literature review about the strategy of OpenCV to process </w:t>
      </w:r>
      <w:proofErr w:type="gramStart"/>
      <w:r w:rsidRPr="006578BD">
        <w:rPr>
          <w:rFonts w:ascii="Arial" w:hAnsi="Arial" w:cs="Arial"/>
          <w:sz w:val="22"/>
        </w:rPr>
        <w:t>image</w:t>
      </w:r>
      <w:proofErr w:type="gramEnd"/>
    </w:p>
    <w:p w14:paraId="3DF75CA7" w14:textId="241CD10E" w:rsidR="00D67718" w:rsidRPr="006578BD" w:rsidRDefault="00D67718">
      <w:pPr>
        <w:pStyle w:val="ad"/>
        <w:numPr>
          <w:ilvl w:val="0"/>
          <w:numId w:val="2"/>
        </w:numPr>
        <w:jc w:val="both"/>
        <w:rPr>
          <w:rFonts w:ascii="Arial" w:hAnsi="Arial" w:cs="Arial"/>
          <w:sz w:val="22"/>
        </w:rPr>
      </w:pPr>
      <w:r w:rsidRPr="006578BD">
        <w:rPr>
          <w:rFonts w:ascii="Arial" w:hAnsi="Arial" w:cs="Arial"/>
          <w:sz w:val="22"/>
        </w:rPr>
        <w:t xml:space="preserve">Camera </w:t>
      </w:r>
      <w:r w:rsidR="00D06DA8" w:rsidRPr="006578BD">
        <w:rPr>
          <w:rFonts w:ascii="Arial" w:hAnsi="Arial" w:cs="Arial"/>
          <w:sz w:val="22"/>
        </w:rPr>
        <w:t>s</w:t>
      </w:r>
      <w:r w:rsidRPr="006578BD">
        <w:rPr>
          <w:rFonts w:ascii="Arial" w:hAnsi="Arial" w:cs="Arial"/>
          <w:sz w:val="22"/>
        </w:rPr>
        <w:t xml:space="preserve">etting with OpenCV to be a webcam to </w:t>
      </w:r>
      <w:proofErr w:type="gramStart"/>
      <w:r w:rsidRPr="006578BD">
        <w:rPr>
          <w:rFonts w:ascii="Arial" w:hAnsi="Arial" w:cs="Arial"/>
          <w:sz w:val="22"/>
        </w:rPr>
        <w:t>recognize</w:t>
      </w:r>
      <w:proofErr w:type="gramEnd"/>
      <w:r w:rsidRPr="006578BD">
        <w:rPr>
          <w:rFonts w:ascii="Arial" w:hAnsi="Arial" w:cs="Arial"/>
          <w:sz w:val="22"/>
        </w:rPr>
        <w:t xml:space="preserve"> </w:t>
      </w:r>
    </w:p>
    <w:p w14:paraId="62148A28" w14:textId="332D4A2C" w:rsidR="00D67718" w:rsidRPr="006578BD" w:rsidRDefault="00D67718">
      <w:pPr>
        <w:pStyle w:val="ad"/>
        <w:numPr>
          <w:ilvl w:val="0"/>
          <w:numId w:val="2"/>
        </w:numPr>
        <w:jc w:val="both"/>
        <w:rPr>
          <w:rFonts w:ascii="Arial" w:hAnsi="Arial" w:cs="Arial"/>
          <w:sz w:val="22"/>
        </w:rPr>
      </w:pPr>
      <w:r w:rsidRPr="006578BD">
        <w:rPr>
          <w:rFonts w:ascii="Arial" w:hAnsi="Arial" w:cs="Arial"/>
          <w:sz w:val="22"/>
        </w:rPr>
        <w:t xml:space="preserve">Remove </w:t>
      </w:r>
      <w:r w:rsidR="00D06DA8" w:rsidRPr="006578BD">
        <w:rPr>
          <w:rFonts w:ascii="Arial" w:hAnsi="Arial" w:cs="Arial"/>
          <w:sz w:val="22"/>
        </w:rPr>
        <w:t>b</w:t>
      </w:r>
      <w:r w:rsidRPr="006578BD">
        <w:rPr>
          <w:rFonts w:ascii="Arial" w:hAnsi="Arial" w:cs="Arial"/>
          <w:sz w:val="22"/>
        </w:rPr>
        <w:t xml:space="preserve">ackground </w:t>
      </w:r>
      <w:r w:rsidR="00D06DA8" w:rsidRPr="006578BD">
        <w:rPr>
          <w:rFonts w:ascii="Arial" w:hAnsi="Arial" w:cs="Arial"/>
          <w:sz w:val="22"/>
        </w:rPr>
        <w:t>n</w:t>
      </w:r>
      <w:r w:rsidRPr="006578BD">
        <w:rPr>
          <w:rFonts w:ascii="Arial" w:hAnsi="Arial" w:cs="Arial"/>
          <w:sz w:val="22"/>
        </w:rPr>
        <w:t xml:space="preserve">oise for identifying human </w:t>
      </w:r>
      <w:proofErr w:type="gramStart"/>
      <w:r w:rsidRPr="006578BD">
        <w:rPr>
          <w:rFonts w:ascii="Arial" w:hAnsi="Arial" w:cs="Arial"/>
          <w:sz w:val="22"/>
        </w:rPr>
        <w:t>hands</w:t>
      </w:r>
      <w:proofErr w:type="gramEnd"/>
    </w:p>
    <w:p w14:paraId="5A04F5B6" w14:textId="4A7C2B4D" w:rsidR="007F1ABA" w:rsidRPr="006578BD" w:rsidRDefault="007F1ABA" w:rsidP="00AF3922">
      <w:pPr>
        <w:jc w:val="both"/>
        <w:rPr>
          <w:rFonts w:ascii="Arial" w:hAnsi="Arial" w:cs="Arial"/>
          <w:sz w:val="22"/>
        </w:rPr>
      </w:pPr>
      <w:r w:rsidRPr="006578BD">
        <w:rPr>
          <w:rFonts w:ascii="Arial" w:hAnsi="Arial" w:cs="Arial"/>
          <w:sz w:val="22"/>
        </w:rPr>
        <w:t>Stage 2: Hand Detection</w:t>
      </w:r>
    </w:p>
    <w:p w14:paraId="0BCF9D74" w14:textId="4142520E" w:rsidR="00D67718" w:rsidRPr="006578BD" w:rsidRDefault="00D67718" w:rsidP="00AF3922">
      <w:pPr>
        <w:jc w:val="both"/>
        <w:rPr>
          <w:rFonts w:ascii="Arial" w:hAnsi="Arial" w:cs="Arial"/>
          <w:sz w:val="22"/>
        </w:rPr>
      </w:pPr>
      <w:r w:rsidRPr="006578BD">
        <w:rPr>
          <w:rFonts w:ascii="Arial" w:hAnsi="Arial" w:cs="Arial"/>
          <w:sz w:val="22"/>
        </w:rPr>
        <w:t>Aim:</w:t>
      </w:r>
      <w:r w:rsidR="00B34702" w:rsidRPr="006578BD">
        <w:rPr>
          <w:rFonts w:ascii="Arial" w:hAnsi="Arial" w:cs="Arial"/>
          <w:sz w:val="22"/>
        </w:rPr>
        <w:tab/>
      </w:r>
      <w:r w:rsidR="00B34702" w:rsidRPr="006578BD">
        <w:rPr>
          <w:rFonts w:ascii="Arial" w:hAnsi="Arial" w:cs="Arial"/>
          <w:sz w:val="22"/>
        </w:rPr>
        <w:tab/>
        <w:t>To identify the position of the hand and obtain the detailed information of the hand</w:t>
      </w:r>
    </w:p>
    <w:p w14:paraId="1DAF038B" w14:textId="2852C0F9" w:rsidR="00D67718" w:rsidRPr="006578BD" w:rsidRDefault="00D67718" w:rsidP="00AF3922">
      <w:pPr>
        <w:jc w:val="both"/>
        <w:rPr>
          <w:rFonts w:ascii="Arial" w:hAnsi="Arial" w:cs="Arial"/>
          <w:sz w:val="22"/>
        </w:rPr>
      </w:pPr>
      <w:r w:rsidRPr="006578BD">
        <w:rPr>
          <w:rFonts w:ascii="Arial" w:hAnsi="Arial" w:cs="Arial"/>
          <w:sz w:val="22"/>
        </w:rPr>
        <w:t>Objectives:</w:t>
      </w:r>
      <w:r w:rsidR="00B34702" w:rsidRPr="006578BD">
        <w:rPr>
          <w:rFonts w:ascii="Arial" w:hAnsi="Arial" w:cs="Arial"/>
          <w:sz w:val="22"/>
        </w:rPr>
        <w:tab/>
      </w:r>
    </w:p>
    <w:p w14:paraId="6CF3320D" w14:textId="495F0CEA" w:rsidR="00B34702" w:rsidRPr="006578BD" w:rsidRDefault="00B34702">
      <w:pPr>
        <w:pStyle w:val="ad"/>
        <w:numPr>
          <w:ilvl w:val="0"/>
          <w:numId w:val="2"/>
        </w:numPr>
        <w:jc w:val="both"/>
        <w:rPr>
          <w:rFonts w:ascii="Arial" w:hAnsi="Arial" w:cs="Arial"/>
          <w:sz w:val="22"/>
        </w:rPr>
      </w:pPr>
      <w:r w:rsidRPr="006578BD">
        <w:rPr>
          <w:rFonts w:ascii="Arial" w:hAnsi="Arial" w:cs="Arial"/>
          <w:sz w:val="22"/>
        </w:rPr>
        <w:t xml:space="preserve">Literature review about the strategy of OpenCV to identify the </w:t>
      </w:r>
      <w:proofErr w:type="gramStart"/>
      <w:r w:rsidRPr="006578BD">
        <w:rPr>
          <w:rFonts w:ascii="Arial" w:hAnsi="Arial" w:cs="Arial"/>
          <w:sz w:val="22"/>
        </w:rPr>
        <w:t>hand</w:t>
      </w:r>
      <w:proofErr w:type="gramEnd"/>
    </w:p>
    <w:p w14:paraId="62AAB097" w14:textId="5CB82894" w:rsidR="00B34702" w:rsidRPr="006578BD" w:rsidRDefault="00B34702">
      <w:pPr>
        <w:pStyle w:val="ad"/>
        <w:numPr>
          <w:ilvl w:val="0"/>
          <w:numId w:val="2"/>
        </w:numPr>
        <w:jc w:val="both"/>
        <w:rPr>
          <w:rFonts w:ascii="Arial" w:hAnsi="Arial" w:cs="Arial"/>
          <w:sz w:val="22"/>
        </w:rPr>
      </w:pPr>
      <w:r w:rsidRPr="006578BD">
        <w:rPr>
          <w:rFonts w:ascii="Arial" w:hAnsi="Arial" w:cs="Arial"/>
          <w:sz w:val="22"/>
        </w:rPr>
        <w:t xml:space="preserve">Literature review about the strategy of Python packages to identify the </w:t>
      </w:r>
      <w:proofErr w:type="gramStart"/>
      <w:r w:rsidRPr="006578BD">
        <w:rPr>
          <w:rFonts w:ascii="Arial" w:hAnsi="Arial" w:cs="Arial"/>
          <w:sz w:val="22"/>
        </w:rPr>
        <w:t>hand</w:t>
      </w:r>
      <w:proofErr w:type="gramEnd"/>
    </w:p>
    <w:p w14:paraId="526F1448" w14:textId="056EF6DC" w:rsidR="00B34702" w:rsidRPr="006578BD" w:rsidRDefault="00B34702">
      <w:pPr>
        <w:pStyle w:val="ad"/>
        <w:numPr>
          <w:ilvl w:val="0"/>
          <w:numId w:val="2"/>
        </w:numPr>
        <w:jc w:val="both"/>
        <w:rPr>
          <w:rFonts w:ascii="Arial" w:hAnsi="Arial" w:cs="Arial"/>
          <w:sz w:val="22"/>
        </w:rPr>
      </w:pPr>
      <w:r w:rsidRPr="006578BD">
        <w:rPr>
          <w:rFonts w:ascii="Arial" w:hAnsi="Arial" w:cs="Arial"/>
          <w:sz w:val="22"/>
        </w:rPr>
        <w:t xml:space="preserve">Hand position </w:t>
      </w:r>
      <w:r w:rsidR="00D06DA8" w:rsidRPr="006578BD">
        <w:rPr>
          <w:rFonts w:ascii="Arial" w:hAnsi="Arial" w:cs="Arial"/>
          <w:sz w:val="22"/>
        </w:rPr>
        <w:t>r</w:t>
      </w:r>
      <w:r w:rsidRPr="006578BD">
        <w:rPr>
          <w:rFonts w:ascii="Arial" w:hAnsi="Arial" w:cs="Arial"/>
          <w:sz w:val="22"/>
        </w:rPr>
        <w:t>ecognition</w:t>
      </w:r>
    </w:p>
    <w:p w14:paraId="5671C278" w14:textId="4AE22A6E" w:rsidR="00B34702" w:rsidRPr="006578BD" w:rsidRDefault="00B34702">
      <w:pPr>
        <w:pStyle w:val="ad"/>
        <w:numPr>
          <w:ilvl w:val="0"/>
          <w:numId w:val="2"/>
        </w:numPr>
        <w:jc w:val="both"/>
        <w:rPr>
          <w:rFonts w:ascii="Arial" w:hAnsi="Arial" w:cs="Arial"/>
          <w:sz w:val="22"/>
        </w:rPr>
      </w:pPr>
      <w:r w:rsidRPr="006578BD">
        <w:rPr>
          <w:rFonts w:ascii="Arial" w:hAnsi="Arial" w:cs="Arial"/>
          <w:sz w:val="22"/>
        </w:rPr>
        <w:t xml:space="preserve">Obtain the information of fingers e.g. which fingers are </w:t>
      </w:r>
      <w:proofErr w:type="gramStart"/>
      <w:r w:rsidRPr="006578BD">
        <w:rPr>
          <w:rFonts w:ascii="Arial" w:hAnsi="Arial" w:cs="Arial"/>
          <w:sz w:val="22"/>
        </w:rPr>
        <w:t>up</w:t>
      </w:r>
      <w:proofErr w:type="gramEnd"/>
    </w:p>
    <w:p w14:paraId="1B64F1CD" w14:textId="13085536" w:rsidR="00B34702" w:rsidRPr="006578BD" w:rsidRDefault="00B34702">
      <w:pPr>
        <w:pStyle w:val="ad"/>
        <w:numPr>
          <w:ilvl w:val="0"/>
          <w:numId w:val="2"/>
        </w:numPr>
        <w:jc w:val="both"/>
        <w:rPr>
          <w:rFonts w:ascii="Arial" w:hAnsi="Arial" w:cs="Arial"/>
          <w:sz w:val="22"/>
        </w:rPr>
      </w:pPr>
      <w:r w:rsidRPr="006578BD">
        <w:rPr>
          <w:rFonts w:ascii="Arial" w:hAnsi="Arial" w:cs="Arial"/>
          <w:sz w:val="22"/>
        </w:rPr>
        <w:t xml:space="preserve">Identify the number of hands </w:t>
      </w:r>
      <w:proofErr w:type="gramStart"/>
      <w:r w:rsidRPr="006578BD">
        <w:rPr>
          <w:rFonts w:ascii="Arial" w:hAnsi="Arial" w:cs="Arial"/>
          <w:sz w:val="22"/>
        </w:rPr>
        <w:t>detected</w:t>
      </w:r>
      <w:proofErr w:type="gramEnd"/>
    </w:p>
    <w:p w14:paraId="0D02EFC3" w14:textId="7E228515" w:rsidR="00B34702" w:rsidRPr="006578BD" w:rsidRDefault="00B34702">
      <w:pPr>
        <w:pStyle w:val="ad"/>
        <w:numPr>
          <w:ilvl w:val="0"/>
          <w:numId w:val="2"/>
        </w:numPr>
        <w:jc w:val="both"/>
        <w:rPr>
          <w:rFonts w:ascii="Arial" w:hAnsi="Arial" w:cs="Arial"/>
          <w:sz w:val="22"/>
        </w:rPr>
      </w:pPr>
      <w:r w:rsidRPr="006578BD">
        <w:rPr>
          <w:rFonts w:ascii="Arial" w:hAnsi="Arial" w:cs="Arial"/>
          <w:sz w:val="22"/>
        </w:rPr>
        <w:t xml:space="preserve">Left hand or </w:t>
      </w:r>
      <w:r w:rsidR="00D06DA8" w:rsidRPr="006578BD">
        <w:rPr>
          <w:rFonts w:ascii="Arial" w:hAnsi="Arial" w:cs="Arial"/>
          <w:sz w:val="22"/>
        </w:rPr>
        <w:t>r</w:t>
      </w:r>
      <w:r w:rsidRPr="006578BD">
        <w:rPr>
          <w:rFonts w:ascii="Arial" w:hAnsi="Arial" w:cs="Arial"/>
          <w:sz w:val="22"/>
        </w:rPr>
        <w:t xml:space="preserve">ight hand </w:t>
      </w:r>
      <w:proofErr w:type="gramStart"/>
      <w:r w:rsidRPr="006578BD">
        <w:rPr>
          <w:rFonts w:ascii="Arial" w:hAnsi="Arial" w:cs="Arial"/>
          <w:sz w:val="22"/>
        </w:rPr>
        <w:t>classification</w:t>
      </w:r>
      <w:proofErr w:type="gramEnd"/>
    </w:p>
    <w:p w14:paraId="4B45B9F7" w14:textId="300E4145" w:rsidR="002915FE" w:rsidRPr="006578BD" w:rsidRDefault="002915FE">
      <w:pPr>
        <w:pStyle w:val="ad"/>
        <w:numPr>
          <w:ilvl w:val="0"/>
          <w:numId w:val="2"/>
        </w:numPr>
        <w:jc w:val="both"/>
        <w:rPr>
          <w:rFonts w:ascii="Arial" w:hAnsi="Arial" w:cs="Arial"/>
          <w:sz w:val="22"/>
        </w:rPr>
      </w:pPr>
      <w:r w:rsidRPr="006578BD">
        <w:rPr>
          <w:rFonts w:ascii="Arial" w:hAnsi="Arial" w:cs="Arial"/>
          <w:sz w:val="22"/>
        </w:rPr>
        <w:t>Multi-hand detection</w:t>
      </w:r>
    </w:p>
    <w:p w14:paraId="2F4E6947" w14:textId="3EC5FFC1" w:rsidR="007F1ABA" w:rsidRPr="006578BD" w:rsidRDefault="007F1ABA" w:rsidP="00AF3922">
      <w:pPr>
        <w:jc w:val="both"/>
        <w:rPr>
          <w:rFonts w:ascii="Arial" w:hAnsi="Arial" w:cs="Arial"/>
          <w:sz w:val="22"/>
        </w:rPr>
      </w:pPr>
      <w:r w:rsidRPr="006578BD">
        <w:rPr>
          <w:rFonts w:ascii="Arial" w:hAnsi="Arial" w:cs="Arial"/>
          <w:sz w:val="22"/>
        </w:rPr>
        <w:t>Stage 3: Gesture Recognition (Mode)</w:t>
      </w:r>
    </w:p>
    <w:p w14:paraId="34FFBC9B" w14:textId="08851D04" w:rsidR="00D67718" w:rsidRPr="006578BD" w:rsidRDefault="00D67718" w:rsidP="00AF3922">
      <w:pPr>
        <w:ind w:left="1440" w:hanging="1440"/>
        <w:jc w:val="both"/>
        <w:rPr>
          <w:rFonts w:ascii="Arial" w:hAnsi="Arial" w:cs="Arial"/>
          <w:sz w:val="22"/>
        </w:rPr>
      </w:pPr>
      <w:r w:rsidRPr="006578BD">
        <w:rPr>
          <w:rFonts w:ascii="Arial" w:hAnsi="Arial" w:cs="Arial"/>
          <w:sz w:val="22"/>
        </w:rPr>
        <w:t>Aim:</w:t>
      </w:r>
      <w:r w:rsidR="00B34702" w:rsidRPr="006578BD">
        <w:rPr>
          <w:rFonts w:ascii="Arial" w:hAnsi="Arial" w:cs="Arial"/>
          <w:sz w:val="22"/>
        </w:rPr>
        <w:tab/>
        <w:t>To recognize the hand pose for the corresponding tasks</w:t>
      </w:r>
      <w:r w:rsidR="002915FE" w:rsidRPr="006578BD">
        <w:rPr>
          <w:rFonts w:ascii="Arial" w:hAnsi="Arial" w:cs="Arial"/>
          <w:sz w:val="22"/>
        </w:rPr>
        <w:t xml:space="preserve"> in specified gesture recognition</w:t>
      </w:r>
    </w:p>
    <w:p w14:paraId="51F34480" w14:textId="0F48DD26" w:rsidR="00D67718" w:rsidRPr="006578BD" w:rsidRDefault="00D67718" w:rsidP="00AF3922">
      <w:pPr>
        <w:jc w:val="both"/>
        <w:rPr>
          <w:rFonts w:ascii="Arial" w:hAnsi="Arial" w:cs="Arial"/>
          <w:sz w:val="22"/>
        </w:rPr>
      </w:pPr>
      <w:r w:rsidRPr="006578BD">
        <w:rPr>
          <w:rFonts w:ascii="Arial" w:hAnsi="Arial" w:cs="Arial"/>
          <w:sz w:val="22"/>
        </w:rPr>
        <w:t>Objectives:</w:t>
      </w:r>
      <w:r w:rsidR="00D06DA8" w:rsidRPr="006578BD">
        <w:rPr>
          <w:rFonts w:ascii="Arial" w:hAnsi="Arial" w:cs="Arial"/>
          <w:sz w:val="22"/>
        </w:rPr>
        <w:tab/>
      </w:r>
    </w:p>
    <w:p w14:paraId="58F7DF47" w14:textId="220CE029" w:rsidR="00D06DA8" w:rsidRPr="006578BD" w:rsidRDefault="00D06DA8">
      <w:pPr>
        <w:pStyle w:val="ad"/>
        <w:numPr>
          <w:ilvl w:val="0"/>
          <w:numId w:val="2"/>
        </w:numPr>
        <w:jc w:val="both"/>
        <w:rPr>
          <w:rFonts w:ascii="Arial" w:hAnsi="Arial" w:cs="Arial"/>
          <w:sz w:val="22"/>
        </w:rPr>
      </w:pPr>
      <w:r w:rsidRPr="006578BD">
        <w:rPr>
          <w:rFonts w:ascii="Arial" w:hAnsi="Arial" w:cs="Arial"/>
          <w:sz w:val="22"/>
        </w:rPr>
        <w:t>Literature review about the strategy of complex gesture recognition</w:t>
      </w:r>
    </w:p>
    <w:p w14:paraId="1E8FF75F" w14:textId="4A64CA1B" w:rsidR="00D06DA8" w:rsidRPr="006578BD" w:rsidRDefault="002915FE">
      <w:pPr>
        <w:pStyle w:val="ad"/>
        <w:numPr>
          <w:ilvl w:val="0"/>
          <w:numId w:val="2"/>
        </w:numPr>
        <w:jc w:val="both"/>
        <w:rPr>
          <w:rFonts w:ascii="Arial" w:hAnsi="Arial" w:cs="Arial"/>
          <w:sz w:val="22"/>
        </w:rPr>
      </w:pPr>
      <w:r w:rsidRPr="006578BD">
        <w:rPr>
          <w:rFonts w:ascii="Arial" w:hAnsi="Arial" w:cs="Arial"/>
          <w:sz w:val="22"/>
        </w:rPr>
        <w:t>Complicated hand pose recognition</w:t>
      </w:r>
    </w:p>
    <w:p w14:paraId="20D39285" w14:textId="6190616A" w:rsidR="002915FE" w:rsidRPr="006578BD" w:rsidRDefault="002915FE">
      <w:pPr>
        <w:pStyle w:val="ad"/>
        <w:numPr>
          <w:ilvl w:val="0"/>
          <w:numId w:val="2"/>
        </w:numPr>
        <w:jc w:val="both"/>
        <w:rPr>
          <w:rFonts w:ascii="Arial" w:hAnsi="Arial" w:cs="Arial"/>
          <w:sz w:val="22"/>
        </w:rPr>
      </w:pPr>
      <w:r w:rsidRPr="006578BD">
        <w:rPr>
          <w:rFonts w:ascii="Arial" w:hAnsi="Arial" w:cs="Arial"/>
          <w:sz w:val="22"/>
        </w:rPr>
        <w:t>Multi-hand pose recognition</w:t>
      </w:r>
    </w:p>
    <w:p w14:paraId="26E186DE" w14:textId="77777777" w:rsidR="00D67718" w:rsidRPr="006578BD" w:rsidRDefault="00D67718" w:rsidP="00AF3922">
      <w:pPr>
        <w:jc w:val="both"/>
        <w:rPr>
          <w:rFonts w:ascii="Arial" w:hAnsi="Arial" w:cs="Arial"/>
          <w:sz w:val="22"/>
        </w:rPr>
      </w:pPr>
    </w:p>
    <w:p w14:paraId="62DE7B1F" w14:textId="3CE9B6C2" w:rsidR="007F1ABA" w:rsidRPr="006578BD" w:rsidRDefault="007F1ABA" w:rsidP="00AF3922">
      <w:pPr>
        <w:jc w:val="both"/>
        <w:rPr>
          <w:rFonts w:ascii="Arial" w:hAnsi="Arial" w:cs="Arial"/>
          <w:sz w:val="22"/>
        </w:rPr>
      </w:pPr>
      <w:r w:rsidRPr="006578BD">
        <w:rPr>
          <w:rFonts w:ascii="Arial" w:hAnsi="Arial" w:cs="Arial"/>
          <w:sz w:val="22"/>
        </w:rPr>
        <w:t>Stage 4: Specified Gesture Recognition</w:t>
      </w:r>
    </w:p>
    <w:p w14:paraId="595E3185" w14:textId="7EF4424F" w:rsidR="00D67718" w:rsidRPr="006578BD" w:rsidRDefault="00D67718" w:rsidP="00AF3922">
      <w:pPr>
        <w:jc w:val="both"/>
        <w:rPr>
          <w:rFonts w:ascii="Arial" w:hAnsi="Arial" w:cs="Arial"/>
          <w:sz w:val="22"/>
        </w:rPr>
      </w:pPr>
      <w:r w:rsidRPr="006578BD">
        <w:rPr>
          <w:rFonts w:ascii="Arial" w:hAnsi="Arial" w:cs="Arial"/>
          <w:sz w:val="22"/>
        </w:rPr>
        <w:t>Aim:</w:t>
      </w:r>
      <w:r w:rsidR="005F15C4" w:rsidRPr="006578BD">
        <w:rPr>
          <w:rFonts w:ascii="Arial" w:hAnsi="Arial" w:cs="Arial"/>
          <w:sz w:val="22"/>
        </w:rPr>
        <w:tab/>
      </w:r>
      <w:r w:rsidR="005F15C4" w:rsidRPr="006578BD">
        <w:rPr>
          <w:rFonts w:ascii="Arial" w:hAnsi="Arial" w:cs="Arial"/>
          <w:sz w:val="22"/>
        </w:rPr>
        <w:tab/>
        <w:t>To implement corresponding tasks from gesture recognition</w:t>
      </w:r>
    </w:p>
    <w:p w14:paraId="0D9EA891" w14:textId="7BA0D791" w:rsidR="00D67718" w:rsidRPr="006578BD" w:rsidRDefault="00D67718" w:rsidP="00AF3922">
      <w:pPr>
        <w:jc w:val="both"/>
        <w:rPr>
          <w:rFonts w:ascii="Arial" w:hAnsi="Arial" w:cs="Arial"/>
          <w:sz w:val="22"/>
        </w:rPr>
      </w:pPr>
      <w:r w:rsidRPr="006578BD">
        <w:rPr>
          <w:rFonts w:ascii="Arial" w:hAnsi="Arial" w:cs="Arial"/>
          <w:sz w:val="22"/>
        </w:rPr>
        <w:t>Objectives:</w:t>
      </w:r>
      <w:r w:rsidR="005F15C4" w:rsidRPr="006578BD">
        <w:rPr>
          <w:rFonts w:ascii="Arial" w:hAnsi="Arial" w:cs="Arial"/>
          <w:sz w:val="22"/>
        </w:rPr>
        <w:tab/>
      </w:r>
    </w:p>
    <w:p w14:paraId="5726ED96" w14:textId="6FF9356A" w:rsidR="005F15C4" w:rsidRPr="006578BD" w:rsidRDefault="005F15C4">
      <w:pPr>
        <w:pStyle w:val="ad"/>
        <w:numPr>
          <w:ilvl w:val="0"/>
          <w:numId w:val="2"/>
        </w:numPr>
        <w:jc w:val="both"/>
        <w:rPr>
          <w:rFonts w:ascii="Arial" w:hAnsi="Arial" w:cs="Arial"/>
          <w:sz w:val="22"/>
        </w:rPr>
      </w:pPr>
      <w:r w:rsidRPr="006578BD">
        <w:rPr>
          <w:rFonts w:ascii="Arial" w:hAnsi="Arial" w:cs="Arial"/>
          <w:sz w:val="22"/>
        </w:rPr>
        <w:t>Finger Counting</w:t>
      </w:r>
    </w:p>
    <w:p w14:paraId="3B319300" w14:textId="77777777" w:rsidR="005F15C4" w:rsidRPr="006578BD" w:rsidRDefault="005F15C4">
      <w:pPr>
        <w:pStyle w:val="ad"/>
        <w:numPr>
          <w:ilvl w:val="0"/>
          <w:numId w:val="2"/>
        </w:numPr>
        <w:jc w:val="both"/>
        <w:rPr>
          <w:rFonts w:ascii="Arial" w:hAnsi="Arial" w:cs="Arial"/>
          <w:sz w:val="22"/>
        </w:rPr>
      </w:pPr>
      <w:r w:rsidRPr="006578BD">
        <w:rPr>
          <w:rFonts w:ascii="Arial" w:hAnsi="Arial" w:cs="Arial"/>
          <w:sz w:val="22"/>
        </w:rPr>
        <w:t>Multi-hand recognition</w:t>
      </w:r>
    </w:p>
    <w:p w14:paraId="4C1824F5" w14:textId="096897BF" w:rsidR="005F15C4" w:rsidRPr="006578BD" w:rsidRDefault="005F15C4">
      <w:pPr>
        <w:pStyle w:val="ad"/>
        <w:numPr>
          <w:ilvl w:val="0"/>
          <w:numId w:val="2"/>
        </w:numPr>
        <w:jc w:val="both"/>
        <w:rPr>
          <w:rFonts w:ascii="Arial" w:hAnsi="Arial" w:cs="Arial"/>
          <w:sz w:val="22"/>
        </w:rPr>
      </w:pPr>
      <w:r w:rsidRPr="006578BD">
        <w:rPr>
          <w:rFonts w:ascii="Arial" w:hAnsi="Arial" w:cs="Arial"/>
          <w:sz w:val="22"/>
        </w:rPr>
        <w:t>Distance measurement of centre palm of two hands</w:t>
      </w:r>
    </w:p>
    <w:p w14:paraId="5E247265" w14:textId="2B15342F" w:rsidR="005F15C4" w:rsidRPr="006578BD" w:rsidRDefault="00D22006">
      <w:pPr>
        <w:pStyle w:val="ad"/>
        <w:numPr>
          <w:ilvl w:val="0"/>
          <w:numId w:val="2"/>
        </w:numPr>
        <w:jc w:val="both"/>
        <w:rPr>
          <w:rFonts w:ascii="Arial" w:hAnsi="Arial" w:cs="Arial"/>
          <w:sz w:val="22"/>
        </w:rPr>
      </w:pPr>
      <w:r w:rsidRPr="006578BD">
        <w:rPr>
          <w:rFonts w:ascii="Arial" w:hAnsi="Arial" w:cs="Arial"/>
          <w:sz w:val="22"/>
        </w:rPr>
        <w:t>Using index finger for virtual painter on the screen</w:t>
      </w:r>
    </w:p>
    <w:p w14:paraId="32BDE35B" w14:textId="0CCE9C45" w:rsidR="00D22006" w:rsidRPr="006578BD" w:rsidRDefault="00D22006">
      <w:pPr>
        <w:pStyle w:val="ad"/>
        <w:numPr>
          <w:ilvl w:val="0"/>
          <w:numId w:val="2"/>
        </w:numPr>
        <w:jc w:val="both"/>
        <w:rPr>
          <w:rFonts w:ascii="Arial" w:hAnsi="Arial" w:cs="Arial"/>
          <w:sz w:val="22"/>
        </w:rPr>
      </w:pPr>
      <w:r w:rsidRPr="006578BD">
        <w:rPr>
          <w:rFonts w:ascii="Arial" w:hAnsi="Arial" w:cs="Arial"/>
          <w:sz w:val="22"/>
        </w:rPr>
        <w:t>Face depth distance measurement</w:t>
      </w:r>
    </w:p>
    <w:p w14:paraId="745E8159" w14:textId="1352D3C6" w:rsidR="00D22006" w:rsidRPr="006578BD" w:rsidRDefault="00D22006">
      <w:pPr>
        <w:pStyle w:val="ad"/>
        <w:numPr>
          <w:ilvl w:val="0"/>
          <w:numId w:val="2"/>
        </w:numPr>
        <w:jc w:val="both"/>
        <w:rPr>
          <w:rFonts w:ascii="Arial" w:hAnsi="Arial" w:cs="Arial"/>
          <w:sz w:val="22"/>
        </w:rPr>
      </w:pPr>
      <w:r w:rsidRPr="006578BD">
        <w:rPr>
          <w:rFonts w:ascii="Arial" w:hAnsi="Arial" w:cs="Arial"/>
          <w:sz w:val="22"/>
        </w:rPr>
        <w:t>Shapes classification from the image</w:t>
      </w:r>
    </w:p>
    <w:p w14:paraId="0582F1C3" w14:textId="67E272D9" w:rsidR="00D22006" w:rsidRPr="006578BD" w:rsidRDefault="00D22006">
      <w:pPr>
        <w:pStyle w:val="ad"/>
        <w:numPr>
          <w:ilvl w:val="0"/>
          <w:numId w:val="2"/>
        </w:numPr>
        <w:jc w:val="both"/>
        <w:rPr>
          <w:rFonts w:ascii="Arial" w:hAnsi="Arial" w:cs="Arial"/>
          <w:sz w:val="22"/>
        </w:rPr>
      </w:pPr>
      <w:r w:rsidRPr="006578BD">
        <w:rPr>
          <w:rFonts w:ascii="Arial" w:hAnsi="Arial" w:cs="Arial"/>
          <w:sz w:val="22"/>
        </w:rPr>
        <w:t>Coordinate system identification of hands and fingers to implement real-time control Dobot Magician</w:t>
      </w:r>
    </w:p>
    <w:p w14:paraId="10FAC8B2" w14:textId="02D04306" w:rsidR="00D22006" w:rsidRPr="006578BD" w:rsidRDefault="00D22006">
      <w:pPr>
        <w:pStyle w:val="ad"/>
        <w:numPr>
          <w:ilvl w:val="0"/>
          <w:numId w:val="2"/>
        </w:numPr>
        <w:jc w:val="both"/>
        <w:rPr>
          <w:rFonts w:ascii="Arial" w:hAnsi="Arial" w:cs="Arial"/>
          <w:sz w:val="22"/>
        </w:rPr>
      </w:pPr>
      <w:r w:rsidRPr="006578BD">
        <w:rPr>
          <w:rFonts w:ascii="Arial" w:hAnsi="Arial" w:cs="Arial"/>
          <w:sz w:val="22"/>
        </w:rPr>
        <w:t>Angle algorithm of specified points of fingers to implement real-time control Dobot Magician</w:t>
      </w:r>
    </w:p>
    <w:p w14:paraId="62C2770E" w14:textId="77777777" w:rsidR="00D67718" w:rsidRPr="006578BD" w:rsidRDefault="00D67718" w:rsidP="00AF3922">
      <w:pPr>
        <w:jc w:val="both"/>
        <w:rPr>
          <w:rFonts w:ascii="Arial" w:hAnsi="Arial" w:cs="Arial"/>
          <w:sz w:val="22"/>
        </w:rPr>
      </w:pPr>
    </w:p>
    <w:p w14:paraId="5D338056" w14:textId="0126A0F6" w:rsidR="007F1ABA" w:rsidRPr="006578BD" w:rsidRDefault="007F1ABA" w:rsidP="00AF3922">
      <w:pPr>
        <w:jc w:val="both"/>
        <w:rPr>
          <w:rFonts w:ascii="Arial" w:hAnsi="Arial" w:cs="Arial"/>
          <w:sz w:val="22"/>
        </w:rPr>
      </w:pPr>
      <w:r w:rsidRPr="006578BD">
        <w:rPr>
          <w:rFonts w:ascii="Arial" w:hAnsi="Arial" w:cs="Arial"/>
          <w:sz w:val="22"/>
        </w:rPr>
        <w:t xml:space="preserve">Stage 5: </w:t>
      </w:r>
      <w:r w:rsidR="00D22006" w:rsidRPr="006578BD">
        <w:rPr>
          <w:rFonts w:ascii="Arial" w:hAnsi="Arial" w:cs="Arial"/>
          <w:sz w:val="22"/>
        </w:rPr>
        <w:t xml:space="preserve">Communication with </w:t>
      </w:r>
      <w:r w:rsidRPr="006578BD">
        <w:rPr>
          <w:rFonts w:ascii="Arial" w:hAnsi="Arial" w:cs="Arial"/>
          <w:sz w:val="22"/>
        </w:rPr>
        <w:t>Robot Arm</w:t>
      </w:r>
      <w:r w:rsidR="00D22006" w:rsidRPr="006578BD">
        <w:rPr>
          <w:rFonts w:ascii="Arial" w:hAnsi="Arial" w:cs="Arial"/>
          <w:sz w:val="22"/>
        </w:rPr>
        <w:t xml:space="preserve"> and Robot Arm Movement</w:t>
      </w:r>
    </w:p>
    <w:p w14:paraId="24FA89E6" w14:textId="46407097" w:rsidR="00D67718" w:rsidRPr="006578BD" w:rsidRDefault="00D67718" w:rsidP="00AF3922">
      <w:pPr>
        <w:ind w:left="1440" w:hanging="1440"/>
        <w:jc w:val="both"/>
        <w:rPr>
          <w:rFonts w:ascii="Arial" w:hAnsi="Arial" w:cs="Arial"/>
          <w:sz w:val="22"/>
        </w:rPr>
      </w:pPr>
      <w:r w:rsidRPr="006578BD">
        <w:rPr>
          <w:rFonts w:ascii="Arial" w:hAnsi="Arial" w:cs="Arial"/>
          <w:sz w:val="22"/>
        </w:rPr>
        <w:t>Aim:</w:t>
      </w:r>
      <w:r w:rsidR="001D234C" w:rsidRPr="006578BD">
        <w:rPr>
          <w:rFonts w:ascii="Arial" w:hAnsi="Arial" w:cs="Arial"/>
          <w:sz w:val="22"/>
        </w:rPr>
        <w:tab/>
        <w:t>Using physical transmission cable to connect Dobot Magician (robot arm) and transmit commends to implement corresponding tasks</w:t>
      </w:r>
    </w:p>
    <w:p w14:paraId="3A8910ED" w14:textId="77777777" w:rsidR="00D67718" w:rsidRPr="006578BD" w:rsidRDefault="00D67718" w:rsidP="00AF3922">
      <w:pPr>
        <w:jc w:val="both"/>
        <w:rPr>
          <w:rFonts w:ascii="Arial" w:hAnsi="Arial" w:cs="Arial"/>
          <w:sz w:val="22"/>
        </w:rPr>
      </w:pPr>
      <w:r w:rsidRPr="006578BD">
        <w:rPr>
          <w:rFonts w:ascii="Arial" w:hAnsi="Arial" w:cs="Arial"/>
          <w:sz w:val="22"/>
        </w:rPr>
        <w:t>Objectives:</w:t>
      </w:r>
    </w:p>
    <w:p w14:paraId="0543CDCA" w14:textId="25D20B67" w:rsidR="001D234C" w:rsidRPr="006578BD" w:rsidRDefault="004974EE">
      <w:pPr>
        <w:pStyle w:val="ad"/>
        <w:numPr>
          <w:ilvl w:val="0"/>
          <w:numId w:val="2"/>
        </w:numPr>
        <w:jc w:val="both"/>
        <w:rPr>
          <w:rFonts w:ascii="Arial" w:hAnsi="Arial" w:cs="Arial"/>
          <w:sz w:val="22"/>
        </w:rPr>
      </w:pPr>
      <w:r w:rsidRPr="006578BD">
        <w:rPr>
          <w:rFonts w:ascii="Arial" w:hAnsi="Arial" w:cs="Arial"/>
          <w:sz w:val="22"/>
          <w:lang w:eastAsia="zh-TW"/>
        </w:rPr>
        <w:t xml:space="preserve">Circle </w:t>
      </w:r>
      <w:proofErr w:type="gramStart"/>
      <w:r w:rsidR="001D234C" w:rsidRPr="006578BD">
        <w:rPr>
          <w:rFonts w:ascii="Arial" w:hAnsi="Arial" w:cs="Arial"/>
          <w:sz w:val="22"/>
        </w:rPr>
        <w:t>movement</w:t>
      </w:r>
      <w:proofErr w:type="gramEnd"/>
    </w:p>
    <w:p w14:paraId="55D5B921" w14:textId="667F01BC" w:rsidR="001D234C" w:rsidRPr="006578BD" w:rsidRDefault="001D234C">
      <w:pPr>
        <w:pStyle w:val="ad"/>
        <w:numPr>
          <w:ilvl w:val="0"/>
          <w:numId w:val="2"/>
        </w:numPr>
        <w:jc w:val="both"/>
        <w:rPr>
          <w:rFonts w:ascii="Arial" w:hAnsi="Arial" w:cs="Arial"/>
          <w:sz w:val="22"/>
        </w:rPr>
      </w:pPr>
      <w:r w:rsidRPr="006578BD">
        <w:rPr>
          <w:rFonts w:ascii="Arial" w:hAnsi="Arial" w:cs="Arial"/>
          <w:sz w:val="22"/>
        </w:rPr>
        <w:t>Symbol X movement</w:t>
      </w:r>
    </w:p>
    <w:p w14:paraId="0B01E40B" w14:textId="6B7EA3D6" w:rsidR="0082040B" w:rsidRPr="006578BD" w:rsidRDefault="0082040B">
      <w:pPr>
        <w:pStyle w:val="ad"/>
        <w:numPr>
          <w:ilvl w:val="0"/>
          <w:numId w:val="2"/>
        </w:numPr>
        <w:jc w:val="both"/>
        <w:rPr>
          <w:rFonts w:ascii="Arial" w:hAnsi="Arial" w:cs="Arial"/>
          <w:sz w:val="22"/>
        </w:rPr>
      </w:pPr>
      <w:r w:rsidRPr="006578BD">
        <w:rPr>
          <w:rFonts w:ascii="Arial" w:hAnsi="Arial" w:cs="Arial"/>
          <w:sz w:val="22"/>
          <w:lang w:eastAsia="zh-TW"/>
        </w:rPr>
        <w:t>Straight line movement</w:t>
      </w:r>
    </w:p>
    <w:p w14:paraId="1ABF3CE4" w14:textId="358FBE29" w:rsidR="004974EE" w:rsidRPr="006578BD" w:rsidRDefault="004974EE">
      <w:pPr>
        <w:pStyle w:val="ad"/>
        <w:numPr>
          <w:ilvl w:val="0"/>
          <w:numId w:val="2"/>
        </w:numPr>
        <w:jc w:val="both"/>
        <w:rPr>
          <w:rFonts w:ascii="Arial" w:hAnsi="Arial" w:cs="Arial"/>
          <w:sz w:val="22"/>
        </w:rPr>
      </w:pPr>
      <w:r w:rsidRPr="006578BD">
        <w:rPr>
          <w:rFonts w:ascii="Arial" w:hAnsi="Arial" w:cs="Arial"/>
          <w:sz w:val="22"/>
          <w:lang w:eastAsia="zh-TW"/>
        </w:rPr>
        <w:t>Using pen to implement c</w:t>
      </w:r>
      <w:r w:rsidRPr="006578BD">
        <w:rPr>
          <w:rFonts w:ascii="Arial" w:hAnsi="Arial" w:cs="Arial"/>
          <w:sz w:val="22"/>
        </w:rPr>
        <w:t xml:space="preserve">ircle </w:t>
      </w:r>
      <w:proofErr w:type="gramStart"/>
      <w:r w:rsidRPr="006578BD">
        <w:rPr>
          <w:rFonts w:ascii="Arial" w:hAnsi="Arial" w:cs="Arial"/>
          <w:sz w:val="22"/>
        </w:rPr>
        <w:t>drawing</w:t>
      </w:r>
      <w:proofErr w:type="gramEnd"/>
    </w:p>
    <w:p w14:paraId="754D296B" w14:textId="4810400F" w:rsidR="004974EE" w:rsidRPr="006578BD" w:rsidRDefault="004974EE">
      <w:pPr>
        <w:pStyle w:val="ad"/>
        <w:numPr>
          <w:ilvl w:val="0"/>
          <w:numId w:val="2"/>
        </w:numPr>
        <w:jc w:val="both"/>
        <w:rPr>
          <w:rFonts w:ascii="Arial" w:hAnsi="Arial" w:cs="Arial"/>
          <w:sz w:val="22"/>
        </w:rPr>
      </w:pPr>
      <w:r w:rsidRPr="006578BD">
        <w:rPr>
          <w:rFonts w:ascii="Arial" w:hAnsi="Arial" w:cs="Arial"/>
          <w:sz w:val="22"/>
          <w:lang w:eastAsia="zh-TW"/>
        </w:rPr>
        <w:t>Using pen to implement symbol X</w:t>
      </w:r>
      <w:r w:rsidRPr="006578BD">
        <w:rPr>
          <w:rFonts w:ascii="Arial" w:hAnsi="Arial" w:cs="Arial"/>
          <w:sz w:val="22"/>
        </w:rPr>
        <w:t xml:space="preserve"> </w:t>
      </w:r>
      <w:proofErr w:type="gramStart"/>
      <w:r w:rsidRPr="006578BD">
        <w:rPr>
          <w:rFonts w:ascii="Arial" w:hAnsi="Arial" w:cs="Arial"/>
          <w:sz w:val="22"/>
        </w:rPr>
        <w:t>drawing</w:t>
      </w:r>
      <w:proofErr w:type="gramEnd"/>
    </w:p>
    <w:p w14:paraId="506951E8" w14:textId="35179AF1" w:rsidR="0082040B" w:rsidRPr="006578BD" w:rsidRDefault="0082040B">
      <w:pPr>
        <w:pStyle w:val="ad"/>
        <w:numPr>
          <w:ilvl w:val="0"/>
          <w:numId w:val="2"/>
        </w:numPr>
        <w:jc w:val="both"/>
        <w:rPr>
          <w:rFonts w:ascii="Arial" w:hAnsi="Arial" w:cs="Arial"/>
          <w:sz w:val="22"/>
        </w:rPr>
      </w:pPr>
      <w:r w:rsidRPr="006578BD">
        <w:rPr>
          <w:rFonts w:ascii="Arial" w:hAnsi="Arial" w:cs="Arial"/>
          <w:sz w:val="22"/>
          <w:lang w:eastAsia="zh-TW"/>
        </w:rPr>
        <w:t xml:space="preserve">Using pen to implement straight line </w:t>
      </w:r>
      <w:proofErr w:type="gramStart"/>
      <w:r w:rsidRPr="006578BD">
        <w:rPr>
          <w:rFonts w:ascii="Arial" w:hAnsi="Arial" w:cs="Arial"/>
          <w:sz w:val="22"/>
        </w:rPr>
        <w:t>drawing</w:t>
      </w:r>
      <w:proofErr w:type="gramEnd"/>
    </w:p>
    <w:p w14:paraId="799D4CF2" w14:textId="0CF6D469" w:rsidR="001D234C" w:rsidRPr="006578BD" w:rsidRDefault="001D234C">
      <w:pPr>
        <w:pStyle w:val="ad"/>
        <w:numPr>
          <w:ilvl w:val="0"/>
          <w:numId w:val="2"/>
        </w:numPr>
        <w:jc w:val="both"/>
        <w:rPr>
          <w:rFonts w:ascii="Arial" w:hAnsi="Arial" w:cs="Arial"/>
          <w:sz w:val="22"/>
        </w:rPr>
      </w:pPr>
      <w:r w:rsidRPr="006578BD">
        <w:rPr>
          <w:rFonts w:ascii="Arial" w:hAnsi="Arial" w:cs="Arial"/>
          <w:sz w:val="22"/>
        </w:rPr>
        <w:t>Real-time control by hands</w:t>
      </w:r>
    </w:p>
    <w:p w14:paraId="3AA4C344" w14:textId="74D51445" w:rsidR="006A6D31" w:rsidRDefault="001D234C">
      <w:pPr>
        <w:pStyle w:val="ad"/>
        <w:numPr>
          <w:ilvl w:val="0"/>
          <w:numId w:val="2"/>
        </w:numPr>
        <w:jc w:val="both"/>
        <w:rPr>
          <w:rFonts w:ascii="Arial" w:hAnsi="Arial" w:cs="Arial"/>
          <w:sz w:val="22"/>
        </w:rPr>
      </w:pPr>
      <w:r w:rsidRPr="006578BD">
        <w:rPr>
          <w:rFonts w:ascii="Arial" w:hAnsi="Arial" w:cs="Arial"/>
          <w:sz w:val="22"/>
        </w:rPr>
        <w:t xml:space="preserve">Using </w:t>
      </w:r>
      <w:r w:rsidR="00B25E99" w:rsidRPr="006578BD">
        <w:rPr>
          <w:rFonts w:ascii="Arial" w:hAnsi="Arial" w:cs="Arial"/>
          <w:sz w:val="22"/>
        </w:rPr>
        <w:t>g</w:t>
      </w:r>
      <w:r w:rsidRPr="006578BD">
        <w:rPr>
          <w:rFonts w:ascii="Arial" w:hAnsi="Arial" w:cs="Arial"/>
          <w:sz w:val="22"/>
        </w:rPr>
        <w:t xml:space="preserve">rippers combined with real-time control by hands to grip the objects on the desk of random </w:t>
      </w:r>
      <w:proofErr w:type="gramStart"/>
      <w:r w:rsidRPr="006578BD">
        <w:rPr>
          <w:rFonts w:ascii="Arial" w:hAnsi="Arial" w:cs="Arial"/>
          <w:sz w:val="22"/>
        </w:rPr>
        <w:t>location</w:t>
      </w:r>
      <w:proofErr w:type="gramEnd"/>
      <w:r w:rsidRPr="006578BD">
        <w:rPr>
          <w:rFonts w:ascii="Arial" w:hAnsi="Arial" w:cs="Arial"/>
          <w:sz w:val="22"/>
        </w:rPr>
        <w:t xml:space="preserve"> </w:t>
      </w:r>
    </w:p>
    <w:p w14:paraId="742C8DF4" w14:textId="77777777" w:rsidR="00287CAB" w:rsidRDefault="00287CAB" w:rsidP="00287CAB">
      <w:pPr>
        <w:rPr>
          <w:rFonts w:ascii="Arial" w:hAnsi="Arial" w:cs="Arial"/>
          <w:sz w:val="22"/>
        </w:rPr>
      </w:pPr>
    </w:p>
    <w:p w14:paraId="56318EDE" w14:textId="77777777" w:rsidR="00CC7CB4" w:rsidRPr="00287CAB" w:rsidRDefault="00CC7CB4" w:rsidP="00287CAB">
      <w:pPr>
        <w:rPr>
          <w:rFonts w:ascii="Arial" w:hAnsi="Arial" w:cs="Arial"/>
          <w:sz w:val="22"/>
        </w:rPr>
      </w:pPr>
    </w:p>
    <w:p w14:paraId="37CBF3AD" w14:textId="37BEFF14" w:rsidR="00F52D4E" w:rsidRPr="006578BD" w:rsidRDefault="00F52D4E" w:rsidP="00F52D4E">
      <w:pPr>
        <w:pStyle w:val="1"/>
        <w:rPr>
          <w:lang w:eastAsia="zh-TW"/>
        </w:rPr>
      </w:pPr>
      <w:bookmarkStart w:id="4" w:name="_Toc165655698"/>
      <w:r w:rsidRPr="006578BD">
        <w:rPr>
          <w:lang w:eastAsia="zh-TW"/>
        </w:rPr>
        <w:t>Design and Implementation</w:t>
      </w:r>
      <w:bookmarkEnd w:id="4"/>
    </w:p>
    <w:p w14:paraId="2DB543B8" w14:textId="6FE3AEF4" w:rsidR="001F44C3" w:rsidRPr="006578BD" w:rsidRDefault="00C405E1" w:rsidP="00C405E1">
      <w:pPr>
        <w:pStyle w:val="2"/>
      </w:pPr>
      <w:bookmarkStart w:id="5" w:name="_Toc165655699"/>
      <w:r w:rsidRPr="006578BD">
        <w:rPr>
          <w:lang w:eastAsia="zh-TW"/>
        </w:rPr>
        <w:t>System Modelling (</w:t>
      </w:r>
      <w:r w:rsidR="001F44C3" w:rsidRPr="006578BD">
        <w:t>Design</w:t>
      </w:r>
      <w:r w:rsidRPr="006578BD">
        <w:rPr>
          <w:lang w:eastAsia="zh-TW"/>
        </w:rPr>
        <w:t>)</w:t>
      </w:r>
      <w:bookmarkEnd w:id="5"/>
    </w:p>
    <w:p w14:paraId="1DF3C5EF" w14:textId="77777777" w:rsidR="001F44C3" w:rsidRPr="006578BD" w:rsidRDefault="001F44C3" w:rsidP="00575771">
      <w:pPr>
        <w:pStyle w:val="3"/>
      </w:pPr>
      <w:bookmarkStart w:id="6" w:name="_Toc165655700"/>
      <w:r w:rsidRPr="006578BD">
        <w:t>Dobot Magician</w:t>
      </w:r>
      <w:bookmarkEnd w:id="6"/>
    </w:p>
    <w:p w14:paraId="2BFD1E5E" w14:textId="304B99DF" w:rsidR="001F44C3" w:rsidRPr="006578BD" w:rsidRDefault="001F44C3" w:rsidP="00AC4BC9">
      <w:pPr>
        <w:pStyle w:val="ad"/>
        <w:jc w:val="both"/>
        <w:rPr>
          <w:rFonts w:ascii="Arial" w:hAnsi="Arial" w:cs="Arial"/>
        </w:rPr>
      </w:pPr>
      <w:r w:rsidRPr="006578BD">
        <w:rPr>
          <w:rFonts w:ascii="Arial" w:hAnsi="Arial" w:cs="Arial"/>
        </w:rPr>
        <w:t xml:space="preserve">In this project, the tasks assigned for the robot arm are to realise circle drawing and movement, symbol X drawing and movement, and real-time control movement by hands combined with grippers and suction cup. Initially, the data transmission between the laptop and the robot arm is designed through microcontrollers. Consequently, the robot arm should be capable of high precision, high accuracy, repeatability, stable connection, compatibility for microcontrollers. Moreover, Dobot Magician is an industry-standard robot arm, and thus it can help the user to comprehend industrial robot arm in lower cost </w:t>
      </w:r>
      <w:r w:rsidR="00953230" w:rsidRPr="006578BD">
        <w:rPr>
          <w:rFonts w:ascii="Arial" w:hAnsi="Arial" w:cs="Arial"/>
        </w:rPr>
        <w:fldChar w:fldCharType="begin"/>
      </w:r>
      <w:r w:rsidR="00953230" w:rsidRPr="006578BD">
        <w:rPr>
          <w:rFonts w:ascii="Arial" w:hAnsi="Arial" w:cs="Arial"/>
        </w:rPr>
        <w:instrText xml:space="preserve"> ADDIN EN.CITE &lt;EndNote&gt;&lt;Cite&gt;&lt;Author&gt;A.&lt;/Author&gt;&lt;Year&gt;2023&lt;/Year&gt;&lt;IDText&gt;Revolutionizing Robot Sorting: Unleashing the Power of Dobot Magician Arm’s Kinematics Inverse Transformation System with Depth Camera&lt;/IDText&gt;&lt;DisplayText&gt;[10]&lt;/DisplayText&gt;&lt;record&gt;&lt;dates&gt;&lt;pub-dates&gt;&lt;date&gt;23-25 Nov. 2023&lt;/date&gt;&lt;/pub-dates&gt;&lt;year&gt;2023&lt;/year&gt;&lt;/dates&gt;&lt;titles&gt;&lt;title&gt;Revolutionizing Robot Sorting: Unleashing the Power of Dobot Magician Arm’s Kinematics Inverse Transformation System with Depth Camera&lt;/title&gt;&lt;secondary-title&gt;2023 IEEE International Conference on Communication, Networks and Satellite (COMNETSAT)&lt;/secondary-title&gt;&lt;alt-title&gt;2023 IEEE International Conference on Communication, Networks and Satellite (COMNETSAT)&lt;/alt-title&gt;&lt;/titles&gt;&lt;pages&gt;428-433&lt;/pages&gt;&lt;contributors&gt;&lt;authors&gt;&lt;author&gt;A. A. Farouq&lt;/author&gt;&lt;author&gt;D. M. B. Santoso&lt;/author&gt;&lt;/authors&gt;&lt;/contributors&gt;&lt;added-date format="utc"&gt;1714695019&lt;/added-date&gt;&lt;ref-type name="Conference Proceeding"&gt;10&lt;/ref-type&gt;&lt;rec-number&gt;26&lt;/rec-number&gt;&lt;last-updated-date format="utc"&gt;1714695019&lt;/last-updated-date&gt;&lt;electronic-resource-num&gt;10.1109/COMNETSAT59769.2023.10420575&lt;/electronic-resource-num&gt;&lt;/record&gt;&lt;/Cite&gt;&lt;/EndNote&gt;</w:instrText>
      </w:r>
      <w:r w:rsidR="00953230" w:rsidRPr="006578BD">
        <w:rPr>
          <w:rFonts w:ascii="Arial" w:hAnsi="Arial" w:cs="Arial"/>
        </w:rPr>
        <w:fldChar w:fldCharType="separate"/>
      </w:r>
      <w:r w:rsidR="00953230" w:rsidRPr="006578BD">
        <w:rPr>
          <w:rFonts w:ascii="Arial" w:hAnsi="Arial" w:cs="Arial"/>
          <w:noProof/>
        </w:rPr>
        <w:t>[10]</w:t>
      </w:r>
      <w:r w:rsidR="00953230" w:rsidRPr="006578BD">
        <w:rPr>
          <w:rFonts w:ascii="Arial" w:hAnsi="Arial" w:cs="Arial"/>
        </w:rPr>
        <w:fldChar w:fldCharType="end"/>
      </w:r>
      <w:r w:rsidRPr="006578BD">
        <w:rPr>
          <w:rFonts w:ascii="Arial" w:hAnsi="Arial" w:cs="Arial"/>
        </w:rPr>
        <w:t>. Compared to various robot arms, Dobot Magician is a multifunctional and educational robot arm and provides various superiorities for this project:</w:t>
      </w:r>
    </w:p>
    <w:p w14:paraId="2882CCFF" w14:textId="33D931BA" w:rsidR="001F44C3" w:rsidRPr="006578BD" w:rsidRDefault="001F44C3">
      <w:pPr>
        <w:pStyle w:val="ad"/>
        <w:numPr>
          <w:ilvl w:val="1"/>
          <w:numId w:val="13"/>
        </w:numPr>
        <w:spacing w:after="160" w:line="278" w:lineRule="auto"/>
        <w:jc w:val="both"/>
        <w:rPr>
          <w:rFonts w:ascii="Arial" w:hAnsi="Arial" w:cs="Arial"/>
        </w:rPr>
      </w:pPr>
      <w:r w:rsidRPr="006578BD">
        <w:rPr>
          <w:rFonts w:ascii="Arial" w:hAnsi="Arial" w:cs="Arial"/>
        </w:rPr>
        <w:t xml:space="preserve">Versatility: Dobot Magician is capable of performing high precise tasks such as circle drawing and real-time gesture control movement using depth cameras </w:t>
      </w:r>
      <w:r w:rsidR="00D9453A" w:rsidRPr="006578BD">
        <w:rPr>
          <w:rFonts w:ascii="Arial" w:hAnsi="Arial" w:cs="Arial"/>
        </w:rPr>
        <w:fldChar w:fldCharType="begin"/>
      </w:r>
      <w:r w:rsidR="00D9453A" w:rsidRPr="006578BD">
        <w:rPr>
          <w:rFonts w:ascii="Arial" w:hAnsi="Arial" w:cs="Arial"/>
        </w:rPr>
        <w:instrText xml:space="preserve"> ADDIN EN.CITE &lt;EndNote&gt;&lt;Cite&gt;&lt;Author&gt;A.&lt;/Author&gt;&lt;Year&gt;2023&lt;/Year&gt;&lt;IDText&gt;Revolutionizing Robot Sorting: Unleashing the Power of Dobot Magician Arm’s Kinematics Inverse Transformation System with Depth Camera&lt;/IDText&gt;&lt;DisplayText&gt;[10]&lt;/DisplayText&gt;&lt;record&gt;&lt;dates&gt;&lt;pub-dates&gt;&lt;date&gt;23-25 Nov. 2023&lt;/date&gt;&lt;/pub-dates&gt;&lt;year&gt;2023&lt;/year&gt;&lt;/dates&gt;&lt;titles&gt;&lt;title&gt;Revolutionizing Robot Sorting: Unleashing the Power of Dobot Magician Arm’s Kinematics Inverse Transformation System with Depth Camera&lt;/title&gt;&lt;secondary-title&gt;2023 IEEE International Conference on Communication, Networks and Satellite (COMNETSAT)&lt;/secondary-title&gt;&lt;alt-title&gt;2023 IEEE International Conference on Communication, Networks and Satellite (COMNETSAT)&lt;/alt-title&gt;&lt;/titles&gt;&lt;pages&gt;428-433&lt;/pages&gt;&lt;contributors&gt;&lt;authors&gt;&lt;author&gt;A. A. Farouq&lt;/author&gt;&lt;author&gt;D. M. B. Santoso&lt;/author&gt;&lt;/authors&gt;&lt;/contributors&gt;&lt;added-date format="utc"&gt;1714695019&lt;/added-date&gt;&lt;ref-type name="Conference Proceeding"&gt;10&lt;/ref-type&gt;&lt;rec-number&gt;26&lt;/rec-number&gt;&lt;last-updated-date format="utc"&gt;1714695019&lt;/last-updated-date&gt;&lt;electronic-resource-num&gt;10.1109/COMNETSAT59769.2023.10420575&lt;/electronic-resource-num&gt;&lt;/record&gt;&lt;/Cite&gt;&lt;/EndNote&gt;</w:instrText>
      </w:r>
      <w:r w:rsidR="00D9453A" w:rsidRPr="006578BD">
        <w:rPr>
          <w:rFonts w:ascii="Arial" w:hAnsi="Arial" w:cs="Arial"/>
        </w:rPr>
        <w:fldChar w:fldCharType="separate"/>
      </w:r>
      <w:r w:rsidR="00D9453A" w:rsidRPr="006578BD">
        <w:rPr>
          <w:rFonts w:ascii="Arial" w:hAnsi="Arial" w:cs="Arial"/>
          <w:noProof/>
        </w:rPr>
        <w:t>[10]</w:t>
      </w:r>
      <w:r w:rsidR="00D9453A" w:rsidRPr="006578BD">
        <w:rPr>
          <w:rFonts w:ascii="Arial" w:hAnsi="Arial" w:cs="Arial"/>
        </w:rPr>
        <w:fldChar w:fldCharType="end"/>
      </w:r>
      <w:r w:rsidRPr="006578BD">
        <w:rPr>
          <w:rFonts w:ascii="Arial" w:hAnsi="Arial" w:cs="Arial"/>
        </w:rPr>
        <w:t>.</w:t>
      </w:r>
    </w:p>
    <w:p w14:paraId="3CFF2C1A" w14:textId="1B62D7CD" w:rsidR="001F44C3" w:rsidRPr="006578BD" w:rsidRDefault="001F44C3">
      <w:pPr>
        <w:pStyle w:val="ad"/>
        <w:numPr>
          <w:ilvl w:val="1"/>
          <w:numId w:val="13"/>
        </w:numPr>
        <w:spacing w:after="160" w:line="278" w:lineRule="auto"/>
        <w:jc w:val="both"/>
        <w:rPr>
          <w:rFonts w:ascii="Arial" w:hAnsi="Arial" w:cs="Arial"/>
        </w:rPr>
      </w:pPr>
      <w:r w:rsidRPr="006578BD">
        <w:rPr>
          <w:rFonts w:ascii="Arial" w:hAnsi="Arial" w:cs="Arial"/>
        </w:rPr>
        <w:t xml:space="preserve">High Precision and High Accuracy: Dobot Magician can achieve low error rate in position tasks </w:t>
      </w:r>
      <w:r w:rsidR="00D9453A" w:rsidRPr="006578BD">
        <w:rPr>
          <w:rFonts w:ascii="Arial" w:hAnsi="Arial" w:cs="Arial"/>
        </w:rPr>
        <w:fldChar w:fldCharType="begin"/>
      </w:r>
      <w:r w:rsidR="00D9453A" w:rsidRPr="006578BD">
        <w:rPr>
          <w:rFonts w:ascii="Arial" w:hAnsi="Arial" w:cs="Arial"/>
        </w:rPr>
        <w:instrText xml:space="preserve"> ADDIN EN.CITE &lt;EndNote&gt;&lt;Cite&gt;&lt;Author&gt;A.&lt;/Author&gt;&lt;Year&gt;2023&lt;/Year&gt;&lt;IDText&gt;Revolutionizing Robot Sorting: Unleashing the Power of Dobot Magician Arm’s Kinematics Inverse Transformation System with Depth Camera&lt;/IDText&gt;&lt;DisplayText&gt;[10]&lt;/DisplayText&gt;&lt;record&gt;&lt;dates&gt;&lt;pub-dates&gt;&lt;date&gt;23-25 Nov. 2023&lt;/date&gt;&lt;/pub-dates&gt;&lt;year&gt;2023&lt;/year&gt;&lt;/dates&gt;&lt;titles&gt;&lt;title&gt;Revolutionizing Robot Sorting: Unleashing the Power of Dobot Magician Arm’s Kinematics Inverse Transformation System with Depth Camera&lt;/title&gt;&lt;secondary-title&gt;2023 IEEE International Conference on Communication, Networks and Satellite (COMNETSAT)&lt;/secondary-title&gt;&lt;alt-title&gt;2023 IEEE International Conference on Communication, Networks and Satellite (COMNETSAT)&lt;/alt-title&gt;&lt;/titles&gt;&lt;pages&gt;428-433&lt;/pages&gt;&lt;contributors&gt;&lt;authors&gt;&lt;author&gt;A. A. Farouq&lt;/author&gt;&lt;author&gt;D. M. B. Santoso&lt;/author&gt;&lt;/authors&gt;&lt;/contributors&gt;&lt;added-date format="utc"&gt;1714695019&lt;/added-date&gt;&lt;ref-type name="Conference Proceeding"&gt;10&lt;/ref-type&gt;&lt;rec-number&gt;26&lt;/rec-number&gt;&lt;last-updated-date format="utc"&gt;1714695019&lt;/last-updated-date&gt;&lt;electronic-resource-num&gt;10.1109/COMNETSAT59769.2023.10420575&lt;/electronic-resource-num&gt;&lt;/record&gt;&lt;/Cite&gt;&lt;/EndNote&gt;</w:instrText>
      </w:r>
      <w:r w:rsidR="00D9453A" w:rsidRPr="006578BD">
        <w:rPr>
          <w:rFonts w:ascii="Arial" w:hAnsi="Arial" w:cs="Arial"/>
        </w:rPr>
        <w:fldChar w:fldCharType="separate"/>
      </w:r>
      <w:r w:rsidR="00D9453A" w:rsidRPr="006578BD">
        <w:rPr>
          <w:rFonts w:ascii="Arial" w:hAnsi="Arial" w:cs="Arial"/>
          <w:noProof/>
        </w:rPr>
        <w:t>[10]</w:t>
      </w:r>
      <w:r w:rsidR="00D9453A" w:rsidRPr="006578BD">
        <w:rPr>
          <w:rFonts w:ascii="Arial" w:hAnsi="Arial" w:cs="Arial"/>
        </w:rPr>
        <w:fldChar w:fldCharType="end"/>
      </w:r>
      <w:r w:rsidRPr="006578BD">
        <w:rPr>
          <w:rFonts w:ascii="Arial" w:hAnsi="Arial" w:cs="Arial"/>
        </w:rPr>
        <w:t>. Therefore, Dobot Magician can ensure the precision and accuracy of the position, and thus this robot arm is suitable for this project to execute the tasks such as circle drawing and real-time gesture control movement.</w:t>
      </w:r>
    </w:p>
    <w:p w14:paraId="244BB6A4" w14:textId="7C99EAC9" w:rsidR="001F44C3" w:rsidRPr="006578BD" w:rsidRDefault="001F44C3">
      <w:pPr>
        <w:pStyle w:val="ad"/>
        <w:numPr>
          <w:ilvl w:val="1"/>
          <w:numId w:val="13"/>
        </w:numPr>
        <w:spacing w:after="160" w:line="278" w:lineRule="auto"/>
        <w:jc w:val="both"/>
        <w:rPr>
          <w:rFonts w:ascii="Arial" w:hAnsi="Arial" w:cs="Arial"/>
        </w:rPr>
      </w:pPr>
      <w:r w:rsidRPr="006578BD">
        <w:rPr>
          <w:rFonts w:ascii="Arial" w:hAnsi="Arial" w:cs="Arial"/>
        </w:rPr>
        <w:lastRenderedPageBreak/>
        <w:t xml:space="preserve">Compatibility with microcontrollers: Dobot Magician is equipped with I/O pin to connect the microcontrollers such as ESP32, Arduino, Raspberry Pi and so on </w:t>
      </w:r>
      <w:r w:rsidR="0026033B" w:rsidRPr="006578BD">
        <w:rPr>
          <w:rFonts w:ascii="Arial" w:hAnsi="Arial" w:cs="Arial"/>
        </w:rPr>
        <w:fldChar w:fldCharType="begin"/>
      </w:r>
      <w:r w:rsidR="0026033B" w:rsidRPr="006578BD">
        <w:rPr>
          <w:rFonts w:ascii="Arial" w:hAnsi="Arial" w:cs="Arial"/>
        </w:rPr>
        <w:instrText xml:space="preserve"> ADDIN EN.CITE &lt;EndNote&gt;&lt;Cite&gt;&lt;Year&gt;2019&lt;/Year&gt;&lt;IDText&gt;Dobot Magician Interface Description (V2)&lt;/IDText&gt;&lt;DisplayText&gt;[11]&lt;/DisplayText&gt;&lt;record&gt;&lt;urls&gt;&lt;related-urls&gt;&lt;url&gt;https://www.dobot-robots.com/service/download-center?keyword=&amp;amp;products%5B%5D=316&lt;/url&gt;&lt;/related-urls&gt;&lt;/urls&gt;&lt;titles&gt;&lt;title&gt;Dobot Magician Interface Description (V2)&lt;/title&gt;&lt;/titles&gt;&lt;access-date&gt;April 12&lt;/access-date&gt;&lt;added-date format="utc"&gt;1714695924&lt;/added-date&gt;&lt;ref-type name="Generic"&gt;13&lt;/ref-type&gt;&lt;dates&gt;&lt;year&gt;2019&lt;/year&gt;&lt;/dates&gt;&lt;rec-number&gt;28&lt;/rec-number&gt;&lt;last-updated-date format="utc"&gt;1714695966&lt;/last-updated-date&gt;&lt;/record&gt;&lt;/Cite&gt;&lt;/EndNote&gt;</w:instrText>
      </w:r>
      <w:r w:rsidR="0026033B" w:rsidRPr="006578BD">
        <w:rPr>
          <w:rFonts w:ascii="Arial" w:hAnsi="Arial" w:cs="Arial"/>
        </w:rPr>
        <w:fldChar w:fldCharType="separate"/>
      </w:r>
      <w:r w:rsidR="0026033B" w:rsidRPr="006578BD">
        <w:rPr>
          <w:rFonts w:ascii="Arial" w:hAnsi="Arial" w:cs="Arial"/>
          <w:noProof/>
        </w:rPr>
        <w:t>[11]</w:t>
      </w:r>
      <w:r w:rsidR="0026033B" w:rsidRPr="006578BD">
        <w:rPr>
          <w:rFonts w:ascii="Arial" w:hAnsi="Arial" w:cs="Arial"/>
        </w:rPr>
        <w:fldChar w:fldCharType="end"/>
      </w:r>
    </w:p>
    <w:p w14:paraId="07AA7937" w14:textId="77777777" w:rsidR="001F44C3" w:rsidRPr="006578BD" w:rsidRDefault="001F44C3">
      <w:pPr>
        <w:pStyle w:val="ad"/>
        <w:numPr>
          <w:ilvl w:val="1"/>
          <w:numId w:val="13"/>
        </w:numPr>
        <w:spacing w:after="160" w:line="278" w:lineRule="auto"/>
        <w:jc w:val="both"/>
        <w:rPr>
          <w:rFonts w:ascii="Arial" w:hAnsi="Arial" w:cs="Arial"/>
        </w:rPr>
      </w:pPr>
      <w:r w:rsidRPr="006578BD">
        <w:rPr>
          <w:rFonts w:ascii="Arial" w:hAnsi="Arial" w:cs="Arial"/>
        </w:rPr>
        <w:t xml:space="preserve">Cost-effectiveness: As the budget for the individual project is limited and compared to other robot arms such as industrial robot arms, Dobot Magician is the most cost-effective robot arm. Moreover, the university has Dobot Magician already, so the budget of purchasing Dobot Magician can be saved. </w:t>
      </w:r>
    </w:p>
    <w:p w14:paraId="31F8D8F8" w14:textId="59A5E28F" w:rsidR="001F44C3" w:rsidRPr="006578BD" w:rsidRDefault="001F44C3">
      <w:pPr>
        <w:pStyle w:val="ad"/>
        <w:numPr>
          <w:ilvl w:val="1"/>
          <w:numId w:val="13"/>
        </w:numPr>
        <w:spacing w:after="160" w:line="278" w:lineRule="auto"/>
        <w:jc w:val="both"/>
        <w:rPr>
          <w:rFonts w:ascii="Arial" w:hAnsi="Arial" w:cs="Arial"/>
        </w:rPr>
      </w:pPr>
      <w:r w:rsidRPr="006578BD">
        <w:rPr>
          <w:rFonts w:ascii="Arial" w:hAnsi="Arial" w:cs="Arial"/>
        </w:rPr>
        <w:t xml:space="preserve">Friendly interface and diverse accessibility – Dobot Studio created by Dobot company has an easy-understanding interface and diverse functionalities as follows </w:t>
      </w:r>
      <w:r w:rsidR="000F2C17" w:rsidRPr="006578BD">
        <w:rPr>
          <w:rFonts w:ascii="Arial" w:hAnsi="Arial" w:cs="Arial"/>
        </w:rPr>
        <w:fldChar w:fldCharType="begin"/>
      </w:r>
      <w:r w:rsidR="000F2C17" w:rsidRPr="006578BD">
        <w:rPr>
          <w:rFonts w:ascii="Arial" w:hAnsi="Arial" w:cs="Arial"/>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0F2C17" w:rsidRPr="006578BD">
        <w:rPr>
          <w:rFonts w:ascii="Arial" w:hAnsi="Arial" w:cs="Arial"/>
        </w:rPr>
        <w:fldChar w:fldCharType="separate"/>
      </w:r>
      <w:r w:rsidR="000F2C17" w:rsidRPr="006578BD">
        <w:rPr>
          <w:rFonts w:ascii="Arial" w:hAnsi="Arial" w:cs="Arial"/>
          <w:noProof/>
        </w:rPr>
        <w:t>[12]</w:t>
      </w:r>
      <w:r w:rsidR="000F2C17" w:rsidRPr="006578BD">
        <w:rPr>
          <w:rFonts w:ascii="Arial" w:hAnsi="Arial" w:cs="Arial"/>
        </w:rPr>
        <w:fldChar w:fldCharType="end"/>
      </w:r>
      <w:r w:rsidRPr="006578BD">
        <w:rPr>
          <w:rFonts w:ascii="Arial" w:hAnsi="Arial" w:cs="Arial"/>
        </w:rPr>
        <w:t>:</w:t>
      </w:r>
    </w:p>
    <w:p w14:paraId="32A87F75" w14:textId="77777777" w:rsidR="001F44C3" w:rsidRPr="006578BD" w:rsidRDefault="001F44C3">
      <w:pPr>
        <w:pStyle w:val="ad"/>
        <w:numPr>
          <w:ilvl w:val="2"/>
          <w:numId w:val="5"/>
        </w:numPr>
        <w:spacing w:after="160" w:line="278" w:lineRule="auto"/>
        <w:jc w:val="both"/>
        <w:rPr>
          <w:rFonts w:ascii="Arial" w:hAnsi="Arial" w:cs="Arial"/>
        </w:rPr>
      </w:pPr>
      <w:r w:rsidRPr="006578BD">
        <w:rPr>
          <w:rFonts w:ascii="Arial" w:hAnsi="Arial" w:cs="Arial"/>
        </w:rPr>
        <w:t>Teaching and Playback – Record the position of Dobot Magician (Enhancement in ease of recording data)</w:t>
      </w:r>
    </w:p>
    <w:p w14:paraId="052E6B6C" w14:textId="77777777" w:rsidR="001F44C3" w:rsidRPr="006578BD" w:rsidRDefault="001F44C3">
      <w:pPr>
        <w:pStyle w:val="ad"/>
        <w:numPr>
          <w:ilvl w:val="2"/>
          <w:numId w:val="5"/>
        </w:numPr>
        <w:spacing w:after="160" w:line="278" w:lineRule="auto"/>
        <w:jc w:val="both"/>
        <w:rPr>
          <w:rFonts w:ascii="Arial" w:hAnsi="Arial" w:cs="Arial"/>
        </w:rPr>
      </w:pPr>
      <w:r w:rsidRPr="006578BD">
        <w:rPr>
          <w:rFonts w:ascii="Arial" w:hAnsi="Arial" w:cs="Arial"/>
        </w:rPr>
        <w:t xml:space="preserve">Operation Panel – Display the pose of Dobot Magician </w:t>
      </w:r>
      <w:proofErr w:type="gramStart"/>
      <w:r w:rsidRPr="006578BD">
        <w:rPr>
          <w:rFonts w:ascii="Arial" w:hAnsi="Arial" w:cs="Arial"/>
        </w:rPr>
        <w:t>directly</w:t>
      </w:r>
      <w:proofErr w:type="gramEnd"/>
    </w:p>
    <w:p w14:paraId="60DBBF63" w14:textId="77777777" w:rsidR="001F44C3" w:rsidRPr="006578BD" w:rsidRDefault="001F44C3">
      <w:pPr>
        <w:pStyle w:val="ad"/>
        <w:numPr>
          <w:ilvl w:val="2"/>
          <w:numId w:val="5"/>
        </w:numPr>
        <w:spacing w:after="160" w:line="278" w:lineRule="auto"/>
        <w:jc w:val="both"/>
        <w:rPr>
          <w:rFonts w:ascii="Arial" w:hAnsi="Arial" w:cs="Arial"/>
        </w:rPr>
      </w:pPr>
      <w:r w:rsidRPr="006578BD">
        <w:rPr>
          <w:rFonts w:ascii="Arial" w:hAnsi="Arial" w:cs="Arial"/>
        </w:rPr>
        <w:t>Write and Draw – Ease-understanding function to allow users to draw or write on paper by Dobot Magician</w:t>
      </w:r>
    </w:p>
    <w:p w14:paraId="694A18CC" w14:textId="77777777" w:rsidR="001F44C3" w:rsidRPr="006578BD" w:rsidRDefault="001F44C3">
      <w:pPr>
        <w:pStyle w:val="ad"/>
        <w:numPr>
          <w:ilvl w:val="2"/>
          <w:numId w:val="5"/>
        </w:numPr>
        <w:spacing w:after="160" w:line="278" w:lineRule="auto"/>
        <w:jc w:val="both"/>
        <w:rPr>
          <w:rFonts w:ascii="Arial" w:hAnsi="Arial" w:cs="Arial"/>
        </w:rPr>
      </w:pPr>
      <w:r w:rsidRPr="006578BD">
        <w:rPr>
          <w:rFonts w:ascii="Arial" w:hAnsi="Arial" w:cs="Arial"/>
        </w:rPr>
        <w:t>Blocky – Easy-comprehension for users to code in Python to control Dobot Magician</w:t>
      </w:r>
    </w:p>
    <w:p w14:paraId="5AA63029" w14:textId="77777777" w:rsidR="001F44C3" w:rsidRPr="006578BD" w:rsidRDefault="001F44C3">
      <w:pPr>
        <w:pStyle w:val="ad"/>
        <w:numPr>
          <w:ilvl w:val="2"/>
          <w:numId w:val="5"/>
        </w:numPr>
        <w:spacing w:after="160" w:line="278" w:lineRule="auto"/>
        <w:jc w:val="both"/>
        <w:rPr>
          <w:rFonts w:ascii="Arial" w:hAnsi="Arial" w:cs="Arial"/>
        </w:rPr>
      </w:pPr>
      <w:r w:rsidRPr="006578BD">
        <w:rPr>
          <w:rFonts w:ascii="Arial" w:hAnsi="Arial" w:cs="Arial"/>
        </w:rPr>
        <w:t>Script – Advanced coding platform to code in Python to control Dobot Magician</w:t>
      </w:r>
    </w:p>
    <w:p w14:paraId="34927DDF" w14:textId="77777777" w:rsidR="001F44C3" w:rsidRPr="006578BD" w:rsidRDefault="001F44C3" w:rsidP="00AC4BC9">
      <w:pPr>
        <w:ind w:left="360"/>
        <w:jc w:val="both"/>
        <w:rPr>
          <w:rFonts w:ascii="Arial" w:hAnsi="Arial" w:cs="Arial"/>
        </w:rPr>
      </w:pPr>
      <w:r w:rsidRPr="006578BD">
        <w:rPr>
          <w:rFonts w:ascii="Arial" w:hAnsi="Arial" w:cs="Arial"/>
        </w:rPr>
        <w:t>Based on the above superiorities, Dobot Magician is appropriate for this project, and thus it is used in implementing the tasks of circle drawing, symbol X drawing, real-time gesture control movement with depth camera and so on. Moreover, the workshop in University of Nottingham can provide Dobot Magician directly without purchasing online. It can save the budget for other use.</w:t>
      </w:r>
    </w:p>
    <w:p w14:paraId="72F399D8" w14:textId="77777777" w:rsidR="001F44C3" w:rsidRPr="006578BD" w:rsidRDefault="001F44C3" w:rsidP="00AC4BC9">
      <w:pPr>
        <w:ind w:left="360"/>
        <w:jc w:val="both"/>
        <w:rPr>
          <w:rFonts w:ascii="Arial" w:hAnsi="Arial" w:cs="Arial"/>
        </w:rPr>
      </w:pPr>
    </w:p>
    <w:p w14:paraId="0661D867" w14:textId="7CA65726" w:rsidR="001F44C3" w:rsidRDefault="001F44C3" w:rsidP="00AC4BC9">
      <w:pPr>
        <w:ind w:left="360"/>
        <w:jc w:val="both"/>
        <w:rPr>
          <w:rFonts w:ascii="Arial" w:hAnsi="Arial" w:cs="Arial"/>
        </w:rPr>
      </w:pPr>
      <w:r w:rsidRPr="006578BD">
        <w:rPr>
          <w:rFonts w:ascii="Arial" w:hAnsi="Arial" w:cs="Arial"/>
        </w:rPr>
        <w:t xml:space="preserve">The following is the parameters of Dobot Magician, and the tools of Dobot Magician used in this project are also shown in following </w:t>
      </w:r>
      <w:r w:rsidR="00CC081F">
        <w:rPr>
          <w:rFonts w:ascii="Arial" w:hAnsi="Arial" w:cs="Arial" w:hint="eastAsia"/>
          <w:lang w:eastAsia="zh-TW"/>
        </w:rPr>
        <w:t>F</w:t>
      </w:r>
      <w:r w:rsidRPr="006578BD">
        <w:rPr>
          <w:rFonts w:ascii="Arial" w:hAnsi="Arial" w:cs="Arial"/>
        </w:rPr>
        <w:t>igures:</w:t>
      </w:r>
    </w:p>
    <w:p w14:paraId="0F069CE4" w14:textId="77777777" w:rsidR="000649FF" w:rsidRPr="006578BD" w:rsidRDefault="000649FF" w:rsidP="00AC4BC9">
      <w:pPr>
        <w:ind w:left="360"/>
        <w:jc w:val="both"/>
        <w:rPr>
          <w:rFonts w:ascii="Arial" w:hAnsi="Arial" w:cs="Arial"/>
        </w:rPr>
      </w:pPr>
    </w:p>
    <w:p w14:paraId="72B78E4E" w14:textId="77777777" w:rsidR="001F44C3" w:rsidRPr="006578BD" w:rsidRDefault="001F44C3" w:rsidP="001F44C3">
      <w:pPr>
        <w:ind w:left="360"/>
        <w:rPr>
          <w:rFonts w:ascii="Arial" w:hAnsi="Arial" w:cs="Arial"/>
        </w:rPr>
      </w:pPr>
      <w:r w:rsidRPr="006578BD">
        <w:rPr>
          <w:rFonts w:ascii="Arial" w:hAnsi="Arial" w:cs="Arial"/>
          <w:noProof/>
        </w:rPr>
        <w:drawing>
          <wp:inline distT="0" distB="0" distL="0" distR="0" wp14:anchorId="12CF4611" wp14:editId="34BFA855">
            <wp:extent cx="5731510" cy="2282825"/>
            <wp:effectExtent l="0" t="0" r="2540" b="3175"/>
            <wp:docPr id="9" name="Picture 8" descr="A close-up of a machine&#10;&#10;Description automatically generated">
              <a:extLst xmlns:a="http://schemas.openxmlformats.org/drawingml/2006/main">
                <a:ext uri="{FF2B5EF4-FFF2-40B4-BE49-F238E27FC236}">
                  <a16:creationId xmlns:a16="http://schemas.microsoft.com/office/drawing/2014/main" id="{A1219729-88BC-1249-A9ED-D03D355A4C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close-up of a machine&#10;&#10;Description automatically generated">
                      <a:extLst>
                        <a:ext uri="{FF2B5EF4-FFF2-40B4-BE49-F238E27FC236}">
                          <a16:creationId xmlns:a16="http://schemas.microsoft.com/office/drawing/2014/main" id="{A1219729-88BC-1249-A9ED-D03D355A4C71}"/>
                        </a:ext>
                      </a:extLst>
                    </pic:cNvPr>
                    <pic:cNvPicPr>
                      <a:picLocks noChangeAspect="1"/>
                    </pic:cNvPicPr>
                  </pic:nvPicPr>
                  <pic:blipFill>
                    <a:blip r:embed="rId11"/>
                    <a:stretch>
                      <a:fillRect/>
                    </a:stretch>
                  </pic:blipFill>
                  <pic:spPr>
                    <a:xfrm>
                      <a:off x="0" y="0"/>
                      <a:ext cx="5731510" cy="2282825"/>
                    </a:xfrm>
                    <a:prstGeom prst="rect">
                      <a:avLst/>
                    </a:prstGeom>
                  </pic:spPr>
                </pic:pic>
              </a:graphicData>
            </a:graphic>
          </wp:inline>
        </w:drawing>
      </w:r>
    </w:p>
    <w:p w14:paraId="06DB2A98" w14:textId="393A7976" w:rsidR="001F44C3" w:rsidRPr="00157853" w:rsidRDefault="001F44C3" w:rsidP="001F44C3">
      <w:pPr>
        <w:ind w:left="360"/>
        <w:jc w:val="center"/>
        <w:rPr>
          <w:rFonts w:ascii="Arial" w:hAnsi="Arial" w:cs="Arial"/>
          <w:sz w:val="22"/>
          <w:szCs w:val="18"/>
        </w:rPr>
      </w:pPr>
      <w:r w:rsidRPr="00157853">
        <w:rPr>
          <w:rFonts w:ascii="Arial" w:hAnsi="Arial" w:cs="Arial"/>
          <w:sz w:val="22"/>
          <w:szCs w:val="18"/>
        </w:rPr>
        <w:t xml:space="preserve">Figure </w:t>
      </w:r>
      <w:r w:rsidR="00C21981" w:rsidRPr="00157853">
        <w:rPr>
          <w:rFonts w:ascii="Arial" w:hAnsi="Arial" w:cs="Arial"/>
          <w:sz w:val="22"/>
          <w:szCs w:val="18"/>
          <w:lang w:eastAsia="zh-TW"/>
        </w:rPr>
        <w:t>2.1.1</w:t>
      </w:r>
      <w:r w:rsidR="00547BA0" w:rsidRPr="00157853">
        <w:rPr>
          <w:rFonts w:ascii="Arial" w:hAnsi="Arial" w:cs="Arial"/>
          <w:sz w:val="22"/>
          <w:szCs w:val="18"/>
          <w:lang w:eastAsia="zh-TW"/>
        </w:rPr>
        <w:t>.1</w:t>
      </w:r>
      <w:r w:rsidRPr="00157853">
        <w:rPr>
          <w:rFonts w:ascii="Arial" w:hAnsi="Arial" w:cs="Arial"/>
          <w:sz w:val="22"/>
          <w:szCs w:val="18"/>
        </w:rPr>
        <w:t>. Dobot Magician</w:t>
      </w:r>
      <w:r w:rsidR="001745D4" w:rsidRPr="00157853">
        <w:rPr>
          <w:rFonts w:ascii="Arial" w:hAnsi="Arial" w:cs="Arial"/>
          <w:sz w:val="22"/>
          <w:szCs w:val="18"/>
          <w:lang w:eastAsia="zh-TW"/>
        </w:rPr>
        <w:t xml:space="preserve"> </w:t>
      </w:r>
      <w:r w:rsidR="001745D4" w:rsidRPr="00157853">
        <w:rPr>
          <w:rFonts w:ascii="Arial" w:hAnsi="Arial" w:cs="Arial"/>
          <w:sz w:val="22"/>
          <w:szCs w:val="18"/>
        </w:rPr>
        <w:fldChar w:fldCharType="begin"/>
      </w:r>
      <w:r w:rsidR="001745D4" w:rsidRPr="00157853">
        <w:rPr>
          <w:rFonts w:ascii="Arial" w:hAnsi="Arial" w:cs="Arial"/>
          <w:sz w:val="22"/>
          <w:szCs w:val="18"/>
        </w:rPr>
        <w:instrText xml:space="preserve"> ADDIN EN.CITE &lt;EndNote&gt;&lt;Cite&gt;&lt;IDText&gt;Dobot Robotics | Official website&lt;/IDText&gt;&lt;DisplayText&gt;[5]&lt;/DisplayText&gt;&lt;record&gt;&lt;urls&gt;&lt;related-urls&gt;&lt;url&gt;https://www.dobot-robots.com/?utm_source=google&amp;amp;utm_medium=cpc&amp;amp;utm_campaign=fj+dp&amp;amp;gad_source=1&amp;amp;gclid=CjwKCAjwuJ2xBhA3EiwAMVjkVLdIOQ9ht2TLrUSw1Zr2z7OTTG8q4RM80jHAn-sk8aTn_PNFtfN6HBoCsg0QAvD_BwE&lt;/url&gt;&lt;/related-urls&gt;&lt;/urls&gt;&lt;titles&gt;&lt;title&gt;Dobot Robotics | Official website&lt;/title&gt;&lt;/titles&gt;&lt;number&gt;April 10&lt;/number&gt;&lt;added-date format="utc"&gt;1714694270&lt;/added-date&gt;&lt;ref-type name="Web Page"&gt;12&lt;/ref-type&gt;&lt;rec-number&gt;21&lt;/rec-number&gt;&lt;last-updated-date format="utc"&gt;1714694312&lt;/last-updated-date&gt;&lt;volume&gt;2024&lt;/volume&gt;&lt;/record&gt;&lt;/Cite&gt;&lt;/EndNote&gt;</w:instrText>
      </w:r>
      <w:r w:rsidR="001745D4" w:rsidRPr="00157853">
        <w:rPr>
          <w:rFonts w:ascii="Arial" w:hAnsi="Arial" w:cs="Arial"/>
          <w:sz w:val="22"/>
          <w:szCs w:val="18"/>
        </w:rPr>
        <w:fldChar w:fldCharType="separate"/>
      </w:r>
      <w:r w:rsidR="001745D4" w:rsidRPr="00157853">
        <w:rPr>
          <w:rFonts w:ascii="Arial" w:hAnsi="Arial" w:cs="Arial"/>
          <w:noProof/>
          <w:sz w:val="22"/>
          <w:szCs w:val="18"/>
        </w:rPr>
        <w:t>[5]</w:t>
      </w:r>
      <w:r w:rsidR="001745D4" w:rsidRPr="00157853">
        <w:rPr>
          <w:rFonts w:ascii="Arial" w:hAnsi="Arial" w:cs="Arial"/>
          <w:sz w:val="22"/>
          <w:szCs w:val="18"/>
        </w:rPr>
        <w:fldChar w:fldCharType="end"/>
      </w:r>
    </w:p>
    <w:p w14:paraId="20FDBE32" w14:textId="77777777" w:rsidR="001F44C3" w:rsidRPr="006578BD" w:rsidRDefault="001F44C3" w:rsidP="001F44C3">
      <w:pPr>
        <w:ind w:left="360"/>
        <w:rPr>
          <w:rFonts w:ascii="Arial" w:hAnsi="Arial" w:cs="Arial"/>
        </w:rPr>
      </w:pPr>
      <w:r w:rsidRPr="006578BD">
        <w:rPr>
          <w:rFonts w:ascii="Arial" w:hAnsi="Arial" w:cs="Arial"/>
          <w:noProof/>
        </w:rPr>
        <w:lastRenderedPageBreak/>
        <w:drawing>
          <wp:inline distT="0" distB="0" distL="0" distR="0" wp14:anchorId="37A99A86" wp14:editId="0099D1C3">
            <wp:extent cx="3133725" cy="2275985"/>
            <wp:effectExtent l="0" t="0" r="0" b="0"/>
            <wp:docPr id="1557076694" name="圖片 1" descr="一張含有 文字, 纜線, 電子產品, 小工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76694" name="圖片 1" descr="一張含有 文字, 纜線, 電子產品, 小工具 的圖片&#10;&#10;自動產生的描述"/>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69958" cy="2302301"/>
                    </a:xfrm>
                    <a:prstGeom prst="rect">
                      <a:avLst/>
                    </a:prstGeom>
                    <a:noFill/>
                  </pic:spPr>
                </pic:pic>
              </a:graphicData>
            </a:graphic>
          </wp:inline>
        </w:drawing>
      </w:r>
      <w:r w:rsidRPr="006578BD">
        <w:rPr>
          <w:rFonts w:ascii="Arial" w:hAnsi="Arial" w:cs="Arial"/>
          <w:noProof/>
        </w:rPr>
        <w:drawing>
          <wp:inline distT="0" distB="0" distL="0" distR="0" wp14:anchorId="2810D978" wp14:editId="297389D8">
            <wp:extent cx="2237597" cy="2293620"/>
            <wp:effectExtent l="0" t="0" r="0" b="0"/>
            <wp:docPr id="428772253" name="圖片 3" descr="一張含有 文字, 纜線, 電子產品, 電氣線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772253" name="圖片 3" descr="一張含有 文字, 纜線, 電子產品, 電氣線路 的圖片&#10;&#10;自動產生的描述"/>
                    <pic:cNvPicPr>
                      <a:picLocks noChangeAspect="1" noChangeArrowheads="1"/>
                    </pic:cNvPicPr>
                  </pic:nvPicPr>
                  <pic:blipFill rotWithShape="1">
                    <a:blip r:embed="rId13">
                      <a:extLst>
                        <a:ext uri="{28A0092B-C50C-407E-A947-70E740481C1C}">
                          <a14:useLocalDpi xmlns:a14="http://schemas.microsoft.com/office/drawing/2010/main" val="0"/>
                        </a:ext>
                      </a:extLst>
                    </a:blip>
                    <a:srcRect l="4892" r="9499" b="3559"/>
                    <a:stretch/>
                  </pic:blipFill>
                  <pic:spPr bwMode="auto">
                    <a:xfrm>
                      <a:off x="0" y="0"/>
                      <a:ext cx="2253890" cy="2310321"/>
                    </a:xfrm>
                    <a:prstGeom prst="rect">
                      <a:avLst/>
                    </a:prstGeom>
                    <a:noFill/>
                    <a:ln>
                      <a:noFill/>
                    </a:ln>
                    <a:extLst>
                      <a:ext uri="{53640926-AAD7-44D8-BBD7-CCE9431645EC}">
                        <a14:shadowObscured xmlns:a14="http://schemas.microsoft.com/office/drawing/2010/main"/>
                      </a:ext>
                    </a:extLst>
                  </pic:spPr>
                </pic:pic>
              </a:graphicData>
            </a:graphic>
          </wp:inline>
        </w:drawing>
      </w:r>
    </w:p>
    <w:p w14:paraId="417647C0" w14:textId="2D4AFB01" w:rsidR="001F44C3" w:rsidRDefault="001F44C3" w:rsidP="001F44C3">
      <w:pPr>
        <w:ind w:left="360"/>
        <w:jc w:val="center"/>
        <w:rPr>
          <w:rFonts w:ascii="Arial" w:hAnsi="Arial" w:cs="Arial"/>
          <w:sz w:val="22"/>
          <w:szCs w:val="18"/>
        </w:rPr>
      </w:pPr>
      <w:r w:rsidRPr="00157853">
        <w:rPr>
          <w:rFonts w:ascii="Arial" w:hAnsi="Arial" w:cs="Arial"/>
          <w:sz w:val="22"/>
          <w:szCs w:val="18"/>
        </w:rPr>
        <w:t xml:space="preserve">Figure </w:t>
      </w:r>
      <w:r w:rsidR="00664797" w:rsidRPr="00157853">
        <w:rPr>
          <w:rFonts w:ascii="Arial" w:hAnsi="Arial" w:cs="Arial"/>
          <w:sz w:val="22"/>
          <w:szCs w:val="18"/>
          <w:lang w:eastAsia="zh-TW"/>
        </w:rPr>
        <w:t>2.1.1.2</w:t>
      </w:r>
      <w:r w:rsidRPr="00157853">
        <w:rPr>
          <w:rFonts w:ascii="Arial" w:hAnsi="Arial" w:cs="Arial"/>
          <w:sz w:val="22"/>
          <w:szCs w:val="18"/>
        </w:rPr>
        <w:t>. Gripper, Suction Cup and Air Pump</w:t>
      </w:r>
    </w:p>
    <w:p w14:paraId="485C0128" w14:textId="77777777" w:rsidR="00A64523" w:rsidRPr="00157853" w:rsidRDefault="00A64523" w:rsidP="001F44C3">
      <w:pPr>
        <w:ind w:left="360"/>
        <w:jc w:val="center"/>
        <w:rPr>
          <w:rFonts w:ascii="Arial" w:hAnsi="Arial" w:cs="Arial"/>
          <w:sz w:val="22"/>
          <w:szCs w:val="18"/>
        </w:rPr>
      </w:pPr>
    </w:p>
    <w:p w14:paraId="71AB6471" w14:textId="65C7292D" w:rsidR="001F44C3" w:rsidRPr="006578BD" w:rsidRDefault="001F44C3" w:rsidP="00B967C2">
      <w:pPr>
        <w:ind w:left="360"/>
        <w:jc w:val="both"/>
        <w:rPr>
          <w:rFonts w:ascii="Arial" w:hAnsi="Arial" w:cs="Arial"/>
        </w:rPr>
      </w:pPr>
      <w:r w:rsidRPr="006578BD">
        <w:rPr>
          <w:rFonts w:ascii="Arial" w:hAnsi="Arial" w:cs="Arial"/>
        </w:rPr>
        <w:t xml:space="preserve">In this project, the gripper and the suction cup are used, and both of tools are needed to connect the air pump in Figure </w:t>
      </w:r>
      <w:r w:rsidR="00664797" w:rsidRPr="006578BD">
        <w:rPr>
          <w:rFonts w:ascii="Arial" w:hAnsi="Arial" w:cs="Arial"/>
          <w:lang w:eastAsia="zh-TW"/>
        </w:rPr>
        <w:t>2.1.1.2</w:t>
      </w:r>
      <w:r w:rsidRPr="006578BD">
        <w:rPr>
          <w:rFonts w:ascii="Arial" w:hAnsi="Arial" w:cs="Arial"/>
        </w:rPr>
        <w:t xml:space="preserve">. The air pump is to rapidly evacuate the air from inside the pump to create negative pressure (a vacuum) so that the suction cup can absorb tightly to the surface of the object </w:t>
      </w:r>
      <w:r w:rsidR="001F1334" w:rsidRPr="006578BD">
        <w:rPr>
          <w:rFonts w:ascii="Arial" w:hAnsi="Arial" w:cs="Arial"/>
        </w:rPr>
        <w:fldChar w:fldCharType="begin"/>
      </w:r>
      <w:r w:rsidR="001F1334" w:rsidRPr="006578BD">
        <w:rPr>
          <w:rFonts w:ascii="Arial" w:hAnsi="Arial" w:cs="Arial"/>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1F1334" w:rsidRPr="006578BD">
        <w:rPr>
          <w:rFonts w:ascii="Arial" w:hAnsi="Arial" w:cs="Arial"/>
        </w:rPr>
        <w:fldChar w:fldCharType="separate"/>
      </w:r>
      <w:r w:rsidR="001F1334" w:rsidRPr="006578BD">
        <w:rPr>
          <w:rFonts w:ascii="Arial" w:hAnsi="Arial" w:cs="Arial"/>
          <w:noProof/>
        </w:rPr>
        <w:t>[12]</w:t>
      </w:r>
      <w:r w:rsidR="001F1334" w:rsidRPr="006578BD">
        <w:rPr>
          <w:rFonts w:ascii="Arial" w:hAnsi="Arial" w:cs="Arial"/>
        </w:rPr>
        <w:fldChar w:fldCharType="end"/>
      </w:r>
      <w:r w:rsidRPr="006578BD">
        <w:rPr>
          <w:rFonts w:ascii="Arial" w:hAnsi="Arial" w:cs="Arial"/>
        </w:rPr>
        <w:t xml:space="preserve">. Conversely, the air pump stop evacuating the air to release the object </w:t>
      </w:r>
      <w:r w:rsidR="001F1334" w:rsidRPr="006578BD">
        <w:rPr>
          <w:rFonts w:ascii="Arial" w:hAnsi="Arial" w:cs="Arial"/>
        </w:rPr>
        <w:fldChar w:fldCharType="begin"/>
      </w:r>
      <w:r w:rsidR="001F1334" w:rsidRPr="006578BD">
        <w:rPr>
          <w:rFonts w:ascii="Arial" w:hAnsi="Arial" w:cs="Arial"/>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1F1334" w:rsidRPr="006578BD">
        <w:rPr>
          <w:rFonts w:ascii="Arial" w:hAnsi="Arial" w:cs="Arial"/>
        </w:rPr>
        <w:fldChar w:fldCharType="separate"/>
      </w:r>
      <w:r w:rsidR="001F1334" w:rsidRPr="006578BD">
        <w:rPr>
          <w:rFonts w:ascii="Arial" w:hAnsi="Arial" w:cs="Arial"/>
          <w:noProof/>
        </w:rPr>
        <w:t>[12]</w:t>
      </w:r>
      <w:r w:rsidR="001F1334" w:rsidRPr="006578BD">
        <w:rPr>
          <w:rFonts w:ascii="Arial" w:hAnsi="Arial" w:cs="Arial"/>
        </w:rPr>
        <w:fldChar w:fldCharType="end"/>
      </w:r>
      <w:r w:rsidRPr="006578BD">
        <w:rPr>
          <w:rFonts w:ascii="Arial" w:hAnsi="Arial" w:cs="Arial"/>
        </w:rPr>
        <w:t xml:space="preserve">. For the gripper, the air pump through injecting compressed air into the cylinder through the air tube to push the piston inside the cylinder to open the gripper to release the object </w:t>
      </w:r>
      <w:r w:rsidR="001F1334" w:rsidRPr="006578BD">
        <w:rPr>
          <w:rFonts w:ascii="Arial" w:hAnsi="Arial" w:cs="Arial"/>
        </w:rPr>
        <w:fldChar w:fldCharType="begin"/>
      </w:r>
      <w:r w:rsidR="001F1334" w:rsidRPr="006578BD">
        <w:rPr>
          <w:rFonts w:ascii="Arial" w:hAnsi="Arial" w:cs="Arial"/>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1F1334" w:rsidRPr="006578BD">
        <w:rPr>
          <w:rFonts w:ascii="Arial" w:hAnsi="Arial" w:cs="Arial"/>
        </w:rPr>
        <w:fldChar w:fldCharType="separate"/>
      </w:r>
      <w:r w:rsidR="001F1334" w:rsidRPr="006578BD">
        <w:rPr>
          <w:rFonts w:ascii="Arial" w:hAnsi="Arial" w:cs="Arial"/>
          <w:noProof/>
        </w:rPr>
        <w:t>[12]</w:t>
      </w:r>
      <w:r w:rsidR="001F1334" w:rsidRPr="006578BD">
        <w:rPr>
          <w:rFonts w:ascii="Arial" w:hAnsi="Arial" w:cs="Arial"/>
        </w:rPr>
        <w:fldChar w:fldCharType="end"/>
      </w:r>
      <w:r w:rsidRPr="006578BD">
        <w:rPr>
          <w:rFonts w:ascii="Arial" w:hAnsi="Arial" w:cs="Arial"/>
        </w:rPr>
        <w:t xml:space="preserve">. On the contrast, when the air is released from the cylinder, the gripper will close to </w:t>
      </w:r>
      <w:r w:rsidR="001F1334" w:rsidRPr="006578BD">
        <w:rPr>
          <w:rFonts w:ascii="Arial" w:hAnsi="Arial" w:cs="Arial"/>
        </w:rPr>
        <w:t>grip</w:t>
      </w:r>
      <w:r w:rsidRPr="006578BD">
        <w:rPr>
          <w:rFonts w:ascii="Arial" w:hAnsi="Arial" w:cs="Arial"/>
        </w:rPr>
        <w:t xml:space="preserve"> the object tightly </w:t>
      </w:r>
      <w:r w:rsidR="001F1334" w:rsidRPr="006578BD">
        <w:rPr>
          <w:rFonts w:ascii="Arial" w:hAnsi="Arial" w:cs="Arial"/>
        </w:rPr>
        <w:fldChar w:fldCharType="begin"/>
      </w:r>
      <w:r w:rsidR="001F1334" w:rsidRPr="006578BD">
        <w:rPr>
          <w:rFonts w:ascii="Arial" w:hAnsi="Arial" w:cs="Arial"/>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1F1334" w:rsidRPr="006578BD">
        <w:rPr>
          <w:rFonts w:ascii="Arial" w:hAnsi="Arial" w:cs="Arial"/>
        </w:rPr>
        <w:fldChar w:fldCharType="separate"/>
      </w:r>
      <w:r w:rsidR="001F1334" w:rsidRPr="006578BD">
        <w:rPr>
          <w:rFonts w:ascii="Arial" w:hAnsi="Arial" w:cs="Arial"/>
          <w:noProof/>
        </w:rPr>
        <w:t>[12]</w:t>
      </w:r>
      <w:r w:rsidR="001F1334" w:rsidRPr="006578BD">
        <w:rPr>
          <w:rFonts w:ascii="Arial" w:hAnsi="Arial" w:cs="Arial"/>
        </w:rPr>
        <w:fldChar w:fldCharType="end"/>
      </w:r>
      <w:r w:rsidRPr="006578BD">
        <w:rPr>
          <w:rFonts w:ascii="Arial" w:hAnsi="Arial" w:cs="Arial"/>
        </w:rPr>
        <w:t>.</w:t>
      </w:r>
    </w:p>
    <w:p w14:paraId="57393F22" w14:textId="77777777" w:rsidR="001F44C3" w:rsidRPr="006578BD" w:rsidRDefault="001F44C3" w:rsidP="001F44C3">
      <w:pPr>
        <w:ind w:left="360"/>
        <w:jc w:val="center"/>
        <w:rPr>
          <w:rFonts w:ascii="Arial" w:hAnsi="Arial" w:cs="Arial"/>
        </w:rPr>
      </w:pPr>
    </w:p>
    <w:p w14:paraId="4A37CD66" w14:textId="77777777" w:rsidR="001F44C3" w:rsidRPr="006578BD" w:rsidRDefault="001F44C3" w:rsidP="001F44C3">
      <w:pPr>
        <w:ind w:left="360"/>
        <w:jc w:val="center"/>
        <w:rPr>
          <w:rFonts w:ascii="Arial" w:hAnsi="Arial" w:cs="Arial"/>
        </w:rPr>
      </w:pPr>
      <w:r w:rsidRPr="006578BD">
        <w:rPr>
          <w:rFonts w:ascii="Arial" w:hAnsi="Arial" w:cs="Arial"/>
          <w:noProof/>
        </w:rPr>
        <w:drawing>
          <wp:inline distT="0" distB="0" distL="0" distR="0" wp14:anchorId="507BD9C1" wp14:editId="3A5D9EBD">
            <wp:extent cx="5343662" cy="2229730"/>
            <wp:effectExtent l="0" t="0" r="0" b="0"/>
            <wp:docPr id="1179118312" name="Picture 2" descr="A drawing of a robotic arm&#10;&#10;Description automatically generated">
              <a:extLst xmlns:a="http://schemas.openxmlformats.org/drawingml/2006/main">
                <a:ext uri="{FF2B5EF4-FFF2-40B4-BE49-F238E27FC236}">
                  <a16:creationId xmlns:a16="http://schemas.microsoft.com/office/drawing/2014/main" id="{DE12B10E-A705-35D9-333B-81C30EB301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118312" name="Picture 2" descr="A drawing of a robotic arm&#10;&#10;Description automatically generated">
                      <a:extLst>
                        <a:ext uri="{FF2B5EF4-FFF2-40B4-BE49-F238E27FC236}">
                          <a16:creationId xmlns:a16="http://schemas.microsoft.com/office/drawing/2014/main" id="{DE12B10E-A705-35D9-333B-81C30EB301C2}"/>
                        </a:ext>
                      </a:extLst>
                    </pic:cNvPr>
                    <pic:cNvPicPr>
                      <a:picLocks noChangeAspect="1"/>
                    </pic:cNvPicPr>
                  </pic:nvPicPr>
                  <pic:blipFill>
                    <a:blip r:embed="rId14"/>
                    <a:stretch>
                      <a:fillRect/>
                    </a:stretch>
                  </pic:blipFill>
                  <pic:spPr>
                    <a:xfrm>
                      <a:off x="0" y="0"/>
                      <a:ext cx="5366434" cy="2239232"/>
                    </a:xfrm>
                    <a:prstGeom prst="rect">
                      <a:avLst/>
                    </a:prstGeom>
                  </pic:spPr>
                </pic:pic>
              </a:graphicData>
            </a:graphic>
          </wp:inline>
        </w:drawing>
      </w:r>
    </w:p>
    <w:p w14:paraId="59CF97EC" w14:textId="2FB00E4E" w:rsidR="001F44C3" w:rsidRDefault="001F44C3" w:rsidP="001F44C3">
      <w:pPr>
        <w:ind w:left="360"/>
        <w:jc w:val="center"/>
        <w:rPr>
          <w:rFonts w:ascii="Arial" w:hAnsi="Arial" w:cs="Arial"/>
          <w:sz w:val="22"/>
          <w:szCs w:val="18"/>
          <w:lang w:eastAsia="zh-TW"/>
        </w:rPr>
      </w:pPr>
      <w:r w:rsidRPr="00157853">
        <w:rPr>
          <w:rFonts w:ascii="Arial" w:hAnsi="Arial" w:cs="Arial"/>
          <w:sz w:val="22"/>
          <w:szCs w:val="18"/>
        </w:rPr>
        <w:t xml:space="preserve">Figure </w:t>
      </w:r>
      <w:r w:rsidR="00FF6402" w:rsidRPr="00157853">
        <w:rPr>
          <w:rFonts w:ascii="Arial" w:hAnsi="Arial" w:cs="Arial"/>
          <w:sz w:val="22"/>
          <w:szCs w:val="18"/>
          <w:lang w:eastAsia="zh-TW"/>
        </w:rPr>
        <w:t>2.1.1.3</w:t>
      </w:r>
      <w:r w:rsidRPr="00157853">
        <w:rPr>
          <w:rFonts w:ascii="Arial" w:hAnsi="Arial" w:cs="Arial"/>
          <w:sz w:val="22"/>
          <w:szCs w:val="18"/>
        </w:rPr>
        <w:t>. Schematic of Dobot Magician</w:t>
      </w:r>
      <w:r w:rsidR="00DD162F" w:rsidRPr="00157853">
        <w:rPr>
          <w:rFonts w:ascii="Arial" w:hAnsi="Arial" w:cs="Arial"/>
          <w:sz w:val="22"/>
          <w:szCs w:val="18"/>
          <w:lang w:eastAsia="zh-TW"/>
        </w:rPr>
        <w:t xml:space="preserve"> </w:t>
      </w:r>
      <w:r w:rsidR="00DD162F" w:rsidRPr="00157853">
        <w:rPr>
          <w:rFonts w:ascii="Arial" w:hAnsi="Arial" w:cs="Arial"/>
          <w:sz w:val="22"/>
          <w:szCs w:val="18"/>
          <w:lang w:eastAsia="zh-TW"/>
        </w:rPr>
        <w:fldChar w:fldCharType="begin"/>
      </w:r>
      <w:r w:rsidR="00DD162F" w:rsidRPr="00157853">
        <w:rPr>
          <w:rFonts w:ascii="Arial" w:hAnsi="Arial" w:cs="Arial"/>
          <w:sz w:val="22"/>
          <w:szCs w:val="18"/>
          <w:lang w:eastAsia="zh-TW"/>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DD162F" w:rsidRPr="00157853">
        <w:rPr>
          <w:rFonts w:ascii="Arial" w:hAnsi="Arial" w:cs="Arial"/>
          <w:sz w:val="22"/>
          <w:szCs w:val="18"/>
          <w:lang w:eastAsia="zh-TW"/>
        </w:rPr>
        <w:fldChar w:fldCharType="separate"/>
      </w:r>
      <w:r w:rsidR="00DD162F" w:rsidRPr="00157853">
        <w:rPr>
          <w:rFonts w:ascii="Arial" w:hAnsi="Arial" w:cs="Arial"/>
          <w:noProof/>
          <w:sz w:val="22"/>
          <w:szCs w:val="18"/>
          <w:lang w:eastAsia="zh-TW"/>
        </w:rPr>
        <w:t>[12]</w:t>
      </w:r>
      <w:r w:rsidR="00DD162F" w:rsidRPr="00157853">
        <w:rPr>
          <w:rFonts w:ascii="Arial" w:hAnsi="Arial" w:cs="Arial"/>
          <w:sz w:val="22"/>
          <w:szCs w:val="18"/>
          <w:lang w:eastAsia="zh-TW"/>
        </w:rPr>
        <w:fldChar w:fldCharType="end"/>
      </w:r>
    </w:p>
    <w:p w14:paraId="273B1D54" w14:textId="77777777" w:rsidR="00C42C3B" w:rsidRPr="00C42C3B" w:rsidRDefault="00C42C3B" w:rsidP="001F44C3">
      <w:pPr>
        <w:ind w:left="360"/>
        <w:jc w:val="center"/>
        <w:rPr>
          <w:rFonts w:ascii="Arial" w:hAnsi="Arial" w:cs="Arial"/>
          <w:sz w:val="22"/>
          <w:szCs w:val="18"/>
          <w:lang w:eastAsia="zh-TW"/>
        </w:rPr>
      </w:pPr>
    </w:p>
    <w:p w14:paraId="0C0418B9" w14:textId="77777777" w:rsidR="001F44C3" w:rsidRPr="006578BD" w:rsidRDefault="001F44C3" w:rsidP="001F44C3">
      <w:pPr>
        <w:ind w:left="360"/>
        <w:rPr>
          <w:rFonts w:ascii="Arial" w:hAnsi="Arial" w:cs="Arial"/>
          <w:noProof/>
        </w:rPr>
      </w:pPr>
      <w:r w:rsidRPr="006578BD">
        <w:rPr>
          <w:rFonts w:ascii="Arial" w:hAnsi="Arial" w:cs="Arial"/>
          <w:noProof/>
        </w:rPr>
        <w:drawing>
          <wp:inline distT="0" distB="0" distL="0" distR="0" wp14:anchorId="349F7DBF" wp14:editId="65A7CDFE">
            <wp:extent cx="2328447" cy="2065362"/>
            <wp:effectExtent l="0" t="0" r="0" b="0"/>
            <wp:docPr id="13" name="Picture 12" descr="A blue line drawing of a mechanical arm&#10;&#10;Description automatically generated">
              <a:extLst xmlns:a="http://schemas.openxmlformats.org/drawingml/2006/main">
                <a:ext uri="{FF2B5EF4-FFF2-40B4-BE49-F238E27FC236}">
                  <a16:creationId xmlns:a16="http://schemas.microsoft.com/office/drawing/2014/main" id="{5689312E-0C2E-7882-E3E2-EB6B25811A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blue line drawing of a mechanical arm&#10;&#10;Description automatically generated">
                      <a:extLst>
                        <a:ext uri="{FF2B5EF4-FFF2-40B4-BE49-F238E27FC236}">
                          <a16:creationId xmlns:a16="http://schemas.microsoft.com/office/drawing/2014/main" id="{5689312E-0C2E-7882-E3E2-EB6B25811AEF}"/>
                        </a:ext>
                      </a:extLst>
                    </pic:cNvPr>
                    <pic:cNvPicPr>
                      <a:picLocks noChangeAspect="1"/>
                    </pic:cNvPicPr>
                  </pic:nvPicPr>
                  <pic:blipFill>
                    <a:blip r:embed="rId15"/>
                    <a:stretch>
                      <a:fillRect/>
                    </a:stretch>
                  </pic:blipFill>
                  <pic:spPr>
                    <a:xfrm>
                      <a:off x="0" y="0"/>
                      <a:ext cx="2332941" cy="2069348"/>
                    </a:xfrm>
                    <a:prstGeom prst="rect">
                      <a:avLst/>
                    </a:prstGeom>
                  </pic:spPr>
                </pic:pic>
              </a:graphicData>
            </a:graphic>
          </wp:inline>
        </w:drawing>
      </w:r>
      <w:r w:rsidRPr="006578BD">
        <w:rPr>
          <w:rFonts w:ascii="Arial" w:hAnsi="Arial" w:cs="Arial"/>
          <w:noProof/>
        </w:rPr>
        <w:t xml:space="preserve"> </w:t>
      </w:r>
      <w:r w:rsidRPr="006578BD">
        <w:rPr>
          <w:rFonts w:ascii="Arial" w:hAnsi="Arial" w:cs="Arial"/>
          <w:noProof/>
        </w:rPr>
        <w:drawing>
          <wp:inline distT="0" distB="0" distL="0" distR="0" wp14:anchorId="71967FA8" wp14:editId="35AC4FEF">
            <wp:extent cx="3108604" cy="1553992"/>
            <wp:effectExtent l="0" t="0" r="0" b="8255"/>
            <wp:docPr id="15" name="Picture 14" descr="A drawing of a mechanical component&#10;&#10;Description automatically generated with medium confidence">
              <a:extLst xmlns:a="http://schemas.openxmlformats.org/drawingml/2006/main">
                <a:ext uri="{FF2B5EF4-FFF2-40B4-BE49-F238E27FC236}">
                  <a16:creationId xmlns:a16="http://schemas.microsoft.com/office/drawing/2014/main" id="{0441C4F4-DD24-7A93-4C63-EDEBDEF6F4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drawing of a mechanical component&#10;&#10;Description automatically generated with medium confidence">
                      <a:extLst>
                        <a:ext uri="{FF2B5EF4-FFF2-40B4-BE49-F238E27FC236}">
                          <a16:creationId xmlns:a16="http://schemas.microsoft.com/office/drawing/2014/main" id="{0441C4F4-DD24-7A93-4C63-EDEBDEF6F445}"/>
                        </a:ext>
                      </a:extLst>
                    </pic:cNvPr>
                    <pic:cNvPicPr>
                      <a:picLocks noChangeAspect="1"/>
                    </pic:cNvPicPr>
                  </pic:nvPicPr>
                  <pic:blipFill rotWithShape="1">
                    <a:blip r:embed="rId16"/>
                    <a:srcRect l="3000" t="7498" r="2079" b="5470"/>
                    <a:stretch/>
                  </pic:blipFill>
                  <pic:spPr bwMode="auto">
                    <a:xfrm>
                      <a:off x="0" y="0"/>
                      <a:ext cx="3133025" cy="1566200"/>
                    </a:xfrm>
                    <a:prstGeom prst="rect">
                      <a:avLst/>
                    </a:prstGeom>
                    <a:ln>
                      <a:noFill/>
                    </a:ln>
                    <a:extLst>
                      <a:ext uri="{53640926-AAD7-44D8-BBD7-CCE9431645EC}">
                        <a14:shadowObscured xmlns:a14="http://schemas.microsoft.com/office/drawing/2010/main"/>
                      </a:ext>
                    </a:extLst>
                  </pic:spPr>
                </pic:pic>
              </a:graphicData>
            </a:graphic>
          </wp:inline>
        </w:drawing>
      </w:r>
    </w:p>
    <w:p w14:paraId="14351879" w14:textId="54DF4F2F" w:rsidR="001F44C3" w:rsidRPr="00157853" w:rsidRDefault="001F44C3" w:rsidP="001F44C3">
      <w:pPr>
        <w:ind w:left="360"/>
        <w:jc w:val="center"/>
        <w:rPr>
          <w:rFonts w:ascii="Arial" w:hAnsi="Arial" w:cs="Arial"/>
          <w:sz w:val="22"/>
          <w:szCs w:val="18"/>
        </w:rPr>
      </w:pPr>
      <w:r w:rsidRPr="00157853">
        <w:rPr>
          <w:rFonts w:ascii="Arial" w:hAnsi="Arial" w:cs="Arial"/>
          <w:sz w:val="22"/>
          <w:szCs w:val="18"/>
        </w:rPr>
        <w:t xml:space="preserve">Figure </w:t>
      </w:r>
      <w:r w:rsidR="00BC0B86" w:rsidRPr="00157853">
        <w:rPr>
          <w:rFonts w:ascii="Arial" w:hAnsi="Arial" w:cs="Arial"/>
          <w:sz w:val="22"/>
          <w:szCs w:val="18"/>
          <w:lang w:eastAsia="zh-TW"/>
        </w:rPr>
        <w:t>2.1.1.4</w:t>
      </w:r>
      <w:r w:rsidRPr="00157853">
        <w:rPr>
          <w:rFonts w:ascii="Arial" w:hAnsi="Arial" w:cs="Arial"/>
          <w:sz w:val="22"/>
          <w:szCs w:val="18"/>
        </w:rPr>
        <w:t>. Length of Dobot Magician</w:t>
      </w:r>
      <w:r w:rsidR="006578BD" w:rsidRPr="00157853">
        <w:rPr>
          <w:rFonts w:ascii="Arial" w:hAnsi="Arial" w:cs="Arial"/>
          <w:sz w:val="22"/>
          <w:szCs w:val="18"/>
          <w:lang w:eastAsia="zh-TW"/>
        </w:rPr>
        <w:t xml:space="preserve"> </w:t>
      </w:r>
      <w:r w:rsidR="006578BD" w:rsidRPr="00157853">
        <w:rPr>
          <w:rFonts w:ascii="Arial" w:hAnsi="Arial" w:cs="Arial"/>
          <w:sz w:val="22"/>
          <w:szCs w:val="18"/>
        </w:rPr>
        <w:fldChar w:fldCharType="begin"/>
      </w:r>
      <w:r w:rsidR="006578BD" w:rsidRPr="00157853">
        <w:rPr>
          <w:rFonts w:ascii="Arial" w:hAnsi="Arial" w:cs="Arial"/>
          <w:sz w:val="22"/>
          <w:szCs w:val="18"/>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6578BD" w:rsidRPr="00157853">
        <w:rPr>
          <w:rFonts w:ascii="Arial" w:hAnsi="Arial" w:cs="Arial"/>
          <w:sz w:val="22"/>
          <w:szCs w:val="18"/>
        </w:rPr>
        <w:fldChar w:fldCharType="separate"/>
      </w:r>
      <w:r w:rsidR="006578BD" w:rsidRPr="00157853">
        <w:rPr>
          <w:rFonts w:ascii="Arial" w:hAnsi="Arial" w:cs="Arial"/>
          <w:noProof/>
          <w:sz w:val="22"/>
          <w:szCs w:val="18"/>
        </w:rPr>
        <w:t>[12]</w:t>
      </w:r>
      <w:r w:rsidR="006578BD" w:rsidRPr="00157853">
        <w:rPr>
          <w:rFonts w:ascii="Arial" w:hAnsi="Arial" w:cs="Arial"/>
          <w:sz w:val="22"/>
          <w:szCs w:val="18"/>
        </w:rPr>
        <w:fldChar w:fldCharType="end"/>
      </w:r>
    </w:p>
    <w:p w14:paraId="53F89453" w14:textId="77777777" w:rsidR="001F44C3" w:rsidRPr="006578BD" w:rsidRDefault="001F44C3" w:rsidP="001F44C3">
      <w:pPr>
        <w:ind w:left="360"/>
        <w:rPr>
          <w:rFonts w:ascii="Arial" w:hAnsi="Arial" w:cs="Arial"/>
          <w:noProof/>
        </w:rPr>
      </w:pPr>
      <w:r w:rsidRPr="006578BD">
        <w:rPr>
          <w:rFonts w:ascii="Arial" w:hAnsi="Arial" w:cs="Arial"/>
          <w:noProof/>
        </w:rPr>
        <w:lastRenderedPageBreak/>
        <w:drawing>
          <wp:inline distT="0" distB="0" distL="0" distR="0" wp14:anchorId="2E836010" wp14:editId="0109104C">
            <wp:extent cx="2106412" cy="1678549"/>
            <wp:effectExtent l="0" t="0" r="8255" b="0"/>
            <wp:docPr id="790033699" name="Picture 8" descr="A drawing of a mechanical arm&#10;&#10;Description automatically generated">
              <a:extLst xmlns:a="http://schemas.openxmlformats.org/drawingml/2006/main">
                <a:ext uri="{FF2B5EF4-FFF2-40B4-BE49-F238E27FC236}">
                  <a16:creationId xmlns:a16="http://schemas.microsoft.com/office/drawing/2014/main" id="{F69B4C0F-2ADF-D2C6-69C3-F18C1B5CF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033699" name="Picture 8" descr="A drawing of a mechanical arm&#10;&#10;Description automatically generated">
                      <a:extLst>
                        <a:ext uri="{FF2B5EF4-FFF2-40B4-BE49-F238E27FC236}">
                          <a16:creationId xmlns:a16="http://schemas.microsoft.com/office/drawing/2014/main" id="{F69B4C0F-2ADF-D2C6-69C3-F18C1B5CF1FE}"/>
                        </a:ext>
                      </a:extLst>
                    </pic:cNvPr>
                    <pic:cNvPicPr>
                      <a:picLocks noChangeAspect="1"/>
                    </pic:cNvPicPr>
                  </pic:nvPicPr>
                  <pic:blipFill rotWithShape="1">
                    <a:blip r:embed="rId17"/>
                    <a:srcRect l="6046" r="6646"/>
                    <a:stretch/>
                  </pic:blipFill>
                  <pic:spPr bwMode="auto">
                    <a:xfrm>
                      <a:off x="0" y="0"/>
                      <a:ext cx="2116258" cy="1686395"/>
                    </a:xfrm>
                    <a:prstGeom prst="rect">
                      <a:avLst/>
                    </a:prstGeom>
                    <a:ln>
                      <a:noFill/>
                    </a:ln>
                    <a:extLst>
                      <a:ext uri="{53640926-AAD7-44D8-BBD7-CCE9431645EC}">
                        <a14:shadowObscured xmlns:a14="http://schemas.microsoft.com/office/drawing/2010/main"/>
                      </a:ext>
                    </a:extLst>
                  </pic:spPr>
                </pic:pic>
              </a:graphicData>
            </a:graphic>
          </wp:inline>
        </w:drawing>
      </w:r>
      <w:r w:rsidRPr="006578BD">
        <w:rPr>
          <w:rFonts w:ascii="Arial" w:hAnsi="Arial" w:cs="Arial"/>
          <w:noProof/>
        </w:rPr>
        <w:t xml:space="preserve"> </w:t>
      </w:r>
      <w:r w:rsidRPr="006578BD">
        <w:rPr>
          <w:rFonts w:ascii="Arial" w:hAnsi="Arial" w:cs="Arial"/>
          <w:noProof/>
        </w:rPr>
        <w:drawing>
          <wp:inline distT="0" distB="0" distL="0" distR="0" wp14:anchorId="53C2D5DA" wp14:editId="7492E668">
            <wp:extent cx="3293134" cy="1385423"/>
            <wp:effectExtent l="0" t="0" r="2540" b="5715"/>
            <wp:docPr id="11" name="Picture 10" descr="A drawing of a robotic arm&#10;&#10;Description automatically generated">
              <a:extLst xmlns:a="http://schemas.openxmlformats.org/drawingml/2006/main">
                <a:ext uri="{FF2B5EF4-FFF2-40B4-BE49-F238E27FC236}">
                  <a16:creationId xmlns:a16="http://schemas.microsoft.com/office/drawing/2014/main" id="{9370E304-BD64-45B8-D2C1-14B6FB652F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drawing of a robotic arm&#10;&#10;Description automatically generated">
                      <a:extLst>
                        <a:ext uri="{FF2B5EF4-FFF2-40B4-BE49-F238E27FC236}">
                          <a16:creationId xmlns:a16="http://schemas.microsoft.com/office/drawing/2014/main" id="{9370E304-BD64-45B8-D2C1-14B6FB652F8D}"/>
                        </a:ext>
                      </a:extLst>
                    </pic:cNvPr>
                    <pic:cNvPicPr>
                      <a:picLocks noChangeAspect="1"/>
                    </pic:cNvPicPr>
                  </pic:nvPicPr>
                  <pic:blipFill rotWithShape="1">
                    <a:blip r:embed="rId18"/>
                    <a:srcRect t="10106" r="3510"/>
                    <a:stretch/>
                  </pic:blipFill>
                  <pic:spPr bwMode="auto">
                    <a:xfrm>
                      <a:off x="0" y="0"/>
                      <a:ext cx="3324607" cy="1398664"/>
                    </a:xfrm>
                    <a:prstGeom prst="rect">
                      <a:avLst/>
                    </a:prstGeom>
                    <a:ln>
                      <a:noFill/>
                    </a:ln>
                    <a:extLst>
                      <a:ext uri="{53640926-AAD7-44D8-BBD7-CCE9431645EC}">
                        <a14:shadowObscured xmlns:a14="http://schemas.microsoft.com/office/drawing/2010/main"/>
                      </a:ext>
                    </a:extLst>
                  </pic:spPr>
                </pic:pic>
              </a:graphicData>
            </a:graphic>
          </wp:inline>
        </w:drawing>
      </w:r>
    </w:p>
    <w:p w14:paraId="025F211A" w14:textId="63E9D1C6" w:rsidR="001F44C3" w:rsidRDefault="001F44C3" w:rsidP="001F44C3">
      <w:pPr>
        <w:ind w:left="360"/>
        <w:jc w:val="center"/>
        <w:rPr>
          <w:rFonts w:ascii="Arial" w:hAnsi="Arial" w:cs="Arial"/>
          <w:noProof/>
          <w:sz w:val="22"/>
          <w:szCs w:val="18"/>
          <w:lang w:eastAsia="zh-TW"/>
        </w:rPr>
      </w:pPr>
      <w:r w:rsidRPr="00157853">
        <w:rPr>
          <w:rFonts w:ascii="Arial" w:hAnsi="Arial" w:cs="Arial"/>
          <w:noProof/>
          <w:sz w:val="22"/>
          <w:szCs w:val="18"/>
        </w:rPr>
        <w:t xml:space="preserve">Figure </w:t>
      </w:r>
      <w:r w:rsidR="006578BD" w:rsidRPr="00157853">
        <w:rPr>
          <w:rFonts w:ascii="Arial" w:hAnsi="Arial" w:cs="Arial"/>
          <w:noProof/>
          <w:sz w:val="22"/>
          <w:szCs w:val="18"/>
          <w:lang w:eastAsia="zh-TW"/>
        </w:rPr>
        <w:t>2.1.1.5</w:t>
      </w:r>
      <w:r w:rsidRPr="00157853">
        <w:rPr>
          <w:rFonts w:ascii="Arial" w:hAnsi="Arial" w:cs="Arial"/>
          <w:noProof/>
          <w:sz w:val="22"/>
          <w:szCs w:val="18"/>
        </w:rPr>
        <w:t>. Joint Angles and Original Coordinate</w:t>
      </w:r>
      <w:r w:rsidR="006578BD" w:rsidRPr="00157853">
        <w:rPr>
          <w:rFonts w:ascii="Arial" w:hAnsi="Arial" w:cs="Arial"/>
          <w:noProof/>
          <w:sz w:val="22"/>
          <w:szCs w:val="18"/>
          <w:lang w:eastAsia="zh-TW"/>
        </w:rPr>
        <w:t xml:space="preserve"> </w:t>
      </w:r>
      <w:r w:rsidR="006578BD" w:rsidRPr="00157853">
        <w:rPr>
          <w:rFonts w:ascii="Arial" w:hAnsi="Arial" w:cs="Arial"/>
          <w:noProof/>
          <w:sz w:val="22"/>
          <w:szCs w:val="18"/>
          <w:lang w:eastAsia="zh-TW"/>
        </w:rPr>
        <w:fldChar w:fldCharType="begin"/>
      </w:r>
      <w:r w:rsidR="006578BD" w:rsidRPr="00157853">
        <w:rPr>
          <w:rFonts w:ascii="Arial" w:hAnsi="Arial" w:cs="Arial"/>
          <w:noProof/>
          <w:sz w:val="22"/>
          <w:szCs w:val="18"/>
          <w:lang w:eastAsia="zh-TW"/>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6578BD" w:rsidRPr="00157853">
        <w:rPr>
          <w:rFonts w:ascii="Arial" w:hAnsi="Arial" w:cs="Arial"/>
          <w:noProof/>
          <w:sz w:val="22"/>
          <w:szCs w:val="18"/>
          <w:lang w:eastAsia="zh-TW"/>
        </w:rPr>
        <w:fldChar w:fldCharType="separate"/>
      </w:r>
      <w:r w:rsidR="006578BD" w:rsidRPr="00157853">
        <w:rPr>
          <w:rFonts w:ascii="Arial" w:hAnsi="Arial" w:cs="Arial"/>
          <w:noProof/>
          <w:sz w:val="22"/>
          <w:szCs w:val="18"/>
          <w:lang w:eastAsia="zh-TW"/>
        </w:rPr>
        <w:t>[12]</w:t>
      </w:r>
      <w:r w:rsidR="006578BD" w:rsidRPr="00157853">
        <w:rPr>
          <w:rFonts w:ascii="Arial" w:hAnsi="Arial" w:cs="Arial"/>
          <w:noProof/>
          <w:sz w:val="22"/>
          <w:szCs w:val="18"/>
          <w:lang w:eastAsia="zh-TW"/>
        </w:rPr>
        <w:fldChar w:fldCharType="end"/>
      </w:r>
    </w:p>
    <w:p w14:paraId="0B7D27DA" w14:textId="77777777" w:rsidR="00664EFD" w:rsidRPr="00157853" w:rsidRDefault="00664EFD" w:rsidP="001F44C3">
      <w:pPr>
        <w:ind w:left="360"/>
        <w:jc w:val="center"/>
        <w:rPr>
          <w:rFonts w:ascii="Arial" w:hAnsi="Arial" w:cs="Arial"/>
          <w:noProof/>
          <w:sz w:val="22"/>
          <w:szCs w:val="18"/>
          <w:lang w:eastAsia="zh-TW"/>
        </w:rPr>
      </w:pPr>
    </w:p>
    <w:p w14:paraId="168599F8" w14:textId="77777777" w:rsidR="001F44C3" w:rsidRPr="006578BD" w:rsidRDefault="001F44C3" w:rsidP="001F44C3">
      <w:pPr>
        <w:ind w:left="360"/>
        <w:rPr>
          <w:rFonts w:ascii="Arial" w:hAnsi="Arial" w:cs="Arial"/>
          <w:noProof/>
        </w:rPr>
      </w:pPr>
      <w:r w:rsidRPr="006578BD">
        <w:rPr>
          <w:rFonts w:ascii="Arial" w:hAnsi="Arial" w:cs="Arial"/>
          <w:noProof/>
        </w:rPr>
        <w:drawing>
          <wp:inline distT="0" distB="0" distL="0" distR="0" wp14:anchorId="429E23C2" wp14:editId="47CEAC9B">
            <wp:extent cx="3322761" cy="3063258"/>
            <wp:effectExtent l="0" t="0" r="0" b="3810"/>
            <wp:docPr id="5" name="Picture 4" descr="A drawing of a mechanical arm&#10;&#10;Description automatically generated">
              <a:extLst xmlns:a="http://schemas.openxmlformats.org/drawingml/2006/main">
                <a:ext uri="{FF2B5EF4-FFF2-40B4-BE49-F238E27FC236}">
                  <a16:creationId xmlns:a16="http://schemas.microsoft.com/office/drawing/2014/main" id="{392C007F-47F0-1C14-B5ED-BA2433727B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rawing of a mechanical arm&#10;&#10;Description automatically generated">
                      <a:extLst>
                        <a:ext uri="{FF2B5EF4-FFF2-40B4-BE49-F238E27FC236}">
                          <a16:creationId xmlns:a16="http://schemas.microsoft.com/office/drawing/2014/main" id="{392C007F-47F0-1C14-B5ED-BA2433727BB4}"/>
                        </a:ext>
                      </a:extLst>
                    </pic:cNvPr>
                    <pic:cNvPicPr>
                      <a:picLocks noChangeAspect="1"/>
                    </pic:cNvPicPr>
                  </pic:nvPicPr>
                  <pic:blipFill>
                    <a:blip r:embed="rId19"/>
                    <a:stretch>
                      <a:fillRect/>
                    </a:stretch>
                  </pic:blipFill>
                  <pic:spPr>
                    <a:xfrm>
                      <a:off x="0" y="0"/>
                      <a:ext cx="3327241" cy="3067388"/>
                    </a:xfrm>
                    <a:prstGeom prst="rect">
                      <a:avLst/>
                    </a:prstGeom>
                  </pic:spPr>
                </pic:pic>
              </a:graphicData>
            </a:graphic>
          </wp:inline>
        </w:drawing>
      </w:r>
      <w:r w:rsidRPr="006578BD">
        <w:rPr>
          <w:rFonts w:ascii="Arial" w:hAnsi="Arial" w:cs="Arial"/>
          <w:noProof/>
        </w:rPr>
        <w:t xml:space="preserve"> </w:t>
      </w:r>
      <w:r w:rsidRPr="006578BD">
        <w:rPr>
          <w:rFonts w:ascii="Arial" w:hAnsi="Arial" w:cs="Arial"/>
          <w:noProof/>
        </w:rPr>
        <w:drawing>
          <wp:inline distT="0" distB="0" distL="0" distR="0" wp14:anchorId="5EC09C0F" wp14:editId="1E2FDEEB">
            <wp:extent cx="2124221" cy="3068320"/>
            <wp:effectExtent l="0" t="0" r="9525" b="0"/>
            <wp:docPr id="520264598" name="Picture 6" descr="A drawing of a machine&#10;&#10;Description automatically generated">
              <a:extLst xmlns:a="http://schemas.openxmlformats.org/drawingml/2006/main">
                <a:ext uri="{FF2B5EF4-FFF2-40B4-BE49-F238E27FC236}">
                  <a16:creationId xmlns:a16="http://schemas.microsoft.com/office/drawing/2014/main" id="{19B54F31-7AD4-0647-6A43-588BCC1530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64598" name="Picture 6" descr="A drawing of a machine&#10;&#10;Description automatically generated">
                      <a:extLst>
                        <a:ext uri="{FF2B5EF4-FFF2-40B4-BE49-F238E27FC236}">
                          <a16:creationId xmlns:a16="http://schemas.microsoft.com/office/drawing/2014/main" id="{19B54F31-7AD4-0647-6A43-588BCC15305D}"/>
                        </a:ext>
                      </a:extLst>
                    </pic:cNvPr>
                    <pic:cNvPicPr>
                      <a:picLocks noChangeAspect="1"/>
                    </pic:cNvPicPr>
                  </pic:nvPicPr>
                  <pic:blipFill rotWithShape="1">
                    <a:blip r:embed="rId20"/>
                    <a:srcRect l="20303" t="6021" r="14429" b="3669"/>
                    <a:stretch/>
                  </pic:blipFill>
                  <pic:spPr bwMode="auto">
                    <a:xfrm>
                      <a:off x="0" y="0"/>
                      <a:ext cx="2124367" cy="3068531"/>
                    </a:xfrm>
                    <a:prstGeom prst="rect">
                      <a:avLst/>
                    </a:prstGeom>
                    <a:ln>
                      <a:noFill/>
                    </a:ln>
                    <a:extLst>
                      <a:ext uri="{53640926-AAD7-44D8-BBD7-CCE9431645EC}">
                        <a14:shadowObscured xmlns:a14="http://schemas.microsoft.com/office/drawing/2010/main"/>
                      </a:ext>
                    </a:extLst>
                  </pic:spPr>
                </pic:pic>
              </a:graphicData>
            </a:graphic>
          </wp:inline>
        </w:drawing>
      </w:r>
    </w:p>
    <w:p w14:paraId="1F911360" w14:textId="6D37D736" w:rsidR="00664EFD" w:rsidRPr="00664EFD" w:rsidRDefault="001F44C3" w:rsidP="00664EFD">
      <w:pPr>
        <w:ind w:left="360"/>
        <w:jc w:val="center"/>
        <w:rPr>
          <w:rFonts w:ascii="Arial" w:hAnsi="Arial" w:cs="Arial"/>
          <w:noProof/>
          <w:sz w:val="22"/>
          <w:szCs w:val="18"/>
          <w:lang w:val="en-US" w:eastAsia="zh-TW"/>
        </w:rPr>
      </w:pPr>
      <w:r w:rsidRPr="00157853">
        <w:rPr>
          <w:rFonts w:ascii="Arial" w:hAnsi="Arial" w:cs="Arial"/>
          <w:noProof/>
          <w:sz w:val="22"/>
          <w:szCs w:val="18"/>
        </w:rPr>
        <w:t xml:space="preserve">Figure </w:t>
      </w:r>
      <w:r w:rsidR="00AC5D16" w:rsidRPr="00157853">
        <w:rPr>
          <w:rFonts w:ascii="Arial" w:hAnsi="Arial" w:cs="Arial" w:hint="eastAsia"/>
          <w:noProof/>
          <w:sz w:val="22"/>
          <w:szCs w:val="18"/>
          <w:lang w:eastAsia="zh-TW"/>
        </w:rPr>
        <w:t>2.1.1.6</w:t>
      </w:r>
      <w:r w:rsidRPr="00157853">
        <w:rPr>
          <w:rFonts w:ascii="Arial" w:hAnsi="Arial" w:cs="Arial"/>
          <w:noProof/>
          <w:sz w:val="22"/>
          <w:szCs w:val="18"/>
        </w:rPr>
        <w:t>. Joint Angles Range</w:t>
      </w:r>
      <w:r w:rsidR="004916C8" w:rsidRPr="00157853">
        <w:rPr>
          <w:rFonts w:ascii="Arial" w:hAnsi="Arial" w:cs="Arial" w:hint="eastAsia"/>
          <w:noProof/>
          <w:sz w:val="22"/>
          <w:szCs w:val="18"/>
          <w:lang w:eastAsia="zh-TW"/>
        </w:rPr>
        <w:t xml:space="preserve"> </w:t>
      </w:r>
      <w:r w:rsidR="004916C8" w:rsidRPr="00157853">
        <w:rPr>
          <w:rFonts w:ascii="Arial" w:hAnsi="Arial" w:cs="Arial"/>
          <w:noProof/>
          <w:sz w:val="22"/>
          <w:szCs w:val="18"/>
          <w:lang w:eastAsia="zh-TW"/>
        </w:rPr>
        <w:fldChar w:fldCharType="begin"/>
      </w:r>
      <w:r w:rsidR="004916C8" w:rsidRPr="00157853">
        <w:rPr>
          <w:rFonts w:ascii="Arial" w:hAnsi="Arial" w:cs="Arial"/>
          <w:noProof/>
          <w:sz w:val="22"/>
          <w:szCs w:val="18"/>
          <w:lang w:eastAsia="zh-TW"/>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4916C8" w:rsidRPr="00157853">
        <w:rPr>
          <w:rFonts w:ascii="Arial" w:hAnsi="Arial" w:cs="Arial"/>
          <w:noProof/>
          <w:sz w:val="22"/>
          <w:szCs w:val="18"/>
          <w:lang w:eastAsia="zh-TW"/>
        </w:rPr>
        <w:fldChar w:fldCharType="separate"/>
      </w:r>
      <w:r w:rsidR="004916C8" w:rsidRPr="00157853">
        <w:rPr>
          <w:rFonts w:ascii="Arial" w:hAnsi="Arial" w:cs="Arial"/>
          <w:noProof/>
          <w:sz w:val="22"/>
          <w:szCs w:val="18"/>
          <w:lang w:eastAsia="zh-TW"/>
        </w:rPr>
        <w:t>[12]</w:t>
      </w:r>
      <w:r w:rsidR="004916C8" w:rsidRPr="00157853">
        <w:rPr>
          <w:rFonts w:ascii="Arial" w:hAnsi="Arial" w:cs="Arial"/>
          <w:noProof/>
          <w:sz w:val="22"/>
          <w:szCs w:val="18"/>
          <w:lang w:eastAsia="zh-TW"/>
        </w:rPr>
        <w:fldChar w:fldCharType="end"/>
      </w:r>
    </w:p>
    <w:p w14:paraId="5E54EC45" w14:textId="2382313F" w:rsidR="001F44C3" w:rsidRPr="006578BD" w:rsidRDefault="001F44C3" w:rsidP="00B967C2">
      <w:pPr>
        <w:ind w:left="360"/>
        <w:jc w:val="both"/>
        <w:rPr>
          <w:rFonts w:ascii="Arial" w:hAnsi="Arial" w:cs="Arial"/>
          <w:noProof/>
          <w:lang w:eastAsia="zh-TW"/>
        </w:rPr>
      </w:pPr>
      <w:r w:rsidRPr="006578BD">
        <w:rPr>
          <w:rFonts w:ascii="Arial" w:hAnsi="Arial" w:cs="Arial"/>
          <w:noProof/>
        </w:rPr>
        <w:t xml:space="preserve">Based on the above figures, the parameters of Dobot Magician are shown in </w:t>
      </w:r>
      <w:r w:rsidR="00537D76">
        <w:rPr>
          <w:rFonts w:ascii="Arial" w:hAnsi="Arial" w:cs="Arial" w:hint="eastAsia"/>
          <w:noProof/>
          <w:lang w:eastAsia="zh-TW"/>
        </w:rPr>
        <w:t>Table 2.1.1.</w:t>
      </w:r>
      <w:r w:rsidR="003D27CD">
        <w:rPr>
          <w:rFonts w:ascii="Arial" w:hAnsi="Arial" w:cs="Arial" w:hint="eastAsia"/>
          <w:noProof/>
          <w:lang w:eastAsia="zh-TW"/>
        </w:rPr>
        <w:t>1.</w:t>
      </w:r>
    </w:p>
    <w:p w14:paraId="7AF8EC74" w14:textId="2B0B7FF9" w:rsidR="001F44C3" w:rsidRPr="006578BD" w:rsidRDefault="001F44C3" w:rsidP="001F44C3">
      <w:pPr>
        <w:ind w:left="360"/>
        <w:rPr>
          <w:rFonts w:ascii="Arial" w:hAnsi="Arial" w:cs="Arial"/>
          <w:noProof/>
        </w:rPr>
      </w:pPr>
      <w:r w:rsidRPr="006578BD">
        <w:rPr>
          <w:rFonts w:ascii="Arial" w:hAnsi="Arial" w:cs="Arial"/>
          <w:noProof/>
        </w:rPr>
        <w:t xml:space="preserve">Table </w:t>
      </w:r>
      <w:r w:rsidR="00537D76">
        <w:rPr>
          <w:rFonts w:ascii="Arial" w:hAnsi="Arial" w:cs="Arial" w:hint="eastAsia"/>
          <w:noProof/>
          <w:lang w:eastAsia="zh-TW"/>
        </w:rPr>
        <w:t>2.1.1</w:t>
      </w:r>
      <w:r w:rsidR="003D27CD">
        <w:rPr>
          <w:rFonts w:ascii="Arial" w:hAnsi="Arial" w:cs="Arial" w:hint="eastAsia"/>
          <w:noProof/>
          <w:lang w:eastAsia="zh-TW"/>
        </w:rPr>
        <w:t>.1</w:t>
      </w:r>
      <w:r w:rsidRPr="006578BD">
        <w:rPr>
          <w:rFonts w:ascii="Arial" w:hAnsi="Arial" w:cs="Arial"/>
          <w:noProof/>
        </w:rPr>
        <w:t xml:space="preserve">. Dobot Magician Parameters </w:t>
      </w:r>
      <w:r w:rsidR="00E90C9B">
        <w:rPr>
          <w:rFonts w:ascii="Arial" w:hAnsi="Arial" w:cs="Arial"/>
          <w:noProof/>
        </w:rPr>
        <w:fldChar w:fldCharType="begin"/>
      </w:r>
      <w:r w:rsidR="00E90C9B">
        <w:rPr>
          <w:rFonts w:ascii="Arial" w:hAnsi="Arial" w:cs="Arial"/>
          <w:noProof/>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E90C9B">
        <w:rPr>
          <w:rFonts w:ascii="Arial" w:hAnsi="Arial" w:cs="Arial"/>
          <w:noProof/>
        </w:rPr>
        <w:fldChar w:fldCharType="separate"/>
      </w:r>
      <w:r w:rsidR="00E90C9B">
        <w:rPr>
          <w:rFonts w:ascii="Arial" w:hAnsi="Arial" w:cs="Arial"/>
          <w:noProof/>
        </w:rPr>
        <w:t>[12]</w:t>
      </w:r>
      <w:r w:rsidR="00E90C9B">
        <w:rPr>
          <w:rFonts w:ascii="Arial" w:hAnsi="Arial" w:cs="Arial"/>
          <w:noProof/>
        </w:rPr>
        <w:fldChar w:fldCharType="end"/>
      </w:r>
    </w:p>
    <w:tbl>
      <w:tblPr>
        <w:tblStyle w:val="af9"/>
        <w:tblW w:w="0" w:type="auto"/>
        <w:tblInd w:w="360" w:type="dxa"/>
        <w:tblLook w:val="04A0" w:firstRow="1" w:lastRow="0" w:firstColumn="1" w:lastColumn="0" w:noHBand="0" w:noVBand="1"/>
      </w:tblPr>
      <w:tblGrid>
        <w:gridCol w:w="4171"/>
        <w:gridCol w:w="2324"/>
        <w:gridCol w:w="511"/>
        <w:gridCol w:w="1650"/>
      </w:tblGrid>
      <w:tr w:rsidR="001F44C3" w:rsidRPr="006578BD" w14:paraId="458D3AEA" w14:textId="77777777" w:rsidTr="000A4B49">
        <w:tc>
          <w:tcPr>
            <w:tcW w:w="4171" w:type="dxa"/>
          </w:tcPr>
          <w:p w14:paraId="3A9412BB" w14:textId="77777777" w:rsidR="001F44C3" w:rsidRPr="006578BD" w:rsidRDefault="001F44C3" w:rsidP="000A4B49">
            <w:pPr>
              <w:jc w:val="center"/>
              <w:rPr>
                <w:rFonts w:ascii="Arial" w:hAnsi="Arial" w:cs="Arial"/>
                <w:noProof/>
              </w:rPr>
            </w:pPr>
            <w:r w:rsidRPr="006578BD">
              <w:rPr>
                <w:rFonts w:ascii="Arial" w:hAnsi="Arial" w:cs="Arial"/>
                <w:noProof/>
              </w:rPr>
              <w:t>Maximum payload</w:t>
            </w:r>
          </w:p>
        </w:tc>
        <w:tc>
          <w:tcPr>
            <w:tcW w:w="4485" w:type="dxa"/>
            <w:gridSpan w:val="3"/>
          </w:tcPr>
          <w:p w14:paraId="5D9F5BAF" w14:textId="77777777" w:rsidR="001F44C3" w:rsidRPr="006578BD" w:rsidRDefault="001F44C3" w:rsidP="000A4B49">
            <w:pPr>
              <w:jc w:val="center"/>
              <w:rPr>
                <w:rFonts w:ascii="Arial" w:hAnsi="Arial" w:cs="Arial"/>
                <w:noProof/>
              </w:rPr>
            </w:pPr>
            <w:r w:rsidRPr="006578BD">
              <w:rPr>
                <w:rFonts w:ascii="Arial" w:hAnsi="Arial" w:cs="Arial"/>
                <w:noProof/>
              </w:rPr>
              <w:t>500g</w:t>
            </w:r>
          </w:p>
        </w:tc>
      </w:tr>
      <w:tr w:rsidR="001F44C3" w:rsidRPr="006578BD" w14:paraId="00AA29FB" w14:textId="77777777" w:rsidTr="000A4B49">
        <w:tc>
          <w:tcPr>
            <w:tcW w:w="4171" w:type="dxa"/>
          </w:tcPr>
          <w:p w14:paraId="561A03E4" w14:textId="77777777" w:rsidR="001F44C3" w:rsidRPr="006578BD" w:rsidRDefault="001F44C3" w:rsidP="000A4B49">
            <w:pPr>
              <w:jc w:val="center"/>
              <w:rPr>
                <w:rFonts w:ascii="Arial" w:hAnsi="Arial" w:cs="Arial"/>
                <w:noProof/>
              </w:rPr>
            </w:pPr>
            <w:r w:rsidRPr="006578BD">
              <w:rPr>
                <w:rFonts w:ascii="Arial" w:hAnsi="Arial" w:cs="Arial"/>
                <w:noProof/>
              </w:rPr>
              <w:t>Maximum reach distance</w:t>
            </w:r>
          </w:p>
        </w:tc>
        <w:tc>
          <w:tcPr>
            <w:tcW w:w="4485" w:type="dxa"/>
            <w:gridSpan w:val="3"/>
          </w:tcPr>
          <w:p w14:paraId="3F141659" w14:textId="77777777" w:rsidR="001F44C3" w:rsidRPr="006578BD" w:rsidRDefault="001F44C3" w:rsidP="000A4B49">
            <w:pPr>
              <w:jc w:val="center"/>
              <w:rPr>
                <w:rFonts w:ascii="Arial" w:hAnsi="Arial" w:cs="Arial"/>
                <w:noProof/>
              </w:rPr>
            </w:pPr>
            <w:r w:rsidRPr="006578BD">
              <w:rPr>
                <w:rFonts w:ascii="Arial" w:hAnsi="Arial" w:cs="Arial"/>
                <w:noProof/>
              </w:rPr>
              <w:t>320mm</w:t>
            </w:r>
          </w:p>
        </w:tc>
      </w:tr>
      <w:tr w:rsidR="001F44C3" w:rsidRPr="006578BD" w14:paraId="2DE1D41B" w14:textId="77777777" w:rsidTr="00FA47FE">
        <w:trPr>
          <w:trHeight w:val="74"/>
        </w:trPr>
        <w:tc>
          <w:tcPr>
            <w:tcW w:w="4171" w:type="dxa"/>
            <w:vMerge w:val="restart"/>
          </w:tcPr>
          <w:p w14:paraId="1B1926E7" w14:textId="77777777" w:rsidR="001F44C3" w:rsidRPr="006578BD" w:rsidRDefault="001F44C3" w:rsidP="000A4B49">
            <w:pPr>
              <w:jc w:val="center"/>
              <w:rPr>
                <w:rFonts w:ascii="Arial" w:hAnsi="Arial" w:cs="Arial"/>
                <w:noProof/>
              </w:rPr>
            </w:pPr>
            <w:r w:rsidRPr="006578BD">
              <w:rPr>
                <w:rFonts w:ascii="Arial" w:hAnsi="Arial" w:cs="Arial"/>
                <w:noProof/>
              </w:rPr>
              <w:t>Motion Range</w:t>
            </w:r>
          </w:p>
        </w:tc>
        <w:tc>
          <w:tcPr>
            <w:tcW w:w="2835" w:type="dxa"/>
            <w:gridSpan w:val="2"/>
          </w:tcPr>
          <w:p w14:paraId="2EF61F8C" w14:textId="0BB53D57" w:rsidR="001F44C3" w:rsidRPr="006578BD" w:rsidRDefault="001F44C3" w:rsidP="000A4B49">
            <w:pPr>
              <w:jc w:val="center"/>
              <w:rPr>
                <w:rFonts w:ascii="Arial" w:hAnsi="Arial" w:cs="Arial"/>
                <w:noProof/>
              </w:rPr>
            </w:pPr>
            <w:r w:rsidRPr="006578BD">
              <w:rPr>
                <w:rFonts w:ascii="Arial" w:hAnsi="Arial" w:cs="Arial"/>
                <w:noProof/>
              </w:rPr>
              <w:t>Base</w:t>
            </w:r>
            <w:r w:rsidR="00780D87">
              <w:rPr>
                <w:rFonts w:ascii="Arial" w:hAnsi="Arial" w:cs="Arial" w:hint="eastAsia"/>
                <w:noProof/>
              </w:rPr>
              <w:t xml:space="preserve"> (Joint Angle 1)</w:t>
            </w:r>
          </w:p>
        </w:tc>
        <w:tc>
          <w:tcPr>
            <w:tcW w:w="1650" w:type="dxa"/>
          </w:tcPr>
          <w:p w14:paraId="3325029B" w14:textId="77777777" w:rsidR="001F44C3" w:rsidRPr="006578BD" w:rsidRDefault="00000000" w:rsidP="000A4B49">
            <w:pPr>
              <w:jc w:val="center"/>
              <w:rPr>
                <w:rFonts w:ascii="Arial" w:hAnsi="Arial" w:cs="Arial"/>
                <w:noProof/>
              </w:rPr>
            </w:pPr>
            <m:oMathPara>
              <m:oMath>
                <m:sSup>
                  <m:sSupPr>
                    <m:ctrlPr>
                      <w:rPr>
                        <w:rFonts w:ascii="Cambria Math" w:hAnsi="Cambria Math" w:cs="Arial"/>
                        <w:i/>
                        <w:noProof/>
                      </w:rPr>
                    </m:ctrlPr>
                  </m:sSupPr>
                  <m:e>
                    <m:r>
                      <w:rPr>
                        <w:rFonts w:ascii="Cambria Math" w:hAnsi="Cambria Math" w:cs="Arial"/>
                        <w:noProof/>
                      </w:rPr>
                      <m:t>-90</m:t>
                    </m:r>
                  </m:e>
                  <m:sup>
                    <m:r>
                      <w:rPr>
                        <w:rFonts w:ascii="Cambria Math" w:hAnsi="Cambria Math" w:cs="Arial"/>
                        <w:noProof/>
                      </w:rPr>
                      <m:t>°</m:t>
                    </m:r>
                  </m:sup>
                </m:sSup>
                <m:r>
                  <w:rPr>
                    <w:rFonts w:ascii="Cambria Math" w:hAnsi="Cambria Math" w:cs="Arial"/>
                    <w:noProof/>
                  </w:rPr>
                  <m:t>~</m:t>
                </m:r>
                <m:sSup>
                  <m:sSupPr>
                    <m:ctrlPr>
                      <w:rPr>
                        <w:rFonts w:ascii="Cambria Math" w:hAnsi="Cambria Math" w:cs="Arial"/>
                        <w:i/>
                        <w:noProof/>
                      </w:rPr>
                    </m:ctrlPr>
                  </m:sSupPr>
                  <m:e>
                    <m:r>
                      <w:rPr>
                        <w:rFonts w:ascii="Cambria Math" w:hAnsi="Cambria Math" w:cs="Arial"/>
                        <w:noProof/>
                      </w:rPr>
                      <m:t>+90</m:t>
                    </m:r>
                  </m:e>
                  <m:sup>
                    <m:r>
                      <w:rPr>
                        <w:rFonts w:ascii="Cambria Math" w:hAnsi="Cambria Math" w:cs="Arial"/>
                        <w:noProof/>
                      </w:rPr>
                      <m:t>°</m:t>
                    </m:r>
                  </m:sup>
                </m:sSup>
              </m:oMath>
            </m:oMathPara>
          </w:p>
        </w:tc>
      </w:tr>
      <w:tr w:rsidR="001F44C3" w:rsidRPr="006578BD" w14:paraId="6653377D" w14:textId="77777777" w:rsidTr="00FA47FE">
        <w:trPr>
          <w:trHeight w:val="72"/>
        </w:trPr>
        <w:tc>
          <w:tcPr>
            <w:tcW w:w="4171" w:type="dxa"/>
            <w:vMerge/>
          </w:tcPr>
          <w:p w14:paraId="4B92DF32" w14:textId="77777777" w:rsidR="001F44C3" w:rsidRPr="006578BD" w:rsidRDefault="001F44C3" w:rsidP="000A4B49">
            <w:pPr>
              <w:jc w:val="center"/>
              <w:rPr>
                <w:rFonts w:ascii="Arial" w:hAnsi="Arial" w:cs="Arial"/>
                <w:noProof/>
              </w:rPr>
            </w:pPr>
          </w:p>
        </w:tc>
        <w:tc>
          <w:tcPr>
            <w:tcW w:w="2835" w:type="dxa"/>
            <w:gridSpan w:val="2"/>
          </w:tcPr>
          <w:p w14:paraId="5C895904" w14:textId="12F3F049" w:rsidR="001F44C3" w:rsidRPr="006578BD" w:rsidRDefault="001F44C3" w:rsidP="000A4B49">
            <w:pPr>
              <w:jc w:val="center"/>
              <w:rPr>
                <w:rFonts w:ascii="Arial" w:hAnsi="Arial" w:cs="Arial"/>
                <w:noProof/>
              </w:rPr>
            </w:pPr>
            <w:r w:rsidRPr="006578BD">
              <w:rPr>
                <w:rFonts w:ascii="Arial" w:hAnsi="Arial" w:cs="Arial"/>
                <w:noProof/>
              </w:rPr>
              <w:t>Rear Arm</w:t>
            </w:r>
            <w:r w:rsidR="00220988">
              <w:rPr>
                <w:rFonts w:ascii="Arial" w:hAnsi="Arial" w:cs="Arial" w:hint="eastAsia"/>
                <w:noProof/>
              </w:rPr>
              <w:t xml:space="preserve"> (Joint Angle 2)</w:t>
            </w:r>
          </w:p>
        </w:tc>
        <w:tc>
          <w:tcPr>
            <w:tcW w:w="1650" w:type="dxa"/>
          </w:tcPr>
          <w:p w14:paraId="1C28DA81" w14:textId="77777777" w:rsidR="001F44C3" w:rsidRPr="006578BD" w:rsidRDefault="00000000" w:rsidP="000A4B49">
            <w:pPr>
              <w:jc w:val="center"/>
              <w:rPr>
                <w:rFonts w:ascii="Arial" w:hAnsi="Arial" w:cs="Arial"/>
                <w:noProof/>
              </w:rPr>
            </w:pPr>
            <m:oMathPara>
              <m:oMath>
                <m:sSup>
                  <m:sSupPr>
                    <m:ctrlPr>
                      <w:rPr>
                        <w:rFonts w:ascii="Cambria Math" w:hAnsi="Cambria Math" w:cs="Arial"/>
                        <w:i/>
                        <w:noProof/>
                      </w:rPr>
                    </m:ctrlPr>
                  </m:sSupPr>
                  <m:e>
                    <m:r>
                      <w:rPr>
                        <w:rFonts w:ascii="Cambria Math" w:hAnsi="Cambria Math" w:cs="Arial"/>
                        <w:noProof/>
                      </w:rPr>
                      <m:t>0</m:t>
                    </m:r>
                  </m:e>
                  <m:sup>
                    <m:r>
                      <w:rPr>
                        <w:rFonts w:ascii="Cambria Math" w:hAnsi="Cambria Math" w:cs="Arial"/>
                        <w:noProof/>
                      </w:rPr>
                      <m:t>°</m:t>
                    </m:r>
                  </m:sup>
                </m:sSup>
                <m:r>
                  <w:rPr>
                    <w:rFonts w:ascii="Cambria Math" w:hAnsi="Cambria Math" w:cs="Arial"/>
                    <w:noProof/>
                  </w:rPr>
                  <m:t>~</m:t>
                </m:r>
                <m:sSup>
                  <m:sSupPr>
                    <m:ctrlPr>
                      <w:rPr>
                        <w:rFonts w:ascii="Cambria Math" w:hAnsi="Cambria Math" w:cs="Arial"/>
                        <w:i/>
                        <w:noProof/>
                      </w:rPr>
                    </m:ctrlPr>
                  </m:sSupPr>
                  <m:e>
                    <m:r>
                      <w:rPr>
                        <w:rFonts w:ascii="Cambria Math" w:hAnsi="Cambria Math" w:cs="Arial"/>
                        <w:noProof/>
                      </w:rPr>
                      <m:t>85</m:t>
                    </m:r>
                  </m:e>
                  <m:sup>
                    <m:r>
                      <w:rPr>
                        <w:rFonts w:ascii="Cambria Math" w:hAnsi="Cambria Math" w:cs="Arial"/>
                        <w:noProof/>
                      </w:rPr>
                      <m:t>°</m:t>
                    </m:r>
                  </m:sup>
                </m:sSup>
              </m:oMath>
            </m:oMathPara>
          </w:p>
        </w:tc>
      </w:tr>
      <w:tr w:rsidR="001F44C3" w:rsidRPr="006578BD" w14:paraId="493FF8DA" w14:textId="77777777" w:rsidTr="00FA47FE">
        <w:trPr>
          <w:trHeight w:val="72"/>
        </w:trPr>
        <w:tc>
          <w:tcPr>
            <w:tcW w:w="4171" w:type="dxa"/>
            <w:vMerge/>
          </w:tcPr>
          <w:p w14:paraId="2184B232" w14:textId="77777777" w:rsidR="001F44C3" w:rsidRPr="006578BD" w:rsidRDefault="001F44C3" w:rsidP="000A4B49">
            <w:pPr>
              <w:jc w:val="center"/>
              <w:rPr>
                <w:rFonts w:ascii="Arial" w:hAnsi="Arial" w:cs="Arial"/>
                <w:noProof/>
              </w:rPr>
            </w:pPr>
          </w:p>
        </w:tc>
        <w:tc>
          <w:tcPr>
            <w:tcW w:w="2835" w:type="dxa"/>
            <w:gridSpan w:val="2"/>
          </w:tcPr>
          <w:p w14:paraId="7AB4DE55" w14:textId="5EDC9A13" w:rsidR="001F44C3" w:rsidRPr="006578BD" w:rsidRDefault="001F44C3" w:rsidP="000A4B49">
            <w:pPr>
              <w:jc w:val="center"/>
              <w:rPr>
                <w:rFonts w:ascii="Arial" w:hAnsi="Arial" w:cs="Arial"/>
                <w:noProof/>
              </w:rPr>
            </w:pPr>
            <w:r w:rsidRPr="006578BD">
              <w:rPr>
                <w:rFonts w:ascii="Arial" w:hAnsi="Arial" w:cs="Arial"/>
                <w:noProof/>
              </w:rPr>
              <w:t>Forearm</w:t>
            </w:r>
            <w:r w:rsidR="00426D97">
              <w:rPr>
                <w:rFonts w:ascii="Arial" w:hAnsi="Arial" w:cs="Arial" w:hint="eastAsia"/>
                <w:noProof/>
              </w:rPr>
              <w:t xml:space="preserve"> (Joint Angle 3)</w:t>
            </w:r>
          </w:p>
        </w:tc>
        <w:tc>
          <w:tcPr>
            <w:tcW w:w="1650" w:type="dxa"/>
          </w:tcPr>
          <w:p w14:paraId="07C26F99" w14:textId="77777777" w:rsidR="001F44C3" w:rsidRPr="006578BD" w:rsidRDefault="00000000" w:rsidP="000A4B49">
            <w:pPr>
              <w:jc w:val="center"/>
              <w:rPr>
                <w:rFonts w:ascii="Arial" w:hAnsi="Arial" w:cs="Arial"/>
                <w:noProof/>
              </w:rPr>
            </w:pPr>
            <m:oMathPara>
              <m:oMath>
                <m:sSup>
                  <m:sSupPr>
                    <m:ctrlPr>
                      <w:rPr>
                        <w:rFonts w:ascii="Cambria Math" w:hAnsi="Cambria Math" w:cs="Arial"/>
                        <w:i/>
                        <w:noProof/>
                      </w:rPr>
                    </m:ctrlPr>
                  </m:sSupPr>
                  <m:e>
                    <m:r>
                      <w:rPr>
                        <w:rFonts w:ascii="Cambria Math" w:hAnsi="Cambria Math" w:cs="Arial"/>
                        <w:noProof/>
                      </w:rPr>
                      <m:t>-10</m:t>
                    </m:r>
                  </m:e>
                  <m:sup>
                    <m:r>
                      <w:rPr>
                        <w:rFonts w:ascii="Cambria Math" w:hAnsi="Cambria Math" w:cs="Arial"/>
                        <w:noProof/>
                      </w:rPr>
                      <m:t>°</m:t>
                    </m:r>
                  </m:sup>
                </m:sSup>
                <m:r>
                  <w:rPr>
                    <w:rFonts w:ascii="Cambria Math" w:hAnsi="Cambria Math" w:cs="Arial"/>
                    <w:noProof/>
                  </w:rPr>
                  <m:t>~</m:t>
                </m:r>
                <m:sSup>
                  <m:sSupPr>
                    <m:ctrlPr>
                      <w:rPr>
                        <w:rFonts w:ascii="Cambria Math" w:hAnsi="Cambria Math" w:cs="Arial"/>
                        <w:i/>
                        <w:noProof/>
                      </w:rPr>
                    </m:ctrlPr>
                  </m:sSupPr>
                  <m:e>
                    <m:r>
                      <w:rPr>
                        <w:rFonts w:ascii="Cambria Math" w:hAnsi="Cambria Math" w:cs="Arial"/>
                        <w:noProof/>
                      </w:rPr>
                      <m:t>+90</m:t>
                    </m:r>
                  </m:e>
                  <m:sup>
                    <m:r>
                      <w:rPr>
                        <w:rFonts w:ascii="Cambria Math" w:hAnsi="Cambria Math" w:cs="Arial"/>
                        <w:noProof/>
                      </w:rPr>
                      <m:t>°</m:t>
                    </m:r>
                  </m:sup>
                </m:sSup>
              </m:oMath>
            </m:oMathPara>
          </w:p>
        </w:tc>
      </w:tr>
      <w:tr w:rsidR="001F44C3" w:rsidRPr="006578BD" w14:paraId="42526F8F" w14:textId="77777777" w:rsidTr="00FA47FE">
        <w:trPr>
          <w:trHeight w:val="72"/>
        </w:trPr>
        <w:tc>
          <w:tcPr>
            <w:tcW w:w="4171" w:type="dxa"/>
            <w:vMerge/>
          </w:tcPr>
          <w:p w14:paraId="363AACD8" w14:textId="77777777" w:rsidR="001F44C3" w:rsidRPr="006578BD" w:rsidRDefault="001F44C3" w:rsidP="000A4B49">
            <w:pPr>
              <w:jc w:val="center"/>
              <w:rPr>
                <w:rFonts w:ascii="Arial" w:hAnsi="Arial" w:cs="Arial"/>
                <w:noProof/>
              </w:rPr>
            </w:pPr>
          </w:p>
        </w:tc>
        <w:tc>
          <w:tcPr>
            <w:tcW w:w="2835" w:type="dxa"/>
            <w:gridSpan w:val="2"/>
          </w:tcPr>
          <w:p w14:paraId="0405B8A8" w14:textId="111FEF77" w:rsidR="001F44C3" w:rsidRPr="006578BD" w:rsidRDefault="001F44C3" w:rsidP="000A4B49">
            <w:pPr>
              <w:jc w:val="center"/>
              <w:rPr>
                <w:rFonts w:ascii="Arial" w:hAnsi="Arial" w:cs="Arial"/>
                <w:noProof/>
              </w:rPr>
            </w:pPr>
            <w:r w:rsidRPr="006578BD">
              <w:rPr>
                <w:rFonts w:ascii="Arial" w:hAnsi="Arial" w:cs="Arial"/>
                <w:noProof/>
              </w:rPr>
              <w:t>End-effector rotation</w:t>
            </w:r>
            <w:r w:rsidR="00426D97">
              <w:rPr>
                <w:rFonts w:ascii="Arial" w:hAnsi="Arial" w:cs="Arial" w:hint="eastAsia"/>
                <w:noProof/>
              </w:rPr>
              <w:t xml:space="preserve"> (Joint Angle 4)</w:t>
            </w:r>
          </w:p>
        </w:tc>
        <w:tc>
          <w:tcPr>
            <w:tcW w:w="1650" w:type="dxa"/>
          </w:tcPr>
          <w:p w14:paraId="6A89C4DE" w14:textId="77777777" w:rsidR="001F44C3" w:rsidRPr="006578BD" w:rsidRDefault="00000000" w:rsidP="000A4B49">
            <w:pPr>
              <w:jc w:val="center"/>
              <w:rPr>
                <w:rFonts w:ascii="Arial" w:hAnsi="Arial" w:cs="Arial"/>
                <w:noProof/>
              </w:rPr>
            </w:pPr>
            <m:oMathPara>
              <m:oMath>
                <m:sSup>
                  <m:sSupPr>
                    <m:ctrlPr>
                      <w:rPr>
                        <w:rFonts w:ascii="Cambria Math" w:hAnsi="Cambria Math" w:cs="Arial"/>
                        <w:i/>
                        <w:noProof/>
                      </w:rPr>
                    </m:ctrlPr>
                  </m:sSupPr>
                  <m:e>
                    <m:r>
                      <w:rPr>
                        <w:rFonts w:ascii="Cambria Math" w:hAnsi="Cambria Math" w:cs="Arial"/>
                        <w:noProof/>
                      </w:rPr>
                      <m:t>-90</m:t>
                    </m:r>
                  </m:e>
                  <m:sup>
                    <m:r>
                      <w:rPr>
                        <w:rFonts w:ascii="Cambria Math" w:hAnsi="Cambria Math" w:cs="Arial"/>
                        <w:noProof/>
                      </w:rPr>
                      <m:t>°</m:t>
                    </m:r>
                  </m:sup>
                </m:sSup>
                <m:r>
                  <w:rPr>
                    <w:rFonts w:ascii="Cambria Math" w:hAnsi="Cambria Math" w:cs="Arial"/>
                    <w:noProof/>
                  </w:rPr>
                  <m:t>~</m:t>
                </m:r>
                <m:sSup>
                  <m:sSupPr>
                    <m:ctrlPr>
                      <w:rPr>
                        <w:rFonts w:ascii="Cambria Math" w:hAnsi="Cambria Math" w:cs="Arial"/>
                        <w:i/>
                        <w:noProof/>
                      </w:rPr>
                    </m:ctrlPr>
                  </m:sSupPr>
                  <m:e>
                    <m:r>
                      <w:rPr>
                        <w:rFonts w:ascii="Cambria Math" w:hAnsi="Cambria Math" w:cs="Arial"/>
                        <w:noProof/>
                      </w:rPr>
                      <m:t>+90</m:t>
                    </m:r>
                  </m:e>
                  <m:sup>
                    <m:r>
                      <w:rPr>
                        <w:rFonts w:ascii="Cambria Math" w:hAnsi="Cambria Math" w:cs="Arial"/>
                        <w:noProof/>
                      </w:rPr>
                      <m:t>°</m:t>
                    </m:r>
                  </m:sup>
                </m:sSup>
              </m:oMath>
            </m:oMathPara>
          </w:p>
        </w:tc>
      </w:tr>
      <w:tr w:rsidR="001F44C3" w:rsidRPr="006578BD" w14:paraId="36A33CCA" w14:textId="77777777" w:rsidTr="000A4B49">
        <w:trPr>
          <w:trHeight w:val="145"/>
        </w:trPr>
        <w:tc>
          <w:tcPr>
            <w:tcW w:w="4171" w:type="dxa"/>
            <w:vMerge w:val="restart"/>
          </w:tcPr>
          <w:p w14:paraId="6F8EA4E7" w14:textId="77777777" w:rsidR="001F44C3" w:rsidRPr="006578BD" w:rsidRDefault="001F44C3" w:rsidP="000A4B49">
            <w:pPr>
              <w:jc w:val="center"/>
              <w:rPr>
                <w:rFonts w:ascii="Arial" w:hAnsi="Arial" w:cs="Arial"/>
                <w:noProof/>
              </w:rPr>
            </w:pPr>
            <w:r w:rsidRPr="006578BD">
              <w:rPr>
                <w:rFonts w:ascii="Arial" w:hAnsi="Arial" w:cs="Arial"/>
                <w:noProof/>
              </w:rPr>
              <w:t>Maximum speed (with 250g payload)</w:t>
            </w:r>
          </w:p>
        </w:tc>
        <w:tc>
          <w:tcPr>
            <w:tcW w:w="2324" w:type="dxa"/>
          </w:tcPr>
          <w:p w14:paraId="4E591798" w14:textId="77777777" w:rsidR="001F44C3" w:rsidRPr="006578BD" w:rsidRDefault="001F44C3" w:rsidP="000A4B49">
            <w:pPr>
              <w:jc w:val="center"/>
              <w:rPr>
                <w:rFonts w:ascii="Arial" w:hAnsi="Arial" w:cs="Arial"/>
                <w:noProof/>
              </w:rPr>
            </w:pPr>
            <w:r w:rsidRPr="006578BD">
              <w:rPr>
                <w:rFonts w:ascii="Arial" w:hAnsi="Arial" w:cs="Arial"/>
                <w:noProof/>
              </w:rPr>
              <w:t>Rotational speed of Rear arm, Forearm and base</w:t>
            </w:r>
          </w:p>
        </w:tc>
        <w:tc>
          <w:tcPr>
            <w:tcW w:w="2161" w:type="dxa"/>
            <w:gridSpan w:val="2"/>
          </w:tcPr>
          <w:p w14:paraId="4AEB0ECA" w14:textId="77777777" w:rsidR="001F44C3" w:rsidRPr="006578BD" w:rsidRDefault="00000000" w:rsidP="000A4B49">
            <w:pPr>
              <w:jc w:val="center"/>
              <w:rPr>
                <w:rFonts w:ascii="Arial" w:hAnsi="Arial" w:cs="Arial"/>
                <w:noProof/>
              </w:rPr>
            </w:pPr>
            <m:oMathPara>
              <m:oMath>
                <m:sSup>
                  <m:sSupPr>
                    <m:ctrlPr>
                      <w:rPr>
                        <w:rFonts w:ascii="Cambria Math" w:hAnsi="Cambria Math" w:cs="Arial"/>
                        <w:i/>
                        <w:noProof/>
                      </w:rPr>
                    </m:ctrlPr>
                  </m:sSupPr>
                  <m:e>
                    <m:r>
                      <w:rPr>
                        <w:rFonts w:ascii="Cambria Math" w:hAnsi="Cambria Math" w:cs="Arial"/>
                        <w:noProof/>
                      </w:rPr>
                      <m:t>320</m:t>
                    </m:r>
                  </m:e>
                  <m:sup>
                    <m:r>
                      <w:rPr>
                        <w:rFonts w:ascii="Cambria Math" w:hAnsi="Cambria Math" w:cs="Arial"/>
                        <w:noProof/>
                      </w:rPr>
                      <m:t>°</m:t>
                    </m:r>
                  </m:sup>
                </m:sSup>
                <m:r>
                  <w:rPr>
                    <w:rFonts w:ascii="Cambria Math" w:hAnsi="Cambria Math" w:cs="Arial"/>
                    <w:noProof/>
                  </w:rPr>
                  <m:t>/s</m:t>
                </m:r>
              </m:oMath>
            </m:oMathPara>
          </w:p>
        </w:tc>
      </w:tr>
      <w:tr w:rsidR="001F44C3" w:rsidRPr="006578BD" w14:paraId="1F11A981" w14:textId="77777777" w:rsidTr="000A4B49">
        <w:trPr>
          <w:trHeight w:val="145"/>
        </w:trPr>
        <w:tc>
          <w:tcPr>
            <w:tcW w:w="4171" w:type="dxa"/>
            <w:vMerge/>
          </w:tcPr>
          <w:p w14:paraId="2F5FF051" w14:textId="77777777" w:rsidR="001F44C3" w:rsidRPr="006578BD" w:rsidRDefault="001F44C3" w:rsidP="000A4B49">
            <w:pPr>
              <w:jc w:val="center"/>
              <w:rPr>
                <w:rFonts w:ascii="Arial" w:hAnsi="Arial" w:cs="Arial"/>
                <w:noProof/>
              </w:rPr>
            </w:pPr>
          </w:p>
        </w:tc>
        <w:tc>
          <w:tcPr>
            <w:tcW w:w="2324" w:type="dxa"/>
          </w:tcPr>
          <w:p w14:paraId="0E933297" w14:textId="77777777" w:rsidR="001F44C3" w:rsidRPr="006578BD" w:rsidRDefault="001F44C3" w:rsidP="000A4B49">
            <w:pPr>
              <w:jc w:val="center"/>
              <w:rPr>
                <w:rFonts w:ascii="Arial" w:hAnsi="Arial" w:cs="Arial"/>
                <w:noProof/>
              </w:rPr>
            </w:pPr>
            <w:r w:rsidRPr="006578BD">
              <w:rPr>
                <w:rFonts w:ascii="Arial" w:hAnsi="Arial" w:cs="Arial"/>
                <w:noProof/>
              </w:rPr>
              <w:t>Rotational speed of servo</w:t>
            </w:r>
          </w:p>
        </w:tc>
        <w:tc>
          <w:tcPr>
            <w:tcW w:w="2161" w:type="dxa"/>
            <w:gridSpan w:val="2"/>
          </w:tcPr>
          <w:p w14:paraId="40087231" w14:textId="77777777" w:rsidR="001F44C3" w:rsidRPr="006578BD" w:rsidRDefault="00000000" w:rsidP="000A4B49">
            <w:pPr>
              <w:jc w:val="center"/>
              <w:rPr>
                <w:rFonts w:ascii="Arial" w:hAnsi="Arial" w:cs="Arial"/>
                <w:noProof/>
              </w:rPr>
            </w:pPr>
            <m:oMathPara>
              <m:oMath>
                <m:sSup>
                  <m:sSupPr>
                    <m:ctrlPr>
                      <w:rPr>
                        <w:rFonts w:ascii="Cambria Math" w:hAnsi="Cambria Math" w:cs="Arial"/>
                        <w:i/>
                        <w:noProof/>
                      </w:rPr>
                    </m:ctrlPr>
                  </m:sSupPr>
                  <m:e>
                    <m:r>
                      <w:rPr>
                        <w:rFonts w:ascii="Cambria Math" w:hAnsi="Cambria Math" w:cs="Arial"/>
                        <w:noProof/>
                      </w:rPr>
                      <m:t>480</m:t>
                    </m:r>
                  </m:e>
                  <m:sup>
                    <m:r>
                      <w:rPr>
                        <w:rFonts w:ascii="Cambria Math" w:hAnsi="Cambria Math" w:cs="Arial"/>
                        <w:noProof/>
                      </w:rPr>
                      <m:t>°</m:t>
                    </m:r>
                  </m:sup>
                </m:sSup>
                <m:r>
                  <w:rPr>
                    <w:rFonts w:ascii="Cambria Math" w:hAnsi="Cambria Math" w:cs="Arial"/>
                    <w:noProof/>
                  </w:rPr>
                  <m:t>/s</m:t>
                </m:r>
              </m:oMath>
            </m:oMathPara>
          </w:p>
        </w:tc>
      </w:tr>
      <w:tr w:rsidR="001F44C3" w:rsidRPr="006578BD" w14:paraId="0D6F5B52" w14:textId="77777777" w:rsidTr="000A4B49">
        <w:tc>
          <w:tcPr>
            <w:tcW w:w="4171" w:type="dxa"/>
          </w:tcPr>
          <w:p w14:paraId="03A07C54" w14:textId="77777777" w:rsidR="001F44C3" w:rsidRPr="006578BD" w:rsidRDefault="001F44C3" w:rsidP="000A4B49">
            <w:pPr>
              <w:jc w:val="center"/>
              <w:rPr>
                <w:rFonts w:ascii="Arial" w:hAnsi="Arial" w:cs="Arial"/>
                <w:noProof/>
              </w:rPr>
            </w:pPr>
            <w:r w:rsidRPr="006578BD">
              <w:rPr>
                <w:rFonts w:ascii="Arial" w:hAnsi="Arial" w:cs="Arial"/>
                <w:noProof/>
              </w:rPr>
              <w:t>Repeated positioning accuracy</w:t>
            </w:r>
          </w:p>
        </w:tc>
        <w:tc>
          <w:tcPr>
            <w:tcW w:w="4485" w:type="dxa"/>
            <w:gridSpan w:val="3"/>
          </w:tcPr>
          <w:p w14:paraId="3ECE5A6A" w14:textId="77777777" w:rsidR="001F44C3" w:rsidRPr="006578BD" w:rsidRDefault="001F44C3" w:rsidP="000A4B49">
            <w:pPr>
              <w:jc w:val="center"/>
              <w:rPr>
                <w:rFonts w:ascii="Arial" w:hAnsi="Arial" w:cs="Arial"/>
                <w:noProof/>
              </w:rPr>
            </w:pPr>
            <w:r w:rsidRPr="006578BD">
              <w:rPr>
                <w:rFonts w:ascii="Arial" w:hAnsi="Arial" w:cs="Arial"/>
                <w:noProof/>
              </w:rPr>
              <w:t>0.2mm</w:t>
            </w:r>
          </w:p>
        </w:tc>
      </w:tr>
      <w:tr w:rsidR="001F44C3" w:rsidRPr="006578BD" w14:paraId="013357D7" w14:textId="77777777" w:rsidTr="000A4B49">
        <w:tc>
          <w:tcPr>
            <w:tcW w:w="4171" w:type="dxa"/>
          </w:tcPr>
          <w:p w14:paraId="040EFEDB" w14:textId="77777777" w:rsidR="001F44C3" w:rsidRPr="006578BD" w:rsidRDefault="001F44C3" w:rsidP="000A4B49">
            <w:pPr>
              <w:jc w:val="center"/>
              <w:rPr>
                <w:rFonts w:ascii="Arial" w:hAnsi="Arial" w:cs="Arial"/>
                <w:noProof/>
              </w:rPr>
            </w:pPr>
            <w:r w:rsidRPr="006578BD">
              <w:rPr>
                <w:rFonts w:ascii="Arial" w:hAnsi="Arial" w:cs="Arial"/>
                <w:noProof/>
              </w:rPr>
              <w:t>Power supply</w:t>
            </w:r>
          </w:p>
        </w:tc>
        <w:tc>
          <w:tcPr>
            <w:tcW w:w="4485" w:type="dxa"/>
            <w:gridSpan w:val="3"/>
          </w:tcPr>
          <w:p w14:paraId="4E53D586" w14:textId="77777777" w:rsidR="001F44C3" w:rsidRPr="006578BD" w:rsidRDefault="001F44C3" w:rsidP="000A4B49">
            <w:pPr>
              <w:jc w:val="center"/>
              <w:rPr>
                <w:rFonts w:ascii="Arial" w:hAnsi="Arial" w:cs="Arial"/>
                <w:noProof/>
              </w:rPr>
            </w:pPr>
            <w:r w:rsidRPr="006578BD">
              <w:rPr>
                <w:rFonts w:ascii="Arial" w:hAnsi="Arial" w:cs="Arial"/>
                <w:noProof/>
              </w:rPr>
              <w:t>100V-240V AC, 50/60Hz</w:t>
            </w:r>
          </w:p>
        </w:tc>
      </w:tr>
      <w:tr w:rsidR="001F44C3" w:rsidRPr="006578BD" w14:paraId="27038335" w14:textId="77777777" w:rsidTr="000A4B49">
        <w:tc>
          <w:tcPr>
            <w:tcW w:w="4171" w:type="dxa"/>
          </w:tcPr>
          <w:p w14:paraId="29BD84A2" w14:textId="77777777" w:rsidR="001F44C3" w:rsidRPr="006578BD" w:rsidRDefault="001F44C3" w:rsidP="000A4B49">
            <w:pPr>
              <w:jc w:val="center"/>
              <w:rPr>
                <w:rFonts w:ascii="Arial" w:hAnsi="Arial" w:cs="Arial"/>
                <w:noProof/>
              </w:rPr>
            </w:pPr>
            <w:r w:rsidRPr="006578BD">
              <w:rPr>
                <w:rFonts w:ascii="Arial" w:hAnsi="Arial" w:cs="Arial"/>
                <w:noProof/>
              </w:rPr>
              <w:t>Power in</w:t>
            </w:r>
          </w:p>
        </w:tc>
        <w:tc>
          <w:tcPr>
            <w:tcW w:w="4485" w:type="dxa"/>
            <w:gridSpan w:val="3"/>
          </w:tcPr>
          <w:p w14:paraId="6696172A" w14:textId="77777777" w:rsidR="001F44C3" w:rsidRPr="006578BD" w:rsidRDefault="001F44C3" w:rsidP="000A4B49">
            <w:pPr>
              <w:jc w:val="center"/>
              <w:rPr>
                <w:rFonts w:ascii="Arial" w:hAnsi="Arial" w:cs="Arial"/>
                <w:noProof/>
              </w:rPr>
            </w:pPr>
            <w:r w:rsidRPr="006578BD">
              <w:rPr>
                <w:rFonts w:ascii="Arial" w:hAnsi="Arial" w:cs="Arial"/>
                <w:noProof/>
              </w:rPr>
              <w:t>12V/7A DC</w:t>
            </w:r>
          </w:p>
        </w:tc>
      </w:tr>
      <w:tr w:rsidR="001F44C3" w:rsidRPr="006578BD" w14:paraId="15EF7974" w14:textId="77777777" w:rsidTr="000A4B49">
        <w:tc>
          <w:tcPr>
            <w:tcW w:w="4171" w:type="dxa"/>
          </w:tcPr>
          <w:p w14:paraId="4CCD5B6D" w14:textId="77777777" w:rsidR="001F44C3" w:rsidRPr="006578BD" w:rsidRDefault="001F44C3" w:rsidP="000A4B49">
            <w:pPr>
              <w:jc w:val="center"/>
              <w:rPr>
                <w:rFonts w:ascii="Arial" w:hAnsi="Arial" w:cs="Arial"/>
                <w:noProof/>
              </w:rPr>
            </w:pPr>
            <w:r w:rsidRPr="006578BD">
              <w:rPr>
                <w:rFonts w:ascii="Arial" w:hAnsi="Arial" w:cs="Arial"/>
                <w:noProof/>
              </w:rPr>
              <w:t>Communication</w:t>
            </w:r>
          </w:p>
        </w:tc>
        <w:tc>
          <w:tcPr>
            <w:tcW w:w="4485" w:type="dxa"/>
            <w:gridSpan w:val="3"/>
          </w:tcPr>
          <w:p w14:paraId="7D392FE6" w14:textId="77777777" w:rsidR="001F44C3" w:rsidRPr="006578BD" w:rsidRDefault="001F44C3" w:rsidP="000A4B49">
            <w:pPr>
              <w:jc w:val="center"/>
              <w:rPr>
                <w:rFonts w:ascii="Arial" w:hAnsi="Arial" w:cs="Arial"/>
                <w:noProof/>
              </w:rPr>
            </w:pPr>
            <w:r w:rsidRPr="006578BD">
              <w:rPr>
                <w:rFonts w:ascii="Arial" w:hAnsi="Arial" w:cs="Arial"/>
                <w:noProof/>
              </w:rPr>
              <w:t>USB, WIFI, Bluetooth</w:t>
            </w:r>
          </w:p>
        </w:tc>
      </w:tr>
      <w:tr w:rsidR="001F44C3" w:rsidRPr="006578BD" w14:paraId="644C228C" w14:textId="77777777" w:rsidTr="000A4B49">
        <w:tc>
          <w:tcPr>
            <w:tcW w:w="4171" w:type="dxa"/>
          </w:tcPr>
          <w:p w14:paraId="1F130406" w14:textId="77777777" w:rsidR="001F44C3" w:rsidRPr="006578BD" w:rsidRDefault="001F44C3" w:rsidP="000A4B49">
            <w:pPr>
              <w:jc w:val="center"/>
              <w:rPr>
                <w:rFonts w:ascii="Arial" w:hAnsi="Arial" w:cs="Arial"/>
                <w:noProof/>
              </w:rPr>
            </w:pPr>
            <w:r w:rsidRPr="006578BD">
              <w:rPr>
                <w:rFonts w:ascii="Arial" w:hAnsi="Arial" w:cs="Arial"/>
                <w:noProof/>
              </w:rPr>
              <w:t>I/O</w:t>
            </w:r>
          </w:p>
        </w:tc>
        <w:tc>
          <w:tcPr>
            <w:tcW w:w="4485" w:type="dxa"/>
            <w:gridSpan w:val="3"/>
          </w:tcPr>
          <w:p w14:paraId="378E2C74" w14:textId="77777777" w:rsidR="001F44C3" w:rsidRPr="006578BD" w:rsidRDefault="001F44C3" w:rsidP="000A4B49">
            <w:pPr>
              <w:jc w:val="center"/>
              <w:rPr>
                <w:rFonts w:ascii="Arial" w:hAnsi="Arial" w:cs="Arial"/>
                <w:noProof/>
              </w:rPr>
            </w:pPr>
            <w:r w:rsidRPr="006578BD">
              <w:rPr>
                <w:rFonts w:ascii="Arial" w:hAnsi="Arial" w:cs="Arial"/>
                <w:noProof/>
              </w:rPr>
              <w:t>20 extensible I/O interfaces</w:t>
            </w:r>
          </w:p>
        </w:tc>
      </w:tr>
      <w:tr w:rsidR="001F44C3" w:rsidRPr="006578BD" w14:paraId="1005D184" w14:textId="77777777" w:rsidTr="000A4B49">
        <w:tc>
          <w:tcPr>
            <w:tcW w:w="4171" w:type="dxa"/>
          </w:tcPr>
          <w:p w14:paraId="57D64ED7" w14:textId="77777777" w:rsidR="001F44C3" w:rsidRPr="006578BD" w:rsidRDefault="001F44C3" w:rsidP="000A4B49">
            <w:pPr>
              <w:jc w:val="center"/>
              <w:rPr>
                <w:rFonts w:ascii="Arial" w:hAnsi="Arial" w:cs="Arial"/>
                <w:noProof/>
              </w:rPr>
            </w:pPr>
            <w:r w:rsidRPr="006578BD">
              <w:rPr>
                <w:rFonts w:ascii="Arial" w:hAnsi="Arial" w:cs="Arial"/>
                <w:noProof/>
              </w:rPr>
              <w:t>Working temperature</w:t>
            </w:r>
          </w:p>
        </w:tc>
        <w:tc>
          <w:tcPr>
            <w:tcW w:w="4485" w:type="dxa"/>
            <w:gridSpan w:val="3"/>
          </w:tcPr>
          <w:p w14:paraId="539B8338" w14:textId="77777777" w:rsidR="001F44C3" w:rsidRPr="006578BD" w:rsidRDefault="001F44C3" w:rsidP="000A4B49">
            <w:pPr>
              <w:jc w:val="center"/>
              <w:rPr>
                <w:rFonts w:ascii="Arial" w:hAnsi="Arial" w:cs="Arial"/>
                <w:noProof/>
              </w:rPr>
            </w:pPr>
            <m:oMathPara>
              <m:oMath>
                <m:r>
                  <w:rPr>
                    <w:rFonts w:ascii="Cambria Math" w:hAnsi="Cambria Math" w:cs="Arial"/>
                    <w:noProof/>
                  </w:rPr>
                  <m:t>-10℃~60℃</m:t>
                </m:r>
              </m:oMath>
            </m:oMathPara>
          </w:p>
        </w:tc>
      </w:tr>
    </w:tbl>
    <w:p w14:paraId="3B6F0C50" w14:textId="5D464E54" w:rsidR="005E6432" w:rsidRPr="00664EFD" w:rsidRDefault="005E6432" w:rsidP="00D16334">
      <w:pPr>
        <w:rPr>
          <w:rFonts w:ascii="Arial" w:hAnsi="Arial" w:cs="Arial"/>
          <w:lang w:val="en-US" w:eastAsia="zh-TW"/>
        </w:rPr>
      </w:pPr>
    </w:p>
    <w:p w14:paraId="20130216" w14:textId="77777777" w:rsidR="001F44C3" w:rsidRPr="000C29EB" w:rsidRDefault="001F44C3" w:rsidP="000C29EB">
      <w:pPr>
        <w:pStyle w:val="3"/>
      </w:pPr>
      <w:bookmarkStart w:id="7" w:name="_Toc165655701"/>
      <w:r w:rsidRPr="000C29EB">
        <w:t>Xbox One Kinect Motion Sensor</w:t>
      </w:r>
      <w:bookmarkEnd w:id="7"/>
    </w:p>
    <w:p w14:paraId="07066D0F" w14:textId="3B2960AA" w:rsidR="001F44C3" w:rsidRPr="00611672" w:rsidRDefault="001F44C3" w:rsidP="00C6253A">
      <w:pPr>
        <w:pStyle w:val="ad"/>
        <w:jc w:val="both"/>
        <w:rPr>
          <w:rFonts w:ascii="Arial" w:hAnsi="Arial" w:cs="Arial"/>
        </w:rPr>
      </w:pPr>
      <w:r w:rsidRPr="006578BD">
        <w:rPr>
          <w:rFonts w:ascii="Arial" w:hAnsi="Arial" w:cs="Arial"/>
        </w:rPr>
        <w:t xml:space="preserve">The use of the camera can help robot arms to sensing the environment and the gestures to realize the gesture-controlled robot arm, and it is a common combination with robot arms to achieve various gesture recognition and robot arm control </w:t>
      </w:r>
      <w:r w:rsidR="007942B0">
        <w:rPr>
          <w:rFonts w:ascii="Arial" w:hAnsi="Arial" w:cs="Arial"/>
        </w:rPr>
        <w:fldChar w:fldCharType="begin">
          <w:fldData xml:space="preserve">PEVuZE5vdGU+PENpdGU+PEF1dGhvcj5NLjwvQXV0aG9yPjxZZWFyPjIwMTU8L1llYXI+PElEVGV4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</w:fldData>
        </w:fldChar>
      </w:r>
      <w:r w:rsidR="009940E9">
        <w:rPr>
          <w:rFonts w:ascii="Arial" w:hAnsi="Arial" w:cs="Arial"/>
        </w:rPr>
        <w:instrText xml:space="preserve"> ADDIN EN.CITE </w:instrText>
      </w:r>
      <w:r w:rsidR="009940E9">
        <w:rPr>
          <w:rFonts w:ascii="Arial" w:hAnsi="Arial" w:cs="Arial"/>
        </w:rPr>
        <w:fldChar w:fldCharType="begin">
          <w:fldData xml:space="preserve">PEVuZE5vdGU+PENpdGU+PEF1dGhvcj5NLjwvQXV0aG9yPjxZZWFyPjIwMTU8L1llYXI+PElEVGV4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</w:fldData>
        </w:fldChar>
      </w:r>
      <w:r w:rsidR="009940E9">
        <w:rPr>
          <w:rFonts w:ascii="Arial" w:hAnsi="Arial" w:cs="Arial"/>
        </w:rPr>
        <w:instrText xml:space="preserve"> ADDIN EN.CITE.DATA </w:instrText>
      </w:r>
      <w:r w:rsidR="009940E9">
        <w:rPr>
          <w:rFonts w:ascii="Arial" w:hAnsi="Arial" w:cs="Arial"/>
        </w:rPr>
      </w:r>
      <w:r w:rsidR="009940E9">
        <w:rPr>
          <w:rFonts w:ascii="Arial" w:hAnsi="Arial" w:cs="Arial"/>
        </w:rPr>
        <w:fldChar w:fldCharType="end"/>
      </w:r>
      <w:r w:rsidR="007942B0">
        <w:rPr>
          <w:rFonts w:ascii="Arial" w:hAnsi="Arial" w:cs="Arial"/>
        </w:rPr>
      </w:r>
      <w:r w:rsidR="007942B0">
        <w:rPr>
          <w:rFonts w:ascii="Arial" w:hAnsi="Arial" w:cs="Arial"/>
        </w:rPr>
        <w:fldChar w:fldCharType="separate"/>
      </w:r>
      <w:r w:rsidR="009940E9">
        <w:rPr>
          <w:rFonts w:ascii="Arial" w:hAnsi="Arial" w:cs="Arial"/>
          <w:noProof/>
        </w:rPr>
        <w:t>[13, 14]</w:t>
      </w:r>
      <w:r w:rsidR="007942B0">
        <w:rPr>
          <w:rFonts w:ascii="Arial" w:hAnsi="Arial" w:cs="Arial"/>
        </w:rPr>
        <w:fldChar w:fldCharType="end"/>
      </w:r>
      <w:r w:rsidR="009940E9">
        <w:rPr>
          <w:rFonts w:ascii="Arial" w:hAnsi="Arial" w:cs="Arial" w:hint="eastAsia"/>
          <w:lang w:eastAsia="zh-TW"/>
        </w:rPr>
        <w:t>.</w:t>
      </w:r>
      <w:r w:rsidRPr="006578BD">
        <w:rPr>
          <w:rFonts w:ascii="Arial" w:hAnsi="Arial" w:cs="Arial"/>
        </w:rPr>
        <w:t xml:space="preserve"> </w:t>
      </w:r>
      <w:r w:rsidRPr="00611672">
        <w:rPr>
          <w:rFonts w:ascii="Arial" w:hAnsi="Arial" w:cs="Arial"/>
        </w:rPr>
        <w:t>Based on the project specification, the camera used in this project should be equipped with the following characteristics:</w:t>
      </w:r>
    </w:p>
    <w:p w14:paraId="1C929A2A" w14:textId="77777777" w:rsidR="001F44C3" w:rsidRPr="006578BD" w:rsidRDefault="001F44C3">
      <w:pPr>
        <w:pStyle w:val="ad"/>
        <w:numPr>
          <w:ilvl w:val="1"/>
          <w:numId w:val="20"/>
        </w:numPr>
        <w:spacing w:after="160" w:line="278" w:lineRule="auto"/>
        <w:jc w:val="both"/>
        <w:rPr>
          <w:rFonts w:ascii="Arial" w:hAnsi="Arial" w:cs="Arial"/>
        </w:rPr>
      </w:pPr>
      <w:r w:rsidRPr="006578BD">
        <w:rPr>
          <w:rFonts w:ascii="Arial" w:hAnsi="Arial" w:cs="Arial"/>
        </w:rPr>
        <w:t>High resolution – More detailed recognition</w:t>
      </w:r>
    </w:p>
    <w:p w14:paraId="3F30FC33" w14:textId="77777777" w:rsidR="001F44C3" w:rsidRPr="006578BD" w:rsidRDefault="001F44C3">
      <w:pPr>
        <w:pStyle w:val="ad"/>
        <w:numPr>
          <w:ilvl w:val="1"/>
          <w:numId w:val="20"/>
        </w:numPr>
        <w:spacing w:after="160" w:line="278" w:lineRule="auto"/>
        <w:jc w:val="both"/>
        <w:rPr>
          <w:rFonts w:ascii="Arial" w:hAnsi="Arial" w:cs="Arial"/>
        </w:rPr>
      </w:pPr>
      <w:r w:rsidRPr="006578BD">
        <w:rPr>
          <w:rFonts w:ascii="Arial" w:hAnsi="Arial" w:cs="Arial"/>
        </w:rPr>
        <w:t>High accuracy and precision – Necessary for real-time recognition</w:t>
      </w:r>
    </w:p>
    <w:p w14:paraId="5547FA2E" w14:textId="77777777" w:rsidR="001F44C3" w:rsidRPr="006578BD" w:rsidRDefault="001F44C3">
      <w:pPr>
        <w:pStyle w:val="ad"/>
        <w:numPr>
          <w:ilvl w:val="1"/>
          <w:numId w:val="20"/>
        </w:numPr>
        <w:spacing w:after="160" w:line="278" w:lineRule="auto"/>
        <w:jc w:val="both"/>
        <w:rPr>
          <w:rFonts w:ascii="Arial" w:hAnsi="Arial" w:cs="Arial"/>
        </w:rPr>
      </w:pPr>
      <w:r w:rsidRPr="006578BD">
        <w:rPr>
          <w:rFonts w:ascii="Arial" w:hAnsi="Arial" w:cs="Arial"/>
        </w:rPr>
        <w:t>Depth recognition – Real-time gesture control</w:t>
      </w:r>
    </w:p>
    <w:p w14:paraId="4555A5C1" w14:textId="77777777" w:rsidR="001F44C3" w:rsidRPr="006578BD" w:rsidRDefault="001F44C3">
      <w:pPr>
        <w:pStyle w:val="ad"/>
        <w:numPr>
          <w:ilvl w:val="1"/>
          <w:numId w:val="20"/>
        </w:numPr>
        <w:spacing w:after="160" w:line="278" w:lineRule="auto"/>
        <w:jc w:val="both"/>
        <w:rPr>
          <w:rFonts w:ascii="Arial" w:hAnsi="Arial" w:cs="Arial"/>
        </w:rPr>
      </w:pPr>
      <w:r w:rsidRPr="006578BD">
        <w:rPr>
          <w:rFonts w:ascii="Arial" w:hAnsi="Arial" w:cs="Arial"/>
        </w:rPr>
        <w:t>Low cost – Limited budget</w:t>
      </w:r>
    </w:p>
    <w:p w14:paraId="01C4BE4D" w14:textId="77777777" w:rsidR="001F44C3" w:rsidRPr="006578BD" w:rsidRDefault="001F44C3">
      <w:pPr>
        <w:pStyle w:val="ad"/>
        <w:numPr>
          <w:ilvl w:val="1"/>
          <w:numId w:val="20"/>
        </w:numPr>
        <w:spacing w:after="160" w:line="278" w:lineRule="auto"/>
        <w:jc w:val="both"/>
        <w:rPr>
          <w:rFonts w:ascii="Arial" w:hAnsi="Arial" w:cs="Arial"/>
        </w:rPr>
      </w:pPr>
      <w:r w:rsidRPr="006578BD">
        <w:rPr>
          <w:rFonts w:ascii="Arial" w:hAnsi="Arial" w:cs="Arial"/>
        </w:rPr>
        <w:t>Motion Capture – Gesture recognition</w:t>
      </w:r>
    </w:p>
    <w:p w14:paraId="73C533A3" w14:textId="77777777" w:rsidR="001F44C3" w:rsidRPr="006578BD" w:rsidRDefault="001F44C3">
      <w:pPr>
        <w:pStyle w:val="ad"/>
        <w:numPr>
          <w:ilvl w:val="1"/>
          <w:numId w:val="20"/>
        </w:numPr>
        <w:spacing w:after="160" w:line="278" w:lineRule="auto"/>
        <w:jc w:val="both"/>
        <w:rPr>
          <w:rFonts w:ascii="Arial" w:hAnsi="Arial" w:cs="Arial"/>
        </w:rPr>
      </w:pPr>
      <w:r w:rsidRPr="006578BD">
        <w:rPr>
          <w:rFonts w:ascii="Arial" w:hAnsi="Arial" w:cs="Arial"/>
        </w:rPr>
        <w:t>Compatible with PC, laptop – As the connection between robot arm and the camera will through a laptop</w:t>
      </w:r>
    </w:p>
    <w:p w14:paraId="17B5A0F7" w14:textId="0E1DAB9E" w:rsidR="00390F59" w:rsidRPr="006578BD" w:rsidRDefault="001F44C3" w:rsidP="00390F59">
      <w:pPr>
        <w:ind w:left="720"/>
        <w:rPr>
          <w:rFonts w:ascii="Arial" w:hAnsi="Arial" w:cs="Arial"/>
        </w:rPr>
      </w:pPr>
      <w:r w:rsidRPr="006578BD">
        <w:rPr>
          <w:rFonts w:ascii="Arial" w:hAnsi="Arial" w:cs="Arial"/>
        </w:rPr>
        <w:t xml:space="preserve">Table </w:t>
      </w:r>
      <w:r w:rsidR="00C17137">
        <w:rPr>
          <w:rFonts w:ascii="Arial" w:hAnsi="Arial" w:cs="Arial" w:hint="eastAsia"/>
          <w:lang w:eastAsia="zh-TW"/>
        </w:rPr>
        <w:t>2.1.2.1</w:t>
      </w:r>
      <w:r w:rsidRPr="006578BD">
        <w:rPr>
          <w:rFonts w:ascii="Arial" w:hAnsi="Arial" w:cs="Arial"/>
        </w:rPr>
        <w:t xml:space="preserve">. Xbox One Kinect Motion Sensor </w:t>
      </w:r>
      <w:r w:rsidR="00390F59">
        <w:rPr>
          <w:rFonts w:ascii="Arial" w:hAnsi="Arial" w:cs="Arial"/>
        </w:rPr>
        <w:fldChar w:fldCharType="begin">
          <w:fldData xml:space="preserve">PEVuZE5vdGU+PENpdGU+PEF1dGhvcj5BbC1OYWppPC9BdXRob3I+PFllYXI+MjAxNzwvWWVhcj48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</w:fldData>
        </w:fldChar>
      </w:r>
      <w:r w:rsidR="00390F59">
        <w:rPr>
          <w:rFonts w:ascii="Arial" w:hAnsi="Arial" w:cs="Arial"/>
        </w:rPr>
        <w:instrText xml:space="preserve"> ADDIN EN.CITE </w:instrText>
      </w:r>
      <w:r w:rsidR="00390F59">
        <w:rPr>
          <w:rFonts w:ascii="Arial" w:hAnsi="Arial" w:cs="Arial"/>
        </w:rPr>
        <w:fldChar w:fldCharType="begin">
          <w:fldData xml:space="preserve">PEVuZE5vdGU+PENpdGU+PEF1dGhvcj5BbC1OYWppPC9BdXRob3I+PFllYXI+MjAxNzwvWWVhcj48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</w:fldData>
        </w:fldChar>
      </w:r>
      <w:r w:rsidR="00390F59">
        <w:rPr>
          <w:rFonts w:ascii="Arial" w:hAnsi="Arial" w:cs="Arial"/>
        </w:rPr>
        <w:instrText xml:space="preserve"> ADDIN EN.CITE.DATA </w:instrText>
      </w:r>
      <w:r w:rsidR="00390F59">
        <w:rPr>
          <w:rFonts w:ascii="Arial" w:hAnsi="Arial" w:cs="Arial"/>
        </w:rPr>
      </w:r>
      <w:r w:rsidR="00390F59">
        <w:rPr>
          <w:rFonts w:ascii="Arial" w:hAnsi="Arial" w:cs="Arial"/>
        </w:rPr>
        <w:fldChar w:fldCharType="end"/>
      </w:r>
      <w:r w:rsidR="00390F59">
        <w:rPr>
          <w:rFonts w:ascii="Arial" w:hAnsi="Arial" w:cs="Arial"/>
        </w:rPr>
      </w:r>
      <w:r w:rsidR="00390F59">
        <w:rPr>
          <w:rFonts w:ascii="Arial" w:hAnsi="Arial" w:cs="Arial"/>
        </w:rPr>
        <w:fldChar w:fldCharType="separate"/>
      </w:r>
      <w:r w:rsidR="00390F59">
        <w:rPr>
          <w:rFonts w:ascii="Arial" w:hAnsi="Arial" w:cs="Arial"/>
          <w:noProof/>
        </w:rPr>
        <w:t>[15, 16]</w:t>
      </w:r>
      <w:r w:rsidR="00390F59">
        <w:rPr>
          <w:rFonts w:ascii="Arial" w:hAnsi="Arial" w:cs="Arial"/>
        </w:rPr>
        <w:fldChar w:fldCharType="end"/>
      </w:r>
    </w:p>
    <w:tbl>
      <w:tblPr>
        <w:tblStyle w:val="af9"/>
        <w:tblW w:w="0" w:type="auto"/>
        <w:tblInd w:w="720" w:type="dxa"/>
        <w:tblLook w:val="04A0" w:firstRow="1" w:lastRow="0" w:firstColumn="1" w:lastColumn="0" w:noHBand="0" w:noVBand="1"/>
      </w:tblPr>
      <w:tblGrid>
        <w:gridCol w:w="4136"/>
        <w:gridCol w:w="4160"/>
      </w:tblGrid>
      <w:tr w:rsidR="001F44C3" w:rsidRPr="006578BD" w14:paraId="3A45FE08" w14:textId="77777777" w:rsidTr="000A4B49">
        <w:tc>
          <w:tcPr>
            <w:tcW w:w="4136" w:type="dxa"/>
          </w:tcPr>
          <w:p w14:paraId="0C46393E" w14:textId="77777777" w:rsidR="001F44C3" w:rsidRPr="006578BD" w:rsidRDefault="001F44C3" w:rsidP="000A4B49">
            <w:pPr>
              <w:jc w:val="center"/>
              <w:rPr>
                <w:rFonts w:ascii="Arial" w:hAnsi="Arial" w:cs="Arial"/>
              </w:rPr>
            </w:pPr>
            <w:r w:rsidRPr="006578BD">
              <w:rPr>
                <w:rFonts w:ascii="Arial" w:hAnsi="Arial" w:cs="Arial"/>
              </w:rPr>
              <w:t>Depth Sensor Type</w:t>
            </w:r>
          </w:p>
        </w:tc>
        <w:tc>
          <w:tcPr>
            <w:tcW w:w="4160" w:type="dxa"/>
          </w:tcPr>
          <w:p w14:paraId="7D0EC26E" w14:textId="77777777" w:rsidR="001F44C3" w:rsidRPr="006578BD" w:rsidRDefault="001F44C3" w:rsidP="000A4B49">
            <w:pPr>
              <w:jc w:val="center"/>
              <w:rPr>
                <w:rFonts w:ascii="Arial" w:hAnsi="Arial" w:cs="Arial"/>
              </w:rPr>
            </w:pPr>
            <w:r w:rsidRPr="006578BD">
              <w:rPr>
                <w:rFonts w:ascii="Arial" w:hAnsi="Arial" w:cs="Arial"/>
              </w:rPr>
              <w:t>Time of Flight (</w:t>
            </w:r>
            <w:proofErr w:type="spellStart"/>
            <w:r w:rsidRPr="006578BD">
              <w:rPr>
                <w:rFonts w:ascii="Arial" w:hAnsi="Arial" w:cs="Arial"/>
              </w:rPr>
              <w:t>ToF</w:t>
            </w:r>
            <w:proofErr w:type="spellEnd"/>
            <w:r w:rsidRPr="006578BD">
              <w:rPr>
                <w:rFonts w:ascii="Arial" w:hAnsi="Arial" w:cs="Arial"/>
              </w:rPr>
              <w:t>)</w:t>
            </w:r>
          </w:p>
        </w:tc>
      </w:tr>
      <w:tr w:rsidR="001F44C3" w:rsidRPr="006578BD" w14:paraId="58C6BFB6" w14:textId="77777777" w:rsidTr="000A4B49">
        <w:tc>
          <w:tcPr>
            <w:tcW w:w="4136" w:type="dxa"/>
          </w:tcPr>
          <w:p w14:paraId="2A2F4D5A" w14:textId="41C9B2F8" w:rsidR="001F44C3" w:rsidRPr="006578BD" w:rsidRDefault="00CB6FE7" w:rsidP="000A4B49">
            <w:pPr>
              <w:jc w:val="center"/>
              <w:rPr>
                <w:rFonts w:ascii="Arial" w:hAnsi="Arial" w:cs="Arial"/>
              </w:rPr>
            </w:pPr>
            <w:r>
              <w:rPr>
                <w:rFonts w:ascii="Arial" w:hAnsi="Arial" w:cs="Arial" w:hint="eastAsia"/>
              </w:rPr>
              <w:t xml:space="preserve">Resolution of </w:t>
            </w:r>
            <w:r w:rsidR="001F44C3" w:rsidRPr="006578BD">
              <w:rPr>
                <w:rFonts w:ascii="Arial" w:hAnsi="Arial" w:cs="Arial"/>
              </w:rPr>
              <w:t xml:space="preserve">Red, </w:t>
            </w:r>
            <w:proofErr w:type="gramStart"/>
            <w:r w:rsidR="001F44C3" w:rsidRPr="006578BD">
              <w:rPr>
                <w:rFonts w:ascii="Arial" w:hAnsi="Arial" w:cs="Arial"/>
              </w:rPr>
              <w:t>Green</w:t>
            </w:r>
            <w:proofErr w:type="gramEnd"/>
            <w:r w:rsidR="001F44C3" w:rsidRPr="006578BD">
              <w:rPr>
                <w:rFonts w:ascii="Arial" w:hAnsi="Arial" w:cs="Arial"/>
              </w:rPr>
              <w:t xml:space="preserve"> and Blue (RGB) camera </w:t>
            </w:r>
          </w:p>
        </w:tc>
        <w:tc>
          <w:tcPr>
            <w:tcW w:w="4160" w:type="dxa"/>
          </w:tcPr>
          <w:p w14:paraId="73B7445E" w14:textId="77777777" w:rsidR="001F44C3" w:rsidRPr="006578BD" w:rsidRDefault="001F44C3" w:rsidP="000A4B49">
            <w:pPr>
              <w:jc w:val="center"/>
              <w:rPr>
                <w:rFonts w:ascii="Arial" w:hAnsi="Arial" w:cs="Arial"/>
              </w:rPr>
            </w:pPr>
            <w:r w:rsidRPr="006578BD">
              <w:rPr>
                <w:rFonts w:ascii="Arial" w:hAnsi="Arial" w:cs="Arial"/>
              </w:rPr>
              <w:t>1920x1080, 30 fps</w:t>
            </w:r>
          </w:p>
        </w:tc>
      </w:tr>
      <w:tr w:rsidR="001F44C3" w:rsidRPr="006578BD" w14:paraId="7A456C74" w14:textId="77777777" w:rsidTr="000A4B49">
        <w:tc>
          <w:tcPr>
            <w:tcW w:w="4136" w:type="dxa"/>
          </w:tcPr>
          <w:p w14:paraId="5BB582CE" w14:textId="1ABFF78F" w:rsidR="001F44C3" w:rsidRPr="006578BD" w:rsidRDefault="00C227A4" w:rsidP="000A4B49">
            <w:pPr>
              <w:jc w:val="center"/>
              <w:rPr>
                <w:rFonts w:ascii="Arial" w:hAnsi="Arial" w:cs="Arial"/>
              </w:rPr>
            </w:pPr>
            <w:r w:rsidRPr="00C227A4">
              <w:rPr>
                <w:rFonts w:ascii="Arial" w:hAnsi="Arial" w:cs="Arial"/>
              </w:rPr>
              <w:t>RGB image field of view</w:t>
            </w:r>
          </w:p>
        </w:tc>
        <w:tc>
          <w:tcPr>
            <w:tcW w:w="4160" w:type="dxa"/>
          </w:tcPr>
          <w:p w14:paraId="5D6802EF" w14:textId="77777777" w:rsidR="001F44C3" w:rsidRPr="006578BD" w:rsidRDefault="00000000" w:rsidP="000A4B49">
            <w:pPr>
              <w:jc w:val="center"/>
              <w:rPr>
                <w:rFonts w:ascii="Arial" w:hAnsi="Arial" w:cs="Arial"/>
              </w:rPr>
            </w:pPr>
            <m:oMathPara>
              <m:oMath>
                <m:sSup>
                  <m:sSupPr>
                    <m:ctrlPr>
                      <w:rPr>
                        <w:rFonts w:ascii="Cambria Math" w:hAnsi="Cambria Math" w:cs="Arial"/>
                        <w:i/>
                      </w:rPr>
                    </m:ctrlPr>
                  </m:sSupPr>
                  <m:e>
                    <m:r>
                      <w:rPr>
                        <w:rFonts w:ascii="Cambria Math" w:hAnsi="Cambria Math" w:cs="Arial"/>
                      </w:rPr>
                      <m:t>84.1</m:t>
                    </m:r>
                  </m:e>
                  <m:sup>
                    <m:r>
                      <w:rPr>
                        <w:rFonts w:ascii="Cambria Math" w:hAnsi="Cambria Math" w:cs="Arial"/>
                      </w:rPr>
                      <m:t>°</m:t>
                    </m:r>
                  </m:sup>
                </m:sSup>
                <m:r>
                  <w:rPr>
                    <w:rFonts w:ascii="Cambria Math" w:hAnsi="Cambria Math" w:cs="Arial"/>
                  </w:rPr>
                  <m:t>×</m:t>
                </m:r>
                <m:sSup>
                  <m:sSupPr>
                    <m:ctrlPr>
                      <w:rPr>
                        <w:rFonts w:ascii="Cambria Math" w:hAnsi="Cambria Math" w:cs="Arial"/>
                        <w:i/>
                      </w:rPr>
                    </m:ctrlPr>
                  </m:sSupPr>
                  <m:e>
                    <m:r>
                      <w:rPr>
                        <w:rFonts w:ascii="Cambria Math" w:hAnsi="Cambria Math" w:cs="Arial"/>
                      </w:rPr>
                      <m:t>53.8</m:t>
                    </m:r>
                  </m:e>
                  <m:sup>
                    <m:r>
                      <w:rPr>
                        <w:rFonts w:ascii="Cambria Math" w:hAnsi="Cambria Math" w:cs="Arial"/>
                      </w:rPr>
                      <m:t>°</m:t>
                    </m:r>
                  </m:sup>
                </m:sSup>
              </m:oMath>
            </m:oMathPara>
          </w:p>
        </w:tc>
      </w:tr>
      <w:tr w:rsidR="001F44C3" w:rsidRPr="006578BD" w14:paraId="375157C0" w14:textId="77777777" w:rsidTr="000A4B49">
        <w:tc>
          <w:tcPr>
            <w:tcW w:w="4136" w:type="dxa"/>
          </w:tcPr>
          <w:p w14:paraId="545E91FB" w14:textId="6BDDB657" w:rsidR="001F44C3" w:rsidRPr="006578BD" w:rsidRDefault="00456CED" w:rsidP="000A4B49">
            <w:pPr>
              <w:jc w:val="center"/>
              <w:rPr>
                <w:rFonts w:ascii="Arial" w:hAnsi="Arial" w:cs="Arial"/>
              </w:rPr>
            </w:pPr>
            <w:r>
              <w:rPr>
                <w:rFonts w:ascii="Arial" w:hAnsi="Arial" w:cs="Arial" w:hint="eastAsia"/>
              </w:rPr>
              <w:t>D</w:t>
            </w:r>
            <w:r w:rsidR="001F44C3" w:rsidRPr="006578BD">
              <w:rPr>
                <w:rFonts w:ascii="Arial" w:hAnsi="Arial" w:cs="Arial"/>
              </w:rPr>
              <w:t>epth image</w:t>
            </w:r>
            <w:r w:rsidR="00BE43BA">
              <w:rPr>
                <w:rFonts w:ascii="Arial" w:hAnsi="Arial" w:cs="Arial" w:hint="eastAsia"/>
              </w:rPr>
              <w:t xml:space="preserve"> </w:t>
            </w:r>
            <w:r>
              <w:rPr>
                <w:rFonts w:ascii="Arial" w:hAnsi="Arial" w:cs="Arial" w:hint="eastAsia"/>
              </w:rPr>
              <w:t>field of view</w:t>
            </w:r>
          </w:p>
        </w:tc>
        <w:tc>
          <w:tcPr>
            <w:tcW w:w="4160" w:type="dxa"/>
          </w:tcPr>
          <w:p w14:paraId="4B131D21" w14:textId="77777777" w:rsidR="001F44C3" w:rsidRPr="006578BD" w:rsidRDefault="00000000" w:rsidP="000A4B49">
            <w:pPr>
              <w:jc w:val="center"/>
              <w:rPr>
                <w:rFonts w:ascii="Arial" w:hAnsi="Arial" w:cs="Arial"/>
              </w:rPr>
            </w:pPr>
            <m:oMathPara>
              <m:oMath>
                <m:sSup>
                  <m:sSupPr>
                    <m:ctrlPr>
                      <w:rPr>
                        <w:rFonts w:ascii="Cambria Math" w:hAnsi="Cambria Math" w:cs="Arial"/>
                        <w:i/>
                      </w:rPr>
                    </m:ctrlPr>
                  </m:sSupPr>
                  <m:e>
                    <m:r>
                      <w:rPr>
                        <w:rFonts w:ascii="Cambria Math" w:hAnsi="Cambria Math" w:cs="Arial"/>
                      </w:rPr>
                      <m:t>70</m:t>
                    </m:r>
                  </m:e>
                  <m:sup>
                    <m:r>
                      <w:rPr>
                        <w:rFonts w:ascii="Cambria Math" w:hAnsi="Cambria Math" w:cs="Arial"/>
                      </w:rPr>
                      <m:t>°</m:t>
                    </m:r>
                  </m:sup>
                </m:sSup>
                <m:r>
                  <w:rPr>
                    <w:rFonts w:ascii="Cambria Math" w:hAnsi="Cambria Math" w:cs="Arial"/>
                  </w:rPr>
                  <m:t>×</m:t>
                </m:r>
                <m:sSup>
                  <m:sSupPr>
                    <m:ctrlPr>
                      <w:rPr>
                        <w:rFonts w:ascii="Cambria Math" w:hAnsi="Cambria Math" w:cs="Arial"/>
                        <w:i/>
                      </w:rPr>
                    </m:ctrlPr>
                  </m:sSupPr>
                  <m:e>
                    <m:r>
                      <w:rPr>
                        <w:rFonts w:ascii="Cambria Math" w:hAnsi="Cambria Math" w:cs="Arial"/>
                      </w:rPr>
                      <m:t>60</m:t>
                    </m:r>
                  </m:e>
                  <m:sup>
                    <m:r>
                      <w:rPr>
                        <w:rFonts w:ascii="Cambria Math" w:hAnsi="Cambria Math" w:cs="Arial"/>
                      </w:rPr>
                      <m:t>°</m:t>
                    </m:r>
                  </m:sup>
                </m:sSup>
              </m:oMath>
            </m:oMathPara>
          </w:p>
        </w:tc>
      </w:tr>
      <w:tr w:rsidR="001F44C3" w:rsidRPr="006578BD" w14:paraId="5065BBA6" w14:textId="77777777" w:rsidTr="000A4B49">
        <w:tc>
          <w:tcPr>
            <w:tcW w:w="4136" w:type="dxa"/>
          </w:tcPr>
          <w:p w14:paraId="46A035A5" w14:textId="77777777" w:rsidR="001F44C3" w:rsidRPr="006578BD" w:rsidRDefault="001F44C3" w:rsidP="000A4B49">
            <w:pPr>
              <w:jc w:val="center"/>
              <w:rPr>
                <w:rFonts w:ascii="Arial" w:hAnsi="Arial" w:cs="Arial"/>
              </w:rPr>
            </w:pPr>
            <w:r w:rsidRPr="006578BD">
              <w:rPr>
                <w:rFonts w:ascii="Arial" w:hAnsi="Arial" w:cs="Arial"/>
              </w:rPr>
              <w:t>USB</w:t>
            </w:r>
          </w:p>
        </w:tc>
        <w:tc>
          <w:tcPr>
            <w:tcW w:w="4160" w:type="dxa"/>
          </w:tcPr>
          <w:p w14:paraId="0B36CD11" w14:textId="77777777" w:rsidR="001F44C3" w:rsidRPr="006578BD" w:rsidRDefault="001F44C3" w:rsidP="000A4B49">
            <w:pPr>
              <w:jc w:val="center"/>
              <w:rPr>
                <w:rFonts w:ascii="Arial" w:hAnsi="Arial" w:cs="Arial"/>
              </w:rPr>
            </w:pPr>
            <w:r w:rsidRPr="006578BD">
              <w:rPr>
                <w:rFonts w:ascii="Arial" w:hAnsi="Arial" w:cs="Arial"/>
              </w:rPr>
              <w:t>3.0</w:t>
            </w:r>
          </w:p>
        </w:tc>
      </w:tr>
    </w:tbl>
    <w:p w14:paraId="69DCAB2A" w14:textId="77777777" w:rsidR="001F44C3" w:rsidRPr="006578BD" w:rsidRDefault="001F44C3" w:rsidP="001F44C3">
      <w:pPr>
        <w:ind w:left="720"/>
        <w:rPr>
          <w:rFonts w:ascii="Arial" w:hAnsi="Arial" w:cs="Arial"/>
        </w:rPr>
      </w:pPr>
    </w:p>
    <w:p w14:paraId="519F5E9F" w14:textId="5B150400" w:rsidR="001F44C3" w:rsidRPr="006578BD" w:rsidRDefault="001F44C3" w:rsidP="00C6253A">
      <w:pPr>
        <w:ind w:left="720"/>
        <w:jc w:val="both"/>
        <w:rPr>
          <w:rFonts w:ascii="Arial" w:hAnsi="Arial" w:cs="Arial"/>
        </w:rPr>
      </w:pPr>
      <w:r w:rsidRPr="006578BD">
        <w:rPr>
          <w:rFonts w:ascii="Arial" w:hAnsi="Arial" w:cs="Arial"/>
        </w:rPr>
        <w:t xml:space="preserve">For the requirement of high resolution, the resolution of a webcam can also reach 1920x1080, and the cost of webcam is lower than the depth camera </w:t>
      </w:r>
      <w:r w:rsidR="007A2418">
        <w:rPr>
          <w:rFonts w:ascii="Arial" w:hAnsi="Arial" w:cs="Arial"/>
        </w:rPr>
        <w:fldChar w:fldCharType="begin"/>
      </w:r>
      <w:r w:rsidR="007A2418">
        <w:rPr>
          <w:rFonts w:ascii="Arial" w:hAnsi="Arial" w:cs="Arial"/>
        </w:rPr>
        <w:instrText xml:space="preserve"> ADDIN EN.CITE &lt;EndNote&gt;&lt;Cite&gt;&lt;Author&gt;K.&lt;/Author&gt;&lt;Year&gt;2021&lt;/Year&gt;&lt;IDText&gt;Sensor Data Fusion of Intelligent Autonomous Mover for Object Detection and Collision Avoidance in Environments with Surrounding Crowds&lt;/IDText&gt;&lt;DisplayText&gt;[17]&lt;/DisplayText&gt;&lt;record&gt;&lt;dates&gt;&lt;pub-dates&gt;&lt;date&gt;10-12 Jan. 2021&lt;/date&gt;&lt;/pub-dates&gt;&lt;year&gt;2021&lt;/year&gt;&lt;/dates&gt;&lt;isbn&gt;2158-4001&lt;/isbn&gt;&lt;titles&gt;&lt;title&gt;Sensor Data Fusion of Intelligent Autonomous Mover for Object Detection and Collision Avoidance in Environments with Surrounding Crowds&lt;/title&gt;&lt;secondary-title&gt;2021 IEEE International Conference on Consumer Electronics (ICCE)&lt;/secondary-title&gt;&lt;alt-title&gt;2021 IEEE International Conference on Consumer Electronics (ICCE)&lt;/alt-title&gt;&lt;/titles&gt;&lt;pages&gt;1-4&lt;/pages&gt;&lt;contributors&gt;&lt;authors&gt;&lt;author&gt;K. H. Chen&lt;/author&gt;&lt;author&gt;Y. T. Hwang&lt;/author&gt;&lt;author&gt;C. P. Fan&lt;/author&gt;&lt;/authors&gt;&lt;/contributors&gt;&lt;added-date format="utc"&gt;1714734502&lt;/added-date&gt;&lt;ref-type name="Conference Proceeding"&gt;10&lt;/ref-type&gt;&lt;rec-number&gt;35&lt;/rec-number&gt;&lt;last-updated-date format="utc"&gt;1714734502&lt;/last-updated-date&gt;&lt;electronic-resource-num&gt;10.1109/ICCE50685.2021.9427728&lt;/electronic-resource-num&gt;&lt;/record&gt;&lt;/Cite&gt;&lt;/EndNote&gt;</w:instrText>
      </w:r>
      <w:r w:rsidR="007A2418">
        <w:rPr>
          <w:rFonts w:ascii="Arial" w:hAnsi="Arial" w:cs="Arial"/>
        </w:rPr>
        <w:fldChar w:fldCharType="separate"/>
      </w:r>
      <w:r w:rsidR="007A2418">
        <w:rPr>
          <w:rFonts w:ascii="Arial" w:hAnsi="Arial" w:cs="Arial"/>
          <w:noProof/>
        </w:rPr>
        <w:t>[17]</w:t>
      </w:r>
      <w:r w:rsidR="007A2418">
        <w:rPr>
          <w:rFonts w:ascii="Arial" w:hAnsi="Arial" w:cs="Arial"/>
        </w:rPr>
        <w:fldChar w:fldCharType="end"/>
      </w:r>
      <w:r w:rsidRPr="006578BD">
        <w:rPr>
          <w:rFonts w:ascii="Arial" w:hAnsi="Arial" w:cs="Arial"/>
        </w:rPr>
        <w:t xml:space="preserve">. However, for the depth recognition requirement, the webcam is incapable of providing the depth information </w:t>
      </w:r>
      <w:r w:rsidR="007A2418">
        <w:rPr>
          <w:rFonts w:ascii="Arial" w:hAnsi="Arial" w:cs="Arial"/>
        </w:rPr>
        <w:fldChar w:fldCharType="begin"/>
      </w:r>
      <w:r w:rsidR="007A2418">
        <w:rPr>
          <w:rFonts w:ascii="Arial" w:hAnsi="Arial" w:cs="Arial"/>
        </w:rPr>
        <w:instrText xml:space="preserve"> ADDIN EN.CITE &lt;EndNote&gt;&lt;Cite&gt;&lt;Author&gt;K.&lt;/Author&gt;&lt;Year&gt;2021&lt;/Year&gt;&lt;IDText&gt;Sensor Data Fusion of Intelligent Autonomous Mover for Object Detection and Collision Avoidance in Environments with Surrounding Crowds&lt;/IDText&gt;&lt;DisplayText&gt;[17]&lt;/DisplayText&gt;&lt;record&gt;&lt;dates&gt;&lt;pub-dates&gt;&lt;date&gt;10-12 Jan. 2021&lt;/date&gt;&lt;/pub-dates&gt;&lt;year&gt;2021&lt;/year&gt;&lt;/dates&gt;&lt;isbn&gt;2158-4001&lt;/isbn&gt;&lt;titles&gt;&lt;title&gt;Sensor Data Fusion of Intelligent Autonomous Mover for Object Detection and Collision Avoidance in Environments with Surrounding Crowds&lt;/title&gt;&lt;secondary-title&gt;2021 IEEE International Conference on Consumer Electronics (ICCE)&lt;/secondary-title&gt;&lt;alt-title&gt;2021 IEEE International Conference on Consumer Electronics (ICCE)&lt;/alt-title&gt;&lt;/titles&gt;&lt;pages&gt;1-4&lt;/pages&gt;&lt;contributors&gt;&lt;authors&gt;&lt;author&gt;K. H. Chen&lt;/author&gt;&lt;author&gt;Y. T. Hwang&lt;/author&gt;&lt;author&gt;C. P. Fan&lt;/author&gt;&lt;/authors&gt;&lt;/contributors&gt;&lt;added-date format="utc"&gt;1714734502&lt;/added-date&gt;&lt;ref-type name="Conference Proceeding"&gt;10&lt;/ref-type&gt;&lt;rec-number&gt;35&lt;/rec-number&gt;&lt;last-updated-date format="utc"&gt;1714734502&lt;/last-updated-date&gt;&lt;electronic-resource-num&gt;10.1109/ICCE50685.2021.9427728&lt;/electronic-resource-num&gt;&lt;/record&gt;&lt;/Cite&gt;&lt;/EndNote&gt;</w:instrText>
      </w:r>
      <w:r w:rsidR="007A2418">
        <w:rPr>
          <w:rFonts w:ascii="Arial" w:hAnsi="Arial" w:cs="Arial"/>
        </w:rPr>
        <w:fldChar w:fldCharType="separate"/>
      </w:r>
      <w:r w:rsidR="007A2418">
        <w:rPr>
          <w:rFonts w:ascii="Arial" w:hAnsi="Arial" w:cs="Arial"/>
          <w:noProof/>
        </w:rPr>
        <w:t>[17]</w:t>
      </w:r>
      <w:r w:rsidR="007A2418">
        <w:rPr>
          <w:rFonts w:ascii="Arial" w:hAnsi="Arial" w:cs="Arial"/>
        </w:rPr>
        <w:fldChar w:fldCharType="end"/>
      </w:r>
      <w:r w:rsidRPr="006578BD">
        <w:rPr>
          <w:rFonts w:ascii="Arial" w:hAnsi="Arial" w:cs="Arial"/>
        </w:rPr>
        <w:t xml:space="preserve">. Moreover, compared to a webcam (2D) and a depth camera (3D), the depth camera provides better performance in recognition </w:t>
      </w:r>
      <w:r w:rsidR="006829AC">
        <w:rPr>
          <w:rFonts w:ascii="Arial" w:hAnsi="Arial" w:cs="Arial"/>
        </w:rPr>
        <w:fldChar w:fldCharType="begin"/>
      </w:r>
      <w:r w:rsidR="006829AC">
        <w:rPr>
          <w:rFonts w:ascii="Arial" w:hAnsi="Arial" w:cs="Arial"/>
        </w:rPr>
        <w:instrText xml:space="preserve"> ADDIN EN.CITE &lt;EndNote&gt;&lt;Cite&gt;&lt;Author&gt;P.&lt;/Author&gt;&lt;Year&gt;2022&lt;/Year&gt;&lt;IDText&gt;Face Detection-Based Depth Estimation by 2D and 3D Cameras: A Comparison&lt;/IDText&gt;&lt;DisplayText&gt;[18]&lt;/DisplayText&gt;&lt;record&gt;&lt;dates&gt;&lt;pub-dates&gt;&lt;date&gt;16-18 Nov. 2022&lt;/date&gt;&lt;/pub-dates&gt;&lt;year&gt;2022&lt;/year&gt;&lt;/dates&gt;&lt;titles&gt;&lt;title&gt;Face Detection-Based Depth Estimation by 2D and 3D Cameras: A Comparison&lt;/title&gt;&lt;secondary-title&gt;2022 28th International Conference on Mechatronics and Machine Vision in Practice (M2VIP)&lt;/secondary-title&gt;&lt;alt-title&gt;2022 28th International Conference on Mechatronics and Machine Vision in Practice (M2VIP)&lt;/alt-title&gt;&lt;/titles&gt;&lt;pages&gt;1-4&lt;/pages&gt;&lt;contributors&gt;&lt;authors&gt;&lt;author&gt;P. A. Parikh&lt;/author&gt;&lt;author&gt;K. D. Joshi&lt;/author&gt;&lt;author&gt;R. Trivedi&lt;/author&gt;&lt;/authors&gt;&lt;/contributors&gt;&lt;added-date format="utc"&gt;1714734578&lt;/added-date&gt;&lt;ref-type name="Conference Proceeding"&gt;10&lt;/ref-type&gt;&lt;rec-number&gt;36&lt;/rec-number&gt;&lt;last-updated-date format="utc"&gt;1714734578&lt;/last-updated-date&gt;&lt;electronic-resource-num&gt;10.1109/M2VIP55626.2022.10041072&lt;/electronic-resource-num&gt;&lt;/record&gt;&lt;/Cite&gt;&lt;/EndNote&gt;</w:instrText>
      </w:r>
      <w:r w:rsidR="006829AC">
        <w:rPr>
          <w:rFonts w:ascii="Arial" w:hAnsi="Arial" w:cs="Arial"/>
        </w:rPr>
        <w:fldChar w:fldCharType="separate"/>
      </w:r>
      <w:r w:rsidR="006829AC">
        <w:rPr>
          <w:rFonts w:ascii="Arial" w:hAnsi="Arial" w:cs="Arial"/>
          <w:noProof/>
        </w:rPr>
        <w:t>[18]</w:t>
      </w:r>
      <w:r w:rsidR="006829AC">
        <w:rPr>
          <w:rFonts w:ascii="Arial" w:hAnsi="Arial" w:cs="Arial"/>
        </w:rPr>
        <w:fldChar w:fldCharType="end"/>
      </w:r>
      <w:r w:rsidRPr="006578BD">
        <w:rPr>
          <w:rFonts w:ascii="Arial" w:hAnsi="Arial" w:cs="Arial"/>
        </w:rPr>
        <w:t>. Therefore, depth cameras are more appropriate for this project. The common depth cameras are as follows:</w:t>
      </w:r>
    </w:p>
    <w:p w14:paraId="69FDD6F8" w14:textId="77777777" w:rsidR="001F44C3" w:rsidRPr="006578BD" w:rsidRDefault="001F44C3">
      <w:pPr>
        <w:pStyle w:val="ad"/>
        <w:numPr>
          <w:ilvl w:val="1"/>
          <w:numId w:val="21"/>
        </w:numPr>
        <w:spacing w:after="160" w:line="278" w:lineRule="auto"/>
        <w:jc w:val="both"/>
        <w:rPr>
          <w:rFonts w:ascii="Arial" w:hAnsi="Arial" w:cs="Arial"/>
        </w:rPr>
      </w:pPr>
      <w:r w:rsidRPr="006578BD">
        <w:rPr>
          <w:rFonts w:ascii="Arial" w:hAnsi="Arial" w:cs="Arial"/>
        </w:rPr>
        <w:t>Xbox One Kinect Motion Sensor</w:t>
      </w:r>
    </w:p>
    <w:p w14:paraId="4A2CE6CC" w14:textId="773A98B0" w:rsidR="001F44C3" w:rsidRPr="006578BD" w:rsidRDefault="001F44C3" w:rsidP="00C6253A">
      <w:pPr>
        <w:pStyle w:val="ad"/>
        <w:ind w:left="1440"/>
        <w:jc w:val="both"/>
        <w:rPr>
          <w:rFonts w:ascii="Arial" w:hAnsi="Arial" w:cs="Arial"/>
        </w:rPr>
      </w:pPr>
      <w:r w:rsidRPr="006578BD">
        <w:rPr>
          <w:rFonts w:ascii="Arial" w:hAnsi="Arial" w:cs="Arial"/>
        </w:rPr>
        <w:t xml:space="preserve">Xbox One Kinect motion sensor is able to perform the tasks such as gesture recognition </w:t>
      </w:r>
      <w:r w:rsidR="006829AC">
        <w:rPr>
          <w:rFonts w:ascii="Arial" w:hAnsi="Arial" w:cs="Arial"/>
        </w:rPr>
        <w:fldChar w:fldCharType="begin"/>
      </w:r>
      <w:r w:rsidR="006829AC">
        <w:rPr>
          <w:rFonts w:ascii="Arial" w:hAnsi="Arial" w:cs="Arial"/>
        </w:rPr>
        <w:instrText xml:space="preserve"> ADDIN EN.CITE &lt;EndNote&gt;&lt;Cite&gt;&lt;Author&gt;A.&lt;/Author&gt;&lt;Year&gt;2016&lt;/Year&gt;&lt;IDText&gt;Gesture Recognition on Kinect Time Series Data Using Dynamic Time Warping and Hidden Markov Models&lt;/IDText&gt;&lt;DisplayText&gt;[19]&lt;/DisplayText&gt;&lt;record&gt;&lt;dates&gt;&lt;pub-dates&gt;&lt;date&gt;24-27 Sept. 2016&lt;/date&gt;&lt;/pub-dates&gt;&lt;year&gt;2016&lt;/year&gt;&lt;/dates&gt;&lt;isbn&gt;2470-881X&lt;/isbn&gt;&lt;titles&gt;&lt;title&gt;Gesture Recognition on Kinect Time Series Data Using Dynamic Time Warping and Hidden Markov Models&lt;/title&gt;&lt;secondary-title&gt;2016 18th International Symposium on Symbolic and Numeric Algorithms for Scientific Computing (SYNASC)&lt;/secondary-title&gt;&lt;alt-title&gt;2016 18th International Symposium on Symbolic and Numeric Algorithms for Scientific Computing (SYNASC)&lt;/alt-title&gt;&lt;/titles&gt;&lt;pages&gt;264-271&lt;/pages&gt;&lt;contributors&gt;&lt;authors&gt;&lt;author&gt;A. D. Calin&lt;/author&gt;&lt;/authors&gt;&lt;/contributors&gt;&lt;added-date format="utc"&gt;1714734745&lt;/added-date&gt;&lt;ref-type name="Conference Proceeding"&gt;10&lt;/ref-type&gt;&lt;rec-number&gt;37&lt;/rec-number&gt;&lt;last-updated-date format="utc"&gt;1714734745&lt;/last-updated-date&gt;&lt;electronic-resource-num&gt;10.1109/SYNASC.2016.049&lt;/electronic-resource-num&gt;&lt;/record&gt;&lt;/Cite&gt;&lt;/EndNote&gt;</w:instrText>
      </w:r>
      <w:r w:rsidR="006829AC">
        <w:rPr>
          <w:rFonts w:ascii="Arial" w:hAnsi="Arial" w:cs="Arial"/>
        </w:rPr>
        <w:fldChar w:fldCharType="separate"/>
      </w:r>
      <w:r w:rsidR="006829AC">
        <w:rPr>
          <w:rFonts w:ascii="Arial" w:hAnsi="Arial" w:cs="Arial"/>
          <w:noProof/>
        </w:rPr>
        <w:t>[19]</w:t>
      </w:r>
      <w:r w:rsidR="006829AC">
        <w:rPr>
          <w:rFonts w:ascii="Arial" w:hAnsi="Arial" w:cs="Arial"/>
        </w:rPr>
        <w:fldChar w:fldCharType="end"/>
      </w:r>
      <w:r w:rsidRPr="006578BD">
        <w:rPr>
          <w:rFonts w:ascii="Arial" w:hAnsi="Arial" w:cs="Arial"/>
        </w:rPr>
        <w:t xml:space="preserve">. This Kinect sensor can provide the superiority of high accuracy and precision compared to Xbox 360 Kinect Sensor </w:t>
      </w:r>
      <w:r w:rsidR="00D6174B">
        <w:rPr>
          <w:rFonts w:ascii="Arial" w:hAnsi="Arial" w:cs="Arial"/>
        </w:rPr>
        <w:fldChar w:fldCharType="begin"/>
      </w:r>
      <w:r w:rsidR="00D6174B">
        <w:rPr>
          <w:rFonts w:ascii="Arial" w:hAnsi="Arial" w:cs="Arial"/>
        </w:rPr>
        <w:instrText xml:space="preserve"> ADDIN EN.CITE &lt;EndNote&gt;&lt;Cite&gt;&lt;Author&gt;S.&lt;/Author&gt;&lt;Year&gt;2019&lt;/Year&gt;&lt;IDText&gt;Analysis of Performance between Kinect v1 and Kinect v2 for Various Facial Part Movements&lt;/IDText&gt;&lt;DisplayText&gt;[20]&lt;/DisplayText&gt;&lt;record&gt;&lt;dates&gt;&lt;pub-dates&gt;&lt;date&gt;7-7 Oct. 2019&lt;/date&gt;&lt;/pub-dates&gt;&lt;year&gt;2019&lt;/year&gt;&lt;/dates&gt;&lt;isbn&gt;2470-640X&lt;/isbn&gt;&lt;titles&gt;&lt;title&gt;Analysis of Performance between Kinect v1 and Kinect v2 for Various Facial Part Movements&lt;/title&gt;&lt;secondary-title&gt;2019 IEEE 9th International Conference on System Engineering and Technology (ICSET)&lt;/secondary-title&gt;&lt;alt-title&gt;2019 IEEE 9th International Conference on System Engineering and Technology (ICSET)&lt;/alt-title&gt;&lt;/titles&gt;&lt;pages&gt;17-22&lt;/pages&gt;&lt;contributors&gt;&lt;authors&gt;&lt;author&gt;S. G. Heng&lt;/author&gt;&lt;author&gt;R. Samad&lt;/author&gt;&lt;author&gt;M. Mustafa&lt;/author&gt;&lt;author&gt;N. R. H. Abdullah&lt;/author&gt;&lt;author&gt;D. Pebrianti&lt;/author&gt;&lt;/authors&gt;&lt;/contributors&gt;&lt;added-date format="utc"&gt;1714734886&lt;/added-date&gt;&lt;ref-type name="Conference Proceeding"&gt;10&lt;/ref-type&gt;&lt;rec-number&gt;38&lt;/rec-number&gt;&lt;last-updated-date format="utc"&gt;1714734886&lt;/last-updated-date&gt;&lt;electronic-resource-num&gt;10.1109/ICSEngT.2019.8906419&lt;/electronic-resource-num&gt;&lt;/record&gt;&lt;/Cite&gt;&lt;/EndNote&gt;</w:instrText>
      </w:r>
      <w:r w:rsidR="00D6174B">
        <w:rPr>
          <w:rFonts w:ascii="Arial" w:hAnsi="Arial" w:cs="Arial"/>
        </w:rPr>
        <w:fldChar w:fldCharType="separate"/>
      </w:r>
      <w:r w:rsidR="00D6174B">
        <w:rPr>
          <w:rFonts w:ascii="Arial" w:hAnsi="Arial" w:cs="Arial"/>
          <w:noProof/>
        </w:rPr>
        <w:t>[20]</w:t>
      </w:r>
      <w:r w:rsidR="00D6174B">
        <w:rPr>
          <w:rFonts w:ascii="Arial" w:hAnsi="Arial" w:cs="Arial"/>
        </w:rPr>
        <w:fldChar w:fldCharType="end"/>
      </w:r>
      <w:r w:rsidRPr="006578BD">
        <w:rPr>
          <w:rFonts w:ascii="Arial" w:hAnsi="Arial" w:cs="Arial"/>
        </w:rPr>
        <w:t>.</w:t>
      </w:r>
    </w:p>
    <w:p w14:paraId="379EFFDE" w14:textId="77777777" w:rsidR="001F44C3" w:rsidRPr="006578BD" w:rsidRDefault="001F44C3">
      <w:pPr>
        <w:pStyle w:val="ad"/>
        <w:numPr>
          <w:ilvl w:val="1"/>
          <w:numId w:val="22"/>
        </w:numPr>
        <w:spacing w:after="160" w:line="278" w:lineRule="auto"/>
        <w:jc w:val="both"/>
        <w:rPr>
          <w:rFonts w:ascii="Arial" w:hAnsi="Arial" w:cs="Arial"/>
        </w:rPr>
      </w:pPr>
      <w:r w:rsidRPr="006578BD">
        <w:rPr>
          <w:rFonts w:ascii="Arial" w:hAnsi="Arial" w:cs="Arial"/>
        </w:rPr>
        <w:t>Xbox 360 Kinect Sensor</w:t>
      </w:r>
    </w:p>
    <w:p w14:paraId="69CAC6BB" w14:textId="7ACB8848" w:rsidR="001F44C3" w:rsidRPr="006578BD" w:rsidRDefault="001F44C3" w:rsidP="00C6253A">
      <w:pPr>
        <w:pStyle w:val="ad"/>
        <w:ind w:left="1440"/>
        <w:jc w:val="both"/>
        <w:rPr>
          <w:rFonts w:ascii="Arial" w:hAnsi="Arial" w:cs="Arial"/>
        </w:rPr>
      </w:pPr>
      <w:r w:rsidRPr="006578BD">
        <w:rPr>
          <w:rFonts w:ascii="Arial" w:hAnsi="Arial" w:cs="Arial"/>
        </w:rPr>
        <w:t xml:space="preserve">Xbox 360 Kinect Sensor is able to implement gesture recognition </w:t>
      </w:r>
      <w:r w:rsidR="009009DA">
        <w:rPr>
          <w:rFonts w:ascii="Arial" w:hAnsi="Arial" w:cs="Arial"/>
        </w:rPr>
        <w:fldChar w:fldCharType="begin"/>
      </w:r>
      <w:r w:rsidR="009009DA">
        <w:rPr>
          <w:rFonts w:ascii="Arial" w:hAnsi="Arial" w:cs="Arial"/>
        </w:rPr>
        <w:instrText xml:space="preserve"> ADDIN EN.CITE &lt;EndNote&gt;&lt;Cite&gt;&lt;Author&gt;A.&lt;/Author&gt;&lt;Year&gt;2016&lt;/Year&gt;&lt;IDText&gt;Gesture Recognition on Kinect Time Series Data Using Dynamic Time Warping and Hidden Markov Models&lt;/IDText&gt;&lt;DisplayText&gt;[19]&lt;/DisplayText&gt;&lt;record&gt;&lt;dates&gt;&lt;pub-dates&gt;&lt;date&gt;24-27 Sept. 2016&lt;/date&gt;&lt;/pub-dates&gt;&lt;year&gt;2016&lt;/year&gt;&lt;/dates&gt;&lt;isbn&gt;2470-881X&lt;/isbn&gt;&lt;titles&gt;&lt;title&gt;Gesture Recognition on Kinect Time Series Data Using Dynamic Time Warping and Hidden Markov Models&lt;/title&gt;&lt;secondary-title&gt;2016 18th International Symposium on Symbolic and Numeric Algorithms for Scientific Computing (SYNASC)&lt;/secondary-title&gt;&lt;alt-title&gt;2016 18th International Symposium on Symbolic and Numeric Algorithms for Scientific Computing (SYNASC)&lt;/alt-title&gt;&lt;/titles&gt;&lt;pages&gt;264-271&lt;/pages&gt;&lt;contributors&gt;&lt;authors&gt;&lt;author&gt;A. D. Calin&lt;/author&gt;&lt;/authors&gt;&lt;/contributors&gt;&lt;added-date format="utc"&gt;1714735147&lt;/added-date&gt;&lt;ref-type name="Conference Proceeding"&gt;10&lt;/ref-type&gt;&lt;rec-number&gt;40&lt;/rec-number&gt;&lt;last-updated-date format="utc"&gt;1714735147&lt;/last-updated-date&gt;&lt;electronic-resource-num&gt;10.1109/SYNASC.2016.049&lt;/electronic-resource-num&gt;&lt;/record&gt;&lt;/Cite&gt;&lt;/EndNote&gt;</w:instrText>
      </w:r>
      <w:r w:rsidR="009009DA">
        <w:rPr>
          <w:rFonts w:ascii="Arial" w:hAnsi="Arial" w:cs="Arial"/>
        </w:rPr>
        <w:fldChar w:fldCharType="separate"/>
      </w:r>
      <w:r w:rsidR="009009DA">
        <w:rPr>
          <w:rFonts w:ascii="Arial" w:hAnsi="Arial" w:cs="Arial"/>
          <w:noProof/>
        </w:rPr>
        <w:t>[19]</w:t>
      </w:r>
      <w:r w:rsidR="009009DA">
        <w:rPr>
          <w:rFonts w:ascii="Arial" w:hAnsi="Arial" w:cs="Arial"/>
        </w:rPr>
        <w:fldChar w:fldCharType="end"/>
      </w:r>
      <w:r w:rsidRPr="006578BD">
        <w:rPr>
          <w:rFonts w:ascii="Arial" w:hAnsi="Arial" w:cs="Arial"/>
        </w:rPr>
        <w:t xml:space="preserve">. Compared to eyebrow detection, Xbox 360 Kinect is better than Xbox One Kinect motion sensor </w:t>
      </w:r>
      <w:r w:rsidR="00D6174B">
        <w:rPr>
          <w:rFonts w:ascii="Arial" w:hAnsi="Arial" w:cs="Arial"/>
        </w:rPr>
        <w:fldChar w:fldCharType="begin"/>
      </w:r>
      <w:r w:rsidR="00D6174B">
        <w:rPr>
          <w:rFonts w:ascii="Arial" w:hAnsi="Arial" w:cs="Arial"/>
        </w:rPr>
        <w:instrText xml:space="preserve"> ADDIN EN.CITE &lt;EndNote&gt;&lt;Cite&gt;&lt;Author&gt;S.&lt;/Author&gt;&lt;Year&gt;2019&lt;/Year&gt;&lt;IDText&gt;Analysis of Performance between Kinect v1 and Kinect v2 for Various Facial Part Movements&lt;/IDText&gt;&lt;DisplayText&gt;[20]&lt;/DisplayText&gt;&lt;record&gt;&lt;dates&gt;&lt;pub-dates&gt;&lt;date&gt;7-7 Oct. 2019&lt;/date&gt;&lt;/pub-dates&gt;&lt;year&gt;2019&lt;/year&gt;&lt;/dates&gt;&lt;isbn&gt;2470-640X&lt;/isbn&gt;&lt;titles&gt;&lt;title&gt;Analysis of Performance between Kinect v1 and Kinect v2 for Various Facial Part Movements&lt;/title&gt;&lt;secondary-title&gt;2019 IEEE 9th International Conference on System Engineering and Technology (ICSET)&lt;/secondary-title&gt;&lt;alt-title&gt;2019 IEEE 9th International Conference on System Engineering and Technology (ICSET)&lt;/alt-title&gt;&lt;/titles&gt;&lt;pages&gt;17-22&lt;/pages&gt;&lt;contributors&gt;&lt;authors&gt;&lt;author&gt;S. G. Heng&lt;/author&gt;&lt;author&gt;R. Samad&lt;/author&gt;&lt;author&gt;M. Mustafa&lt;/author&gt;&lt;author&gt;N. R. H. Abdullah&lt;/author&gt;&lt;author&gt;D. Pebrianti&lt;/author&gt;&lt;/authors&gt;&lt;/contributors&gt;&lt;added-date format="utc"&gt;1714734886&lt;/added-date&gt;&lt;ref-type name="Conference Proceeding"&gt;10&lt;/ref-type&gt;&lt;rec-number&gt;38&lt;/rec-number&gt;&lt;last-updated-date format="utc"&gt;1714734886&lt;/last-updated-date&gt;&lt;electronic-resource-num&gt;10.1109/ICSEngT.2019.8906419&lt;/electronic-resource-num&gt;&lt;/record&gt;&lt;/Cite&gt;&lt;/EndNote&gt;</w:instrText>
      </w:r>
      <w:r w:rsidR="00D6174B">
        <w:rPr>
          <w:rFonts w:ascii="Arial" w:hAnsi="Arial" w:cs="Arial"/>
        </w:rPr>
        <w:fldChar w:fldCharType="separate"/>
      </w:r>
      <w:r w:rsidR="00D6174B">
        <w:rPr>
          <w:rFonts w:ascii="Arial" w:hAnsi="Arial" w:cs="Arial"/>
          <w:noProof/>
        </w:rPr>
        <w:t>[20]</w:t>
      </w:r>
      <w:r w:rsidR="00D6174B">
        <w:rPr>
          <w:rFonts w:ascii="Arial" w:hAnsi="Arial" w:cs="Arial"/>
        </w:rPr>
        <w:fldChar w:fldCharType="end"/>
      </w:r>
      <w:r w:rsidRPr="006578BD">
        <w:rPr>
          <w:rFonts w:ascii="Arial" w:hAnsi="Arial" w:cs="Arial"/>
        </w:rPr>
        <w:t>.</w:t>
      </w:r>
    </w:p>
    <w:p w14:paraId="79CC265D" w14:textId="77777777" w:rsidR="00E020D5" w:rsidRDefault="001F44C3">
      <w:pPr>
        <w:pStyle w:val="ad"/>
        <w:numPr>
          <w:ilvl w:val="1"/>
          <w:numId w:val="23"/>
        </w:numPr>
        <w:spacing w:after="160" w:line="278" w:lineRule="auto"/>
        <w:jc w:val="both"/>
        <w:rPr>
          <w:rFonts w:ascii="Arial" w:hAnsi="Arial" w:cs="Arial"/>
        </w:rPr>
      </w:pPr>
      <w:r w:rsidRPr="006578BD">
        <w:rPr>
          <w:rFonts w:ascii="Arial" w:hAnsi="Arial" w:cs="Arial"/>
        </w:rPr>
        <w:t>Intel RealSense</w:t>
      </w:r>
    </w:p>
    <w:p w14:paraId="0B63B55E" w14:textId="01356E11" w:rsidR="001F44C3" w:rsidRPr="00E020D5" w:rsidRDefault="001F44C3" w:rsidP="00C6253A">
      <w:pPr>
        <w:pStyle w:val="ad"/>
        <w:spacing w:after="160" w:line="278" w:lineRule="auto"/>
        <w:ind w:left="1440"/>
        <w:jc w:val="both"/>
        <w:rPr>
          <w:rFonts w:ascii="Arial" w:hAnsi="Arial" w:cs="Arial"/>
        </w:rPr>
      </w:pPr>
      <w:r w:rsidRPr="00E020D5">
        <w:rPr>
          <w:rFonts w:ascii="Arial" w:hAnsi="Arial" w:cs="Arial"/>
        </w:rPr>
        <w:t xml:space="preserve">Intel RealSense is also able to execute gesture recognition </w:t>
      </w:r>
      <w:r w:rsidR="009009DA" w:rsidRPr="00E020D5">
        <w:rPr>
          <w:rFonts w:ascii="Arial" w:hAnsi="Arial" w:cs="Arial"/>
        </w:rPr>
        <w:fldChar w:fldCharType="begin"/>
      </w:r>
      <w:r w:rsidR="009009DA" w:rsidRPr="00E020D5">
        <w:rPr>
          <w:rFonts w:ascii="Arial" w:hAnsi="Arial" w:cs="Arial"/>
        </w:rPr>
        <w:instrText xml:space="preserve"> ADDIN EN.CITE &lt;EndNote&gt;&lt;Cite&gt;&lt;Author&gt;J.&lt;/Author&gt;&lt;Year&gt;2018&lt;/Year&gt;&lt;IDText&gt;An Approach to Sign Language Translation using the Intel RealSense Camera&lt;/IDText&gt;&lt;DisplayText&gt;[21]&lt;/DisplayText&gt;&lt;record&gt;&lt;dates&gt;&lt;pub-dates&gt;&lt;date&gt;19-21 Sept. 2018&lt;/date&gt;&lt;/pub-dates&gt;&lt;year&gt;2018&lt;/year&gt;&lt;/dates&gt;&lt;titles&gt;&lt;title&gt;An Approach to Sign Language Translation using the Intel RealSense Camera&lt;/title&gt;&lt;secondary-title&gt;2018 10th Computer Science and Electronic Engineering (CEEC)&lt;/secondary-title&gt;&lt;alt-title&gt;2018 10th Computer Science and Electronic Engineering (CEEC)&lt;/alt-title&gt;&lt;/titles&gt;&lt;pages&gt;219-224&lt;/pages&gt;&lt;contributors&gt;&lt;authors&gt;&lt;author&gt;J. Mistry&lt;/author&gt;&lt;author&gt;B. Inden&lt;/author&gt;&lt;/authors&gt;&lt;/contributors&gt;&lt;added-date format="utc"&gt;1714735061&lt;/added-date&gt;&lt;ref-type name="Conference Proceeding"&gt;10&lt;/ref-type&gt;&lt;rec-number&gt;39&lt;/rec-number&gt;&lt;last-updated-date format="utc"&gt;1714735061&lt;/last-updated-date&gt;&lt;electronic-resource-num&gt;10.1109/CEEC.2018.8674227&lt;/electronic-resource-num&gt;&lt;/record&gt;&lt;/Cite&gt;&lt;/EndNote&gt;</w:instrText>
      </w:r>
      <w:r w:rsidR="009009DA" w:rsidRPr="00E020D5">
        <w:rPr>
          <w:rFonts w:ascii="Arial" w:hAnsi="Arial" w:cs="Arial"/>
        </w:rPr>
        <w:fldChar w:fldCharType="separate"/>
      </w:r>
      <w:r w:rsidR="009009DA" w:rsidRPr="00E020D5">
        <w:rPr>
          <w:rFonts w:ascii="Arial" w:hAnsi="Arial" w:cs="Arial"/>
          <w:noProof/>
        </w:rPr>
        <w:t>[21]</w:t>
      </w:r>
      <w:r w:rsidR="009009DA" w:rsidRPr="00E020D5">
        <w:rPr>
          <w:rFonts w:ascii="Arial" w:hAnsi="Arial" w:cs="Arial"/>
        </w:rPr>
        <w:fldChar w:fldCharType="end"/>
      </w:r>
      <w:r w:rsidRPr="00E020D5">
        <w:rPr>
          <w:rFonts w:ascii="Arial" w:hAnsi="Arial" w:cs="Arial"/>
        </w:rPr>
        <w:t xml:space="preserve">. This depth camera can provide high accuracy, high efficiency, high resolution, depth recognition </w:t>
      </w:r>
      <w:r w:rsidR="007271DF" w:rsidRPr="00E020D5">
        <w:rPr>
          <w:rFonts w:ascii="Arial" w:hAnsi="Arial" w:cs="Arial"/>
        </w:rPr>
        <w:fldChar w:fldCharType="begin"/>
      </w:r>
      <w:r w:rsidR="007271DF" w:rsidRPr="00E020D5">
        <w:rPr>
          <w:rFonts w:ascii="Arial" w:hAnsi="Arial" w:cs="Arial"/>
        </w:rPr>
        <w:instrText xml:space="preserve"> ADDIN EN.CITE &lt;EndNote&gt;&lt;Cite&gt;&lt;Author&gt;J.&lt;/Author&gt;&lt;Year&gt;2018&lt;/Year&gt;&lt;IDText&gt;An Approach to Sign Language Translation using the Intel RealSense Camera&lt;/IDText&gt;&lt;DisplayText&gt;[21]&lt;/DisplayText&gt;&lt;record&gt;&lt;dates&gt;&lt;pub-dates&gt;&lt;date&gt;19-21 Sept. 2018&lt;/date&gt;&lt;/pub-dates&gt;&lt;year&gt;2018&lt;/year&gt;&lt;/dates&gt;&lt;titles&gt;&lt;title&gt;An Approach to Sign Language Translation using the Intel RealSense Camera&lt;/title&gt;&lt;secondary-title&gt;2018 10th Computer Science and Electronic Engineering (CEEC)&lt;/secondary-title&gt;&lt;alt-title&gt;2018 10th Computer Science and Electronic Engineering (CEEC)&lt;/alt-title&gt;&lt;/titles&gt;&lt;pages&gt;219-224&lt;/pages&gt;&lt;contributors&gt;&lt;authors&gt;&lt;author&gt;J. Mistry&lt;/author&gt;&lt;author&gt;B. Inden&lt;/author&gt;&lt;/authors&gt;&lt;/contributors&gt;&lt;added-date format="utc"&gt;1714735061&lt;/added-date&gt;&lt;ref-type name="Conference Proceeding"&gt;10&lt;/ref-type&gt;&lt;rec-number&gt;39&lt;/rec-number&gt;&lt;last-updated-date format="utc"&gt;1714735061&lt;/last-updated-date&gt;&lt;electronic-resource-num&gt;10.1109/CEEC.2018.8674227&lt;/electronic-resource-num&gt;&lt;/record&gt;&lt;/Cite&gt;&lt;/EndNote&gt;</w:instrText>
      </w:r>
      <w:r w:rsidR="007271DF" w:rsidRPr="00E020D5">
        <w:rPr>
          <w:rFonts w:ascii="Arial" w:hAnsi="Arial" w:cs="Arial"/>
        </w:rPr>
        <w:fldChar w:fldCharType="separate"/>
      </w:r>
      <w:r w:rsidR="007271DF" w:rsidRPr="00E020D5">
        <w:rPr>
          <w:rFonts w:ascii="Arial" w:hAnsi="Arial" w:cs="Arial"/>
          <w:noProof/>
        </w:rPr>
        <w:t>[21]</w:t>
      </w:r>
      <w:r w:rsidR="007271DF" w:rsidRPr="00E020D5">
        <w:rPr>
          <w:rFonts w:ascii="Arial" w:hAnsi="Arial" w:cs="Arial"/>
        </w:rPr>
        <w:fldChar w:fldCharType="end"/>
      </w:r>
      <w:r w:rsidRPr="00E020D5">
        <w:rPr>
          <w:rFonts w:ascii="Arial" w:hAnsi="Arial" w:cs="Arial"/>
        </w:rPr>
        <w:t>.</w:t>
      </w:r>
    </w:p>
    <w:p w14:paraId="0B31993D" w14:textId="77777777" w:rsidR="001F44C3" w:rsidRPr="006578BD" w:rsidRDefault="001F44C3">
      <w:pPr>
        <w:pStyle w:val="ad"/>
        <w:numPr>
          <w:ilvl w:val="1"/>
          <w:numId w:val="24"/>
        </w:numPr>
        <w:spacing w:after="160" w:line="278" w:lineRule="auto"/>
        <w:jc w:val="both"/>
        <w:rPr>
          <w:rFonts w:ascii="Arial" w:hAnsi="Arial" w:cs="Arial"/>
        </w:rPr>
      </w:pPr>
      <w:r w:rsidRPr="006578BD">
        <w:rPr>
          <w:rFonts w:ascii="Arial" w:hAnsi="Arial" w:cs="Arial"/>
        </w:rPr>
        <w:t>Azure Kinect</w:t>
      </w:r>
    </w:p>
    <w:p w14:paraId="08D07495" w14:textId="71889302" w:rsidR="001F44C3" w:rsidRDefault="001F44C3" w:rsidP="00C6253A">
      <w:pPr>
        <w:pStyle w:val="ad"/>
        <w:ind w:left="1440"/>
        <w:jc w:val="both"/>
        <w:rPr>
          <w:rFonts w:ascii="Arial" w:hAnsi="Arial" w:cs="Arial"/>
        </w:rPr>
      </w:pPr>
      <w:r w:rsidRPr="006578BD">
        <w:rPr>
          <w:rFonts w:ascii="Arial" w:hAnsi="Arial" w:cs="Arial"/>
        </w:rPr>
        <w:t xml:space="preserve">Azure Kinect DK is capable of gesture recognition </w:t>
      </w:r>
      <w:r w:rsidR="005D61CB">
        <w:rPr>
          <w:rFonts w:ascii="Arial" w:hAnsi="Arial" w:cs="Arial"/>
        </w:rPr>
        <w:fldChar w:fldCharType="begin"/>
      </w:r>
      <w:r w:rsidR="005D61CB">
        <w:rPr>
          <w:rFonts w:ascii="Arial" w:hAnsi="Arial" w:cs="Arial"/>
        </w:rPr>
        <w:instrText xml:space="preserve"> ADDIN EN.CITE &lt;EndNote&gt;&lt;Cite&gt;&lt;Author&gt;H.&lt;/Author&gt;&lt;Year&gt;2020&lt;/Year&gt;&lt;IDText&gt;AI-Enabled High-Level Layer for Posture Recognition Using The Azure Kinect in Unity3D&lt;/IDText&gt;&lt;DisplayText&gt;[22]&lt;/DisplayText&gt;&lt;record&gt;&lt;dates&gt;&lt;pub-dates&gt;&lt;date&gt;9-11 Dec. 2020&lt;/date&gt;&lt;/pub-dates&gt;&lt;year&gt;2020&lt;/year&gt;&lt;/dates&gt;&lt;titles&gt;&lt;title&gt;AI-Enabled High-Level Layer for Posture Recognition Using The Azure Kinect in Unity3D&lt;/title&gt;&lt;secondary-title&gt;2020 IEEE 4th International Conference on Image Processing, Applications and Systems (IPAS)&lt;/secondary-title&gt;&lt;alt-title&gt;2020 IEEE 4th International Conference on Image Processing, Applications and Systems (IPAS)&lt;/alt-title&gt;&lt;/titles&gt;&lt;pages&gt;155-161&lt;/pages&gt;&lt;contributors&gt;&lt;authors&gt;&lt;author&gt;H. Alaoui&lt;/author&gt;&lt;author&gt;M. T. Moutacalli&lt;/author&gt;&lt;author&gt;M. Adda&lt;/author&gt;&lt;/authors&gt;&lt;/contributors&gt;&lt;added-date format="utc"&gt;1714735264&lt;/added-date&gt;&lt;ref-type name="Conference Proceeding"&gt;10&lt;/ref-type&gt;&lt;rec-number&gt;41&lt;/rec-number&gt;&lt;last-updated-date format="utc"&gt;1714735264&lt;/last-updated-date&gt;&lt;electronic-resource-num&gt;10.1109/IPAS50080.2020.9334945&lt;/electronic-resource-num&gt;&lt;/record&gt;&lt;/Cite&gt;&lt;/EndNote&gt;</w:instrText>
      </w:r>
      <w:r w:rsidR="005D61CB">
        <w:rPr>
          <w:rFonts w:ascii="Arial" w:hAnsi="Arial" w:cs="Arial"/>
        </w:rPr>
        <w:fldChar w:fldCharType="separate"/>
      </w:r>
      <w:r w:rsidR="005D61CB">
        <w:rPr>
          <w:rFonts w:ascii="Arial" w:hAnsi="Arial" w:cs="Arial"/>
          <w:noProof/>
        </w:rPr>
        <w:t>[22]</w:t>
      </w:r>
      <w:r w:rsidR="005D61CB">
        <w:rPr>
          <w:rFonts w:ascii="Arial" w:hAnsi="Arial" w:cs="Arial"/>
        </w:rPr>
        <w:fldChar w:fldCharType="end"/>
      </w:r>
      <w:r w:rsidRPr="006578BD">
        <w:rPr>
          <w:rFonts w:ascii="Arial" w:hAnsi="Arial" w:cs="Arial"/>
        </w:rPr>
        <w:t xml:space="preserve">, and it is also able to provide high accuracy and precision, high resolution and depth recognition </w:t>
      </w:r>
      <w:r w:rsidR="005D61CB">
        <w:rPr>
          <w:rFonts w:ascii="Arial" w:hAnsi="Arial" w:cs="Arial"/>
        </w:rPr>
        <w:fldChar w:fldCharType="begin"/>
      </w:r>
      <w:r w:rsidR="005D61CB">
        <w:rPr>
          <w:rFonts w:ascii="Arial" w:hAnsi="Arial" w:cs="Arial"/>
        </w:rPr>
        <w:instrText xml:space="preserve"> ADDIN EN.CITE &lt;EndNote&gt;&lt;Cite&gt;&lt;Author&gt;H.&lt;/Author&gt;&lt;Year&gt;2020&lt;/Year&gt;&lt;IDText&gt;AI-Enabled High-Level Layer for Posture Recognition Using The Azure Kinect in Unity3D&lt;/IDText&gt;&lt;DisplayText&gt;[22]&lt;/DisplayText&gt;&lt;record&gt;&lt;dates&gt;&lt;pub-dates&gt;&lt;date&gt;9-11 Dec. 2020&lt;/date&gt;&lt;/pub-dates&gt;&lt;year&gt;2020&lt;/year&gt;&lt;/dates&gt;&lt;titles&gt;&lt;title&gt;AI-Enabled High-Level Layer for Posture Recognition Using The Azure Kinect in Unity3D&lt;/title&gt;&lt;secondary-title&gt;2020 IEEE 4th International Conference on Image Processing, Applications and Systems (IPAS)&lt;/secondary-title&gt;&lt;alt-title&gt;2020 IEEE 4th International Conference on Image Processing, Applications and Systems (IPAS)&lt;/alt-title&gt;&lt;/titles&gt;&lt;pages&gt;155-161&lt;/pages&gt;&lt;contributors&gt;&lt;authors&gt;&lt;author&gt;H. Alaoui&lt;/author&gt;&lt;author&gt;M. T. Moutacalli&lt;/author&gt;&lt;author&gt;M. Adda&lt;/author&gt;&lt;/authors&gt;&lt;/contributors&gt;&lt;added-date format="utc"&gt;1714735264&lt;/added-date&gt;&lt;ref-type name="Conference Proceeding"&gt;10&lt;/ref-type&gt;&lt;rec-number&gt;41&lt;/rec-number&gt;&lt;last-updated-date format="utc"&gt;1714735264&lt;/last-updated-date&gt;&lt;electronic-resource-num&gt;10.1109/IPAS50080.2020.9334945&lt;/electronic-resource-num&gt;&lt;/record&gt;&lt;/Cite&gt;&lt;/EndNote&gt;</w:instrText>
      </w:r>
      <w:r w:rsidR="005D61CB">
        <w:rPr>
          <w:rFonts w:ascii="Arial" w:hAnsi="Arial" w:cs="Arial"/>
        </w:rPr>
        <w:fldChar w:fldCharType="separate"/>
      </w:r>
      <w:r w:rsidR="005D61CB">
        <w:rPr>
          <w:rFonts w:ascii="Arial" w:hAnsi="Arial" w:cs="Arial"/>
          <w:noProof/>
        </w:rPr>
        <w:t>[22]</w:t>
      </w:r>
      <w:r w:rsidR="005D61CB">
        <w:rPr>
          <w:rFonts w:ascii="Arial" w:hAnsi="Arial" w:cs="Arial"/>
        </w:rPr>
        <w:fldChar w:fldCharType="end"/>
      </w:r>
      <w:r w:rsidRPr="006578BD">
        <w:rPr>
          <w:rFonts w:ascii="Arial" w:hAnsi="Arial" w:cs="Arial"/>
        </w:rPr>
        <w:t>.</w:t>
      </w:r>
    </w:p>
    <w:p w14:paraId="4D6D4ABE" w14:textId="77777777" w:rsidR="009C0F9A" w:rsidRPr="006578BD" w:rsidRDefault="009C0F9A" w:rsidP="00C6253A">
      <w:pPr>
        <w:pStyle w:val="ad"/>
        <w:ind w:left="1440"/>
        <w:jc w:val="both"/>
        <w:rPr>
          <w:rFonts w:ascii="Arial" w:hAnsi="Arial" w:cs="Arial"/>
        </w:rPr>
      </w:pPr>
    </w:p>
    <w:p w14:paraId="40152D2E" w14:textId="41B97187" w:rsidR="001F44C3" w:rsidRDefault="001F44C3" w:rsidP="00C6253A">
      <w:pPr>
        <w:ind w:left="720"/>
        <w:jc w:val="both"/>
        <w:rPr>
          <w:rFonts w:ascii="Arial" w:hAnsi="Arial" w:cs="Arial"/>
        </w:rPr>
      </w:pPr>
      <w:r w:rsidRPr="006578BD">
        <w:rPr>
          <w:rFonts w:ascii="Arial" w:hAnsi="Arial" w:cs="Arial"/>
        </w:rPr>
        <w:t xml:space="preserve">Based on the above statement, all depth cameras </w:t>
      </w:r>
      <w:proofErr w:type="gramStart"/>
      <w:r w:rsidRPr="006578BD">
        <w:rPr>
          <w:rFonts w:ascii="Arial" w:hAnsi="Arial" w:cs="Arial"/>
        </w:rPr>
        <w:t>are capable of implementing</w:t>
      </w:r>
      <w:proofErr w:type="gramEnd"/>
      <w:r w:rsidRPr="006578BD">
        <w:rPr>
          <w:rFonts w:ascii="Arial" w:hAnsi="Arial" w:cs="Arial"/>
        </w:rPr>
        <w:t xml:space="preserve"> all tasks in this project. However, compared to the price of each depth camera, Xbox One Kinect Motion Sensor and Xbox 360 Kinect Sensor are more suitable for this </w:t>
      </w:r>
      <w:r w:rsidRPr="006578BD">
        <w:rPr>
          <w:rFonts w:ascii="Arial" w:hAnsi="Arial" w:cs="Arial"/>
        </w:rPr>
        <w:lastRenderedPageBreak/>
        <w:t xml:space="preserve">project on account of limited budgets </w:t>
      </w:r>
      <w:r w:rsidR="00C74FE8">
        <w:rPr>
          <w:rFonts w:ascii="Arial" w:hAnsi="Arial" w:cs="Arial"/>
        </w:rPr>
        <w:fldChar w:fldCharType="begin">
          <w:fldData xml:space="preserve">PEVuZE5vdGU+PENpdGU+PFllYXI+MjAxOTwvWWVhcj48SURUZXh0Pk9mZmljaWFsIFhib3ggT25l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==
</w:fldData>
        </w:fldChar>
      </w:r>
      <w:r w:rsidR="00C74FE8">
        <w:rPr>
          <w:rFonts w:ascii="Arial" w:hAnsi="Arial" w:cs="Arial"/>
        </w:rPr>
        <w:instrText xml:space="preserve"> ADDIN EN.CITE </w:instrText>
      </w:r>
      <w:r w:rsidR="00C74FE8">
        <w:rPr>
          <w:rFonts w:ascii="Arial" w:hAnsi="Arial" w:cs="Arial"/>
        </w:rPr>
        <w:fldChar w:fldCharType="begin">
          <w:fldData xml:space="preserve">PEVuZE5vdGU+PENpdGU+PFllYXI+MjAxOTwvWWVhcj48SURUZXh0Pk9mZmljaWFsIFhib3ggT25l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==
</w:fldData>
        </w:fldChar>
      </w:r>
      <w:r w:rsidR="00C74FE8">
        <w:rPr>
          <w:rFonts w:ascii="Arial" w:hAnsi="Arial" w:cs="Arial"/>
        </w:rPr>
        <w:instrText xml:space="preserve"> ADDIN EN.CITE.DATA </w:instrText>
      </w:r>
      <w:r w:rsidR="00C74FE8">
        <w:rPr>
          <w:rFonts w:ascii="Arial" w:hAnsi="Arial" w:cs="Arial"/>
        </w:rPr>
      </w:r>
      <w:r w:rsidR="00C74FE8">
        <w:rPr>
          <w:rFonts w:ascii="Arial" w:hAnsi="Arial" w:cs="Arial"/>
        </w:rPr>
        <w:fldChar w:fldCharType="end"/>
      </w:r>
      <w:r w:rsidR="00C74FE8">
        <w:rPr>
          <w:rFonts w:ascii="Arial" w:hAnsi="Arial" w:cs="Arial"/>
        </w:rPr>
      </w:r>
      <w:r w:rsidR="00C74FE8">
        <w:rPr>
          <w:rFonts w:ascii="Arial" w:hAnsi="Arial" w:cs="Arial"/>
        </w:rPr>
        <w:fldChar w:fldCharType="separate"/>
      </w:r>
      <w:r w:rsidR="00C74FE8">
        <w:rPr>
          <w:rFonts w:ascii="Arial" w:hAnsi="Arial" w:cs="Arial"/>
          <w:noProof/>
        </w:rPr>
        <w:t>[23-26]</w:t>
      </w:r>
      <w:r w:rsidR="00C74FE8">
        <w:rPr>
          <w:rFonts w:ascii="Arial" w:hAnsi="Arial" w:cs="Arial"/>
        </w:rPr>
        <w:fldChar w:fldCharType="end"/>
      </w:r>
      <w:r w:rsidRPr="006578BD">
        <w:rPr>
          <w:rFonts w:ascii="Arial" w:hAnsi="Arial" w:cs="Arial"/>
        </w:rPr>
        <w:t xml:space="preserve">. Moreover, the workshop in University of Nottingham can provide Xbox One Kinect Motion Sensor and Xbox 360 Kinect Sensor directly without purchasing online. It can greatly save the budget for other use. Compared to Xbox One Kinect Motion Sensor and Xbox 360 Kinect Sensor, Xbox One Kinect Motion Sensor is more appropriate for this project than Xbox 360 Kinect Sensor since the ability of Xbox One Kinect Motion Sensor is superior to Xbox 360 Kinect Sensor </w:t>
      </w:r>
      <w:r w:rsidR="00CB2A9C">
        <w:rPr>
          <w:rFonts w:ascii="Arial" w:hAnsi="Arial" w:cs="Arial"/>
        </w:rPr>
        <w:fldChar w:fldCharType="begin"/>
      </w:r>
      <w:r w:rsidR="00CB2A9C">
        <w:rPr>
          <w:rFonts w:ascii="Arial" w:hAnsi="Arial" w:cs="Arial"/>
        </w:rPr>
        <w:instrText xml:space="preserve"> ADDIN EN.CITE &lt;EndNote&gt;&lt;Cite&gt;&lt;Author&gt;S.&lt;/Author&gt;&lt;Year&gt;2019&lt;/Year&gt;&lt;IDText&gt;Analysis of Performance between Kinect v1 and Kinect v2 for Various Facial Part Movements&lt;/IDText&gt;&lt;DisplayText&gt;[20]&lt;/DisplayText&gt;&lt;record&gt;&lt;dates&gt;&lt;pub-dates&gt;&lt;date&gt;7-7 Oct. 2019&lt;/date&gt;&lt;/pub-dates&gt;&lt;year&gt;2019&lt;/year&gt;&lt;/dates&gt;&lt;isbn&gt;2470-640X&lt;/isbn&gt;&lt;titles&gt;&lt;title&gt;Analysis of Performance between Kinect v1 and Kinect v2 for Various Facial Part Movements&lt;/title&gt;&lt;secondary-title&gt;2019 IEEE 9th International Conference on System Engineering and Technology (ICSET)&lt;/secondary-title&gt;&lt;alt-title&gt;2019 IEEE 9th International Conference on System Engineering and Technology (ICSET)&lt;/alt-title&gt;&lt;/titles&gt;&lt;pages&gt;17-22&lt;/pages&gt;&lt;contributors&gt;&lt;authors&gt;&lt;author&gt;S. G. Heng&lt;/author&gt;&lt;author&gt;R. Samad&lt;/author&gt;&lt;author&gt;M. Mustafa&lt;/author&gt;&lt;author&gt;N. R. H. Abdullah&lt;/author&gt;&lt;author&gt;D. Pebrianti&lt;/author&gt;&lt;/authors&gt;&lt;/contributors&gt;&lt;added-date format="utc"&gt;1714734886&lt;/added-date&gt;&lt;ref-type name="Conference Proceeding"&gt;10&lt;/ref-type&gt;&lt;rec-number&gt;38&lt;/rec-number&gt;&lt;last-updated-date format="utc"&gt;1714734886&lt;/last-updated-date&gt;&lt;electronic-resource-num&gt;10.1109/ICSEngT.2019.8906419&lt;/electronic-resource-num&gt;&lt;/record&gt;&lt;/Cite&gt;&lt;/EndNote&gt;</w:instrText>
      </w:r>
      <w:r w:rsidR="00CB2A9C">
        <w:rPr>
          <w:rFonts w:ascii="Arial" w:hAnsi="Arial" w:cs="Arial"/>
        </w:rPr>
        <w:fldChar w:fldCharType="separate"/>
      </w:r>
      <w:r w:rsidR="00CB2A9C">
        <w:rPr>
          <w:rFonts w:ascii="Arial" w:hAnsi="Arial" w:cs="Arial"/>
          <w:noProof/>
        </w:rPr>
        <w:t>[20]</w:t>
      </w:r>
      <w:r w:rsidR="00CB2A9C">
        <w:rPr>
          <w:rFonts w:ascii="Arial" w:hAnsi="Arial" w:cs="Arial"/>
        </w:rPr>
        <w:fldChar w:fldCharType="end"/>
      </w:r>
      <w:r w:rsidRPr="006578BD">
        <w:rPr>
          <w:rFonts w:ascii="Arial" w:hAnsi="Arial" w:cs="Arial"/>
        </w:rPr>
        <w:t>. Moreover, both cameras are borrowed from the workshop to determine which one is better. The self-testing result also proves that Xbox One Kinect Motion Sensor is better than Xbox 360 Kinect Sensor for this project as Xbox 360 Kinect Sensor is still unable to connect to the computer and the laptop through a USB adapter after a lot of attempts.</w:t>
      </w:r>
    </w:p>
    <w:p w14:paraId="199E6F47" w14:textId="77777777" w:rsidR="00B1675F" w:rsidRPr="006578BD" w:rsidRDefault="00B1675F" w:rsidP="00C6253A">
      <w:pPr>
        <w:ind w:left="720"/>
        <w:jc w:val="both"/>
        <w:rPr>
          <w:rFonts w:ascii="Arial" w:hAnsi="Arial" w:cs="Arial"/>
        </w:rPr>
      </w:pPr>
    </w:p>
    <w:p w14:paraId="5A9F4F64" w14:textId="792942CA" w:rsidR="001F44C3" w:rsidRPr="00A262C6" w:rsidRDefault="001F44C3" w:rsidP="00C6253A">
      <w:pPr>
        <w:pStyle w:val="ad"/>
        <w:jc w:val="both"/>
        <w:rPr>
          <w:rFonts w:ascii="Arial" w:hAnsi="Arial" w:cs="Arial"/>
        </w:rPr>
      </w:pPr>
      <w:r w:rsidRPr="006578BD">
        <w:rPr>
          <w:rFonts w:ascii="Arial" w:hAnsi="Arial" w:cs="Arial"/>
        </w:rPr>
        <w:t xml:space="preserve">The number of the camera use can depend on the budget and the ability of the camera is sufficient or not. The capability of Xbox One Kinect Motion Sensor is sufficient to perform the tasks in this project, and the use of one camera can prevent extra expense and reduce the complexity of the system and power consumption to enhance the system’s stability and reliability although the use of two cameras can improve the accuracy of gesture recognition </w:t>
      </w:r>
      <w:r w:rsidR="00952DC5">
        <w:rPr>
          <w:rFonts w:ascii="Arial" w:hAnsi="Arial" w:cs="Arial"/>
        </w:rPr>
        <w:fldChar w:fldCharType="begin"/>
      </w:r>
      <w:r w:rsidR="00952DC5">
        <w:rPr>
          <w:rFonts w:ascii="Arial" w:hAnsi="Arial" w:cs="Arial"/>
        </w:rPr>
        <w:instrText xml:space="preserve"> ADDIN EN.CITE &lt;EndNote&gt;&lt;Cite&gt;&lt;Author&gt;Krishan Kumar&lt;/Author&gt;&lt;Year&gt;2020&lt;/Year&gt;&lt;IDText&gt;Two viewpoints based real-time recognition for hand gestures&lt;/IDText&gt;&lt;DisplayText&gt;[27]&lt;/DisplayText&gt;&lt;record&gt;&lt;dates&gt;&lt;pub-dates&gt;&lt;date&gt;2020/12/01&lt;/date&gt;&lt;/pub-dates&gt;&lt;year&gt;2020&lt;/year&gt;&lt;/dates&gt;&lt;keywords&gt;&lt;keyword&gt;image classification&lt;/keyword&gt;&lt;keyword&gt;feature extraction&lt;/keyword&gt;&lt;keyword&gt;learning (artificial intelligence)&lt;/keyword&gt;&lt;keyword&gt;cameras&lt;/keyword&gt;&lt;keyword&gt;geometry&lt;/keyword&gt;&lt;keyword&gt;gesture recognition&lt;/keyword&gt;&lt;keyword&gt;decision trees&lt;/keyword&gt;&lt;keyword&gt;computation time&lt;/keyword&gt;&lt;keyword&gt;hand gesture recognition&lt;/keyword&gt;&lt;keyword&gt;single viewpoint set-up&lt;/keyword&gt;&lt;keyword&gt;image processing&lt;/keyword&gt;&lt;keyword&gt;three-dimensional view&lt;/keyword&gt;&lt;keyword&gt;single camera system&lt;/keyword&gt;&lt;keyword&gt;geometrical features&lt;/keyword&gt;&lt;keyword&gt;3D view estimation&lt;/keyword&gt;&lt;keyword&gt;classification accuracy&lt;/keyword&gt;&lt;keyword&gt;recognition rate&lt;/keyword&gt;&lt;keyword&gt;single-camera system&lt;/keyword&gt;&lt;keyword&gt;real-time recognition&lt;/keyword&gt;&lt;/keywords&gt;&lt;urls&gt;&lt;related-urls&gt;&lt;url&gt;https://doi.org/10.1049/iet-ipr.2019.1458&lt;/url&gt;&lt;/related-urls&gt;&lt;/urls&gt;&lt;isbn&gt;1751-9659&lt;/isbn&gt;&lt;titles&gt;&lt;title&gt;Two viewpoints based real-time recognition for hand gestures&lt;/title&gt;&lt;secondary-title&gt;IET Image Processing&lt;/secondary-title&gt;&lt;/titles&gt;&lt;pages&gt;4606-4613&lt;/pages&gt;&lt;number&gt;17&lt;/number&gt;&lt;access-date&gt;2024/05/03&lt;/access-date&gt;&lt;contributors&gt;&lt;authors&gt;&lt;author&gt;Krishan Kumar, Amit&lt;/author&gt;&lt;author&gt;Kaushal Kumar, Abhishek&lt;/author&gt;&lt;author&gt;Guo, Shuli&lt;/author&gt;&lt;/authors&gt;&lt;/contributors&gt;&lt;added-date format="utc"&gt;1714736252&lt;/added-date&gt;&lt;ref-type name="Journal Article"&gt;17&lt;/ref-type&gt;&lt;rec-number&gt;46&lt;/rec-number&gt;&lt;publisher&gt;The Institution of Engineering and Technology&lt;/publisher&gt;&lt;last-updated-date format="utc"&gt;1714736252&lt;/last-updated-date&gt;&lt;electronic-resource-num&gt;https://doi.org/10.1049/iet-ipr.2019.1458&lt;/electronic-resource-num&gt;&lt;volume&gt;14&lt;/volume&gt;&lt;/record&gt;&lt;/Cite&gt;&lt;/EndNote&gt;</w:instrText>
      </w:r>
      <w:r w:rsidR="00952DC5">
        <w:rPr>
          <w:rFonts w:ascii="Arial" w:hAnsi="Arial" w:cs="Arial"/>
        </w:rPr>
        <w:fldChar w:fldCharType="separate"/>
      </w:r>
      <w:r w:rsidR="00952DC5">
        <w:rPr>
          <w:rFonts w:ascii="Arial" w:hAnsi="Arial" w:cs="Arial"/>
          <w:noProof/>
        </w:rPr>
        <w:t>[27]</w:t>
      </w:r>
      <w:r w:rsidR="00952DC5">
        <w:rPr>
          <w:rFonts w:ascii="Arial" w:hAnsi="Arial" w:cs="Arial"/>
        </w:rPr>
        <w:fldChar w:fldCharType="end"/>
      </w:r>
      <w:r w:rsidRPr="006578BD">
        <w:rPr>
          <w:rFonts w:ascii="Arial" w:hAnsi="Arial" w:cs="Arial"/>
        </w:rPr>
        <w:t xml:space="preserve">. </w:t>
      </w:r>
    </w:p>
    <w:p w14:paraId="2CB58CFD" w14:textId="77777777" w:rsidR="001F44C3" w:rsidRPr="006578BD" w:rsidRDefault="001F44C3" w:rsidP="00C6253A">
      <w:pPr>
        <w:pStyle w:val="ad"/>
        <w:ind w:left="1080"/>
        <w:jc w:val="both"/>
        <w:rPr>
          <w:rFonts w:ascii="Arial" w:hAnsi="Arial" w:cs="Arial"/>
        </w:rPr>
      </w:pPr>
    </w:p>
    <w:p w14:paraId="4BEEA1B2" w14:textId="77777777" w:rsidR="001F44C3" w:rsidRPr="006578BD" w:rsidRDefault="001F44C3" w:rsidP="00C6253A">
      <w:pPr>
        <w:pStyle w:val="3"/>
        <w:jc w:val="both"/>
      </w:pPr>
      <w:bookmarkStart w:id="8" w:name="_Toc165655702"/>
      <w:r w:rsidRPr="006578BD">
        <w:t>Python vs C++ and others</w:t>
      </w:r>
      <w:bookmarkEnd w:id="8"/>
    </w:p>
    <w:p w14:paraId="1CBE1710" w14:textId="7D74CFC2" w:rsidR="001F44C3" w:rsidRPr="006578BD" w:rsidRDefault="001F44C3" w:rsidP="00C6253A">
      <w:pPr>
        <w:pStyle w:val="ad"/>
        <w:jc w:val="both"/>
        <w:rPr>
          <w:rFonts w:ascii="Arial" w:hAnsi="Arial" w:cs="Arial"/>
        </w:rPr>
      </w:pPr>
      <w:r w:rsidRPr="006578BD">
        <w:rPr>
          <w:rFonts w:ascii="Arial" w:hAnsi="Arial" w:cs="Arial"/>
        </w:rPr>
        <w:t>According to</w:t>
      </w:r>
      <w:r w:rsidR="0032571D">
        <w:rPr>
          <w:rFonts w:ascii="Arial" w:hAnsi="Arial" w:cs="Arial" w:hint="eastAsia"/>
          <w:lang w:eastAsia="zh-TW"/>
        </w:rPr>
        <w:t xml:space="preserve"> </w:t>
      </w:r>
      <w:r w:rsidR="0032571D">
        <w:rPr>
          <w:rFonts w:ascii="Arial" w:hAnsi="Arial" w:cs="Arial"/>
          <w:lang w:eastAsia="zh-TW"/>
        </w:rPr>
        <w:fldChar w:fldCharType="begin"/>
      </w:r>
      <w:r w:rsidR="0032571D">
        <w:rPr>
          <w:rFonts w:ascii="Arial" w:hAnsi="Arial" w:cs="Arial"/>
          <w:lang w:eastAsia="zh-TW"/>
        </w:rPr>
        <w:instrText xml:space="preserve"> ADDIN EN.CITE &lt;EndNote&gt;&lt;Cite&gt;&lt;Author&gt;Carbonnelle&lt;/Author&gt;&lt;Year&gt;2023&lt;/Year&gt;&lt;IDText&gt;PYPL PopularitY of Programming Language index&lt;/IDText&gt;&lt;DisplayText&gt;[28]&lt;/DisplayText&gt;&lt;record&gt;&lt;urls&gt;&lt;related-urls&gt;&lt;url&gt;https://pypl.github.io/PYPL.html&lt;/url&gt;&lt;/related-urls&gt;&lt;/urls&gt;&lt;titles&gt;&lt;title&gt;PYPL PopularitY of Programming Language index&lt;/title&gt;&lt;/titles&gt;&lt;number&gt;April 22&lt;/number&gt;&lt;contributors&gt;&lt;authors&gt;&lt;author&gt;Carbonnelle, Pierre&lt;/author&gt;&lt;/authors&gt;&lt;/contributors&gt;&lt;added-date format="utc"&gt;1714736459&lt;/added-date&gt;&lt;ref-type name="Web Page"&gt;12&lt;/ref-type&gt;&lt;dates&gt;&lt;year&gt;2023&lt;/year&gt;&lt;/dates&gt;&lt;rec-number&gt;47&lt;/rec-number&gt;&lt;publisher&gt;Github.io&lt;/publisher&gt;&lt;last-updated-date format="utc"&gt;1714736569&lt;/last-updated-date&gt;&lt;volume&gt;2024&lt;/volume&gt;&lt;/record&gt;&lt;/Cite&gt;&lt;/EndNote&gt;</w:instrText>
      </w:r>
      <w:r w:rsidR="0032571D">
        <w:rPr>
          <w:rFonts w:ascii="Arial" w:hAnsi="Arial" w:cs="Arial"/>
          <w:lang w:eastAsia="zh-TW"/>
        </w:rPr>
        <w:fldChar w:fldCharType="separate"/>
      </w:r>
      <w:r w:rsidR="0032571D">
        <w:rPr>
          <w:rFonts w:ascii="Arial" w:hAnsi="Arial" w:cs="Arial"/>
          <w:noProof/>
          <w:lang w:eastAsia="zh-TW"/>
        </w:rPr>
        <w:t>[28]</w:t>
      </w:r>
      <w:r w:rsidR="0032571D">
        <w:rPr>
          <w:rFonts w:ascii="Arial" w:hAnsi="Arial" w:cs="Arial"/>
          <w:lang w:eastAsia="zh-TW"/>
        </w:rPr>
        <w:fldChar w:fldCharType="end"/>
      </w:r>
      <w:r w:rsidRPr="006578BD">
        <w:rPr>
          <w:rFonts w:ascii="Arial" w:hAnsi="Arial" w:cs="Arial"/>
        </w:rPr>
        <w:t>, the top five popular languages are as follows:</w:t>
      </w:r>
    </w:p>
    <w:p w14:paraId="43877BC8" w14:textId="77777777" w:rsidR="001F44C3" w:rsidRPr="006578BD" w:rsidRDefault="001F44C3">
      <w:pPr>
        <w:pStyle w:val="ad"/>
        <w:numPr>
          <w:ilvl w:val="0"/>
          <w:numId w:val="12"/>
        </w:numPr>
        <w:spacing w:after="160" w:line="278" w:lineRule="auto"/>
        <w:jc w:val="both"/>
        <w:rPr>
          <w:rFonts w:ascii="Arial" w:hAnsi="Arial" w:cs="Arial"/>
        </w:rPr>
      </w:pPr>
      <w:r w:rsidRPr="006578BD">
        <w:rPr>
          <w:rFonts w:ascii="Arial" w:hAnsi="Arial" w:cs="Arial"/>
        </w:rPr>
        <w:t>Python</w:t>
      </w:r>
    </w:p>
    <w:p w14:paraId="3FA47F9F" w14:textId="77777777" w:rsidR="001F44C3" w:rsidRPr="006578BD" w:rsidRDefault="001F44C3">
      <w:pPr>
        <w:pStyle w:val="ad"/>
        <w:numPr>
          <w:ilvl w:val="0"/>
          <w:numId w:val="12"/>
        </w:numPr>
        <w:spacing w:after="160" w:line="278" w:lineRule="auto"/>
        <w:jc w:val="both"/>
        <w:rPr>
          <w:rFonts w:ascii="Arial" w:hAnsi="Arial" w:cs="Arial"/>
        </w:rPr>
      </w:pPr>
      <w:r w:rsidRPr="006578BD">
        <w:rPr>
          <w:rFonts w:ascii="Arial" w:hAnsi="Arial" w:cs="Arial"/>
        </w:rPr>
        <w:t>Java</w:t>
      </w:r>
    </w:p>
    <w:p w14:paraId="24C0DA0B" w14:textId="77777777" w:rsidR="001F44C3" w:rsidRPr="006578BD" w:rsidRDefault="001F44C3">
      <w:pPr>
        <w:pStyle w:val="ad"/>
        <w:numPr>
          <w:ilvl w:val="0"/>
          <w:numId w:val="12"/>
        </w:numPr>
        <w:spacing w:after="160" w:line="278" w:lineRule="auto"/>
        <w:jc w:val="both"/>
        <w:rPr>
          <w:rFonts w:ascii="Arial" w:hAnsi="Arial" w:cs="Arial"/>
        </w:rPr>
      </w:pPr>
      <w:r w:rsidRPr="006578BD">
        <w:rPr>
          <w:rFonts w:ascii="Arial" w:hAnsi="Arial" w:cs="Arial"/>
        </w:rPr>
        <w:t>JavaScript</w:t>
      </w:r>
    </w:p>
    <w:p w14:paraId="1579A553" w14:textId="77777777" w:rsidR="001F44C3" w:rsidRPr="006578BD" w:rsidRDefault="001F44C3">
      <w:pPr>
        <w:pStyle w:val="ad"/>
        <w:numPr>
          <w:ilvl w:val="0"/>
          <w:numId w:val="12"/>
        </w:numPr>
        <w:spacing w:after="160" w:line="278" w:lineRule="auto"/>
        <w:jc w:val="both"/>
        <w:rPr>
          <w:rFonts w:ascii="Arial" w:hAnsi="Arial" w:cs="Arial"/>
        </w:rPr>
      </w:pPr>
      <w:r w:rsidRPr="006578BD">
        <w:rPr>
          <w:rFonts w:ascii="Arial" w:hAnsi="Arial" w:cs="Arial"/>
        </w:rPr>
        <w:t>C/C++</w:t>
      </w:r>
    </w:p>
    <w:p w14:paraId="76C82602" w14:textId="77777777" w:rsidR="001F44C3" w:rsidRPr="006578BD" w:rsidRDefault="001F44C3">
      <w:pPr>
        <w:pStyle w:val="ad"/>
        <w:numPr>
          <w:ilvl w:val="0"/>
          <w:numId w:val="12"/>
        </w:numPr>
        <w:spacing w:after="160" w:line="278" w:lineRule="auto"/>
        <w:jc w:val="both"/>
        <w:rPr>
          <w:rFonts w:ascii="Arial" w:hAnsi="Arial" w:cs="Arial"/>
        </w:rPr>
      </w:pPr>
      <w:r w:rsidRPr="006578BD">
        <w:rPr>
          <w:rFonts w:ascii="Arial" w:hAnsi="Arial" w:cs="Arial"/>
        </w:rPr>
        <w:t>C#</w:t>
      </w:r>
    </w:p>
    <w:p w14:paraId="77671827" w14:textId="652C9081" w:rsidR="001F44C3" w:rsidRDefault="001F44C3" w:rsidP="00C6253A">
      <w:pPr>
        <w:ind w:left="720"/>
        <w:jc w:val="both"/>
        <w:rPr>
          <w:rFonts w:ascii="Arial" w:hAnsi="Arial" w:cs="Arial"/>
        </w:rPr>
      </w:pPr>
      <w:r w:rsidRPr="006578BD">
        <w:rPr>
          <w:rFonts w:ascii="Arial" w:hAnsi="Arial" w:cs="Arial"/>
        </w:rPr>
        <w:t xml:space="preserve">Based on </w:t>
      </w:r>
      <w:r w:rsidR="005D4708">
        <w:rPr>
          <w:rFonts w:ascii="Arial" w:hAnsi="Arial" w:cs="Arial"/>
        </w:rPr>
        <w:fldChar w:fldCharType="begin"/>
      </w:r>
      <w:r w:rsidR="005D4708">
        <w:rPr>
          <w:rFonts w:ascii="Arial" w:hAnsi="Arial" w:cs="Arial"/>
        </w:rPr>
        <w:instrText xml:space="preserve"> ADDIN EN.CITE &lt;EndNote&gt;&lt;Cite&gt;&lt;Year&gt;2022&lt;/Year&gt;&lt;IDText&gt;Dobot Magician Demo Description&lt;/IDText&gt;&lt;DisplayText&gt;[29]&lt;/DisplayText&gt;&lt;record&gt;&lt;urls&gt;&lt;related-urls&gt;&lt;url&gt;https://www.dobot-robots.com/service/download-center?keyword=&amp;amp;products%5B%5D=316&lt;/url&gt;&lt;/related-urls&gt;&lt;/urls&gt;&lt;titles&gt;&lt;title&gt;Dobot Magician Demo Description&lt;/title&gt;&lt;/titles&gt;&lt;access-date&gt;April 23, 2024&lt;/access-date&gt;&lt;added-date format="utc"&gt;1714736752&lt;/added-date&gt;&lt;ref-type name="Generic"&gt;13&lt;/ref-type&gt;&lt;dates&gt;&lt;year&gt;2022&lt;/year&gt;&lt;/dates&gt;&lt;rec-number&gt;48&lt;/rec-number&gt;&lt;publisher&gt;DOBOT&lt;/publisher&gt;&lt;last-updated-date format="utc"&gt;1714736872&lt;/last-updated-date&gt;&lt;/record&gt;&lt;/Cite&gt;&lt;/EndNote&gt;</w:instrText>
      </w:r>
      <w:r w:rsidR="005D4708">
        <w:rPr>
          <w:rFonts w:ascii="Arial" w:hAnsi="Arial" w:cs="Arial"/>
        </w:rPr>
        <w:fldChar w:fldCharType="separate"/>
      </w:r>
      <w:r w:rsidR="005D4708">
        <w:rPr>
          <w:rFonts w:ascii="Arial" w:hAnsi="Arial" w:cs="Arial"/>
          <w:noProof/>
        </w:rPr>
        <w:t>[29]</w:t>
      </w:r>
      <w:r w:rsidR="005D4708">
        <w:rPr>
          <w:rFonts w:ascii="Arial" w:hAnsi="Arial" w:cs="Arial"/>
        </w:rPr>
        <w:fldChar w:fldCharType="end"/>
      </w:r>
      <w:r w:rsidRPr="006578BD">
        <w:rPr>
          <w:rFonts w:ascii="Arial" w:hAnsi="Arial" w:cs="Arial"/>
        </w:rPr>
        <w:t xml:space="preserve">, the Dobot company provide the package to allow the user to control the Dobot in different interfaces and programming languages, and it supports the programming languages of Python, Java and C#. As a result, C/C++ and JavaScript are not suitable for this project. However, the project will focus on gesture recognition, and it can be achieved with the use of OpenCV </w:t>
      </w:r>
      <w:r w:rsidR="00621A80">
        <w:rPr>
          <w:rFonts w:ascii="Arial" w:hAnsi="Arial" w:cs="Arial"/>
        </w:rPr>
        <w:fldChar w:fldCharType="begin"/>
      </w:r>
      <w:r w:rsidR="00621A80">
        <w:rPr>
          <w:rFonts w:ascii="Arial" w:hAnsi="Arial" w:cs="Arial"/>
        </w:rPr>
        <w:instrText xml:space="preserve"> ADDIN EN.CITE &lt;EndNote&gt;&lt;Cite&gt;&lt;Author&gt;R.&lt;/Author&gt;&lt;Year&gt;2013&lt;/Year&gt;&lt;IDText&gt;A hidden Markov model based dynamic hand gesture recognition system using OpenCV&lt;/IDText&gt;&lt;DisplayText&gt;[30]&lt;/DisplayText&gt;&lt;record&gt;&lt;dates&gt;&lt;pub-dates&gt;&lt;date&gt;22-23 Feb. 2013&lt;/date&gt;&lt;/pub-dates&gt;&lt;year&gt;2013&lt;/year&gt;&lt;/dates&gt;&lt;titles&gt;&lt;title&gt;A hidden Markov model based dynamic hand gesture recognition system using OpenCV&lt;/title&gt;&lt;secondary-title&gt;2013 3rd IEEE International Advance Computing Conference (IACC)&lt;/secondary-title&gt;&lt;alt-title&gt;2013 3rd IEEE International Advance Computing Conference (IACC)&lt;/alt-title&gt;&lt;/titles&gt;&lt;pages&gt;947-950&lt;/pages&gt;&lt;contributors&gt;&lt;authors&gt;&lt;author&gt;R. Shrivastava&lt;/author&gt;&lt;/authors&gt;&lt;/contributors&gt;&lt;added-date format="utc"&gt;1714737085&lt;/added-date&gt;&lt;ref-type name="Conference Proceeding"&gt;10&lt;/ref-type&gt;&lt;rec-number&gt;50&lt;/rec-number&gt;&lt;last-updated-date format="utc"&gt;1714737085&lt;/last-updated-date&gt;&lt;electronic-resource-num&gt;10.1109/IAdCC.2013.6514354&lt;/electronic-resource-num&gt;&lt;/record&gt;&lt;/Cite&gt;&lt;/EndNote&gt;</w:instrText>
      </w:r>
      <w:r w:rsidR="00621A80">
        <w:rPr>
          <w:rFonts w:ascii="Arial" w:hAnsi="Arial" w:cs="Arial"/>
        </w:rPr>
        <w:fldChar w:fldCharType="separate"/>
      </w:r>
      <w:r w:rsidR="00621A80">
        <w:rPr>
          <w:rFonts w:ascii="Arial" w:hAnsi="Arial" w:cs="Arial"/>
          <w:noProof/>
        </w:rPr>
        <w:t>[30]</w:t>
      </w:r>
      <w:r w:rsidR="00621A80">
        <w:rPr>
          <w:rFonts w:ascii="Arial" w:hAnsi="Arial" w:cs="Arial"/>
        </w:rPr>
        <w:fldChar w:fldCharType="end"/>
      </w:r>
      <w:r w:rsidRPr="006578BD">
        <w:rPr>
          <w:rFonts w:ascii="Arial" w:hAnsi="Arial" w:cs="Arial"/>
        </w:rPr>
        <w:t xml:space="preserve">. According to </w:t>
      </w:r>
      <w:r w:rsidR="00621A80">
        <w:rPr>
          <w:rFonts w:ascii="Arial" w:hAnsi="Arial" w:cs="Arial"/>
        </w:rPr>
        <w:fldChar w:fldCharType="begin"/>
      </w:r>
      <w:r w:rsidR="00621A80">
        <w:rPr>
          <w:rFonts w:ascii="Arial" w:hAnsi="Arial" w:cs="Arial"/>
        </w:rPr>
        <w:instrText xml:space="preserve"> ADDIN EN.CITE &lt;EndNote&gt;&lt;Cite&gt;&lt;Author&gt;OpenCV&lt;/Author&gt;&lt;Year&gt;2018&lt;/Year&gt;&lt;IDText&gt;About OpenCV&lt;/IDText&gt;&lt;DisplayText&gt;[31]&lt;/DisplayText&gt;&lt;record&gt;&lt;urls&gt;&lt;related-urls&gt;&lt;url&gt;https://opencv.org/about/&lt;/url&gt;&lt;/related-urls&gt;&lt;/urls&gt;&lt;titles&gt;&lt;title&gt;About OpenCV&lt;/title&gt;&lt;/titles&gt;&lt;number&gt;April 25&lt;/number&gt;&lt;contributors&gt;&lt;authors&gt;&lt;author&gt;OpenCV&lt;/author&gt;&lt;/authors&gt;&lt;/contributors&gt;&lt;added-date format="utc"&gt;1714736936&lt;/added-date&gt;&lt;ref-type name="Web Page"&gt;12&lt;/ref-type&gt;&lt;dates&gt;&lt;year&gt;2018&lt;/year&gt;&lt;/dates&gt;&lt;rec-number&gt;49&lt;/rec-number&gt;&lt;publisher&gt;OpenCV&lt;/publisher&gt;&lt;last-updated-date format="utc"&gt;1714736980&lt;/last-updated-date&gt;&lt;volume&gt;2024&lt;/volume&gt;&lt;/record&gt;&lt;/Cite&gt;&lt;/EndNote&gt;</w:instrText>
      </w:r>
      <w:r w:rsidR="00621A80">
        <w:rPr>
          <w:rFonts w:ascii="Arial" w:hAnsi="Arial" w:cs="Arial"/>
        </w:rPr>
        <w:fldChar w:fldCharType="separate"/>
      </w:r>
      <w:r w:rsidR="00621A80">
        <w:rPr>
          <w:rFonts w:ascii="Arial" w:hAnsi="Arial" w:cs="Arial"/>
          <w:noProof/>
        </w:rPr>
        <w:t>[31]</w:t>
      </w:r>
      <w:r w:rsidR="00621A80">
        <w:rPr>
          <w:rFonts w:ascii="Arial" w:hAnsi="Arial" w:cs="Arial"/>
        </w:rPr>
        <w:fldChar w:fldCharType="end"/>
      </w:r>
      <w:r w:rsidRPr="006578BD">
        <w:rPr>
          <w:rFonts w:ascii="Arial" w:hAnsi="Arial" w:cs="Arial"/>
        </w:rPr>
        <w:t xml:space="preserve">, OpenCV supported languages include Python, C++, Java and MATLAB, and thus C# is not applicable in this project. Compared to Java and Python, Python is superior to Java in readability, simplicity, extensive libraries and integration capabilities </w:t>
      </w:r>
      <w:r w:rsidR="00AD4049">
        <w:rPr>
          <w:rFonts w:ascii="Arial" w:hAnsi="Arial" w:cs="Arial"/>
        </w:rPr>
        <w:fldChar w:fldCharType="begin"/>
      </w:r>
      <w:r w:rsidR="00AD4049">
        <w:rPr>
          <w:rFonts w:ascii="Arial" w:hAnsi="Arial" w:cs="Arial"/>
        </w:rPr>
        <w:instrText xml:space="preserve"> ADDIN EN.CITE &lt;EndNote&gt;&lt;Cite&gt;&lt;Author&gt;A.&lt;/Author&gt;&lt;Year&gt;2022&lt;/Year&gt;&lt;IDText&gt;Survey on Features and Comparisons of Programming Languages (PYTHON, JAVA, AND C#)&lt;/IDText&gt;&lt;DisplayText&gt;[32]&lt;/DisplayText&gt;&lt;record&gt;&lt;dates&gt;&lt;pub-dates&gt;&lt;date&gt;22-23 June 2022&lt;/date&gt;&lt;/pub-dates&gt;&lt;year&gt;2022&lt;/year&gt;&lt;/dates&gt;&lt;titles&gt;&lt;title&gt;Survey on Features and Comparisons of Programming Languages (PYTHON, JAVA, AND C#)&lt;/title&gt;&lt;secondary-title&gt;2022 ASU International Conference in Emerging Technologies for Sustainability and Intelligent Systems (ICETSIS)&lt;/secondary-title&gt;&lt;alt-title&gt;2022 ASU International Conference in Emerging Technologies for Sustainability and Intelligent Systems (ICETSIS)&lt;/alt-title&gt;&lt;/titles&gt;&lt;pages&gt;154-163&lt;/pages&gt;&lt;contributors&gt;&lt;authors&gt;&lt;author&gt;A. Y. Bahar&lt;/author&gt;&lt;author&gt;S. M. Shorman&lt;/author&gt;&lt;author&gt;M. A. Khder&lt;/author&gt;&lt;author&gt;A. M. Quadir&lt;/author&gt;&lt;author&gt;S. A. Almosawi&lt;/author&gt;&lt;/authors&gt;&lt;/contributors&gt;&lt;added-date format="utc"&gt;1714737151&lt;/added-date&gt;&lt;ref-type name="Conference Proceeding"&gt;10&lt;/ref-type&gt;&lt;rec-number&gt;51&lt;/rec-number&gt;&lt;last-updated-date format="utc"&gt;1714737151&lt;/last-updated-date&gt;&lt;electronic-resource-num&gt;10.1109/ICETSIS55481.2022.9888839&lt;/electronic-resource-num&gt;&lt;/record&gt;&lt;/Cite&gt;&lt;/EndNote&gt;</w:instrText>
      </w:r>
      <w:r w:rsidR="00AD4049">
        <w:rPr>
          <w:rFonts w:ascii="Arial" w:hAnsi="Arial" w:cs="Arial"/>
        </w:rPr>
        <w:fldChar w:fldCharType="separate"/>
      </w:r>
      <w:r w:rsidR="00AD4049">
        <w:rPr>
          <w:rFonts w:ascii="Arial" w:hAnsi="Arial" w:cs="Arial"/>
          <w:noProof/>
        </w:rPr>
        <w:t>[32]</w:t>
      </w:r>
      <w:r w:rsidR="00AD4049">
        <w:rPr>
          <w:rFonts w:ascii="Arial" w:hAnsi="Arial" w:cs="Arial"/>
        </w:rPr>
        <w:fldChar w:fldCharType="end"/>
      </w:r>
      <w:r w:rsidRPr="006578BD">
        <w:rPr>
          <w:rFonts w:ascii="Arial" w:hAnsi="Arial" w:cs="Arial"/>
        </w:rPr>
        <w:t>, and therefore Python is the most appropriate language for this project.</w:t>
      </w:r>
    </w:p>
    <w:p w14:paraId="1DC0F5C0" w14:textId="77777777" w:rsidR="00EA401E" w:rsidRPr="006578BD" w:rsidRDefault="00EA401E" w:rsidP="00C6253A">
      <w:pPr>
        <w:ind w:left="720"/>
        <w:jc w:val="both"/>
        <w:rPr>
          <w:rFonts w:ascii="Arial" w:hAnsi="Arial" w:cs="Arial"/>
        </w:rPr>
      </w:pPr>
    </w:p>
    <w:p w14:paraId="28A1CFE1" w14:textId="77777777" w:rsidR="001F44C3" w:rsidRPr="006578BD" w:rsidRDefault="001F44C3" w:rsidP="00C6253A">
      <w:pPr>
        <w:pStyle w:val="3"/>
        <w:jc w:val="both"/>
      </w:pPr>
      <w:bookmarkStart w:id="9" w:name="_Toc165655703"/>
      <w:r w:rsidRPr="006578BD">
        <w:t>Gloves vs Hands</w:t>
      </w:r>
      <w:bookmarkEnd w:id="9"/>
    </w:p>
    <w:p w14:paraId="62B0BEA8" w14:textId="638B08D2" w:rsidR="001F44C3" w:rsidRPr="006578BD" w:rsidRDefault="001F44C3" w:rsidP="00C6253A">
      <w:pPr>
        <w:pStyle w:val="ad"/>
        <w:jc w:val="both"/>
        <w:rPr>
          <w:rFonts w:ascii="Arial" w:hAnsi="Arial" w:cs="Arial"/>
          <w:sz w:val="22"/>
          <w:szCs w:val="18"/>
        </w:rPr>
      </w:pPr>
      <w:r w:rsidRPr="006578BD">
        <w:rPr>
          <w:rFonts w:ascii="Arial" w:hAnsi="Arial" w:cs="Arial"/>
          <w:sz w:val="22"/>
          <w:szCs w:val="18"/>
        </w:rPr>
        <w:t xml:space="preserve">Compared to the glove and the hand, the use of the glove can cause some challenges for gesture recognition </w:t>
      </w:r>
      <w:r w:rsidR="005733EF">
        <w:rPr>
          <w:rFonts w:ascii="Arial" w:hAnsi="Arial" w:cs="Arial"/>
          <w:sz w:val="22"/>
          <w:szCs w:val="18"/>
        </w:rPr>
        <w:fldChar w:fldCharType="begin"/>
      </w:r>
      <w:r w:rsidR="005733EF">
        <w:rPr>
          <w:rFonts w:ascii="Arial" w:hAnsi="Arial" w:cs="Arial"/>
          <w:sz w:val="22"/>
          <w:szCs w:val="18"/>
        </w:rPr>
        <w:instrText xml:space="preserve"> ADDIN EN.CITE &lt;EndNote&gt;&lt;Cite&gt;&lt;Author&gt;Qi&lt;/Author&gt;&lt;Year&gt;2024&lt;/Year&gt;&lt;IDText&gt;Computer vision-based hand gesture recognition for human-robot interaction: a review&lt;/IDText&gt;&lt;DisplayText&gt;[33]&lt;/DisplayText&gt;&lt;record&gt;&lt;dates&gt;&lt;pub-dates&gt;&lt;date&gt;2024/02/01&lt;/date&gt;&lt;/pub-dates&gt;&lt;year&gt;2024&lt;/year&gt;&lt;/dates&gt;&lt;urls&gt;&lt;related-urls&gt;&lt;url&gt;https://doi.org/10.1007/s40747-023-01173-6&lt;/url&gt;&lt;/related-urls&gt;&lt;/urls&gt;&lt;isbn&gt;2198-6053&lt;/isbn&gt;&lt;titles&gt;&lt;title&gt;Computer vision-based hand gesture recognition for human-robot interaction: a review&lt;/title&gt;&lt;secondary-title&gt;Complex &amp;amp; Intelligent Systems&lt;/secondary-title&gt;&lt;/titles&gt;&lt;pages&gt;1581-1606&lt;/pages&gt;&lt;number&gt;1&lt;/number&gt;&lt;contributors&gt;&lt;authors&gt;&lt;author&gt;Qi, Jing&lt;/author&gt;&lt;author&gt;Ma, Li&lt;/author&gt;&lt;author&gt;Cui, Zhenchao&lt;/author&gt;&lt;author&gt;Yu, Yushu&lt;/author&gt;&lt;/authors&gt;&lt;/contributors&gt;&lt;added-date format="utc"&gt;1714737244&lt;/added-date&gt;&lt;ref-type name="Journal Article"&gt;17&lt;/ref-type&gt;&lt;rec-number&gt;52&lt;/rec-number&gt;&lt;last-updated-date format="utc"&gt;1714737244&lt;/last-updated-date&gt;&lt;electronic-resource-num&gt;10.1007/s40747-023-01173-6&lt;/electronic-resource-num&gt;&lt;volume&gt;10&lt;/volume&gt;&lt;/record&gt;&lt;/Cite&gt;&lt;/EndNote&gt;</w:instrText>
      </w:r>
      <w:r w:rsidR="005733EF">
        <w:rPr>
          <w:rFonts w:ascii="Arial" w:hAnsi="Arial" w:cs="Arial"/>
          <w:sz w:val="22"/>
          <w:szCs w:val="18"/>
        </w:rPr>
        <w:fldChar w:fldCharType="separate"/>
      </w:r>
      <w:r w:rsidR="005733EF">
        <w:rPr>
          <w:rFonts w:ascii="Arial" w:hAnsi="Arial" w:cs="Arial"/>
          <w:noProof/>
          <w:sz w:val="22"/>
          <w:szCs w:val="18"/>
        </w:rPr>
        <w:t>[33]</w:t>
      </w:r>
      <w:r w:rsidR="005733EF">
        <w:rPr>
          <w:rFonts w:ascii="Arial" w:hAnsi="Arial" w:cs="Arial"/>
          <w:sz w:val="22"/>
          <w:szCs w:val="18"/>
        </w:rPr>
        <w:fldChar w:fldCharType="end"/>
      </w:r>
      <w:r w:rsidRPr="006578BD">
        <w:rPr>
          <w:rFonts w:ascii="Arial" w:hAnsi="Arial" w:cs="Arial"/>
          <w:sz w:val="22"/>
          <w:szCs w:val="18"/>
        </w:rPr>
        <w:t>:</w:t>
      </w:r>
    </w:p>
    <w:p w14:paraId="318F1DA8" w14:textId="77777777" w:rsidR="001F44C3" w:rsidRPr="006578BD" w:rsidRDefault="001F44C3">
      <w:pPr>
        <w:pStyle w:val="ad"/>
        <w:numPr>
          <w:ilvl w:val="1"/>
          <w:numId w:val="25"/>
        </w:numPr>
        <w:spacing w:after="160" w:line="278" w:lineRule="auto"/>
        <w:jc w:val="both"/>
        <w:rPr>
          <w:rFonts w:ascii="Arial" w:hAnsi="Arial" w:cs="Arial"/>
          <w:sz w:val="22"/>
          <w:szCs w:val="18"/>
        </w:rPr>
      </w:pPr>
      <w:r w:rsidRPr="006578BD">
        <w:rPr>
          <w:rFonts w:ascii="Arial" w:hAnsi="Arial" w:cs="Arial"/>
          <w:sz w:val="22"/>
          <w:szCs w:val="18"/>
        </w:rPr>
        <w:t xml:space="preserve">Interface – some sensors might be placed on the </w:t>
      </w:r>
      <w:proofErr w:type="gramStart"/>
      <w:r w:rsidRPr="006578BD">
        <w:rPr>
          <w:rFonts w:ascii="Arial" w:hAnsi="Arial" w:cs="Arial"/>
          <w:sz w:val="22"/>
          <w:szCs w:val="18"/>
        </w:rPr>
        <w:t>glove</w:t>
      </w:r>
      <w:proofErr w:type="gramEnd"/>
    </w:p>
    <w:p w14:paraId="5A717BB7" w14:textId="77777777" w:rsidR="001F44C3" w:rsidRPr="006578BD" w:rsidRDefault="001F44C3">
      <w:pPr>
        <w:pStyle w:val="ad"/>
        <w:numPr>
          <w:ilvl w:val="1"/>
          <w:numId w:val="25"/>
        </w:numPr>
        <w:spacing w:after="160" w:line="278" w:lineRule="auto"/>
        <w:jc w:val="both"/>
        <w:rPr>
          <w:rFonts w:ascii="Arial" w:hAnsi="Arial" w:cs="Arial"/>
          <w:sz w:val="22"/>
          <w:szCs w:val="18"/>
        </w:rPr>
      </w:pPr>
      <w:r w:rsidRPr="006578BD">
        <w:rPr>
          <w:rFonts w:ascii="Arial" w:hAnsi="Arial" w:cs="Arial"/>
          <w:sz w:val="22"/>
          <w:szCs w:val="18"/>
        </w:rPr>
        <w:t xml:space="preserve">Cleaning procedure – the glove is needed to clean before the next </w:t>
      </w:r>
      <w:proofErr w:type="gramStart"/>
      <w:r w:rsidRPr="006578BD">
        <w:rPr>
          <w:rFonts w:ascii="Arial" w:hAnsi="Arial" w:cs="Arial"/>
          <w:sz w:val="22"/>
          <w:szCs w:val="18"/>
        </w:rPr>
        <w:t>use</w:t>
      </w:r>
      <w:proofErr w:type="gramEnd"/>
    </w:p>
    <w:p w14:paraId="4EA3F279" w14:textId="77777777" w:rsidR="001F44C3" w:rsidRPr="006578BD" w:rsidRDefault="001F44C3">
      <w:pPr>
        <w:pStyle w:val="ad"/>
        <w:numPr>
          <w:ilvl w:val="1"/>
          <w:numId w:val="25"/>
        </w:numPr>
        <w:spacing w:after="160" w:line="278" w:lineRule="auto"/>
        <w:jc w:val="both"/>
        <w:rPr>
          <w:rFonts w:ascii="Arial" w:hAnsi="Arial" w:cs="Arial"/>
          <w:sz w:val="22"/>
          <w:szCs w:val="18"/>
        </w:rPr>
      </w:pPr>
      <w:r w:rsidRPr="006578BD">
        <w:rPr>
          <w:rFonts w:ascii="Arial" w:hAnsi="Arial" w:cs="Arial"/>
          <w:sz w:val="22"/>
          <w:szCs w:val="18"/>
        </w:rPr>
        <w:t xml:space="preserve">Uncomfortable for users – wearing gloves can make users </w:t>
      </w:r>
      <w:proofErr w:type="gramStart"/>
      <w:r w:rsidRPr="006578BD">
        <w:rPr>
          <w:rFonts w:ascii="Arial" w:hAnsi="Arial" w:cs="Arial"/>
          <w:sz w:val="22"/>
          <w:szCs w:val="18"/>
        </w:rPr>
        <w:t>uncomfortable</w:t>
      </w:r>
      <w:proofErr w:type="gramEnd"/>
    </w:p>
    <w:p w14:paraId="0299E161" w14:textId="77777777" w:rsidR="001F44C3" w:rsidRPr="006578BD" w:rsidRDefault="001F44C3" w:rsidP="00C6253A">
      <w:pPr>
        <w:ind w:left="720"/>
        <w:jc w:val="both"/>
        <w:rPr>
          <w:rFonts w:ascii="Arial" w:hAnsi="Arial" w:cs="Arial"/>
          <w:sz w:val="22"/>
          <w:szCs w:val="18"/>
        </w:rPr>
      </w:pPr>
      <w:r w:rsidRPr="006578BD">
        <w:rPr>
          <w:rFonts w:ascii="Arial" w:hAnsi="Arial" w:cs="Arial"/>
          <w:sz w:val="22"/>
          <w:szCs w:val="18"/>
        </w:rPr>
        <w:t>Based on the above challenges, using a real hand without a glove is more appropriate for this project.</w:t>
      </w:r>
    </w:p>
    <w:p w14:paraId="6467FC69" w14:textId="77777777" w:rsidR="001F44C3" w:rsidRDefault="001F44C3" w:rsidP="00C6253A">
      <w:pPr>
        <w:pStyle w:val="ad"/>
        <w:jc w:val="both"/>
        <w:rPr>
          <w:rFonts w:ascii="Arial" w:hAnsi="Arial" w:cs="Arial"/>
        </w:rPr>
      </w:pPr>
    </w:p>
    <w:p w14:paraId="6AF4DF97" w14:textId="77777777" w:rsidR="00FF3254" w:rsidRDefault="00FF3254" w:rsidP="00C6253A">
      <w:pPr>
        <w:pStyle w:val="ad"/>
        <w:jc w:val="both"/>
        <w:rPr>
          <w:rFonts w:ascii="Arial" w:hAnsi="Arial" w:cs="Arial"/>
        </w:rPr>
      </w:pPr>
    </w:p>
    <w:p w14:paraId="64C6E574" w14:textId="77777777" w:rsidR="00FF3254" w:rsidRPr="006578BD" w:rsidRDefault="00FF3254" w:rsidP="00C6253A">
      <w:pPr>
        <w:pStyle w:val="ad"/>
        <w:jc w:val="both"/>
        <w:rPr>
          <w:rFonts w:ascii="Arial" w:hAnsi="Arial" w:cs="Arial"/>
        </w:rPr>
      </w:pPr>
    </w:p>
    <w:p w14:paraId="674ED3C5" w14:textId="77777777" w:rsidR="001F44C3" w:rsidRPr="006578BD" w:rsidRDefault="001F44C3" w:rsidP="00C6253A">
      <w:pPr>
        <w:pStyle w:val="3"/>
        <w:jc w:val="both"/>
      </w:pPr>
      <w:bookmarkStart w:id="10" w:name="_Toc165655704"/>
      <w:r w:rsidRPr="006578BD">
        <w:lastRenderedPageBreak/>
        <w:t>Teachable Machine</w:t>
      </w:r>
      <w:bookmarkEnd w:id="10"/>
    </w:p>
    <w:p w14:paraId="561F13D1" w14:textId="7D4BC6BC" w:rsidR="001F44C3" w:rsidRPr="006578BD" w:rsidRDefault="001F44C3" w:rsidP="00C6253A">
      <w:pPr>
        <w:pStyle w:val="ad"/>
        <w:jc w:val="both"/>
        <w:rPr>
          <w:rFonts w:ascii="Arial" w:hAnsi="Arial" w:cs="Arial"/>
          <w:lang w:eastAsia="zh-TW"/>
        </w:rPr>
      </w:pPr>
      <w:r w:rsidRPr="006578BD">
        <w:rPr>
          <w:rFonts w:ascii="Arial" w:hAnsi="Arial" w:cs="Arial"/>
        </w:rPr>
        <w:t xml:space="preserve">The use of machine learning in gesture recognition can extremely enhance the accuracy of gesture recognition to realize complex gesture recognition </w:t>
      </w:r>
      <w:r w:rsidR="00D07076">
        <w:rPr>
          <w:rFonts w:ascii="Arial" w:hAnsi="Arial" w:cs="Arial"/>
        </w:rPr>
        <w:fldChar w:fldCharType="begin"/>
      </w:r>
      <w:r w:rsidR="00D07076">
        <w:rPr>
          <w:rFonts w:ascii="Arial" w:hAnsi="Arial" w:cs="Arial"/>
        </w:rPr>
        <w:instrText xml:space="preserve"> ADDIN EN.CITE &lt;EndNote&gt;&lt;Cite&gt;&lt;Author&gt;S.&lt;/Author&gt;&lt;Year&gt;2023&lt;/Year&gt;&lt;IDText&gt;Learning Rate Optimization for Enhanced Hand Gesture Recognition using Google Teachable Machine&lt;/IDText&gt;&lt;DisplayText&gt;[34]&lt;/DisplayText&gt;&lt;record&gt;&lt;dates&gt;&lt;pub-dates&gt;&lt;date&gt;25-26 Aug. 2023&lt;/date&gt;&lt;/pub-dates&gt;&lt;year&gt;2023&lt;/year&gt;&lt;/dates&gt;&lt;titles&gt;&lt;title&gt;Learning Rate Optimization for Enhanced Hand Gesture Recognition using Google Teachable Machine&lt;/title&gt;&lt;secondary-title&gt;2023 IEEE 13th International Conference on Control System, Computing and Engineering (ICCSCE)&lt;/secondary-title&gt;&lt;alt-title&gt;2023 IEEE 13th International Conference on Control System, Computing and Engineering (ICCSCE)&lt;/alt-title&gt;&lt;/titles&gt;&lt;pages&gt;332-337&lt;/pages&gt;&lt;contributors&gt;&lt;authors&gt;&lt;author&gt;S. Salim&lt;/author&gt;&lt;author&gt;M. M. A. Jamil&lt;/author&gt;&lt;author&gt;R. Ambar&lt;/author&gt;&lt;author&gt;W. S. W. Zaki&lt;/author&gt;&lt;author&gt;S. Mohammad&lt;/author&gt;&lt;/authors&gt;&lt;/contributors&gt;&lt;added-date format="utc"&gt;1714737338&lt;/added-date&gt;&lt;ref-type name="Conference Proceeding"&gt;10&lt;/ref-type&gt;&lt;rec-number&gt;53&lt;/rec-number&gt;&lt;last-updated-date format="utc"&gt;1714737338&lt;/last-updated-date&gt;&lt;electronic-resource-num&gt;10.1109/ICCSCE58721.2023.10237148&lt;/electronic-resource-num&gt;&lt;/record&gt;&lt;/Cite&gt;&lt;/EndNote&gt;</w:instrText>
      </w:r>
      <w:r w:rsidR="00D07076">
        <w:rPr>
          <w:rFonts w:ascii="Arial" w:hAnsi="Arial" w:cs="Arial"/>
        </w:rPr>
        <w:fldChar w:fldCharType="separate"/>
      </w:r>
      <w:r w:rsidR="00D07076">
        <w:rPr>
          <w:rFonts w:ascii="Arial" w:hAnsi="Arial" w:cs="Arial"/>
          <w:noProof/>
        </w:rPr>
        <w:t>[34]</w:t>
      </w:r>
      <w:r w:rsidR="00D07076">
        <w:rPr>
          <w:rFonts w:ascii="Arial" w:hAnsi="Arial" w:cs="Arial"/>
        </w:rPr>
        <w:fldChar w:fldCharType="end"/>
      </w:r>
      <w:r w:rsidRPr="006578BD">
        <w:rPr>
          <w:rFonts w:ascii="Arial" w:hAnsi="Arial" w:cs="Arial"/>
        </w:rPr>
        <w:t xml:space="preserve">. Compared to other machine learning, Teachable Machine, which is created by Google, is a free and user-friendly platform </w:t>
      </w:r>
      <w:r w:rsidR="00770B36">
        <w:rPr>
          <w:rFonts w:ascii="Arial" w:hAnsi="Arial" w:cs="Arial" w:hint="eastAsia"/>
          <w:lang w:eastAsia="zh-TW"/>
        </w:rPr>
        <w:t xml:space="preserve">which </w:t>
      </w:r>
      <w:r w:rsidRPr="006578BD">
        <w:rPr>
          <w:rFonts w:ascii="Arial" w:hAnsi="Arial" w:cs="Arial"/>
        </w:rPr>
        <w:t xml:space="preserve">allows </w:t>
      </w:r>
      <w:r w:rsidR="003E3D69">
        <w:rPr>
          <w:rFonts w:ascii="Arial" w:hAnsi="Arial" w:cs="Arial" w:hint="eastAsia"/>
          <w:lang w:eastAsia="zh-TW"/>
        </w:rPr>
        <w:t>users</w:t>
      </w:r>
      <w:r w:rsidRPr="006578BD">
        <w:rPr>
          <w:rFonts w:ascii="Arial" w:hAnsi="Arial" w:cs="Arial"/>
        </w:rPr>
        <w:t xml:space="preserve"> to train machine learning models online without further self-generation of the code </w:t>
      </w:r>
      <w:r w:rsidR="00837859">
        <w:rPr>
          <w:rFonts w:ascii="Arial" w:hAnsi="Arial" w:cs="Arial"/>
        </w:rPr>
        <w:fldChar w:fldCharType="begin"/>
      </w:r>
      <w:r w:rsidR="00837859">
        <w:rPr>
          <w:rFonts w:ascii="Arial" w:hAnsi="Arial" w:cs="Arial"/>
        </w:rPr>
        <w:instrText xml:space="preserve"> ADDIN EN.CITE &lt;EndNote&gt;&lt;Cite&gt;&lt;Author&gt;S.&lt;/Author&gt;&lt;Year&gt;2023&lt;/Year&gt;&lt;IDText&gt;Learning Rate Optimization for Enhanced Hand Gesture Recognition using Google Teachable Machine&lt;/IDText&gt;&lt;DisplayText&gt;[34]&lt;/DisplayText&gt;&lt;record&gt;&lt;dates&gt;&lt;pub-dates&gt;&lt;date&gt;25-26 Aug. 2023&lt;/date&gt;&lt;/pub-dates&gt;&lt;year&gt;2023&lt;/year&gt;&lt;/dates&gt;&lt;titles&gt;&lt;title&gt;Learning Rate Optimization for Enhanced Hand Gesture Recognition using Google Teachable Machine&lt;/title&gt;&lt;secondary-title&gt;2023 IEEE 13th International Conference on Control System, Computing and Engineering (ICCSCE)&lt;/secondary-title&gt;&lt;alt-title&gt;2023 IEEE 13th International Conference on Control System, Computing and Engineering (ICCSCE)&lt;/alt-title&gt;&lt;/titles&gt;&lt;pages&gt;332-337&lt;/pages&gt;&lt;contributors&gt;&lt;authors&gt;&lt;author&gt;S. Salim&lt;/author&gt;&lt;author&gt;M. M. A. Jamil&lt;/author&gt;&lt;author&gt;R. Ambar&lt;/author&gt;&lt;author&gt;W. S. W. Zaki&lt;/author&gt;&lt;author&gt;S. Mohammad&lt;/author&gt;&lt;/authors&gt;&lt;/contributors&gt;&lt;added-date format="utc"&gt;1714737338&lt;/added-date&gt;&lt;ref-type name="Conference Proceeding"&gt;10&lt;/ref-type&gt;&lt;rec-number&gt;53&lt;/rec-number&gt;&lt;last-updated-date format="utc"&gt;1714737338&lt;/last-updated-date&gt;&lt;electronic-resource-num&gt;10.1109/ICCSCE58721.2023.10237148&lt;/electronic-resource-num&gt;&lt;/record&gt;&lt;/Cite&gt;&lt;/EndNote&gt;</w:instrText>
      </w:r>
      <w:r w:rsidR="00837859">
        <w:rPr>
          <w:rFonts w:ascii="Arial" w:hAnsi="Arial" w:cs="Arial"/>
        </w:rPr>
        <w:fldChar w:fldCharType="separate"/>
      </w:r>
      <w:r w:rsidR="00837859">
        <w:rPr>
          <w:rFonts w:ascii="Arial" w:hAnsi="Arial" w:cs="Arial"/>
          <w:noProof/>
        </w:rPr>
        <w:t>[34]</w:t>
      </w:r>
      <w:r w:rsidR="00837859">
        <w:rPr>
          <w:rFonts w:ascii="Arial" w:hAnsi="Arial" w:cs="Arial"/>
        </w:rPr>
        <w:fldChar w:fldCharType="end"/>
      </w:r>
      <w:r w:rsidRPr="006578BD">
        <w:rPr>
          <w:rFonts w:ascii="Arial" w:hAnsi="Arial" w:cs="Arial"/>
        </w:rPr>
        <w:t>. As shown in Figure</w:t>
      </w:r>
      <w:r w:rsidR="00F857AB">
        <w:rPr>
          <w:rFonts w:ascii="Arial" w:hAnsi="Arial" w:cs="Arial" w:hint="eastAsia"/>
          <w:lang w:eastAsia="zh-TW"/>
        </w:rPr>
        <w:t xml:space="preserve"> 2.1.5.1</w:t>
      </w:r>
      <w:r w:rsidRPr="006578BD">
        <w:rPr>
          <w:rFonts w:ascii="Arial" w:hAnsi="Arial" w:cs="Arial"/>
        </w:rPr>
        <w:t xml:space="preserve">, the user only needs to upload the picture and can rename the class name to distinguish the type of recognition for the model </w:t>
      </w:r>
      <w:r w:rsidR="00E24907">
        <w:rPr>
          <w:rFonts w:ascii="Arial" w:hAnsi="Arial" w:cs="Arial"/>
        </w:rPr>
        <w:fldChar w:fldCharType="begin"/>
      </w:r>
      <w:r w:rsidR="00E24907">
        <w:rPr>
          <w:rFonts w:ascii="Arial" w:hAnsi="Arial" w:cs="Arial"/>
        </w:rPr>
        <w:instrText xml:space="preserve"> ADDIN EN.CITE &lt;EndNote&gt;&lt;Cite&gt;&lt;Author&gt;S.&lt;/Author&gt;&lt;Year&gt;2023&lt;/Year&gt;&lt;IDText&gt;Learning Rate Optimization for Enhanced Hand Gesture Recognition using Google Teachable Machine&lt;/IDText&gt;&lt;DisplayText&gt;[34]&lt;/DisplayText&gt;&lt;record&gt;&lt;dates&gt;&lt;pub-dates&gt;&lt;date&gt;25-26 Aug. 2023&lt;/date&gt;&lt;/pub-dates&gt;&lt;year&gt;2023&lt;/year&gt;&lt;/dates&gt;&lt;titles&gt;&lt;title&gt;Learning Rate Optimization for Enhanced Hand Gesture Recognition using Google Teachable Machine&lt;/title&gt;&lt;secondary-title&gt;2023 IEEE 13th International Conference on Control System, Computing and Engineering (ICCSCE)&lt;/secondary-title&gt;&lt;alt-title&gt;2023 IEEE 13th International Conference on Control System, Computing and Engineering (ICCSCE)&lt;/alt-title&gt;&lt;/titles&gt;&lt;pages&gt;332-337&lt;/pages&gt;&lt;contributors&gt;&lt;authors&gt;&lt;author&gt;S. Salim&lt;/author&gt;&lt;author&gt;M. M. A. Jamil&lt;/author&gt;&lt;author&gt;R. Ambar&lt;/author&gt;&lt;author&gt;W. S. W. Zaki&lt;/author&gt;&lt;author&gt;S. Mohammad&lt;/author&gt;&lt;/authors&gt;&lt;/contributors&gt;&lt;added-date format="utc"&gt;1714737338&lt;/added-date&gt;&lt;ref-type name="Conference Proceeding"&gt;10&lt;/ref-type&gt;&lt;rec-number&gt;53&lt;/rec-number&gt;&lt;last-updated-date format="utc"&gt;1714737338&lt;/last-updated-date&gt;&lt;electronic-resource-num&gt;10.1109/ICCSCE58721.2023.10237148&lt;/electronic-resource-num&gt;&lt;/record&gt;&lt;/Cite&gt;&lt;/EndNote&gt;</w:instrText>
      </w:r>
      <w:r w:rsidR="00E24907">
        <w:rPr>
          <w:rFonts w:ascii="Arial" w:hAnsi="Arial" w:cs="Arial"/>
        </w:rPr>
        <w:fldChar w:fldCharType="separate"/>
      </w:r>
      <w:r w:rsidR="00E24907">
        <w:rPr>
          <w:rFonts w:ascii="Arial" w:hAnsi="Arial" w:cs="Arial"/>
          <w:noProof/>
        </w:rPr>
        <w:t>[34]</w:t>
      </w:r>
      <w:r w:rsidR="00E24907">
        <w:rPr>
          <w:rFonts w:ascii="Arial" w:hAnsi="Arial" w:cs="Arial"/>
        </w:rPr>
        <w:fldChar w:fldCharType="end"/>
      </w:r>
      <w:r w:rsidRPr="006578BD">
        <w:rPr>
          <w:rFonts w:ascii="Arial" w:hAnsi="Arial" w:cs="Arial"/>
        </w:rPr>
        <w:t xml:space="preserve">. Thus, Teachable Machine is used in this project to realize the complex gesture recognition and shape identification, and there are various cases proving the use of Teachable Machine can fulfil complex and customizes gesture recognition </w:t>
      </w:r>
      <w:r w:rsidR="00C9092E">
        <w:rPr>
          <w:rFonts w:ascii="Arial" w:hAnsi="Arial" w:cs="Arial"/>
        </w:rPr>
        <w:fldChar w:fldCharType="begin">
          <w:fldData xml:space="preserve">PEVuZE5vdGU+PENpdGU+PEF1dGhvcj5TLjwvQXV0aG9yPjxZZWFyPjIwMjM8L1llYXI+PElEVGV4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</w:fldData>
        </w:fldChar>
      </w:r>
      <w:r w:rsidR="00716E62">
        <w:rPr>
          <w:rFonts w:ascii="Arial" w:hAnsi="Arial" w:cs="Arial"/>
        </w:rPr>
        <w:instrText xml:space="preserve"> ADDIN EN.CITE </w:instrText>
      </w:r>
      <w:r w:rsidR="00716E62">
        <w:rPr>
          <w:rFonts w:ascii="Arial" w:hAnsi="Arial" w:cs="Arial"/>
        </w:rPr>
        <w:fldChar w:fldCharType="begin">
          <w:fldData xml:space="preserve">PEVuZE5vdGU+PENpdGU+PEF1dGhvcj5TLjwvQXV0aG9yPjxZZWFyPjIwMjM8L1llYXI+PElEVGV4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</w:fldData>
        </w:fldChar>
      </w:r>
      <w:r w:rsidR="00716E62">
        <w:rPr>
          <w:rFonts w:ascii="Arial" w:hAnsi="Arial" w:cs="Arial"/>
        </w:rPr>
        <w:instrText xml:space="preserve"> ADDIN EN.CITE.DATA </w:instrText>
      </w:r>
      <w:r w:rsidR="00716E62">
        <w:rPr>
          <w:rFonts w:ascii="Arial" w:hAnsi="Arial" w:cs="Arial"/>
        </w:rPr>
      </w:r>
      <w:r w:rsidR="00716E62">
        <w:rPr>
          <w:rFonts w:ascii="Arial" w:hAnsi="Arial" w:cs="Arial"/>
        </w:rPr>
        <w:fldChar w:fldCharType="end"/>
      </w:r>
      <w:r w:rsidR="00C9092E">
        <w:rPr>
          <w:rFonts w:ascii="Arial" w:hAnsi="Arial" w:cs="Arial"/>
        </w:rPr>
      </w:r>
      <w:r w:rsidR="00C9092E">
        <w:rPr>
          <w:rFonts w:ascii="Arial" w:hAnsi="Arial" w:cs="Arial"/>
        </w:rPr>
        <w:fldChar w:fldCharType="separate"/>
      </w:r>
      <w:r w:rsidR="00716E62">
        <w:rPr>
          <w:rFonts w:ascii="Arial" w:hAnsi="Arial" w:cs="Arial"/>
          <w:noProof/>
        </w:rPr>
        <w:t>[34-36]</w:t>
      </w:r>
      <w:r w:rsidR="00C9092E">
        <w:rPr>
          <w:rFonts w:ascii="Arial" w:hAnsi="Arial" w:cs="Arial"/>
        </w:rPr>
        <w:fldChar w:fldCharType="end"/>
      </w:r>
      <w:r w:rsidR="00EA0E9E">
        <w:rPr>
          <w:rFonts w:ascii="Arial" w:hAnsi="Arial" w:cs="Arial" w:hint="eastAsia"/>
          <w:lang w:eastAsia="zh-TW"/>
        </w:rPr>
        <w:t>.</w:t>
      </w:r>
    </w:p>
    <w:p w14:paraId="01481E4F" w14:textId="77777777" w:rsidR="001F44C3" w:rsidRPr="006578BD" w:rsidRDefault="001F44C3" w:rsidP="001F44C3">
      <w:pPr>
        <w:pStyle w:val="ad"/>
        <w:rPr>
          <w:rFonts w:ascii="Arial" w:hAnsi="Arial" w:cs="Arial"/>
        </w:rPr>
      </w:pPr>
    </w:p>
    <w:p w14:paraId="46BF66F5" w14:textId="77777777" w:rsidR="001F44C3" w:rsidRPr="006578BD" w:rsidRDefault="001F44C3" w:rsidP="001F44C3">
      <w:pPr>
        <w:pStyle w:val="ad"/>
        <w:rPr>
          <w:rFonts w:ascii="Arial" w:hAnsi="Arial" w:cs="Arial"/>
        </w:rPr>
      </w:pPr>
      <w:r w:rsidRPr="006578BD">
        <w:rPr>
          <w:rFonts w:ascii="Arial" w:hAnsi="Arial" w:cs="Arial"/>
          <w:noProof/>
        </w:rPr>
        <w:drawing>
          <wp:inline distT="0" distB="0" distL="0" distR="0" wp14:anchorId="2D878D54" wp14:editId="44458C95">
            <wp:extent cx="5731510" cy="2222500"/>
            <wp:effectExtent l="0" t="0" r="2540" b="6350"/>
            <wp:docPr id="1360188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18877" name="Picture 1" descr="A screenshot of a computer&#10;&#10;Description automatically generated"/>
                    <pic:cNvPicPr/>
                  </pic:nvPicPr>
                  <pic:blipFill rotWithShape="1">
                    <a:blip r:embed="rId21"/>
                    <a:srcRect t="1961"/>
                    <a:stretch/>
                  </pic:blipFill>
                  <pic:spPr bwMode="auto">
                    <a:xfrm>
                      <a:off x="0" y="0"/>
                      <a:ext cx="5731510" cy="2222500"/>
                    </a:xfrm>
                    <a:prstGeom prst="rect">
                      <a:avLst/>
                    </a:prstGeom>
                    <a:ln>
                      <a:noFill/>
                    </a:ln>
                    <a:extLst>
                      <a:ext uri="{53640926-AAD7-44D8-BBD7-CCE9431645EC}">
                        <a14:shadowObscured xmlns:a14="http://schemas.microsoft.com/office/drawing/2010/main"/>
                      </a:ext>
                    </a:extLst>
                  </pic:spPr>
                </pic:pic>
              </a:graphicData>
            </a:graphic>
          </wp:inline>
        </w:drawing>
      </w:r>
    </w:p>
    <w:p w14:paraId="37DDAFEE" w14:textId="60CD56E5" w:rsidR="001F44C3" w:rsidRPr="009A7EF2" w:rsidRDefault="001F44C3" w:rsidP="001F44C3">
      <w:pPr>
        <w:pStyle w:val="ad"/>
        <w:jc w:val="center"/>
        <w:rPr>
          <w:rFonts w:ascii="Arial" w:hAnsi="Arial" w:cs="Arial"/>
          <w:sz w:val="22"/>
          <w:szCs w:val="18"/>
          <w:lang w:eastAsia="zh-TW"/>
        </w:rPr>
      </w:pPr>
      <w:r w:rsidRPr="009A7EF2">
        <w:rPr>
          <w:rFonts w:ascii="Arial" w:hAnsi="Arial" w:cs="Arial"/>
          <w:sz w:val="22"/>
          <w:szCs w:val="18"/>
        </w:rPr>
        <w:t>Figure</w:t>
      </w:r>
      <w:r w:rsidR="00F857AB" w:rsidRPr="009A7EF2">
        <w:rPr>
          <w:rFonts w:ascii="Arial" w:hAnsi="Arial" w:cs="Arial" w:hint="eastAsia"/>
          <w:sz w:val="22"/>
          <w:szCs w:val="18"/>
          <w:lang w:eastAsia="zh-TW"/>
        </w:rPr>
        <w:t xml:space="preserve"> 2.1.5.1</w:t>
      </w:r>
      <w:r w:rsidR="005B642D" w:rsidRPr="009A7EF2">
        <w:rPr>
          <w:rFonts w:ascii="Arial" w:hAnsi="Arial" w:cs="Arial" w:hint="eastAsia"/>
          <w:sz w:val="22"/>
          <w:szCs w:val="18"/>
          <w:lang w:eastAsia="zh-TW"/>
        </w:rPr>
        <w:t xml:space="preserve"> </w:t>
      </w:r>
      <w:r w:rsidR="005B642D" w:rsidRPr="009A7EF2">
        <w:rPr>
          <w:rFonts w:ascii="Arial" w:hAnsi="Arial" w:cs="Arial"/>
          <w:sz w:val="22"/>
          <w:szCs w:val="18"/>
          <w:lang w:eastAsia="zh-TW"/>
        </w:rPr>
        <w:fldChar w:fldCharType="begin"/>
      </w:r>
      <w:r w:rsidR="005B642D" w:rsidRPr="009A7EF2">
        <w:rPr>
          <w:rFonts w:ascii="Arial" w:hAnsi="Arial" w:cs="Arial"/>
          <w:sz w:val="22"/>
          <w:szCs w:val="18"/>
          <w:lang w:eastAsia="zh-TW"/>
        </w:rPr>
        <w:instrText xml:space="preserve"> ADDIN EN.CITE &lt;EndNote&gt;&lt;Cite&gt;&lt;IDText&gt;Teachable Machine&lt;/IDText&gt;&lt;DisplayText&gt;[37]&lt;/DisplayText&gt;&lt;record&gt;&lt;urls&gt;&lt;related-urls&gt;&lt;url&gt;https://teachablemachine.withgoogle.com/train/image&lt;/url&gt;&lt;/related-urls&gt;&lt;/urls&gt;&lt;titles&gt;&lt;title&gt;Teachable Machine&lt;/title&gt;&lt;/titles&gt;&lt;number&gt;April 17&lt;/number&gt;&lt;added-date format="utc"&gt;1714737810&lt;/added-date&gt;&lt;ref-type name="Web Page"&gt;12&lt;/ref-type&gt;&lt;rec-number&gt;57&lt;/rec-number&gt;&lt;publisher&gt;teachablemachine.withgoogle.com&lt;/publisher&gt;&lt;last-updated-date format="utc"&gt;1714737843&lt;/last-updated-date&gt;&lt;volume&gt;2024&lt;/volume&gt;&lt;/record&gt;&lt;/Cite&gt;&lt;/EndNote&gt;</w:instrText>
      </w:r>
      <w:r w:rsidR="005B642D" w:rsidRPr="009A7EF2">
        <w:rPr>
          <w:rFonts w:ascii="Arial" w:hAnsi="Arial" w:cs="Arial"/>
          <w:sz w:val="22"/>
          <w:szCs w:val="18"/>
          <w:lang w:eastAsia="zh-TW"/>
        </w:rPr>
        <w:fldChar w:fldCharType="separate"/>
      </w:r>
      <w:r w:rsidR="005B642D" w:rsidRPr="009A7EF2">
        <w:rPr>
          <w:rFonts w:ascii="Arial" w:hAnsi="Arial" w:cs="Arial"/>
          <w:noProof/>
          <w:sz w:val="22"/>
          <w:szCs w:val="18"/>
          <w:lang w:eastAsia="zh-TW"/>
        </w:rPr>
        <w:t>[37]</w:t>
      </w:r>
      <w:r w:rsidR="005B642D" w:rsidRPr="009A7EF2">
        <w:rPr>
          <w:rFonts w:ascii="Arial" w:hAnsi="Arial" w:cs="Arial"/>
          <w:sz w:val="22"/>
          <w:szCs w:val="18"/>
          <w:lang w:eastAsia="zh-TW"/>
        </w:rPr>
        <w:fldChar w:fldCharType="end"/>
      </w:r>
    </w:p>
    <w:p w14:paraId="75AECD51" w14:textId="77777777" w:rsidR="001F44C3" w:rsidRPr="00CE7C83" w:rsidRDefault="001F44C3" w:rsidP="00CE7C83">
      <w:pPr>
        <w:rPr>
          <w:rFonts w:ascii="Arial" w:hAnsi="Arial" w:cs="Arial"/>
          <w:b/>
          <w:bCs/>
          <w:sz w:val="32"/>
          <w:szCs w:val="32"/>
        </w:rPr>
      </w:pPr>
    </w:p>
    <w:p w14:paraId="6953F193" w14:textId="0AD52D55" w:rsidR="00076737" w:rsidRPr="00076737" w:rsidRDefault="00815CB8" w:rsidP="00076737">
      <w:pPr>
        <w:pStyle w:val="2"/>
        <w:rPr>
          <w:lang w:eastAsia="zh-TW"/>
        </w:rPr>
      </w:pPr>
      <w:bookmarkStart w:id="11" w:name="_Toc165655705"/>
      <w:r>
        <w:rPr>
          <w:rFonts w:hint="eastAsia"/>
          <w:lang w:eastAsia="zh-TW"/>
        </w:rPr>
        <w:t>System Development (</w:t>
      </w:r>
      <w:r w:rsidR="001F44C3" w:rsidRPr="006578BD">
        <w:t>Implementation</w:t>
      </w:r>
      <w:r>
        <w:rPr>
          <w:rFonts w:hint="eastAsia"/>
          <w:lang w:eastAsia="zh-TW"/>
        </w:rPr>
        <w:t>)</w:t>
      </w:r>
      <w:bookmarkEnd w:id="11"/>
    </w:p>
    <w:p w14:paraId="1632F11A" w14:textId="77777777" w:rsidR="001F44C3" w:rsidRPr="006578BD" w:rsidRDefault="001F44C3" w:rsidP="00517B85">
      <w:pPr>
        <w:pStyle w:val="3"/>
      </w:pPr>
      <w:bookmarkStart w:id="12" w:name="_Toc165655706"/>
      <w:r w:rsidRPr="006578BD">
        <w:t>Libraries:</w:t>
      </w:r>
      <w:bookmarkEnd w:id="12"/>
    </w:p>
    <w:p w14:paraId="3B582B3E" w14:textId="77777777" w:rsidR="001F44C3" w:rsidRPr="006578BD" w:rsidRDefault="001F44C3" w:rsidP="0048284D">
      <w:pPr>
        <w:pStyle w:val="ad"/>
        <w:jc w:val="both"/>
        <w:rPr>
          <w:rFonts w:ascii="Arial" w:hAnsi="Arial" w:cs="Arial"/>
        </w:rPr>
      </w:pPr>
      <w:r w:rsidRPr="006578BD">
        <w:rPr>
          <w:rFonts w:ascii="Arial" w:hAnsi="Arial" w:cs="Arial"/>
        </w:rPr>
        <w:t>In this project, various Python libraries are used as follows:</w:t>
      </w:r>
    </w:p>
    <w:p w14:paraId="407FB739" w14:textId="77777777" w:rsidR="001F44C3" w:rsidRPr="006578BD" w:rsidRDefault="001F44C3" w:rsidP="0048284D">
      <w:pPr>
        <w:pStyle w:val="4"/>
        <w:jc w:val="both"/>
      </w:pPr>
      <w:r w:rsidRPr="006578BD">
        <w:t>OpenCV</w:t>
      </w:r>
    </w:p>
    <w:p w14:paraId="7EA4ED67" w14:textId="679140CA" w:rsidR="001F44C3" w:rsidRPr="006578BD" w:rsidRDefault="001F44C3" w:rsidP="0048284D">
      <w:pPr>
        <w:pStyle w:val="ad"/>
        <w:jc w:val="both"/>
        <w:rPr>
          <w:rFonts w:ascii="Arial" w:hAnsi="Arial" w:cs="Arial"/>
        </w:rPr>
      </w:pPr>
      <w:r w:rsidRPr="006578BD">
        <w:rPr>
          <w:rFonts w:ascii="Arial" w:hAnsi="Arial" w:cs="Arial"/>
        </w:rPr>
        <w:t xml:space="preserve">OpenCV is created by OpenCV, and the package which is the crucial library in this project is used to combine with other libraries to realize the tasks such as image conversion, camera connection, putting texts on the frame, drawing the shapes on the frame and so on </w:t>
      </w:r>
      <w:r w:rsidR="00587361">
        <w:rPr>
          <w:rFonts w:ascii="Arial" w:hAnsi="Arial" w:cs="Arial"/>
        </w:rPr>
        <w:fldChar w:fldCharType="begin"/>
      </w:r>
      <w:r w:rsidR="00587361">
        <w:rPr>
          <w:rFonts w:ascii="Arial" w:hAnsi="Arial" w:cs="Arial"/>
        </w:rPr>
        <w:instrText xml:space="preserve"> ADDIN EN.CITE &lt;EndNote&gt;&lt;Cite&gt;&lt;IDText&gt;OpenCV: OpenCV modules&lt;/IDText&gt;&lt;DisplayText&gt;[38]&lt;/DisplayText&gt;&lt;record&gt;&lt;urls&gt;&lt;related-urls&gt;&lt;url&gt;https://docs.opencv.org/4.x/index.html&lt;/url&gt;&lt;/related-urls&gt;&lt;/urls&gt;&lt;titles&gt;&lt;title&gt;OpenCV: OpenCV modules&lt;/title&gt;&lt;/titles&gt;&lt;number&gt;April 24&lt;/number&gt;&lt;added-date format="utc"&gt;1714738651&lt;/added-date&gt;&lt;ref-type name="Web Page"&gt;12&lt;/ref-type&gt;&lt;rec-number&gt;58&lt;/rec-number&gt;&lt;publisher&gt;docs.opencv.org&lt;/publisher&gt;&lt;last-updated-date format="utc"&gt;1714738715&lt;/last-updated-date&gt;&lt;volume&gt;2024&lt;/volume&gt;&lt;/record&gt;&lt;/Cite&gt;&lt;/EndNote&gt;</w:instrText>
      </w:r>
      <w:r w:rsidR="00587361">
        <w:rPr>
          <w:rFonts w:ascii="Arial" w:hAnsi="Arial" w:cs="Arial"/>
        </w:rPr>
        <w:fldChar w:fldCharType="separate"/>
      </w:r>
      <w:r w:rsidR="00587361">
        <w:rPr>
          <w:rFonts w:ascii="Arial" w:hAnsi="Arial" w:cs="Arial"/>
          <w:noProof/>
        </w:rPr>
        <w:t>[38]</w:t>
      </w:r>
      <w:r w:rsidR="00587361">
        <w:rPr>
          <w:rFonts w:ascii="Arial" w:hAnsi="Arial" w:cs="Arial"/>
        </w:rPr>
        <w:fldChar w:fldCharType="end"/>
      </w:r>
      <w:r w:rsidRPr="006578BD">
        <w:rPr>
          <w:rFonts w:ascii="Arial" w:hAnsi="Arial" w:cs="Arial"/>
        </w:rPr>
        <w:t>.</w:t>
      </w:r>
    </w:p>
    <w:p w14:paraId="1834979C" w14:textId="77777777" w:rsidR="001F44C3" w:rsidRPr="006578BD" w:rsidRDefault="001F44C3" w:rsidP="0048284D">
      <w:pPr>
        <w:pStyle w:val="4"/>
        <w:jc w:val="both"/>
      </w:pPr>
      <w:proofErr w:type="spellStart"/>
      <w:r w:rsidRPr="006578BD">
        <w:t>MediaPipe</w:t>
      </w:r>
      <w:proofErr w:type="spellEnd"/>
    </w:p>
    <w:p w14:paraId="5097CEB7" w14:textId="604318CC" w:rsidR="001F44C3" w:rsidRPr="001E4DDF" w:rsidRDefault="001F44C3" w:rsidP="0048284D">
      <w:pPr>
        <w:pStyle w:val="ad"/>
        <w:jc w:val="both"/>
        <w:rPr>
          <w:rFonts w:ascii="Arial" w:hAnsi="Arial" w:cs="Arial"/>
          <w:lang w:eastAsia="zh-TW"/>
        </w:rPr>
      </w:pPr>
      <w:r w:rsidRPr="006578BD">
        <w:rPr>
          <w:rFonts w:ascii="Arial" w:hAnsi="Arial" w:cs="Arial"/>
        </w:rPr>
        <w:t>The package “</w:t>
      </w:r>
      <w:proofErr w:type="spellStart"/>
      <w:r w:rsidRPr="006578BD">
        <w:rPr>
          <w:rFonts w:ascii="Arial" w:hAnsi="Arial" w:cs="Arial"/>
        </w:rPr>
        <w:t>mediapipe</w:t>
      </w:r>
      <w:proofErr w:type="spellEnd"/>
      <w:r w:rsidRPr="006578BD">
        <w:rPr>
          <w:rFonts w:ascii="Arial" w:hAnsi="Arial" w:cs="Arial"/>
        </w:rPr>
        <w:t xml:space="preserve">” created by </w:t>
      </w:r>
      <w:proofErr w:type="spellStart"/>
      <w:r w:rsidRPr="006578BD">
        <w:rPr>
          <w:rFonts w:ascii="Arial" w:hAnsi="Arial" w:cs="Arial"/>
        </w:rPr>
        <w:t>MediaPipe</w:t>
      </w:r>
      <w:proofErr w:type="spellEnd"/>
      <w:r w:rsidRPr="006578BD">
        <w:rPr>
          <w:rFonts w:ascii="Arial" w:hAnsi="Arial" w:cs="Arial"/>
        </w:rPr>
        <w:t xml:space="preserve"> is used in this project to identify the human hand </w:t>
      </w:r>
      <w:r w:rsidR="00587361">
        <w:rPr>
          <w:rFonts w:ascii="Arial" w:hAnsi="Arial" w:cs="Arial"/>
        </w:rPr>
        <w:fldChar w:fldCharType="begin"/>
      </w:r>
      <w:r w:rsidR="00587361">
        <w:rPr>
          <w:rFonts w:ascii="Arial" w:hAnsi="Arial" w:cs="Arial"/>
        </w:rPr>
        <w:instrText xml:space="preserve"> ADDIN EN.CITE &lt;EndNote&gt;&lt;Cite&gt;&lt;IDText&gt;Hand landmarks detection guide | MediaPipe&lt;/IDText&gt;&lt;DisplayText&gt;[39]&lt;/DisplayText&gt;&lt;record&gt;&lt;urls&gt;&lt;related-urls&gt;&lt;url&gt;https://developers.google.com/mediapipe/solutions/vision/hand_landmarker&lt;/url&gt;&lt;/related-urls&gt;&lt;/urls&gt;&lt;titles&gt;&lt;title&gt;Hand landmarks detection guide | MediaPipe&lt;/title&gt;&lt;/titles&gt;&lt;number&gt;April 24&lt;/number&gt;&lt;added-date format="utc"&gt;1714738767&lt;/added-date&gt;&lt;ref-type name="Web Page"&gt;12&lt;/ref-type&gt;&lt;rec-number&gt;59&lt;/rec-number&gt;&lt;publisher&gt;Google Developers&lt;/publisher&gt;&lt;last-updated-date format="utc"&gt;1714738844&lt;/last-updated-date&gt;&lt;volume&gt;2024&lt;/volume&gt;&lt;/record&gt;&lt;/Cite&gt;&lt;/EndNote&gt;</w:instrText>
      </w:r>
      <w:r w:rsidR="00587361">
        <w:rPr>
          <w:rFonts w:ascii="Arial" w:hAnsi="Arial" w:cs="Arial"/>
        </w:rPr>
        <w:fldChar w:fldCharType="separate"/>
      </w:r>
      <w:r w:rsidR="00587361">
        <w:rPr>
          <w:rFonts w:ascii="Arial" w:hAnsi="Arial" w:cs="Arial"/>
          <w:noProof/>
        </w:rPr>
        <w:t>[39]</w:t>
      </w:r>
      <w:r w:rsidR="00587361">
        <w:rPr>
          <w:rFonts w:ascii="Arial" w:hAnsi="Arial" w:cs="Arial"/>
        </w:rPr>
        <w:fldChar w:fldCharType="end"/>
      </w:r>
      <w:r w:rsidRPr="006578BD">
        <w:rPr>
          <w:rFonts w:ascii="Arial" w:hAnsi="Arial" w:cs="Arial"/>
        </w:rPr>
        <w:t>. It will be used to combine the “</w:t>
      </w:r>
      <w:proofErr w:type="spellStart"/>
      <w:r w:rsidRPr="006578BD">
        <w:rPr>
          <w:rFonts w:ascii="Arial" w:hAnsi="Arial" w:cs="Arial"/>
        </w:rPr>
        <w:t>cvzone</w:t>
      </w:r>
      <w:proofErr w:type="spellEnd"/>
      <w:r w:rsidRPr="006578BD">
        <w:rPr>
          <w:rFonts w:ascii="Arial" w:hAnsi="Arial" w:cs="Arial"/>
        </w:rPr>
        <w:t xml:space="preserve">” package to realize Hand Detection </w:t>
      </w:r>
      <w:r w:rsidR="003D3FA8">
        <w:rPr>
          <w:rFonts w:ascii="Arial" w:hAnsi="Arial" w:cs="Arial" w:hint="eastAsia"/>
          <w:lang w:eastAsia="zh-TW"/>
        </w:rPr>
        <w:t xml:space="preserve">in section </w:t>
      </w:r>
      <w:r w:rsidR="00B158FE">
        <w:rPr>
          <w:rFonts w:ascii="Arial" w:hAnsi="Arial" w:cs="Arial" w:hint="eastAsia"/>
          <w:lang w:eastAsia="zh-TW"/>
        </w:rPr>
        <w:t>2.2.2.</w:t>
      </w:r>
      <w:r w:rsidR="00F13CDE">
        <w:rPr>
          <w:rFonts w:ascii="Arial" w:hAnsi="Arial" w:cs="Arial" w:hint="eastAsia"/>
          <w:lang w:eastAsia="zh-TW"/>
        </w:rPr>
        <w:t>1</w:t>
      </w:r>
      <w:r w:rsidRPr="006578BD">
        <w:rPr>
          <w:rFonts w:ascii="Arial" w:hAnsi="Arial" w:cs="Arial"/>
        </w:rPr>
        <w:t xml:space="preserve">, and it is also utilized to provide the coordinates of the hands to implement Real-time Gesture Control </w:t>
      </w:r>
      <w:r w:rsidR="00366CC1">
        <w:rPr>
          <w:rFonts w:ascii="Arial" w:hAnsi="Arial" w:cs="Arial" w:hint="eastAsia"/>
          <w:lang w:eastAsia="zh-TW"/>
        </w:rPr>
        <w:t xml:space="preserve">in section </w:t>
      </w:r>
      <w:r w:rsidR="001B3325">
        <w:rPr>
          <w:rFonts w:ascii="Arial" w:hAnsi="Arial" w:cs="Arial" w:hint="eastAsia"/>
          <w:lang w:eastAsia="zh-TW"/>
        </w:rPr>
        <w:t>2.2.2.11.</w:t>
      </w:r>
    </w:p>
    <w:p w14:paraId="6AE23126" w14:textId="77777777" w:rsidR="001F44C3" w:rsidRPr="006578BD" w:rsidRDefault="001F44C3" w:rsidP="0048284D">
      <w:pPr>
        <w:pStyle w:val="4"/>
        <w:jc w:val="both"/>
      </w:pPr>
      <w:proofErr w:type="spellStart"/>
      <w:r w:rsidRPr="006578BD">
        <w:t>CVZone</w:t>
      </w:r>
      <w:proofErr w:type="spellEnd"/>
    </w:p>
    <w:p w14:paraId="02846383" w14:textId="4BF976A3" w:rsidR="001F44C3" w:rsidRPr="006578BD" w:rsidRDefault="001F44C3" w:rsidP="0048284D">
      <w:pPr>
        <w:pStyle w:val="ad"/>
        <w:jc w:val="both"/>
        <w:rPr>
          <w:rFonts w:ascii="Arial" w:hAnsi="Arial" w:cs="Arial"/>
        </w:rPr>
      </w:pPr>
      <w:r w:rsidRPr="006578BD">
        <w:rPr>
          <w:rFonts w:ascii="Arial" w:hAnsi="Arial" w:cs="Arial"/>
        </w:rPr>
        <w:t>The package “</w:t>
      </w:r>
      <w:proofErr w:type="spellStart"/>
      <w:r w:rsidRPr="006578BD">
        <w:rPr>
          <w:rFonts w:ascii="Arial" w:hAnsi="Arial" w:cs="Arial"/>
        </w:rPr>
        <w:t>HandTrackingModule</w:t>
      </w:r>
      <w:proofErr w:type="spellEnd"/>
      <w:r w:rsidRPr="006578BD">
        <w:rPr>
          <w:rFonts w:ascii="Arial" w:hAnsi="Arial" w:cs="Arial"/>
        </w:rPr>
        <w:t xml:space="preserve">” created by </w:t>
      </w:r>
      <w:proofErr w:type="spellStart"/>
      <w:r w:rsidRPr="006578BD">
        <w:rPr>
          <w:rFonts w:ascii="Arial" w:hAnsi="Arial" w:cs="Arial"/>
        </w:rPr>
        <w:t>CVZone</w:t>
      </w:r>
      <w:proofErr w:type="spellEnd"/>
      <w:r w:rsidRPr="006578BD">
        <w:rPr>
          <w:rFonts w:ascii="Arial" w:hAnsi="Arial" w:cs="Arial"/>
        </w:rPr>
        <w:t xml:space="preserve"> is used and modified to combine with the package “</w:t>
      </w:r>
      <w:proofErr w:type="spellStart"/>
      <w:r w:rsidRPr="006578BD">
        <w:rPr>
          <w:rFonts w:ascii="Arial" w:hAnsi="Arial" w:cs="Arial"/>
        </w:rPr>
        <w:t>mediapipe</w:t>
      </w:r>
      <w:proofErr w:type="spellEnd"/>
      <w:r w:rsidRPr="006578BD">
        <w:rPr>
          <w:rFonts w:ascii="Arial" w:hAnsi="Arial" w:cs="Arial"/>
        </w:rPr>
        <w:t xml:space="preserve">” to obtain the information of the hands such as the hand position, right or left hand, hand landmarks, which fingers are up </w:t>
      </w:r>
      <w:r w:rsidR="00D46E92">
        <w:rPr>
          <w:rFonts w:ascii="Arial" w:hAnsi="Arial" w:cs="Arial"/>
        </w:rPr>
        <w:fldChar w:fldCharType="begin"/>
      </w:r>
      <w:r w:rsidR="00D46E92">
        <w:rPr>
          <w:rFonts w:ascii="Arial" w:hAnsi="Arial" w:cs="Arial"/>
        </w:rPr>
        <w:instrText xml:space="preserve"> ADDIN EN.CITE &lt;EndNote&gt;&lt;Cite&gt;&lt;IDText&gt;Hand landmarks detection guide | MediaPipe&lt;/IDText&gt;&lt;DisplayText&gt;[39, 40]&lt;/DisplayText&gt;&lt;record&gt;&lt;urls&gt;&lt;related-urls&gt;&lt;url&gt;https://developers.google.com/mediapipe/solutions/vision/hand_landmarker&lt;/url&gt;&lt;/related-urls&gt;&lt;/urls&gt;&lt;titles&gt;&lt;title&gt;Hand landmarks detection guide | MediaPipe&lt;/title&gt;&lt;/titles&gt;&lt;number&gt;April 24&lt;/number&gt;&lt;added-date format="utc"&gt;1714738767&lt;/added-date&gt;&lt;ref-type name="Web Page"&gt;12&lt;/ref-type&gt;&lt;rec-number&gt;59&lt;/rec-number&gt;&lt;publisher&gt;Google Developers&lt;/publisher&gt;&lt;last-updated-date format="utc"&gt;1714738844&lt;/last-updated-date&gt;&lt;volume&gt;2024&lt;/volume&gt;&lt;/record&gt;&lt;/Cite&gt;&lt;Cite&gt;&lt;Author&gt;CVZone&lt;/Author&gt;&lt;Year&gt;2023&lt;/Year&gt;&lt;IDText&gt;CVZone&lt;/IDText&gt;&lt;record&gt;&lt;urls&gt;&lt;related-urls&gt;&lt;url&gt;https://github.com/cvzone/cvzone&lt;/url&gt;&lt;/related-urls&gt;&lt;/urls&gt;&lt;titles&gt;&lt;title&gt;CVZone&lt;/title&gt;&lt;/titles&gt;&lt;number&gt;April 16&lt;/number&gt;&lt;contributors&gt;&lt;authors&gt;&lt;author&gt;CVZone&lt;/author&gt;&lt;/authors&gt;&lt;/contributors&gt;&lt;added-date format="utc"&gt;1714739013&lt;/added-date&gt;&lt;ref-type name="Web Page"&gt;12&lt;/ref-type&gt;&lt;dates&gt;&lt;year&gt;2023&lt;/year&gt;&lt;/dates&gt;&lt;rec-number&gt;60&lt;/rec-number&gt;&lt;last-updated-date format="utc"&gt;1714739057&lt;/last-updated-date&gt;&lt;volume&gt;2024&lt;/volume&gt;&lt;/record&gt;&lt;/Cite&gt;&lt;/EndNote&gt;</w:instrText>
      </w:r>
      <w:r w:rsidR="00D46E92">
        <w:rPr>
          <w:rFonts w:ascii="Arial" w:hAnsi="Arial" w:cs="Arial"/>
        </w:rPr>
        <w:fldChar w:fldCharType="separate"/>
      </w:r>
      <w:r w:rsidR="00D46E92">
        <w:rPr>
          <w:rFonts w:ascii="Arial" w:hAnsi="Arial" w:cs="Arial"/>
          <w:noProof/>
        </w:rPr>
        <w:t>[39, 40]</w:t>
      </w:r>
      <w:r w:rsidR="00D46E92">
        <w:rPr>
          <w:rFonts w:ascii="Arial" w:hAnsi="Arial" w:cs="Arial"/>
        </w:rPr>
        <w:fldChar w:fldCharType="end"/>
      </w:r>
      <w:r w:rsidR="00D46E92">
        <w:rPr>
          <w:rFonts w:ascii="Arial" w:hAnsi="Arial" w:cs="Arial" w:hint="eastAsia"/>
          <w:lang w:eastAsia="zh-TW"/>
        </w:rPr>
        <w:t xml:space="preserve">. </w:t>
      </w:r>
      <w:r w:rsidRPr="006578BD">
        <w:rPr>
          <w:rFonts w:ascii="Arial" w:hAnsi="Arial" w:cs="Arial"/>
        </w:rPr>
        <w:t>The following function name and the variable name are the names in “</w:t>
      </w:r>
      <w:proofErr w:type="spellStart"/>
      <w:r w:rsidRPr="006578BD">
        <w:rPr>
          <w:rFonts w:ascii="Arial" w:hAnsi="Arial" w:cs="Arial"/>
        </w:rPr>
        <w:t>HandTrackingModule</w:t>
      </w:r>
      <w:proofErr w:type="spellEnd"/>
      <w:r w:rsidRPr="006578BD">
        <w:rPr>
          <w:rFonts w:ascii="Arial" w:hAnsi="Arial" w:cs="Arial"/>
        </w:rPr>
        <w:t>”</w:t>
      </w:r>
      <w:r w:rsidR="00AB15EE">
        <w:rPr>
          <w:rFonts w:ascii="Arial" w:hAnsi="Arial" w:cs="Arial" w:hint="eastAsia"/>
          <w:lang w:eastAsia="zh-TW"/>
        </w:rPr>
        <w:t xml:space="preserve"> </w:t>
      </w:r>
      <w:r w:rsidR="00AB15EE">
        <w:rPr>
          <w:rFonts w:ascii="Arial" w:hAnsi="Arial" w:cs="Arial"/>
        </w:rPr>
        <w:fldChar w:fldCharType="begin"/>
      </w:r>
      <w:r w:rsidR="00AB15EE">
        <w:rPr>
          <w:rFonts w:ascii="Arial" w:hAnsi="Arial" w:cs="Arial"/>
        </w:rPr>
        <w:instrText xml:space="preserve"> ADDIN EN.CITE &lt;EndNote&gt;&lt;Cite&gt;&lt;Author&gt;CVZone&lt;/Author&gt;&lt;Year&gt;2023&lt;/Year&gt;&lt;IDText&gt;CVZone&lt;/IDText&gt;&lt;DisplayText&gt;[40]&lt;/DisplayText&gt;&lt;record&gt;&lt;urls&gt;&lt;related-urls&gt;&lt;url&gt;https://github.com/cvzone/cvzone&lt;/url&gt;&lt;/related-urls&gt;&lt;/urls&gt;&lt;titles&gt;&lt;title&gt;CVZone&lt;/title&gt;&lt;/titles&gt;&lt;number&gt;April 16&lt;/number&gt;&lt;contributors&gt;&lt;authors&gt;&lt;author&gt;CVZone&lt;/author&gt;&lt;/authors&gt;&lt;/contributors&gt;&lt;added-date format="utc"&gt;1714739013&lt;/added-date&gt;&lt;ref-type name="Web Page"&gt;12&lt;/ref-type&gt;&lt;dates&gt;&lt;year&gt;2023&lt;/year&gt;&lt;/dates&gt;&lt;rec-number&gt;60&lt;/rec-number&gt;&lt;last-updated-date format="utc"&gt;1714739057&lt;/last-updated-date&gt;&lt;volume&gt;2024&lt;/volume&gt;&lt;/record&gt;&lt;/Cite&gt;&lt;/EndNote&gt;</w:instrText>
      </w:r>
      <w:r w:rsidR="00AB15EE">
        <w:rPr>
          <w:rFonts w:ascii="Arial" w:hAnsi="Arial" w:cs="Arial"/>
        </w:rPr>
        <w:fldChar w:fldCharType="separate"/>
      </w:r>
      <w:r w:rsidR="00AB15EE">
        <w:rPr>
          <w:rFonts w:ascii="Arial" w:hAnsi="Arial" w:cs="Arial"/>
          <w:noProof/>
        </w:rPr>
        <w:t>[40]</w:t>
      </w:r>
      <w:r w:rsidR="00AB15EE">
        <w:rPr>
          <w:rFonts w:ascii="Arial" w:hAnsi="Arial" w:cs="Arial"/>
        </w:rPr>
        <w:fldChar w:fldCharType="end"/>
      </w:r>
      <w:r w:rsidRPr="006578BD">
        <w:rPr>
          <w:rFonts w:ascii="Arial" w:hAnsi="Arial" w:cs="Arial"/>
        </w:rPr>
        <w:t>. Moreover, the package “</w:t>
      </w:r>
      <w:proofErr w:type="spellStart"/>
      <w:r w:rsidRPr="006578BD">
        <w:rPr>
          <w:rFonts w:ascii="Arial" w:hAnsi="Arial" w:cs="Arial"/>
        </w:rPr>
        <w:t>ClassificationModule</w:t>
      </w:r>
      <w:proofErr w:type="spellEnd"/>
      <w:r w:rsidRPr="006578BD">
        <w:rPr>
          <w:rFonts w:ascii="Arial" w:hAnsi="Arial" w:cs="Arial"/>
        </w:rPr>
        <w:t xml:space="preserve">” in </w:t>
      </w:r>
      <w:proofErr w:type="spellStart"/>
      <w:r w:rsidRPr="006578BD">
        <w:rPr>
          <w:rFonts w:ascii="Arial" w:hAnsi="Arial" w:cs="Arial"/>
        </w:rPr>
        <w:t>CVZone</w:t>
      </w:r>
      <w:proofErr w:type="spellEnd"/>
      <w:r w:rsidRPr="006578BD">
        <w:rPr>
          <w:rFonts w:ascii="Arial" w:hAnsi="Arial" w:cs="Arial"/>
        </w:rPr>
        <w:t xml:space="preserve"> </w:t>
      </w:r>
      <w:r w:rsidR="000F30D8">
        <w:rPr>
          <w:rFonts w:ascii="Arial" w:hAnsi="Arial" w:cs="Arial"/>
        </w:rPr>
        <w:fldChar w:fldCharType="begin"/>
      </w:r>
      <w:r w:rsidR="000F30D8">
        <w:rPr>
          <w:rFonts w:ascii="Arial" w:hAnsi="Arial" w:cs="Arial"/>
        </w:rPr>
        <w:instrText xml:space="preserve"> ADDIN EN.CITE &lt;EndNote&gt;&lt;Cite&gt;&lt;Author&gt;CVZone&lt;/Author&gt;&lt;Year&gt;2023&lt;/Year&gt;&lt;IDText&gt;CVZone&lt;/IDText&gt;&lt;DisplayText&gt;[40]&lt;/DisplayText&gt;&lt;record&gt;&lt;urls&gt;&lt;related-urls&gt;&lt;url&gt;https://github.com/cvzone/cvzone&lt;/url&gt;&lt;/related-urls&gt;&lt;/urls&gt;&lt;titles&gt;&lt;title&gt;CVZone&lt;/title&gt;&lt;/titles&gt;&lt;number&gt;April 16&lt;/number&gt;&lt;contributors&gt;&lt;authors&gt;&lt;author&gt;CVZone&lt;/author&gt;&lt;/authors&gt;&lt;/contributors&gt;&lt;added-date format="utc"&gt;1714739013&lt;/added-date&gt;&lt;ref-type name="Web Page"&gt;12&lt;/ref-type&gt;&lt;dates&gt;&lt;year&gt;2023&lt;/year&gt;&lt;/dates&gt;&lt;rec-number&gt;60&lt;/rec-number&gt;&lt;last-updated-date format="utc"&gt;1714739057&lt;/last-updated-date&gt;&lt;volume&gt;2024&lt;/volume&gt;&lt;/record&gt;&lt;/Cite&gt;&lt;/EndNote&gt;</w:instrText>
      </w:r>
      <w:r w:rsidR="000F30D8">
        <w:rPr>
          <w:rFonts w:ascii="Arial" w:hAnsi="Arial" w:cs="Arial"/>
        </w:rPr>
        <w:fldChar w:fldCharType="separate"/>
      </w:r>
      <w:r w:rsidR="000F30D8">
        <w:rPr>
          <w:rFonts w:ascii="Arial" w:hAnsi="Arial" w:cs="Arial"/>
          <w:noProof/>
        </w:rPr>
        <w:t>[40]</w:t>
      </w:r>
      <w:r w:rsidR="000F30D8">
        <w:rPr>
          <w:rFonts w:ascii="Arial" w:hAnsi="Arial" w:cs="Arial"/>
        </w:rPr>
        <w:fldChar w:fldCharType="end"/>
      </w:r>
      <w:r w:rsidR="000F30D8">
        <w:rPr>
          <w:rFonts w:ascii="Arial" w:hAnsi="Arial" w:cs="Arial" w:hint="eastAsia"/>
          <w:lang w:eastAsia="zh-TW"/>
        </w:rPr>
        <w:t xml:space="preserve"> </w:t>
      </w:r>
      <w:r w:rsidRPr="006578BD">
        <w:rPr>
          <w:rFonts w:ascii="Arial" w:hAnsi="Arial" w:cs="Arial"/>
        </w:rPr>
        <w:t>is also used to achieve Complex Gesture Recognition</w:t>
      </w:r>
      <w:r w:rsidR="001B3325">
        <w:rPr>
          <w:rFonts w:ascii="Arial" w:hAnsi="Arial" w:cs="Arial" w:hint="eastAsia"/>
          <w:lang w:eastAsia="zh-TW"/>
        </w:rPr>
        <w:t xml:space="preserve"> </w:t>
      </w:r>
      <w:r w:rsidR="00AB0EA8">
        <w:rPr>
          <w:rFonts w:ascii="Arial" w:hAnsi="Arial" w:cs="Arial" w:hint="eastAsia"/>
          <w:lang w:eastAsia="zh-TW"/>
        </w:rPr>
        <w:t xml:space="preserve">in section </w:t>
      </w:r>
      <w:r w:rsidR="001B3325">
        <w:rPr>
          <w:rFonts w:ascii="Arial" w:hAnsi="Arial" w:cs="Arial" w:hint="eastAsia"/>
          <w:lang w:eastAsia="zh-TW"/>
        </w:rPr>
        <w:t>2.2.2.7</w:t>
      </w:r>
      <w:r w:rsidRPr="006578BD">
        <w:rPr>
          <w:rFonts w:ascii="Arial" w:hAnsi="Arial" w:cs="Arial"/>
        </w:rPr>
        <w:t xml:space="preserve"> and shape identification in Virtual Drawing </w:t>
      </w:r>
      <w:r w:rsidR="00AB0EA8">
        <w:rPr>
          <w:rFonts w:ascii="Arial" w:hAnsi="Arial" w:cs="Arial" w:hint="eastAsia"/>
          <w:lang w:eastAsia="zh-TW"/>
        </w:rPr>
        <w:t xml:space="preserve">in section </w:t>
      </w:r>
      <w:r w:rsidR="001B3325">
        <w:rPr>
          <w:rFonts w:ascii="Arial" w:hAnsi="Arial" w:cs="Arial" w:hint="eastAsia"/>
          <w:lang w:eastAsia="zh-TW"/>
        </w:rPr>
        <w:t>2.2.2.10</w:t>
      </w:r>
      <w:r w:rsidRPr="006578BD">
        <w:rPr>
          <w:rFonts w:ascii="Arial" w:hAnsi="Arial" w:cs="Arial"/>
        </w:rPr>
        <w:t>.</w:t>
      </w:r>
    </w:p>
    <w:p w14:paraId="2BEA50DD" w14:textId="77777777" w:rsidR="001F44C3" w:rsidRPr="006578BD" w:rsidRDefault="001F44C3" w:rsidP="0048284D">
      <w:pPr>
        <w:pStyle w:val="4"/>
        <w:jc w:val="both"/>
      </w:pPr>
      <w:proofErr w:type="spellStart"/>
      <w:r w:rsidRPr="006578BD">
        <w:lastRenderedPageBreak/>
        <w:t>DobotDllType</w:t>
      </w:r>
      <w:proofErr w:type="spellEnd"/>
    </w:p>
    <w:p w14:paraId="572CF192" w14:textId="0A7B5BB2" w:rsidR="001F44C3" w:rsidRPr="00076737" w:rsidRDefault="001F44C3" w:rsidP="0048284D">
      <w:pPr>
        <w:ind w:left="720"/>
        <w:jc w:val="both"/>
        <w:rPr>
          <w:rFonts w:ascii="Arial" w:hAnsi="Arial" w:cs="Arial"/>
          <w:lang w:eastAsia="zh-TW"/>
        </w:rPr>
      </w:pPr>
      <w:r w:rsidRPr="00076737">
        <w:rPr>
          <w:rFonts w:ascii="Arial" w:hAnsi="Arial" w:cs="Arial"/>
        </w:rPr>
        <w:t>The package “</w:t>
      </w:r>
      <w:proofErr w:type="spellStart"/>
      <w:r w:rsidRPr="00076737">
        <w:rPr>
          <w:rFonts w:ascii="Arial" w:hAnsi="Arial" w:cs="Arial"/>
        </w:rPr>
        <w:t>DobotDllType</w:t>
      </w:r>
      <w:proofErr w:type="spellEnd"/>
      <w:r w:rsidRPr="00076737">
        <w:rPr>
          <w:rFonts w:ascii="Arial" w:hAnsi="Arial" w:cs="Arial"/>
        </w:rPr>
        <w:t>” created by Dobot company is utilized to allow the user to control Dobot Magician in secondary</w:t>
      </w:r>
      <w:r w:rsidR="00774EEA" w:rsidRPr="00076737">
        <w:rPr>
          <w:rFonts w:ascii="Arial" w:hAnsi="Arial" w:cs="Arial" w:hint="eastAsia"/>
          <w:lang w:eastAsia="zh-TW"/>
        </w:rPr>
        <w:t xml:space="preserve"> </w:t>
      </w:r>
      <w:r w:rsidR="00774EEA" w:rsidRPr="00076737">
        <w:rPr>
          <w:rFonts w:ascii="Arial" w:hAnsi="Arial" w:cs="Arial"/>
        </w:rPr>
        <w:fldChar w:fldCharType="begin"/>
      </w:r>
      <w:r w:rsidR="00774EEA" w:rsidRPr="00076737">
        <w:rPr>
          <w:rFonts w:ascii="Arial" w:hAnsi="Arial" w:cs="Arial"/>
        </w:rPr>
        <w:instrText xml:space="preserve"> ADDIN EN.CITE &lt;EndNote&gt;&lt;Cite&gt;&lt;Year&gt;2022&lt;/Year&gt;&lt;IDText&gt;Dobot Magician Demo Description&lt;/IDText&gt;&lt;DisplayText&gt;[29]&lt;/DisplayText&gt;&lt;record&gt;&lt;urls&gt;&lt;related-urls&gt;&lt;url&gt;https://www.dobot-robots.com/service/download-center?keyword=&amp;amp;products%5B%5D=316&lt;/url&gt;&lt;/related-urls&gt;&lt;/urls&gt;&lt;titles&gt;&lt;title&gt;Dobot Magician Demo Description&lt;/title&gt;&lt;/titles&gt;&lt;access-date&gt;April 23, 2024&lt;/access-date&gt;&lt;added-date format="utc"&gt;1714736752&lt;/added-date&gt;&lt;ref-type name="Generic"&gt;13&lt;/ref-type&gt;&lt;dates&gt;&lt;year&gt;2022&lt;/year&gt;&lt;/dates&gt;&lt;rec-number&gt;48&lt;/rec-number&gt;&lt;publisher&gt;DOBOT&lt;/publisher&gt;&lt;last-updated-date format="utc"&gt;1714736872&lt;/last-updated-date&gt;&lt;/record&gt;&lt;/Cite&gt;&lt;/EndNote&gt;</w:instrText>
      </w:r>
      <w:r w:rsidR="00774EEA" w:rsidRPr="00076737">
        <w:rPr>
          <w:rFonts w:ascii="Arial" w:hAnsi="Arial" w:cs="Arial"/>
        </w:rPr>
        <w:fldChar w:fldCharType="separate"/>
      </w:r>
      <w:r w:rsidR="00774EEA" w:rsidRPr="00076737">
        <w:rPr>
          <w:rFonts w:ascii="Arial" w:hAnsi="Arial" w:cs="Arial"/>
          <w:noProof/>
        </w:rPr>
        <w:t>[29]</w:t>
      </w:r>
      <w:r w:rsidR="00774EEA" w:rsidRPr="00076737">
        <w:rPr>
          <w:rFonts w:ascii="Arial" w:hAnsi="Arial" w:cs="Arial"/>
        </w:rPr>
        <w:fldChar w:fldCharType="end"/>
      </w:r>
      <w:r w:rsidRPr="00076737">
        <w:rPr>
          <w:rFonts w:ascii="Arial" w:hAnsi="Arial" w:cs="Arial"/>
        </w:rPr>
        <w:t xml:space="preserve">, involving in the tasks of Virtual Drawing </w:t>
      </w:r>
      <w:r w:rsidR="00482CDE">
        <w:rPr>
          <w:rFonts w:ascii="Arial" w:hAnsi="Arial" w:cs="Arial" w:hint="eastAsia"/>
          <w:lang w:eastAsia="zh-TW"/>
        </w:rPr>
        <w:t xml:space="preserve">in section </w:t>
      </w:r>
      <w:r w:rsidR="001B3325" w:rsidRPr="00076737">
        <w:rPr>
          <w:rFonts w:ascii="Arial" w:hAnsi="Arial" w:cs="Arial" w:hint="eastAsia"/>
          <w:lang w:eastAsia="zh-TW"/>
        </w:rPr>
        <w:t>2.2.2.10</w:t>
      </w:r>
      <w:r w:rsidRPr="00076737">
        <w:rPr>
          <w:rFonts w:ascii="Arial" w:hAnsi="Arial" w:cs="Arial"/>
        </w:rPr>
        <w:t xml:space="preserve"> and Real-time Gesture Control </w:t>
      </w:r>
      <w:r w:rsidR="003434BF">
        <w:rPr>
          <w:rFonts w:ascii="Arial" w:hAnsi="Arial" w:cs="Arial" w:hint="eastAsia"/>
          <w:lang w:eastAsia="zh-TW"/>
        </w:rPr>
        <w:t xml:space="preserve">in section </w:t>
      </w:r>
      <w:r w:rsidR="001B3325" w:rsidRPr="00076737">
        <w:rPr>
          <w:rFonts w:ascii="Arial" w:hAnsi="Arial" w:cs="Arial" w:hint="eastAsia"/>
          <w:lang w:eastAsia="zh-TW"/>
        </w:rPr>
        <w:t>2.2.2.11.</w:t>
      </w:r>
    </w:p>
    <w:p w14:paraId="723C6339" w14:textId="77777777" w:rsidR="001F44C3" w:rsidRPr="006578BD" w:rsidRDefault="001F44C3" w:rsidP="0048284D">
      <w:pPr>
        <w:pStyle w:val="4"/>
        <w:jc w:val="both"/>
      </w:pPr>
      <w:r w:rsidRPr="006578BD">
        <w:t>math and numbers</w:t>
      </w:r>
    </w:p>
    <w:p w14:paraId="11B78536" w14:textId="64699E6E" w:rsidR="001F44C3" w:rsidRPr="00076737" w:rsidRDefault="001F44C3" w:rsidP="0048284D">
      <w:pPr>
        <w:ind w:left="720"/>
        <w:jc w:val="both"/>
        <w:rPr>
          <w:rFonts w:ascii="Arial" w:hAnsi="Arial" w:cs="Arial"/>
        </w:rPr>
      </w:pPr>
      <w:r w:rsidRPr="00076737">
        <w:rPr>
          <w:rFonts w:ascii="Arial" w:hAnsi="Arial" w:cs="Arial"/>
        </w:rPr>
        <w:t>The libraries “math” and “numbers” are used to perform the math calculations and determine the number types of the variables in this project</w:t>
      </w:r>
      <w:r w:rsidR="00231CBF" w:rsidRPr="00076737">
        <w:rPr>
          <w:rFonts w:ascii="Arial" w:hAnsi="Arial" w:cs="Arial" w:hint="eastAsia"/>
          <w:lang w:eastAsia="zh-TW"/>
        </w:rPr>
        <w:t xml:space="preserve"> </w:t>
      </w:r>
      <w:r w:rsidR="00231CBF" w:rsidRPr="00076737">
        <w:rPr>
          <w:rFonts w:ascii="Arial" w:hAnsi="Arial" w:cs="Arial"/>
          <w:lang w:eastAsia="zh-TW"/>
        </w:rPr>
        <w:fldChar w:fldCharType="begin"/>
      </w:r>
      <w:r w:rsidR="00231CBF" w:rsidRPr="00076737">
        <w:rPr>
          <w:rFonts w:ascii="Arial" w:hAnsi="Arial" w:cs="Arial"/>
          <w:lang w:eastAsia="zh-TW"/>
        </w:rPr>
        <w:instrText xml:space="preserve"> ADDIN EN.CITE &lt;EndNote&gt;&lt;Cite&gt;&lt;Author&gt;Python&lt;/Author&gt;&lt;IDText&gt;Math — Mathematical Functions — Python 3.8.3rc1 Documentation&lt;/IDText&gt;&lt;DisplayText&gt;[41, 42]&lt;/DisplayText&gt;&lt;record&gt;&lt;urls&gt;&lt;related-urls&gt;&lt;url&gt;https://docs.python.org/3/library/math.html&lt;/url&gt;&lt;/related-urls&gt;&lt;/urls&gt;&lt;titles&gt;&lt;title&gt;Math — Mathematical Functions — Python 3.8.3rc1 Documentation&lt;/title&gt;&lt;/titles&gt;&lt;number&gt;April 17&lt;/number&gt;&lt;contributors&gt;&lt;authors&gt;&lt;author&gt;Python Software Foundation&lt;/author&gt;&lt;/authors&gt;&lt;/contributors&gt;&lt;added-date format="utc"&gt;1714739242&lt;/added-date&gt;&lt;ref-type name="Web Page"&gt;12&lt;/ref-type&gt;&lt;rec-number&gt;61&lt;/rec-number&gt;&lt;publisher&gt;docs.python.org&lt;/publisher&gt;&lt;last-updated-date format="utc"&gt;1714739293&lt;/last-updated-date&gt;&lt;volume&gt;2024&lt;/volume&gt;&lt;/record&gt;&lt;/Cite&gt;&lt;Cite&gt;&lt;IDText&gt;numbers — Numeric abstract base classes&lt;/IDText&gt;&lt;record&gt;&lt;urls&gt;&lt;related-urls&gt;&lt;url&gt;https://docs.python.org/3/library/numbers.html&lt;/url&gt;&lt;/related-urls&gt;&lt;/urls&gt;&lt;titles&gt;&lt;title&gt;numbers — Numeric abstract base classes&lt;/title&gt;&lt;/titles&gt;&lt;number&gt;May 1&lt;/number&gt;&lt;added-date format="utc"&gt;1714739394&lt;/added-date&gt;&lt;ref-type name="Web Page"&gt;12&lt;/ref-type&gt;&lt;rec-number&gt;62&lt;/rec-number&gt;&lt;publisher&gt;Python documentation&lt;/publisher&gt;&lt;last-updated-date format="utc"&gt;1714739437&lt;/last-updated-date&gt;&lt;volume&gt;2024&lt;/volume&gt;&lt;/record&gt;&lt;/Cite&gt;&lt;/EndNote&gt;</w:instrText>
      </w:r>
      <w:r w:rsidR="00231CBF" w:rsidRPr="00076737">
        <w:rPr>
          <w:rFonts w:ascii="Arial" w:hAnsi="Arial" w:cs="Arial"/>
          <w:lang w:eastAsia="zh-TW"/>
        </w:rPr>
        <w:fldChar w:fldCharType="separate"/>
      </w:r>
      <w:r w:rsidR="00231CBF" w:rsidRPr="00076737">
        <w:rPr>
          <w:rFonts w:ascii="Arial" w:hAnsi="Arial" w:cs="Arial"/>
          <w:noProof/>
          <w:lang w:eastAsia="zh-TW"/>
        </w:rPr>
        <w:t>[41, 42]</w:t>
      </w:r>
      <w:r w:rsidR="00231CBF" w:rsidRPr="00076737">
        <w:rPr>
          <w:rFonts w:ascii="Arial" w:hAnsi="Arial" w:cs="Arial"/>
          <w:lang w:eastAsia="zh-TW"/>
        </w:rPr>
        <w:fldChar w:fldCharType="end"/>
      </w:r>
      <w:r w:rsidR="00231CBF" w:rsidRPr="00076737">
        <w:rPr>
          <w:rFonts w:ascii="Arial" w:hAnsi="Arial" w:cs="Arial" w:hint="eastAsia"/>
          <w:lang w:eastAsia="zh-TW"/>
        </w:rPr>
        <w:t>.</w:t>
      </w:r>
      <w:r w:rsidRPr="00076737">
        <w:rPr>
          <w:rFonts w:ascii="Arial" w:hAnsi="Arial" w:cs="Arial"/>
        </w:rPr>
        <w:t xml:space="preserve"> </w:t>
      </w:r>
    </w:p>
    <w:p w14:paraId="487E13B3" w14:textId="77777777" w:rsidR="001F44C3" w:rsidRPr="006578BD" w:rsidRDefault="001F44C3" w:rsidP="00E211A8">
      <w:pPr>
        <w:pStyle w:val="4"/>
      </w:pPr>
      <w:proofErr w:type="spellStart"/>
      <w:r w:rsidRPr="006578BD">
        <w:t>numpy</w:t>
      </w:r>
      <w:proofErr w:type="spellEnd"/>
    </w:p>
    <w:p w14:paraId="27C6A4E0" w14:textId="7FAFC0B2" w:rsidR="001F44C3" w:rsidRPr="00076737" w:rsidRDefault="001F44C3" w:rsidP="00127589">
      <w:pPr>
        <w:ind w:left="720"/>
        <w:jc w:val="both"/>
        <w:rPr>
          <w:rFonts w:ascii="Arial" w:hAnsi="Arial" w:cs="Arial"/>
        </w:rPr>
      </w:pPr>
      <w:r w:rsidRPr="00076737">
        <w:rPr>
          <w:rFonts w:ascii="Arial" w:hAnsi="Arial" w:cs="Arial"/>
        </w:rPr>
        <w:t>The library “</w:t>
      </w:r>
      <w:proofErr w:type="spellStart"/>
      <w:r w:rsidRPr="00076737">
        <w:rPr>
          <w:rFonts w:ascii="Arial" w:hAnsi="Arial" w:cs="Arial"/>
        </w:rPr>
        <w:t>numpy</w:t>
      </w:r>
      <w:proofErr w:type="spellEnd"/>
      <w:r w:rsidRPr="00076737">
        <w:rPr>
          <w:rFonts w:ascii="Arial" w:hAnsi="Arial" w:cs="Arial"/>
        </w:rPr>
        <w:t xml:space="preserve">” is used to execute the image processing such as creating image array, image cropping and resizing and so on </w:t>
      </w:r>
      <w:r w:rsidR="009212CE" w:rsidRPr="00076737">
        <w:rPr>
          <w:rFonts w:ascii="Arial" w:hAnsi="Arial" w:cs="Arial"/>
        </w:rPr>
        <w:fldChar w:fldCharType="begin"/>
      </w:r>
      <w:r w:rsidR="009212CE" w:rsidRPr="00076737">
        <w:rPr>
          <w:rFonts w:ascii="Arial" w:hAnsi="Arial" w:cs="Arial"/>
        </w:rPr>
        <w:instrText xml:space="preserve"> ADDIN EN.CITE &lt;EndNote&gt;&lt;Cite&gt;&lt;Year&gt;2021&lt;/Year&gt;&lt;IDText&gt;numpy/numpy&lt;/IDText&gt;&lt;DisplayText&gt;[43]&lt;/DisplayText&gt;&lt;record&gt;&lt;urls&gt;&lt;related-urls&gt;&lt;url&gt;https://github.com/numpy/numpy&lt;/url&gt;&lt;/related-urls&gt;&lt;/urls&gt;&lt;titles&gt;&lt;title&gt;numpy/numpy&lt;/title&gt;&lt;/titles&gt;&lt;added-date format="utc"&gt;1714739521&lt;/added-date&gt;&lt;ref-type name="Generic"&gt;13&lt;/ref-type&gt;&lt;dates&gt;&lt;year&gt;2021&lt;/year&gt;&lt;/dates&gt;&lt;rec-number&gt;63&lt;/rec-number&gt;&lt;publisher&gt;GitHub&lt;/publisher&gt;&lt;last-updated-date format="utc"&gt;1714739550&lt;/last-updated-date&gt;&lt;/record&gt;&lt;/Cite&gt;&lt;/EndNote&gt;</w:instrText>
      </w:r>
      <w:r w:rsidR="009212CE" w:rsidRPr="00076737">
        <w:rPr>
          <w:rFonts w:ascii="Arial" w:hAnsi="Arial" w:cs="Arial"/>
        </w:rPr>
        <w:fldChar w:fldCharType="separate"/>
      </w:r>
      <w:r w:rsidR="009212CE" w:rsidRPr="00076737">
        <w:rPr>
          <w:rFonts w:ascii="Arial" w:hAnsi="Arial" w:cs="Arial"/>
          <w:noProof/>
        </w:rPr>
        <w:t>[43]</w:t>
      </w:r>
      <w:r w:rsidR="009212CE" w:rsidRPr="00076737">
        <w:rPr>
          <w:rFonts w:ascii="Arial" w:hAnsi="Arial" w:cs="Arial"/>
        </w:rPr>
        <w:fldChar w:fldCharType="end"/>
      </w:r>
      <w:r w:rsidRPr="00076737">
        <w:rPr>
          <w:rFonts w:ascii="Arial" w:hAnsi="Arial" w:cs="Arial"/>
        </w:rPr>
        <w:t xml:space="preserve">.  </w:t>
      </w:r>
    </w:p>
    <w:p w14:paraId="0AAFFFF8" w14:textId="77777777" w:rsidR="001F44C3" w:rsidRPr="006578BD" w:rsidRDefault="001F44C3" w:rsidP="00127589">
      <w:pPr>
        <w:pStyle w:val="4"/>
        <w:jc w:val="both"/>
      </w:pPr>
      <w:r w:rsidRPr="006578BD">
        <w:t>TensorFlow</w:t>
      </w:r>
    </w:p>
    <w:p w14:paraId="1CFB715D" w14:textId="1564E1AB" w:rsidR="001F44C3" w:rsidRPr="00076737" w:rsidRDefault="001F44C3" w:rsidP="00127589">
      <w:pPr>
        <w:ind w:left="720"/>
        <w:jc w:val="both"/>
        <w:rPr>
          <w:rFonts w:ascii="Arial" w:hAnsi="Arial" w:cs="Arial"/>
        </w:rPr>
      </w:pPr>
      <w:r w:rsidRPr="00076737">
        <w:rPr>
          <w:rFonts w:ascii="Arial" w:hAnsi="Arial" w:cs="Arial"/>
        </w:rPr>
        <w:t xml:space="preserve">TensorFlow is a machine learning platform used in perception and language understanding tasks </w:t>
      </w:r>
      <w:r w:rsidR="00FC373F" w:rsidRPr="00076737">
        <w:rPr>
          <w:rFonts w:ascii="Arial" w:hAnsi="Arial" w:cs="Arial"/>
        </w:rPr>
        <w:fldChar w:fldCharType="begin"/>
      </w:r>
      <w:r w:rsidR="00FC373F" w:rsidRPr="00076737">
        <w:rPr>
          <w:rFonts w:ascii="Arial" w:hAnsi="Arial" w:cs="Arial"/>
        </w:rPr>
        <w:instrText xml:space="preserve"> ADDIN EN.CITE &lt;EndNote&gt;&lt;Cite&gt;&lt;Author&gt;N.&lt;/Author&gt;&lt;Year&gt;2023&lt;/Year&gt;&lt;IDText&gt;Real-Time Hand Gesture Recognition with Voice Conversion for Deaf and Dumb&lt;/IDText&gt;&lt;DisplayText&gt;[44, 45]&lt;/DisplayText&gt;&lt;record&gt;&lt;dates&gt;&lt;pub-dates&gt;&lt;date&gt;18-19 Aug. 2023&lt;/date&gt;&lt;/pub-dates&gt;&lt;year&gt;2023&lt;/year&gt;&lt;/dates&gt;&lt;isbn&gt;2771-1358&lt;/isbn&gt;&lt;titles&gt;&lt;title&gt;Real-Time Hand Gesture Recognition with Voice Conversion for Deaf and Dumb&lt;/title&gt;&lt;secondary-title&gt;2023 7th International Conference On Computing, Communication, Control And Automation (ICCUBEA)&lt;/secondary-title&gt;&lt;alt-title&gt;2023 7th International Conference On Computing, Communication, Control And Automation (ICCUBEA)&lt;/alt-title&gt;&lt;/titles&gt;&lt;pages&gt;1-7&lt;/pages&gt;&lt;contributors&gt;&lt;authors&gt;&lt;author&gt;N. Rajule&lt;/author&gt;&lt;author&gt;S. Pawar&lt;/author&gt;&lt;author&gt;S. Jadhav&lt;/author&gt;&lt;author&gt;U. Jambhulkar&lt;/author&gt;&lt;author&gt;D. Kapse&lt;/author&gt;&lt;author&gt;O. Kanthale&lt;/author&gt;&lt;/authors&gt;&lt;/contributors&gt;&lt;added-date format="utc"&gt;1714739691&lt;/added-date&gt;&lt;ref-type name="Conference Proceeding"&gt;10&lt;/ref-type&gt;&lt;rec-number&gt;64&lt;/rec-number&gt;&lt;last-updated-date format="utc"&gt;1714739691&lt;/last-updated-date&gt;&lt;electronic-resource-num&gt;10.1109/ICCUBEA58933.2023.10392183&lt;/electronic-resource-num&gt;&lt;/record&gt;&lt;/Cite&gt;&lt;Cite&gt;&lt;IDText&gt;TensorFlow&lt;/IDText&gt;&lt;record&gt;&lt;urls&gt;&lt;related-urls&gt;&lt;url&gt;https://www.tensorflow.org/?hl=zh-tw&lt;/url&gt;&lt;/related-urls&gt;&lt;/urls&gt;&lt;titles&gt;&lt;title&gt;TensorFlow&lt;/title&gt;&lt;/titles&gt;&lt;number&gt;April 18&lt;/number&gt;&lt;added-date format="utc"&gt;1714739743&lt;/added-date&gt;&lt;ref-type name="Web Page"&gt;12&lt;/ref-type&gt;&lt;rec-number&gt;65&lt;/rec-number&gt;&lt;publisher&gt;TensorFlow&lt;/publisher&gt;&lt;last-updated-date format="utc"&gt;1714739778&lt;/last-updated-date&gt;&lt;volume&gt;2024&lt;/volume&gt;&lt;/record&gt;&lt;/Cite&gt;&lt;/EndNote&gt;</w:instrText>
      </w:r>
      <w:r w:rsidR="00FC373F" w:rsidRPr="00076737">
        <w:rPr>
          <w:rFonts w:ascii="Arial" w:hAnsi="Arial" w:cs="Arial"/>
        </w:rPr>
        <w:fldChar w:fldCharType="separate"/>
      </w:r>
      <w:r w:rsidR="00FC373F" w:rsidRPr="00076737">
        <w:rPr>
          <w:rFonts w:ascii="Arial" w:hAnsi="Arial" w:cs="Arial"/>
          <w:noProof/>
        </w:rPr>
        <w:t>[44, 45]</w:t>
      </w:r>
      <w:r w:rsidR="00FC373F" w:rsidRPr="00076737">
        <w:rPr>
          <w:rFonts w:ascii="Arial" w:hAnsi="Arial" w:cs="Arial"/>
        </w:rPr>
        <w:fldChar w:fldCharType="end"/>
      </w:r>
      <w:r w:rsidRPr="00076737">
        <w:rPr>
          <w:rFonts w:ascii="Arial" w:hAnsi="Arial" w:cs="Arial"/>
        </w:rPr>
        <w:t xml:space="preserve">. The library is used to realize Complex Gesture Recognition </w:t>
      </w:r>
      <w:r w:rsidR="00174FB0">
        <w:rPr>
          <w:rFonts w:ascii="Arial" w:hAnsi="Arial" w:cs="Arial" w:hint="eastAsia"/>
          <w:lang w:eastAsia="zh-TW"/>
        </w:rPr>
        <w:t xml:space="preserve">in section </w:t>
      </w:r>
      <w:r w:rsidR="00306330" w:rsidRPr="00076737">
        <w:rPr>
          <w:rFonts w:ascii="Arial" w:hAnsi="Arial" w:cs="Arial" w:hint="eastAsia"/>
          <w:lang w:eastAsia="zh-TW"/>
        </w:rPr>
        <w:t>2.2.2.7</w:t>
      </w:r>
      <w:r w:rsidRPr="00076737">
        <w:rPr>
          <w:rFonts w:ascii="Arial" w:hAnsi="Arial" w:cs="Arial"/>
        </w:rPr>
        <w:t xml:space="preserve"> and shape identification in Virtual Drawing </w:t>
      </w:r>
      <w:r w:rsidR="00174FB0">
        <w:rPr>
          <w:rFonts w:ascii="Arial" w:hAnsi="Arial" w:cs="Arial" w:hint="eastAsia"/>
          <w:lang w:eastAsia="zh-TW"/>
        </w:rPr>
        <w:t xml:space="preserve">in section </w:t>
      </w:r>
      <w:r w:rsidR="00306330" w:rsidRPr="00076737">
        <w:rPr>
          <w:rFonts w:ascii="Arial" w:hAnsi="Arial" w:cs="Arial" w:hint="eastAsia"/>
          <w:lang w:eastAsia="zh-TW"/>
        </w:rPr>
        <w:t>2.2.2.10</w:t>
      </w:r>
      <w:r w:rsidRPr="00076737">
        <w:rPr>
          <w:rFonts w:ascii="Arial" w:hAnsi="Arial" w:cs="Arial"/>
        </w:rPr>
        <w:t xml:space="preserve"> to allow the system to read the machine learning training model </w:t>
      </w:r>
      <w:r w:rsidR="00EB42B4" w:rsidRPr="00076737">
        <w:rPr>
          <w:rFonts w:ascii="Arial" w:hAnsi="Arial" w:cs="Arial"/>
        </w:rPr>
        <w:fldChar w:fldCharType="begin"/>
      </w:r>
      <w:r w:rsidR="00EB42B4" w:rsidRPr="00076737">
        <w:rPr>
          <w:rFonts w:ascii="Arial" w:hAnsi="Arial" w:cs="Arial"/>
        </w:rPr>
        <w:instrText xml:space="preserve"> ADDIN EN.CITE &lt;EndNote&gt;&lt;Cite&gt;&lt;Author&gt;tensorflow&lt;/Author&gt;&lt;Year&gt;2019&lt;/Year&gt;&lt;IDText&gt;tensorflow/tensorflow&lt;/IDText&gt;&lt;DisplayText&gt;[46]&lt;/DisplayText&gt;&lt;record&gt;&lt;urls&gt;&lt;related-urls&gt;&lt;url&gt;https://github.com/tensorflow/tensorflow&lt;/url&gt;&lt;/related-urls&gt;&lt;/urls&gt;&lt;titles&gt;&lt;title&gt;tensorflow/tensorflow&lt;/title&gt;&lt;/titles&gt;&lt;contributors&gt;&lt;authors&gt;&lt;author&gt;tensorflow&lt;/author&gt;&lt;/authors&gt;&lt;/contributors&gt;&lt;added-date format="utc"&gt;1714739841&lt;/added-date&gt;&lt;ref-type name="Generic"&gt;13&lt;/ref-type&gt;&lt;dates&gt;&lt;year&gt;2019&lt;/year&gt;&lt;/dates&gt;&lt;rec-number&gt;66&lt;/rec-number&gt;&lt;publisher&gt;GitHub&lt;/publisher&gt;&lt;last-updated-date format="utc"&gt;1714739869&lt;/last-updated-date&gt;&lt;/record&gt;&lt;/Cite&gt;&lt;/EndNote&gt;</w:instrText>
      </w:r>
      <w:r w:rsidR="00EB42B4" w:rsidRPr="00076737">
        <w:rPr>
          <w:rFonts w:ascii="Arial" w:hAnsi="Arial" w:cs="Arial"/>
        </w:rPr>
        <w:fldChar w:fldCharType="separate"/>
      </w:r>
      <w:r w:rsidR="00EB42B4" w:rsidRPr="00076737">
        <w:rPr>
          <w:rFonts w:ascii="Arial" w:hAnsi="Arial" w:cs="Arial"/>
          <w:noProof/>
        </w:rPr>
        <w:t>[46]</w:t>
      </w:r>
      <w:r w:rsidR="00EB42B4" w:rsidRPr="00076737">
        <w:rPr>
          <w:rFonts w:ascii="Arial" w:hAnsi="Arial" w:cs="Arial"/>
        </w:rPr>
        <w:fldChar w:fldCharType="end"/>
      </w:r>
      <w:r w:rsidRPr="00076737">
        <w:rPr>
          <w:rFonts w:ascii="Arial" w:hAnsi="Arial" w:cs="Arial"/>
        </w:rPr>
        <w:t>.</w:t>
      </w:r>
    </w:p>
    <w:p w14:paraId="7538ACF6" w14:textId="77777777" w:rsidR="001F44C3" w:rsidRPr="006578BD" w:rsidRDefault="001F44C3" w:rsidP="00127589">
      <w:pPr>
        <w:pStyle w:val="4"/>
        <w:jc w:val="both"/>
      </w:pPr>
      <w:proofErr w:type="spellStart"/>
      <w:r w:rsidRPr="006578BD">
        <w:t>os</w:t>
      </w:r>
      <w:proofErr w:type="spellEnd"/>
    </w:p>
    <w:p w14:paraId="1A5051B4" w14:textId="512B228F" w:rsidR="001F44C3" w:rsidRPr="00076737" w:rsidRDefault="001F44C3" w:rsidP="00127589">
      <w:pPr>
        <w:ind w:firstLine="720"/>
        <w:jc w:val="both"/>
        <w:rPr>
          <w:rFonts w:ascii="Arial" w:hAnsi="Arial" w:cs="Arial"/>
        </w:rPr>
      </w:pPr>
      <w:r w:rsidRPr="00076737">
        <w:rPr>
          <w:rFonts w:ascii="Arial" w:hAnsi="Arial" w:cs="Arial"/>
        </w:rPr>
        <w:t xml:space="preserve">The library is used to read the file from the device </w:t>
      </w:r>
      <w:r w:rsidR="0001032A" w:rsidRPr="00076737">
        <w:rPr>
          <w:rFonts w:ascii="Arial" w:hAnsi="Arial" w:cs="Arial"/>
        </w:rPr>
        <w:fldChar w:fldCharType="begin"/>
      </w:r>
      <w:r w:rsidR="0001032A" w:rsidRPr="00076737">
        <w:rPr>
          <w:rFonts w:ascii="Arial" w:hAnsi="Arial" w:cs="Arial"/>
        </w:rPr>
        <w:instrText xml:space="preserve"> ADDIN EN.CITE &lt;EndNote&gt;&lt;Cite&gt;&lt;Author&gt;Python&lt;/Author&gt;&lt;Year&gt;2019&lt;/Year&gt;&lt;IDText&gt;os — Miscellaneous operating system interfaces — Python 3.8.0 documentation&lt;/IDText&gt;&lt;DisplayText&gt;[47]&lt;/DisplayText&gt;&lt;record&gt;&lt;urls&gt;&lt;related-urls&gt;&lt;url&gt;https://docs.python.org/3/library/os.html&lt;/url&gt;&lt;/related-urls&gt;&lt;/urls&gt;&lt;titles&gt;&lt;title&gt;os — Miscellaneous operating system interfaces — Python 3.8.0 documentation&lt;/title&gt;&lt;/titles&gt;&lt;number&gt;April 23&lt;/number&gt;&lt;contributors&gt;&lt;authors&gt;&lt;author&gt;Python&lt;/author&gt;&lt;/authors&gt;&lt;/contributors&gt;&lt;added-date format="utc"&gt;1714739932&lt;/added-date&gt;&lt;ref-type name="Web Page"&gt;12&lt;/ref-type&gt;&lt;dates&gt;&lt;year&gt;2019&lt;/year&gt;&lt;/dates&gt;&lt;rec-number&gt;67&lt;/rec-number&gt;&lt;publisher&gt;Python.org&lt;/publisher&gt;&lt;last-updated-date format="utc"&gt;1714739986&lt;/last-updated-date&gt;&lt;volume&gt;2024&lt;/volume&gt;&lt;/record&gt;&lt;/Cite&gt;&lt;/EndNote&gt;</w:instrText>
      </w:r>
      <w:r w:rsidR="0001032A" w:rsidRPr="00076737">
        <w:rPr>
          <w:rFonts w:ascii="Arial" w:hAnsi="Arial" w:cs="Arial"/>
        </w:rPr>
        <w:fldChar w:fldCharType="separate"/>
      </w:r>
      <w:r w:rsidR="0001032A" w:rsidRPr="00076737">
        <w:rPr>
          <w:rFonts w:ascii="Arial" w:hAnsi="Arial" w:cs="Arial"/>
          <w:noProof/>
        </w:rPr>
        <w:t>[47]</w:t>
      </w:r>
      <w:r w:rsidR="0001032A" w:rsidRPr="00076737">
        <w:rPr>
          <w:rFonts w:ascii="Arial" w:hAnsi="Arial" w:cs="Arial"/>
        </w:rPr>
        <w:fldChar w:fldCharType="end"/>
      </w:r>
      <w:r w:rsidRPr="00076737">
        <w:rPr>
          <w:rFonts w:ascii="Arial" w:hAnsi="Arial" w:cs="Arial"/>
        </w:rPr>
        <w:t>.</w:t>
      </w:r>
    </w:p>
    <w:p w14:paraId="165B3571" w14:textId="77777777" w:rsidR="001F44C3" w:rsidRPr="006578BD" w:rsidRDefault="001F44C3" w:rsidP="00127589">
      <w:pPr>
        <w:pStyle w:val="4"/>
        <w:jc w:val="both"/>
      </w:pPr>
      <w:r w:rsidRPr="006578BD">
        <w:t>time</w:t>
      </w:r>
    </w:p>
    <w:p w14:paraId="441DFBBA" w14:textId="4B1B56C9" w:rsidR="001F44C3" w:rsidRPr="00076737" w:rsidRDefault="001F44C3" w:rsidP="00127589">
      <w:pPr>
        <w:ind w:firstLine="720"/>
        <w:jc w:val="both"/>
        <w:rPr>
          <w:rFonts w:ascii="Arial" w:hAnsi="Arial" w:cs="Arial"/>
        </w:rPr>
      </w:pPr>
      <w:r w:rsidRPr="00076737">
        <w:rPr>
          <w:rFonts w:ascii="Arial" w:hAnsi="Arial" w:cs="Arial"/>
        </w:rPr>
        <w:t xml:space="preserve">The library is used to obtain the time in the system to calculate </w:t>
      </w:r>
      <w:r w:rsidR="009F0C73" w:rsidRPr="00076737">
        <w:rPr>
          <w:rFonts w:ascii="Arial" w:hAnsi="Arial" w:cs="Arial" w:hint="eastAsia"/>
          <w:lang w:eastAsia="zh-TW"/>
        </w:rPr>
        <w:t xml:space="preserve">the </w:t>
      </w:r>
      <w:r w:rsidRPr="00076737">
        <w:rPr>
          <w:rFonts w:ascii="Arial" w:hAnsi="Arial" w:cs="Arial"/>
        </w:rPr>
        <w:t>delay time</w:t>
      </w:r>
      <w:r w:rsidR="006B7358" w:rsidRPr="00076737">
        <w:rPr>
          <w:rFonts w:ascii="Arial" w:hAnsi="Arial" w:cs="Arial" w:hint="eastAsia"/>
          <w:lang w:eastAsia="zh-TW"/>
        </w:rPr>
        <w:t xml:space="preserve"> </w:t>
      </w:r>
      <w:r w:rsidR="006B7358" w:rsidRPr="00076737">
        <w:rPr>
          <w:rFonts w:ascii="Arial" w:hAnsi="Arial" w:cs="Arial"/>
          <w:lang w:eastAsia="zh-TW"/>
        </w:rPr>
        <w:fldChar w:fldCharType="begin"/>
      </w:r>
      <w:r w:rsidR="006B7358" w:rsidRPr="00076737">
        <w:rPr>
          <w:rFonts w:ascii="Arial" w:hAnsi="Arial" w:cs="Arial"/>
          <w:lang w:eastAsia="zh-TW"/>
        </w:rPr>
        <w:instrText xml:space="preserve"> ADDIN EN.CITE &lt;EndNote&gt;&lt;Cite&gt;&lt;Author&gt;Python&lt;/Author&gt;&lt;Year&gt;2000&lt;/Year&gt;&lt;IDText&gt;time — Time access and conversions — Python 3.7.2 documentation&lt;/IDText&gt;&lt;DisplayText&gt;[48]&lt;/DisplayText&gt;&lt;record&gt;&lt;urls&gt;&lt;related-urls&gt;&lt;url&gt;https://docs.python.org/3/library/time.html&lt;/url&gt;&lt;/related-urls&gt;&lt;/urls&gt;&lt;titles&gt;&lt;title&gt;time — Time access and conversions — Python 3.7.2 documentation&lt;/title&gt;&lt;/titles&gt;&lt;contributors&gt;&lt;authors&gt;&lt;author&gt;Python Software Foundation&lt;/author&gt;&lt;/authors&gt;&lt;/contributors&gt;&lt;added-date format="utc"&gt;1714741298&lt;/added-date&gt;&lt;ref-type name="Web Page"&gt;12&lt;/ref-type&gt;&lt;dates&gt;&lt;year&gt;2000&lt;/year&gt;&lt;/dates&gt;&lt;rec-number&gt;68&lt;/rec-number&gt;&lt;publisher&gt;Python.org&lt;/publisher&gt;&lt;last-updated-date format="utc"&gt;1714741408&lt;/last-updated-date&gt;&lt;/record&gt;&lt;/Cite&gt;&lt;/EndNote&gt;</w:instrText>
      </w:r>
      <w:r w:rsidR="006B7358" w:rsidRPr="00076737">
        <w:rPr>
          <w:rFonts w:ascii="Arial" w:hAnsi="Arial" w:cs="Arial"/>
          <w:lang w:eastAsia="zh-TW"/>
        </w:rPr>
        <w:fldChar w:fldCharType="separate"/>
      </w:r>
      <w:r w:rsidR="006B7358" w:rsidRPr="00076737">
        <w:rPr>
          <w:rFonts w:ascii="Arial" w:hAnsi="Arial" w:cs="Arial"/>
          <w:noProof/>
          <w:lang w:eastAsia="zh-TW"/>
        </w:rPr>
        <w:t>[48]</w:t>
      </w:r>
      <w:r w:rsidR="006B7358" w:rsidRPr="00076737">
        <w:rPr>
          <w:rFonts w:ascii="Arial" w:hAnsi="Arial" w:cs="Arial"/>
          <w:lang w:eastAsia="zh-TW"/>
        </w:rPr>
        <w:fldChar w:fldCharType="end"/>
      </w:r>
      <w:r w:rsidRPr="00076737">
        <w:rPr>
          <w:rFonts w:ascii="Arial" w:hAnsi="Arial" w:cs="Arial"/>
        </w:rPr>
        <w:t>.</w:t>
      </w:r>
    </w:p>
    <w:p w14:paraId="678EC1D7" w14:textId="77777777" w:rsidR="00672E23" w:rsidRDefault="00672E23" w:rsidP="00127589">
      <w:pPr>
        <w:pStyle w:val="ad"/>
        <w:ind w:left="1440"/>
        <w:jc w:val="both"/>
        <w:rPr>
          <w:rFonts w:ascii="Arial" w:hAnsi="Arial" w:cs="Arial"/>
        </w:rPr>
      </w:pPr>
    </w:p>
    <w:p w14:paraId="635FE9C2" w14:textId="77777777" w:rsidR="00672E23" w:rsidRDefault="00672E23" w:rsidP="001F44C3">
      <w:pPr>
        <w:pStyle w:val="ad"/>
        <w:ind w:left="1440"/>
        <w:rPr>
          <w:rFonts w:ascii="Arial" w:hAnsi="Arial" w:cs="Arial"/>
        </w:rPr>
      </w:pPr>
    </w:p>
    <w:p w14:paraId="6077AD88" w14:textId="77777777" w:rsidR="00672E23" w:rsidRDefault="00672E23" w:rsidP="001F44C3">
      <w:pPr>
        <w:pStyle w:val="ad"/>
        <w:ind w:left="1440"/>
        <w:rPr>
          <w:rFonts w:ascii="Arial" w:hAnsi="Arial" w:cs="Arial"/>
        </w:rPr>
      </w:pPr>
    </w:p>
    <w:p w14:paraId="15D60A4C" w14:textId="77777777" w:rsidR="00672E23" w:rsidRDefault="00672E23" w:rsidP="001F44C3">
      <w:pPr>
        <w:pStyle w:val="ad"/>
        <w:ind w:left="1440"/>
        <w:rPr>
          <w:rFonts w:ascii="Arial" w:hAnsi="Arial" w:cs="Arial"/>
        </w:rPr>
      </w:pPr>
    </w:p>
    <w:p w14:paraId="2642D752" w14:textId="77777777" w:rsidR="00672E23" w:rsidRDefault="00672E23" w:rsidP="001F44C3">
      <w:pPr>
        <w:pStyle w:val="ad"/>
        <w:ind w:left="1440"/>
        <w:rPr>
          <w:rFonts w:ascii="Arial" w:hAnsi="Arial" w:cs="Arial"/>
        </w:rPr>
      </w:pPr>
    </w:p>
    <w:p w14:paraId="79D9C1BA" w14:textId="77777777" w:rsidR="00672E23" w:rsidRDefault="00672E23" w:rsidP="001F44C3">
      <w:pPr>
        <w:pStyle w:val="ad"/>
        <w:ind w:left="1440"/>
        <w:rPr>
          <w:rFonts w:ascii="Arial" w:hAnsi="Arial" w:cs="Arial"/>
        </w:rPr>
      </w:pPr>
    </w:p>
    <w:p w14:paraId="78370DD0" w14:textId="77777777" w:rsidR="00672E23" w:rsidRDefault="00672E23" w:rsidP="001F44C3">
      <w:pPr>
        <w:pStyle w:val="ad"/>
        <w:ind w:left="1440"/>
        <w:rPr>
          <w:rFonts w:ascii="Arial" w:hAnsi="Arial" w:cs="Arial"/>
        </w:rPr>
      </w:pPr>
    </w:p>
    <w:p w14:paraId="41283F05" w14:textId="77777777" w:rsidR="00672E23" w:rsidRDefault="00672E23" w:rsidP="001F44C3">
      <w:pPr>
        <w:pStyle w:val="ad"/>
        <w:ind w:left="1440"/>
        <w:rPr>
          <w:rFonts w:ascii="Arial" w:hAnsi="Arial" w:cs="Arial"/>
        </w:rPr>
      </w:pPr>
    </w:p>
    <w:p w14:paraId="53988E53" w14:textId="77777777" w:rsidR="00672E23" w:rsidRDefault="00672E23" w:rsidP="001F44C3">
      <w:pPr>
        <w:pStyle w:val="ad"/>
        <w:ind w:left="1440"/>
        <w:rPr>
          <w:rFonts w:ascii="Arial" w:hAnsi="Arial" w:cs="Arial"/>
        </w:rPr>
      </w:pPr>
    </w:p>
    <w:p w14:paraId="69D02534" w14:textId="77777777" w:rsidR="00672E23" w:rsidRDefault="00672E23" w:rsidP="001F44C3">
      <w:pPr>
        <w:pStyle w:val="ad"/>
        <w:ind w:left="1440"/>
        <w:rPr>
          <w:rFonts w:ascii="Arial" w:hAnsi="Arial" w:cs="Arial"/>
        </w:rPr>
      </w:pPr>
    </w:p>
    <w:p w14:paraId="5DE96B27" w14:textId="77777777" w:rsidR="00672E23" w:rsidRDefault="00672E23" w:rsidP="001F44C3">
      <w:pPr>
        <w:pStyle w:val="ad"/>
        <w:ind w:left="1440"/>
        <w:rPr>
          <w:rFonts w:ascii="Arial" w:hAnsi="Arial" w:cs="Arial"/>
        </w:rPr>
      </w:pPr>
    </w:p>
    <w:p w14:paraId="213F1515" w14:textId="77777777" w:rsidR="00672E23" w:rsidRDefault="00672E23" w:rsidP="001F44C3">
      <w:pPr>
        <w:pStyle w:val="ad"/>
        <w:ind w:left="1440"/>
        <w:rPr>
          <w:rFonts w:ascii="Arial" w:hAnsi="Arial" w:cs="Arial"/>
        </w:rPr>
      </w:pPr>
    </w:p>
    <w:p w14:paraId="271335CE" w14:textId="77777777" w:rsidR="00672E23" w:rsidRDefault="00672E23" w:rsidP="001F44C3">
      <w:pPr>
        <w:pStyle w:val="ad"/>
        <w:ind w:left="1440"/>
        <w:rPr>
          <w:rFonts w:ascii="Arial" w:hAnsi="Arial" w:cs="Arial"/>
        </w:rPr>
      </w:pPr>
    </w:p>
    <w:p w14:paraId="5941708F" w14:textId="77777777" w:rsidR="00672E23" w:rsidRDefault="00672E23" w:rsidP="001F44C3">
      <w:pPr>
        <w:pStyle w:val="ad"/>
        <w:ind w:left="1440"/>
        <w:rPr>
          <w:rFonts w:ascii="Arial" w:hAnsi="Arial" w:cs="Arial"/>
        </w:rPr>
      </w:pPr>
    </w:p>
    <w:p w14:paraId="05336447" w14:textId="77777777" w:rsidR="00672E23" w:rsidRDefault="00672E23" w:rsidP="001F44C3">
      <w:pPr>
        <w:pStyle w:val="ad"/>
        <w:ind w:left="1440"/>
        <w:rPr>
          <w:rFonts w:ascii="Arial" w:hAnsi="Arial" w:cs="Arial"/>
        </w:rPr>
      </w:pPr>
    </w:p>
    <w:p w14:paraId="0B6FCA54" w14:textId="77777777" w:rsidR="00672E23" w:rsidRDefault="00672E23" w:rsidP="001F44C3">
      <w:pPr>
        <w:pStyle w:val="ad"/>
        <w:ind w:left="1440"/>
        <w:rPr>
          <w:rFonts w:ascii="Arial" w:hAnsi="Arial" w:cs="Arial"/>
        </w:rPr>
      </w:pPr>
    </w:p>
    <w:p w14:paraId="6DE937E4" w14:textId="77777777" w:rsidR="00672E23" w:rsidRDefault="00672E23" w:rsidP="001F44C3">
      <w:pPr>
        <w:pStyle w:val="ad"/>
        <w:ind w:left="1440"/>
        <w:rPr>
          <w:rFonts w:ascii="Arial" w:hAnsi="Arial" w:cs="Arial"/>
        </w:rPr>
      </w:pPr>
    </w:p>
    <w:p w14:paraId="7B3BF5D4" w14:textId="77777777" w:rsidR="00672E23" w:rsidRDefault="00672E23" w:rsidP="001F44C3">
      <w:pPr>
        <w:pStyle w:val="ad"/>
        <w:ind w:left="1440"/>
        <w:rPr>
          <w:rFonts w:ascii="Arial" w:hAnsi="Arial" w:cs="Arial"/>
        </w:rPr>
      </w:pPr>
    </w:p>
    <w:p w14:paraId="6D076CA4" w14:textId="77777777" w:rsidR="00672E23" w:rsidRDefault="00672E23" w:rsidP="001F44C3">
      <w:pPr>
        <w:pStyle w:val="ad"/>
        <w:ind w:left="1440"/>
        <w:rPr>
          <w:rFonts w:ascii="Arial" w:hAnsi="Arial" w:cs="Arial"/>
        </w:rPr>
      </w:pPr>
    </w:p>
    <w:p w14:paraId="350D9F29" w14:textId="77777777" w:rsidR="00672E23" w:rsidRDefault="00672E23" w:rsidP="001F44C3">
      <w:pPr>
        <w:pStyle w:val="ad"/>
        <w:ind w:left="1440"/>
        <w:rPr>
          <w:rFonts w:ascii="Arial" w:hAnsi="Arial" w:cs="Arial"/>
        </w:rPr>
      </w:pPr>
    </w:p>
    <w:p w14:paraId="18654BA8" w14:textId="77777777" w:rsidR="00672E23" w:rsidRDefault="00672E23" w:rsidP="001F44C3">
      <w:pPr>
        <w:pStyle w:val="ad"/>
        <w:ind w:left="1440"/>
        <w:rPr>
          <w:rFonts w:ascii="Arial" w:hAnsi="Arial" w:cs="Arial"/>
        </w:rPr>
      </w:pPr>
    </w:p>
    <w:p w14:paraId="7B267A1D" w14:textId="77777777" w:rsidR="00672E23" w:rsidRDefault="00672E23" w:rsidP="001F44C3">
      <w:pPr>
        <w:pStyle w:val="ad"/>
        <w:ind w:left="1440"/>
        <w:rPr>
          <w:rFonts w:ascii="Arial" w:hAnsi="Arial" w:cs="Arial"/>
        </w:rPr>
      </w:pPr>
    </w:p>
    <w:p w14:paraId="1FC8B4A9" w14:textId="77777777" w:rsidR="00672E23" w:rsidRDefault="00672E23" w:rsidP="001F44C3">
      <w:pPr>
        <w:pStyle w:val="ad"/>
        <w:ind w:left="1440"/>
        <w:rPr>
          <w:rFonts w:ascii="Arial" w:hAnsi="Arial" w:cs="Arial"/>
        </w:rPr>
      </w:pPr>
    </w:p>
    <w:p w14:paraId="0F49A5EA" w14:textId="77777777" w:rsidR="00672E23" w:rsidRDefault="00672E23" w:rsidP="001F44C3">
      <w:pPr>
        <w:pStyle w:val="ad"/>
        <w:ind w:left="1440"/>
        <w:rPr>
          <w:rFonts w:ascii="Arial" w:hAnsi="Arial" w:cs="Arial"/>
        </w:rPr>
      </w:pPr>
    </w:p>
    <w:p w14:paraId="0C3DF2D8" w14:textId="77777777" w:rsidR="00672E23" w:rsidRDefault="00672E23" w:rsidP="001F44C3">
      <w:pPr>
        <w:pStyle w:val="ad"/>
        <w:ind w:left="1440"/>
        <w:rPr>
          <w:rFonts w:ascii="Arial" w:hAnsi="Arial" w:cs="Arial"/>
        </w:rPr>
      </w:pPr>
    </w:p>
    <w:p w14:paraId="12B0B596" w14:textId="77777777" w:rsidR="00672E23" w:rsidRDefault="00672E23" w:rsidP="001F44C3">
      <w:pPr>
        <w:pStyle w:val="ad"/>
        <w:ind w:left="1440"/>
        <w:rPr>
          <w:rFonts w:ascii="Arial" w:hAnsi="Arial" w:cs="Arial"/>
        </w:rPr>
      </w:pPr>
    </w:p>
    <w:p w14:paraId="600E8ED9" w14:textId="77777777" w:rsidR="00672E23" w:rsidRDefault="00672E23" w:rsidP="001F44C3">
      <w:pPr>
        <w:pStyle w:val="ad"/>
        <w:ind w:left="1440"/>
        <w:rPr>
          <w:rFonts w:ascii="Arial" w:hAnsi="Arial" w:cs="Arial"/>
        </w:rPr>
      </w:pPr>
    </w:p>
    <w:p w14:paraId="52C23D31" w14:textId="77777777" w:rsidR="00672E23" w:rsidRDefault="00672E23" w:rsidP="001F44C3">
      <w:pPr>
        <w:pStyle w:val="ad"/>
        <w:ind w:left="1440"/>
        <w:rPr>
          <w:rFonts w:ascii="Arial" w:hAnsi="Arial" w:cs="Arial"/>
        </w:rPr>
      </w:pPr>
    </w:p>
    <w:p w14:paraId="546BE156" w14:textId="77777777" w:rsidR="00672E23" w:rsidRDefault="00672E23" w:rsidP="001F44C3">
      <w:pPr>
        <w:pStyle w:val="ad"/>
        <w:ind w:left="1440"/>
        <w:rPr>
          <w:rFonts w:ascii="Arial" w:hAnsi="Arial" w:cs="Arial"/>
        </w:rPr>
      </w:pPr>
    </w:p>
    <w:p w14:paraId="1464BC74" w14:textId="77777777" w:rsidR="00672E23" w:rsidRDefault="00672E23" w:rsidP="001F44C3">
      <w:pPr>
        <w:pStyle w:val="ad"/>
        <w:ind w:left="1440"/>
        <w:rPr>
          <w:rFonts w:ascii="Arial" w:hAnsi="Arial" w:cs="Arial"/>
        </w:rPr>
      </w:pPr>
    </w:p>
    <w:p w14:paraId="156F3568" w14:textId="77777777" w:rsidR="00672E23" w:rsidRDefault="00672E23" w:rsidP="001F44C3">
      <w:pPr>
        <w:pStyle w:val="ad"/>
        <w:ind w:left="1440"/>
        <w:rPr>
          <w:rFonts w:ascii="Arial" w:hAnsi="Arial" w:cs="Arial"/>
        </w:rPr>
      </w:pPr>
    </w:p>
    <w:p w14:paraId="28204AD2" w14:textId="77777777" w:rsidR="00672E23" w:rsidRPr="003D7468" w:rsidRDefault="00672E23" w:rsidP="003D7468">
      <w:pPr>
        <w:rPr>
          <w:rFonts w:ascii="Arial" w:hAnsi="Arial" w:cs="Arial"/>
        </w:rPr>
      </w:pPr>
    </w:p>
    <w:p w14:paraId="33D5931C" w14:textId="5CE6758C" w:rsidR="00672E23" w:rsidRPr="006578BD" w:rsidRDefault="00672E23" w:rsidP="00672E23">
      <w:pPr>
        <w:pStyle w:val="3"/>
        <w:rPr>
          <w:lang w:eastAsia="zh-TW"/>
        </w:rPr>
      </w:pPr>
      <w:bookmarkStart w:id="13" w:name="_Toc165655707"/>
      <w:r>
        <w:rPr>
          <w:rFonts w:hint="eastAsia"/>
          <w:lang w:eastAsia="zh-TW"/>
        </w:rPr>
        <w:lastRenderedPageBreak/>
        <w:t>Overall System Design (Methodology)</w:t>
      </w:r>
      <w:bookmarkEnd w:id="13"/>
    </w:p>
    <w:p w14:paraId="4D4EF9F1" w14:textId="77777777" w:rsidR="001F44C3" w:rsidRPr="006578BD" w:rsidRDefault="001F44C3" w:rsidP="001F44C3">
      <w:pPr>
        <w:jc w:val="center"/>
        <w:rPr>
          <w:rFonts w:ascii="Arial" w:hAnsi="Arial" w:cs="Arial"/>
        </w:rPr>
      </w:pPr>
      <w:r w:rsidRPr="006578BD">
        <w:rPr>
          <w:rFonts w:ascii="Arial" w:hAnsi="Arial" w:cs="Arial"/>
          <w:noProof/>
        </w:rPr>
        <w:drawing>
          <wp:inline distT="0" distB="0" distL="0" distR="0" wp14:anchorId="3B2F0B64" wp14:editId="3160CD71">
            <wp:extent cx="3827208" cy="8610600"/>
            <wp:effectExtent l="0" t="0" r="1905" b="0"/>
            <wp:docPr id="304658907"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658907" name="Picture 1" descr="A diagram of a flow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830928" cy="8618970"/>
                    </a:xfrm>
                    <a:prstGeom prst="rect">
                      <a:avLst/>
                    </a:prstGeom>
                  </pic:spPr>
                </pic:pic>
              </a:graphicData>
            </a:graphic>
          </wp:inline>
        </w:drawing>
      </w:r>
    </w:p>
    <w:p w14:paraId="69D7778D" w14:textId="20EE4D81" w:rsidR="001F44C3" w:rsidRPr="009006C4" w:rsidRDefault="001F44C3" w:rsidP="001F44C3">
      <w:pPr>
        <w:jc w:val="center"/>
        <w:rPr>
          <w:rFonts w:ascii="Arial" w:hAnsi="Arial" w:cs="Arial"/>
          <w:sz w:val="22"/>
          <w:szCs w:val="18"/>
        </w:rPr>
      </w:pPr>
      <w:r w:rsidRPr="009006C4">
        <w:rPr>
          <w:rFonts w:ascii="Arial" w:hAnsi="Arial" w:cs="Arial"/>
          <w:sz w:val="22"/>
          <w:szCs w:val="18"/>
        </w:rPr>
        <w:t xml:space="preserve">Figure </w:t>
      </w:r>
      <w:r w:rsidR="00BA39DD" w:rsidRPr="009006C4">
        <w:rPr>
          <w:rFonts w:ascii="Arial" w:hAnsi="Arial" w:cs="Arial" w:hint="eastAsia"/>
          <w:sz w:val="22"/>
          <w:szCs w:val="18"/>
          <w:lang w:eastAsia="zh-TW"/>
        </w:rPr>
        <w:t>2.2.2.1</w:t>
      </w:r>
      <w:r w:rsidRPr="009006C4">
        <w:rPr>
          <w:rFonts w:ascii="Arial" w:hAnsi="Arial" w:cs="Arial"/>
          <w:sz w:val="22"/>
          <w:szCs w:val="18"/>
        </w:rPr>
        <w:t>. Overall System Flow Chart</w:t>
      </w:r>
    </w:p>
    <w:p w14:paraId="0A1256BC" w14:textId="64A16401" w:rsidR="001F44C3" w:rsidRPr="006578BD" w:rsidRDefault="001F44C3" w:rsidP="00127589">
      <w:pPr>
        <w:ind w:left="720"/>
        <w:jc w:val="both"/>
        <w:rPr>
          <w:rFonts w:ascii="Arial" w:hAnsi="Arial" w:cs="Arial"/>
        </w:rPr>
      </w:pPr>
      <w:r w:rsidRPr="006578BD">
        <w:rPr>
          <w:rFonts w:ascii="Arial" w:hAnsi="Arial" w:cs="Arial"/>
        </w:rPr>
        <w:lastRenderedPageBreak/>
        <w:t xml:space="preserve">The flow chat in Figure </w:t>
      </w:r>
      <w:r w:rsidR="007C1CAF">
        <w:rPr>
          <w:rFonts w:ascii="Arial" w:hAnsi="Arial" w:cs="Arial" w:hint="eastAsia"/>
          <w:lang w:eastAsia="zh-TW"/>
        </w:rPr>
        <w:t>2.2.2.</w:t>
      </w:r>
      <w:r w:rsidR="00420B50">
        <w:rPr>
          <w:rFonts w:ascii="Arial" w:hAnsi="Arial" w:cs="Arial" w:hint="eastAsia"/>
          <w:lang w:eastAsia="zh-TW"/>
        </w:rPr>
        <w:t>1</w:t>
      </w:r>
      <w:r w:rsidR="007C1CAF">
        <w:rPr>
          <w:rFonts w:ascii="Arial" w:hAnsi="Arial" w:cs="Arial" w:hint="eastAsia"/>
          <w:lang w:eastAsia="zh-TW"/>
        </w:rPr>
        <w:t xml:space="preserve"> </w:t>
      </w:r>
      <w:r w:rsidRPr="006578BD">
        <w:rPr>
          <w:rFonts w:ascii="Arial" w:hAnsi="Arial" w:cs="Arial"/>
        </w:rPr>
        <w:t xml:space="preserve">illustrates how the system works, and the following explanation will explain the flow chart in detail.  </w:t>
      </w:r>
    </w:p>
    <w:p w14:paraId="7C961D18" w14:textId="77777777" w:rsidR="001F44C3" w:rsidRPr="006578BD" w:rsidRDefault="001F44C3" w:rsidP="00127589">
      <w:pPr>
        <w:pStyle w:val="ad"/>
        <w:ind w:left="1440"/>
        <w:jc w:val="both"/>
        <w:rPr>
          <w:rFonts w:ascii="Arial" w:hAnsi="Arial" w:cs="Arial"/>
          <w:b/>
          <w:bCs/>
          <w:sz w:val="28"/>
          <w:szCs w:val="28"/>
        </w:rPr>
      </w:pPr>
    </w:p>
    <w:p w14:paraId="25E727C4" w14:textId="77777777" w:rsidR="001F44C3" w:rsidRPr="006578BD" w:rsidRDefault="001F44C3" w:rsidP="00127589">
      <w:pPr>
        <w:pStyle w:val="4"/>
        <w:jc w:val="both"/>
      </w:pPr>
      <w:r w:rsidRPr="006578BD">
        <w:t>Hand Detection</w:t>
      </w:r>
    </w:p>
    <w:p w14:paraId="2FED6265" w14:textId="77777777" w:rsidR="001F44C3" w:rsidRPr="006578BD" w:rsidRDefault="001F44C3" w:rsidP="00127589">
      <w:pPr>
        <w:pStyle w:val="ad"/>
        <w:jc w:val="both"/>
        <w:rPr>
          <w:rFonts w:ascii="Arial" w:hAnsi="Arial" w:cs="Arial"/>
        </w:rPr>
      </w:pPr>
      <w:r w:rsidRPr="006578BD">
        <w:rPr>
          <w:rFonts w:ascii="Arial" w:hAnsi="Arial" w:cs="Arial"/>
        </w:rPr>
        <w:t xml:space="preserve">The process of Hand Detection is to detect the human hands on the frame and obtain the information of the hands such as left or right hand, hand landmarks, hand position, which fingers are up and so on. </w:t>
      </w:r>
    </w:p>
    <w:p w14:paraId="40E48E83" w14:textId="77777777" w:rsidR="001F44C3" w:rsidRPr="006578BD" w:rsidRDefault="001F44C3" w:rsidP="00127589">
      <w:pPr>
        <w:pStyle w:val="ad"/>
        <w:jc w:val="both"/>
        <w:rPr>
          <w:rFonts w:ascii="Arial" w:hAnsi="Arial" w:cs="Arial"/>
        </w:rPr>
      </w:pPr>
    </w:p>
    <w:p w14:paraId="1B3C1EEB" w14:textId="77777777" w:rsidR="001F44C3" w:rsidRPr="00807A64" w:rsidRDefault="001F44C3" w:rsidP="00127589">
      <w:pPr>
        <w:pStyle w:val="4"/>
        <w:jc w:val="both"/>
      </w:pPr>
      <w:r w:rsidRPr="00807A64">
        <w:t>Hand Identification</w:t>
      </w:r>
    </w:p>
    <w:p w14:paraId="6C7AE35A" w14:textId="689F1EA4" w:rsidR="001F44C3" w:rsidRPr="006578BD" w:rsidRDefault="001F44C3" w:rsidP="00127589">
      <w:pPr>
        <w:pStyle w:val="ad"/>
        <w:ind w:left="864"/>
        <w:jc w:val="both"/>
        <w:rPr>
          <w:rFonts w:ascii="Arial" w:hAnsi="Arial" w:cs="Arial"/>
        </w:rPr>
      </w:pPr>
      <w:r w:rsidRPr="006578BD">
        <w:rPr>
          <w:rFonts w:ascii="Arial" w:hAnsi="Arial" w:cs="Arial"/>
        </w:rPr>
        <w:t xml:space="preserve">In this section, the process of how the human hand be identified by the camera, and how to recognise the characteristics of specified key points of hands. The key point to identify by </w:t>
      </w:r>
      <w:proofErr w:type="spellStart"/>
      <w:r w:rsidRPr="006578BD">
        <w:rPr>
          <w:rFonts w:ascii="Arial" w:hAnsi="Arial" w:cs="Arial"/>
        </w:rPr>
        <w:t>MediaPipe</w:t>
      </w:r>
      <w:proofErr w:type="spellEnd"/>
      <w:r w:rsidRPr="006578BD">
        <w:rPr>
          <w:rFonts w:ascii="Arial" w:hAnsi="Arial" w:cs="Arial"/>
        </w:rPr>
        <w:t xml:space="preserve"> is in </w:t>
      </w:r>
      <w:r w:rsidRPr="0035410D">
        <w:rPr>
          <w:rFonts w:ascii="Arial" w:hAnsi="Arial" w:cs="Arial"/>
        </w:rPr>
        <w:t>Figure</w:t>
      </w:r>
      <w:r w:rsidR="0035410D">
        <w:rPr>
          <w:rFonts w:ascii="Arial" w:hAnsi="Arial" w:cs="Arial" w:hint="eastAsia"/>
          <w:lang w:eastAsia="zh-TW"/>
        </w:rPr>
        <w:t xml:space="preserve"> 2.2.2.2.1</w:t>
      </w:r>
      <w:r w:rsidRPr="0035410D">
        <w:rPr>
          <w:rFonts w:ascii="Arial" w:hAnsi="Arial" w:cs="Arial"/>
        </w:rPr>
        <w:t>.</w:t>
      </w:r>
    </w:p>
    <w:p w14:paraId="4170E690" w14:textId="77777777" w:rsidR="001F44C3" w:rsidRPr="006578BD" w:rsidRDefault="001F44C3" w:rsidP="00127589">
      <w:pPr>
        <w:pStyle w:val="ad"/>
        <w:ind w:left="1440"/>
        <w:jc w:val="both"/>
        <w:rPr>
          <w:rFonts w:ascii="Arial" w:hAnsi="Arial" w:cs="Arial"/>
        </w:rPr>
      </w:pPr>
    </w:p>
    <w:p w14:paraId="2349E753" w14:textId="77777777" w:rsidR="001F44C3" w:rsidRPr="006578BD" w:rsidRDefault="001F44C3" w:rsidP="00127589">
      <w:pPr>
        <w:pStyle w:val="ad"/>
        <w:ind w:left="1440"/>
        <w:jc w:val="both"/>
        <w:rPr>
          <w:rFonts w:ascii="Arial" w:hAnsi="Arial" w:cs="Arial"/>
        </w:rPr>
      </w:pPr>
      <w:r w:rsidRPr="006578BD">
        <w:rPr>
          <w:rFonts w:ascii="Arial" w:hAnsi="Arial" w:cs="Arial"/>
          <w:noProof/>
        </w:rPr>
        <w:drawing>
          <wp:inline distT="0" distB="0" distL="0" distR="0" wp14:anchorId="7F615483" wp14:editId="53F4214C">
            <wp:extent cx="3852637" cy="1842868"/>
            <wp:effectExtent l="0" t="0" r="0" b="5080"/>
            <wp:docPr id="506837405" name="Picture 1" descr="一張含有 文字, 手套,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837405" name="Picture 1" descr="一張含有 文字, 手套, 手 的圖片&#10;&#10;自動產生的描述"/>
                    <pic:cNvPicPr/>
                  </pic:nvPicPr>
                  <pic:blipFill>
                    <a:blip r:embed="rId23">
                      <a:extLst>
                        <a:ext uri="{28A0092B-C50C-407E-A947-70E740481C1C}">
                          <a14:useLocalDpi xmlns:a14="http://schemas.microsoft.com/office/drawing/2010/main" val="0"/>
                        </a:ext>
                      </a:extLst>
                    </a:blip>
                    <a:stretch>
                      <a:fillRect/>
                    </a:stretch>
                  </pic:blipFill>
                  <pic:spPr>
                    <a:xfrm>
                      <a:off x="0" y="0"/>
                      <a:ext cx="3863899" cy="1848255"/>
                    </a:xfrm>
                    <a:prstGeom prst="rect">
                      <a:avLst/>
                    </a:prstGeom>
                  </pic:spPr>
                </pic:pic>
              </a:graphicData>
            </a:graphic>
          </wp:inline>
        </w:drawing>
      </w:r>
    </w:p>
    <w:p w14:paraId="66E387FE" w14:textId="367CA1CF" w:rsidR="001F44C3" w:rsidRPr="009006C4" w:rsidRDefault="001F44C3" w:rsidP="00127589">
      <w:pPr>
        <w:pStyle w:val="ad"/>
        <w:jc w:val="both"/>
        <w:rPr>
          <w:rFonts w:ascii="Arial" w:hAnsi="Arial" w:cs="Arial"/>
          <w:sz w:val="22"/>
          <w:szCs w:val="18"/>
          <w:lang w:eastAsia="zh-TW"/>
        </w:rPr>
      </w:pPr>
      <w:r w:rsidRPr="009006C4">
        <w:rPr>
          <w:rFonts w:ascii="Arial" w:hAnsi="Arial" w:cs="Arial"/>
          <w:sz w:val="22"/>
          <w:szCs w:val="18"/>
        </w:rPr>
        <w:t>Figure</w:t>
      </w:r>
      <w:r w:rsidR="000F3837" w:rsidRPr="009006C4">
        <w:rPr>
          <w:rFonts w:ascii="Arial" w:hAnsi="Arial" w:cs="Arial" w:hint="eastAsia"/>
          <w:sz w:val="22"/>
          <w:szCs w:val="18"/>
          <w:lang w:eastAsia="zh-TW"/>
        </w:rPr>
        <w:t xml:space="preserve"> 2.2.2.2.1</w:t>
      </w:r>
      <w:r w:rsidRPr="009006C4">
        <w:rPr>
          <w:rFonts w:ascii="Arial" w:hAnsi="Arial" w:cs="Arial"/>
          <w:sz w:val="22"/>
          <w:szCs w:val="18"/>
        </w:rPr>
        <w:t xml:space="preserve">. </w:t>
      </w:r>
      <w:proofErr w:type="spellStart"/>
      <w:r w:rsidR="000F3837" w:rsidRPr="009006C4">
        <w:rPr>
          <w:rFonts w:ascii="Arial" w:hAnsi="Arial" w:cs="Arial" w:hint="eastAsia"/>
          <w:sz w:val="22"/>
          <w:szCs w:val="18"/>
          <w:lang w:eastAsia="zh-TW"/>
        </w:rPr>
        <w:t>MediaPipe</w:t>
      </w:r>
      <w:proofErr w:type="spellEnd"/>
      <w:r w:rsidR="000F3837" w:rsidRPr="009006C4">
        <w:rPr>
          <w:rFonts w:ascii="Arial" w:hAnsi="Arial" w:cs="Arial" w:hint="eastAsia"/>
          <w:sz w:val="22"/>
          <w:szCs w:val="18"/>
          <w:lang w:eastAsia="zh-TW"/>
        </w:rPr>
        <w:t xml:space="preserve"> Hand Landmarks </w:t>
      </w:r>
      <w:r w:rsidR="000F3837" w:rsidRPr="009006C4">
        <w:rPr>
          <w:rFonts w:ascii="Arial" w:hAnsi="Arial" w:cs="Arial"/>
          <w:sz w:val="22"/>
          <w:szCs w:val="18"/>
          <w:lang w:eastAsia="zh-TW"/>
        </w:rPr>
        <w:fldChar w:fldCharType="begin"/>
      </w:r>
      <w:r w:rsidR="000F3837" w:rsidRPr="009006C4">
        <w:rPr>
          <w:rFonts w:ascii="Arial" w:hAnsi="Arial" w:cs="Arial"/>
          <w:sz w:val="22"/>
          <w:szCs w:val="18"/>
          <w:lang w:eastAsia="zh-TW"/>
        </w:rPr>
        <w:instrText xml:space="preserve"> ADDIN EN.CITE &lt;EndNote&gt;&lt;Cite&gt;&lt;Author&gt;M.&lt;/Author&gt;&lt;Year&gt;2023&lt;/Year&gt;&lt;IDText&gt;Deep Learning-Based Real-Time Hand Landmark Recognition with MediaPipe for R12 Robot Control&lt;/IDText&gt;&lt;DisplayText&gt;[49]&lt;/DisplayText&gt;&lt;record&gt;&lt;dates&gt;&lt;pub-dates&gt;&lt;date&gt;5-7 Nov. 2023&lt;/date&gt;&lt;/pub-dates&gt;&lt;year&gt;2023&lt;/year&gt;&lt;/dates&gt;&lt;titles&gt;&lt;title&gt;Deep Learning-Based Real-Time Hand Landmark Recognition with MediaPipe for R12 Robot Control&lt;/title&gt;&lt;secondary-title&gt;2023 International Conference on Electrical Engineering and Advanced Technology (ICEEAT)&lt;/secondary-title&gt;&lt;alt-title&gt;2023 International Conference on Electrical Engineering and Advanced Technology (ICEEAT)&lt;/alt-title&gt;&lt;/titles&gt;&lt;pages&gt;1-6&lt;/pages&gt;&lt;contributors&gt;&lt;authors&gt;&lt;author&gt;M. Bensaadallah&lt;/author&gt;&lt;author&gt;N. Ghoggali&lt;/author&gt;&lt;author&gt;L. Saidi&lt;/author&gt;&lt;author&gt;W. Ghoggali&lt;/author&gt;&lt;/authors&gt;&lt;/contributors&gt;&lt;added-date format="utc"&gt;1714741911&lt;/added-date&gt;&lt;ref-type name="Conference Proceeding"&gt;10&lt;/ref-type&gt;&lt;rec-number&gt;69&lt;/rec-number&gt;&lt;last-updated-date format="utc"&gt;1714741911&lt;/last-updated-date&gt;&lt;electronic-resource-num&gt;10.1109/ICEEAT60471.2023.10426264&lt;/electronic-resource-num&gt;&lt;volume&gt;1&lt;/volume&gt;&lt;/record&gt;&lt;/Cite&gt;&lt;/EndNote&gt;</w:instrText>
      </w:r>
      <w:r w:rsidR="000F3837" w:rsidRPr="009006C4">
        <w:rPr>
          <w:rFonts w:ascii="Arial" w:hAnsi="Arial" w:cs="Arial"/>
          <w:sz w:val="22"/>
          <w:szCs w:val="18"/>
          <w:lang w:eastAsia="zh-TW"/>
        </w:rPr>
        <w:fldChar w:fldCharType="separate"/>
      </w:r>
      <w:r w:rsidR="000F3837" w:rsidRPr="009006C4">
        <w:rPr>
          <w:rFonts w:ascii="Arial" w:hAnsi="Arial" w:cs="Arial"/>
          <w:noProof/>
          <w:sz w:val="22"/>
          <w:szCs w:val="18"/>
          <w:lang w:eastAsia="zh-TW"/>
        </w:rPr>
        <w:t>[49]</w:t>
      </w:r>
      <w:r w:rsidR="000F3837" w:rsidRPr="009006C4">
        <w:rPr>
          <w:rFonts w:ascii="Arial" w:hAnsi="Arial" w:cs="Arial"/>
          <w:sz w:val="22"/>
          <w:szCs w:val="18"/>
          <w:lang w:eastAsia="zh-TW"/>
        </w:rPr>
        <w:fldChar w:fldCharType="end"/>
      </w:r>
    </w:p>
    <w:p w14:paraId="41E4FAF5" w14:textId="77777777" w:rsidR="001F44C3" w:rsidRPr="009006C4" w:rsidRDefault="001F44C3" w:rsidP="00127589">
      <w:pPr>
        <w:pStyle w:val="ad"/>
        <w:ind w:left="1440"/>
        <w:jc w:val="both"/>
        <w:rPr>
          <w:rFonts w:ascii="Arial" w:hAnsi="Arial" w:cs="Arial"/>
          <w:sz w:val="22"/>
          <w:szCs w:val="18"/>
        </w:rPr>
      </w:pPr>
    </w:p>
    <w:p w14:paraId="26A6AD1E" w14:textId="15109C80" w:rsidR="001F44C3" w:rsidRPr="009B636D" w:rsidRDefault="001F44C3" w:rsidP="00127589">
      <w:pPr>
        <w:ind w:left="720"/>
        <w:jc w:val="both"/>
        <w:rPr>
          <w:rFonts w:ascii="Arial" w:hAnsi="Arial" w:cs="Arial"/>
          <w:lang w:eastAsia="zh-TW"/>
        </w:rPr>
      </w:pPr>
      <w:r w:rsidRPr="009B636D">
        <w:rPr>
          <w:rFonts w:ascii="Arial" w:hAnsi="Arial" w:cs="Arial"/>
        </w:rPr>
        <w:t xml:space="preserve">The coordinate of each landmark is also obtained by </w:t>
      </w:r>
      <w:proofErr w:type="spellStart"/>
      <w:r w:rsidRPr="009B636D">
        <w:rPr>
          <w:rFonts w:ascii="Arial" w:hAnsi="Arial" w:cs="Arial"/>
        </w:rPr>
        <w:t>MediaPipe</w:t>
      </w:r>
      <w:proofErr w:type="spellEnd"/>
      <w:r w:rsidRPr="009B636D">
        <w:rPr>
          <w:rFonts w:ascii="Arial" w:hAnsi="Arial" w:cs="Arial"/>
        </w:rPr>
        <w:t xml:space="preserve">. The method to calculate the x and y coordinates of the landmark on </w:t>
      </w:r>
      <w:r w:rsidR="00B64B27">
        <w:rPr>
          <w:rFonts w:ascii="Arial" w:hAnsi="Arial" w:cs="Arial" w:hint="eastAsia"/>
          <w:lang w:eastAsia="zh-TW"/>
        </w:rPr>
        <w:t>captured</w:t>
      </w:r>
      <w:r w:rsidRPr="009B636D">
        <w:rPr>
          <w:rFonts w:ascii="Arial" w:hAnsi="Arial" w:cs="Arial"/>
        </w:rPr>
        <w:t xml:space="preserve"> frame is to normalize the image width (x) and height (y) to 0 to 1 </w:t>
      </w:r>
      <w:r w:rsidR="00E37FE7" w:rsidRPr="009B636D">
        <w:rPr>
          <w:rFonts w:ascii="Arial" w:hAnsi="Arial" w:cs="Arial"/>
        </w:rPr>
        <w:fldChar w:fldCharType="begin"/>
      </w:r>
      <w:r w:rsidR="00E37FE7" w:rsidRPr="009B636D">
        <w:rPr>
          <w:rFonts w:ascii="Arial" w:hAnsi="Arial" w:cs="Arial"/>
        </w:rPr>
        <w:instrText xml:space="preserve"> ADDIN EN.CITE &lt;EndNote&gt;&lt;Cite&gt;&lt;IDText&gt;layout: forward target: https://developers.google.com/mediapipe/solutions/vision/hand_landmarker title: Hands parent: MediaPipe Legacy Solutions nav_order: 4 — MediaPipe v0.7.5 documentation&lt;/IDText&gt;&lt;DisplayText&gt;[50]&lt;/DisplayText&gt;&lt;record&gt;&lt;urls&gt;&lt;related-urls&gt;&lt;url&gt;https://mediapipe.readthedocs.io/en/latest/solutions/hands.html&lt;/url&gt;&lt;/related-urls&gt;&lt;/urls&gt;&lt;titles&gt;&lt;title&gt;layout: forward target: https://developers.google.com/mediapipe/solutions/vision/hand_landmarker title: Hands parent: MediaPipe Legacy Solutions nav_order: 4 — MediaPipe v0.7.5 documentation&lt;/title&gt;&lt;/titles&gt;&lt;added-date format="utc"&gt;1714742016&lt;/added-date&gt;&lt;ref-type name="Web Page"&gt;12&lt;/ref-type&gt;&lt;rec-number&gt;70&lt;/rec-number&gt;&lt;publisher&gt;mediapipe.readthedocs.io&lt;/publisher&gt;&lt;last-updated-date format="utc"&gt;1714742084&lt;/last-updated-date&gt;&lt;/record&gt;&lt;/Cite&gt;&lt;/EndNote&gt;</w:instrText>
      </w:r>
      <w:r w:rsidR="00E37FE7" w:rsidRPr="009B636D">
        <w:rPr>
          <w:rFonts w:ascii="Arial" w:hAnsi="Arial" w:cs="Arial"/>
        </w:rPr>
        <w:fldChar w:fldCharType="separate"/>
      </w:r>
      <w:r w:rsidR="00E37FE7" w:rsidRPr="009B636D">
        <w:rPr>
          <w:rFonts w:ascii="Arial" w:hAnsi="Arial" w:cs="Arial"/>
          <w:noProof/>
        </w:rPr>
        <w:t>[50]</w:t>
      </w:r>
      <w:r w:rsidR="00E37FE7" w:rsidRPr="009B636D">
        <w:rPr>
          <w:rFonts w:ascii="Arial" w:hAnsi="Arial" w:cs="Arial"/>
        </w:rPr>
        <w:fldChar w:fldCharType="end"/>
      </w:r>
      <w:r w:rsidRPr="009B636D">
        <w:rPr>
          <w:rFonts w:ascii="Arial" w:hAnsi="Arial" w:cs="Arial"/>
        </w:rPr>
        <w:t xml:space="preserve">. The method is similar to </w:t>
      </w:r>
      <w:r w:rsidR="009A676B" w:rsidRPr="009B636D">
        <w:rPr>
          <w:rFonts w:ascii="Arial" w:hAnsi="Arial" w:cs="Arial"/>
        </w:rPr>
        <w:fldChar w:fldCharType="begin"/>
      </w:r>
      <w:r w:rsidR="009A676B" w:rsidRPr="009B636D">
        <w:rPr>
          <w:rFonts w:ascii="Arial" w:hAnsi="Arial" w:cs="Arial"/>
        </w:rPr>
        <w:instrText xml:space="preserve"> ADDIN EN.CITE &lt;EndNote&gt;&lt;Cite&gt;&lt;Author&gt;Ge&lt;/Author&gt;&lt;Year&gt;2016&lt;/Year&gt;&lt;IDText&gt;Robust 3D Hand Pose Estimation in Single Depth Images: from Single-View CNN to Multi-View CNNs&lt;/IDText&gt;&lt;DisplayText&gt;[51]&lt;/DisplayText&gt;&lt;record&gt;&lt;titles&gt;&lt;title&gt;Robust 3D Hand Pose Estimation in Single Depth Images: from Single-View CNN to Multi-View CNNs&lt;/title&gt;&lt;secondary-title&gt;arXiv (Cornell University)&lt;/secondary-title&gt;&lt;/titles&gt;&lt;access-date&gt;April 28, 2024&lt;/access-date&gt;&lt;contributors&gt;&lt;authors&gt;&lt;author&gt;Ge, Liuhao&lt;/author&gt;&lt;author&gt;Liang, Hui&lt;/author&gt;&lt;author&gt;Yuan, Junsong&lt;/author&gt;&lt;author&gt;Thalmann, Daniel&lt;/author&gt;&lt;/authors&gt;&lt;/contributors&gt;&lt;added-date format="utc"&gt;1714742749&lt;/added-date&gt;&lt;ref-type name="Journal Article"&gt;17&lt;/ref-type&gt;&lt;dates&gt;&lt;year&gt;2016&lt;/year&gt;&lt;/dates&gt;&lt;rec-number&gt;72&lt;/rec-number&gt;&lt;last-updated-date format="utc"&gt;1714742896&lt;/last-updated-date&gt;&lt;electronic-resource-num&gt;10.48550/arxiv.1606.07253&lt;/electronic-resource-num&gt;&lt;/record&gt;&lt;/Cite&gt;&lt;/EndNote&gt;</w:instrText>
      </w:r>
      <w:r w:rsidR="009A676B" w:rsidRPr="009B636D">
        <w:rPr>
          <w:rFonts w:ascii="Arial" w:hAnsi="Arial" w:cs="Arial"/>
        </w:rPr>
        <w:fldChar w:fldCharType="separate"/>
      </w:r>
      <w:r w:rsidR="009A676B" w:rsidRPr="009B636D">
        <w:rPr>
          <w:rFonts w:ascii="Arial" w:hAnsi="Arial" w:cs="Arial"/>
          <w:noProof/>
        </w:rPr>
        <w:t>[51]</w:t>
      </w:r>
      <w:r w:rsidR="009A676B" w:rsidRPr="009B636D">
        <w:rPr>
          <w:rFonts w:ascii="Arial" w:hAnsi="Arial" w:cs="Arial"/>
        </w:rPr>
        <w:fldChar w:fldCharType="end"/>
      </w:r>
      <w:r w:rsidRPr="009B636D">
        <w:rPr>
          <w:rFonts w:ascii="Arial" w:hAnsi="Arial" w:cs="Arial"/>
        </w:rPr>
        <w:t xml:space="preserve">. To calculate the x coordinate, the model will measure the width of the camera and the width is normalized </w:t>
      </w:r>
      <w:r w:rsidR="00387664">
        <w:rPr>
          <w:rFonts w:ascii="Arial" w:hAnsi="Arial" w:cs="Arial" w:hint="eastAsia"/>
          <w:lang w:eastAsia="zh-TW"/>
        </w:rPr>
        <w:t>in the range of</w:t>
      </w:r>
      <w:r w:rsidRPr="009B636D">
        <w:rPr>
          <w:rFonts w:ascii="Arial" w:hAnsi="Arial" w:cs="Arial"/>
        </w:rPr>
        <w:t xml:space="preserve"> 0 and 1 (the nearest point is 0 and the farthest point is 1] and then the x coordinate is projected into the new range (0 to 1) </w:t>
      </w:r>
      <w:r w:rsidR="00612172" w:rsidRPr="009B636D">
        <w:rPr>
          <w:rFonts w:ascii="Arial" w:hAnsi="Arial" w:cs="Arial"/>
        </w:rPr>
        <w:fldChar w:fldCharType="begin"/>
      </w:r>
      <w:r w:rsidR="00612172" w:rsidRPr="009B636D">
        <w:rPr>
          <w:rFonts w:ascii="Arial" w:hAnsi="Arial" w:cs="Arial"/>
        </w:rPr>
        <w:instrText xml:space="preserve"> ADDIN EN.CITE &lt;EndNote&gt;&lt;Cite&gt;&lt;Author&gt;Ge&lt;/Author&gt;&lt;Year&gt;2016&lt;/Year&gt;&lt;IDText&gt;Robust 3D Hand Pose Estimation in Single Depth Images: from Single-View CNN to Multi-View CNNs&lt;/IDText&gt;&lt;DisplayText&gt;[51, 52]&lt;/DisplayText&gt;&lt;record&gt;&lt;titles&gt;&lt;title&gt;Robust 3D Hand Pose Estimation in Single Depth Images: from Single-View CNN to Multi-View CNNs&lt;/title&gt;&lt;secondary-title&gt;arXiv (Cornell University)&lt;/secondary-title&gt;&lt;/titles&gt;&lt;access-date&gt;April 28, 2024&lt;/access-date&gt;&lt;contributors&gt;&lt;authors&gt;&lt;author&gt;Ge, Liuhao&lt;/author&gt;&lt;author&gt;Liang, Hui&lt;/author&gt;&lt;author&gt;Yuan, Junsong&lt;/author&gt;&lt;author&gt;Thalmann, Daniel&lt;/author&gt;&lt;/authors&gt;&lt;/contributors&gt;&lt;added-date format="utc"&gt;1714742749&lt;/added-date&gt;&lt;ref-type name="Journal Article"&gt;17&lt;/ref-type&gt;&lt;dates&gt;&lt;year&gt;2016&lt;/year&gt;&lt;/dates&gt;&lt;rec-number&gt;72&lt;/rec-number&gt;&lt;last-updated-date format="utc"&gt;1714742896&lt;/last-updated-date&gt;&lt;electronic-resource-num&gt;10.48550/arxiv.1606.07253&lt;/electronic-resource-num&gt;&lt;/record&gt;&lt;/Cite&gt;&lt;Cite&gt;&lt;Author&gt;Zhang&lt;/Author&gt;&lt;Year&gt;2020&lt;/Year&gt;&lt;IDText&gt;MediaPipe Hands: On-device Real-time Hand Tracking&lt;/IDText&gt;&lt;record&gt;&lt;urls&gt;&lt;related-urls&gt;&lt;url&gt;https://arxiv.org/abs/2006.10214&lt;/url&gt;&lt;/related-urls&gt;&lt;/urls&gt;&lt;titles&gt;&lt;title&gt;MediaPipe Hands: On-device Real-time Hand Tracking&lt;/title&gt;&lt;secondary-title&gt;arXiv:2006.10214 [cs]&lt;/secondary-title&gt;&lt;/titles&gt;&lt;contributors&gt;&lt;authors&gt;&lt;author&gt;Zhang, Fan&lt;/author&gt;&lt;author&gt;Bazarevsky, Valentin&lt;/author&gt;&lt;author&gt;Vakunov, Andrey&lt;/author&gt;&lt;author&gt;Tkachenka, Andrei&lt;/author&gt;&lt;author&gt;Sung, George&lt;/author&gt;&lt;author&gt;Chang, Chuo-Ling&lt;/author&gt;&lt;author&gt;Grundmann, Matthias&lt;/author&gt;&lt;/authors&gt;&lt;/contributors&gt;&lt;added-date format="utc"&gt;1714743065&lt;/added-date&gt;&lt;ref-type name="Journal Article"&gt;17&lt;/ref-type&gt;&lt;dates&gt;&lt;year&gt;2020&lt;/year&gt;&lt;/dates&gt;&lt;rec-number&gt;73&lt;/rec-number&gt;&lt;last-updated-date format="utc"&gt;1714743229&lt;/last-updated-date&gt;&lt;electronic-resource-num&gt;https://doi.org/10.48550/arXiv.2006.10214 &lt;/electronic-resource-num&gt;&lt;/record&gt;&lt;/Cite&gt;&lt;/EndNote&gt;</w:instrText>
      </w:r>
      <w:r w:rsidR="00612172" w:rsidRPr="009B636D">
        <w:rPr>
          <w:rFonts w:ascii="Arial" w:hAnsi="Arial" w:cs="Arial"/>
        </w:rPr>
        <w:fldChar w:fldCharType="separate"/>
      </w:r>
      <w:r w:rsidR="00612172" w:rsidRPr="009B636D">
        <w:rPr>
          <w:rFonts w:ascii="Arial" w:hAnsi="Arial" w:cs="Arial"/>
          <w:noProof/>
        </w:rPr>
        <w:t>[51, 52]</w:t>
      </w:r>
      <w:r w:rsidR="00612172" w:rsidRPr="009B636D">
        <w:rPr>
          <w:rFonts w:ascii="Arial" w:hAnsi="Arial" w:cs="Arial"/>
        </w:rPr>
        <w:fldChar w:fldCharType="end"/>
      </w:r>
      <w:r w:rsidRPr="009B636D">
        <w:rPr>
          <w:rFonts w:ascii="Arial" w:hAnsi="Arial" w:cs="Arial"/>
        </w:rPr>
        <w:t xml:space="preserve">. Similarly, to calculate the y coordinate, the model will measure the height of the camera, and the height is normalized </w:t>
      </w:r>
      <w:r w:rsidR="00447C0F">
        <w:rPr>
          <w:rFonts w:ascii="Arial" w:hAnsi="Arial" w:cs="Arial" w:hint="eastAsia"/>
          <w:lang w:eastAsia="zh-TW"/>
        </w:rPr>
        <w:t>in the range of</w:t>
      </w:r>
      <w:r w:rsidR="00447C0F" w:rsidRPr="009B636D">
        <w:rPr>
          <w:rFonts w:ascii="Arial" w:hAnsi="Arial" w:cs="Arial"/>
        </w:rPr>
        <w:t xml:space="preserve"> 0</w:t>
      </w:r>
      <w:r w:rsidRPr="009B636D">
        <w:rPr>
          <w:rFonts w:ascii="Arial" w:hAnsi="Arial" w:cs="Arial"/>
        </w:rPr>
        <w:t xml:space="preserve"> and 1 (the nearest point is 0 and the farthest point is 1</w:t>
      </w:r>
      <w:r w:rsidR="00BD72E8" w:rsidRPr="009B636D">
        <w:rPr>
          <w:rFonts w:ascii="Arial" w:hAnsi="Arial" w:cs="Arial" w:hint="eastAsia"/>
          <w:lang w:eastAsia="zh-TW"/>
        </w:rPr>
        <w:t>)</w:t>
      </w:r>
      <w:r w:rsidRPr="009B636D">
        <w:rPr>
          <w:rFonts w:ascii="Arial" w:hAnsi="Arial" w:cs="Arial"/>
        </w:rPr>
        <w:t xml:space="preserve"> and then the x coordinate is projected into the new range (0 to 1) </w:t>
      </w:r>
      <w:r w:rsidR="00A735BB" w:rsidRPr="009B636D">
        <w:rPr>
          <w:rFonts w:ascii="Arial" w:hAnsi="Arial" w:cs="Arial"/>
        </w:rPr>
        <w:fldChar w:fldCharType="begin">
          <w:fldData xml:space="preserve">PEVuZE5vdGU+PENpdGU+PEF1dGhvcj5HZTwvQXV0aG9yPjxZZWFyPjIwMTY8L1llYXI+PElEVGV4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</w:fldData>
        </w:fldChar>
      </w:r>
      <w:r w:rsidR="00A735BB" w:rsidRPr="009B636D">
        <w:rPr>
          <w:rFonts w:ascii="Arial" w:hAnsi="Arial" w:cs="Arial"/>
        </w:rPr>
        <w:instrText xml:space="preserve"> ADDIN EN.CITE </w:instrText>
      </w:r>
      <w:r w:rsidR="00A735BB" w:rsidRPr="009B636D">
        <w:rPr>
          <w:rFonts w:ascii="Arial" w:hAnsi="Arial" w:cs="Arial"/>
        </w:rPr>
        <w:fldChar w:fldCharType="begin">
          <w:fldData xml:space="preserve">PEVuZE5vdGU+PENpdGU+PEF1dGhvcj5HZTwvQXV0aG9yPjxZZWFyPjIwMTY8L1llYXI+PElEVGV4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</w:fldData>
        </w:fldChar>
      </w:r>
      <w:r w:rsidR="00A735BB" w:rsidRPr="009B636D">
        <w:rPr>
          <w:rFonts w:ascii="Arial" w:hAnsi="Arial" w:cs="Arial"/>
        </w:rPr>
        <w:instrText xml:space="preserve"> ADDIN EN.CITE.DATA </w:instrText>
      </w:r>
      <w:r w:rsidR="00A735BB" w:rsidRPr="009B636D">
        <w:rPr>
          <w:rFonts w:ascii="Arial" w:hAnsi="Arial" w:cs="Arial"/>
        </w:rPr>
      </w:r>
      <w:r w:rsidR="00A735BB" w:rsidRPr="009B636D">
        <w:rPr>
          <w:rFonts w:ascii="Arial" w:hAnsi="Arial" w:cs="Arial"/>
        </w:rPr>
        <w:fldChar w:fldCharType="end"/>
      </w:r>
      <w:r w:rsidR="00A735BB" w:rsidRPr="009B636D">
        <w:rPr>
          <w:rFonts w:ascii="Arial" w:hAnsi="Arial" w:cs="Arial"/>
        </w:rPr>
      </w:r>
      <w:r w:rsidR="00A735BB" w:rsidRPr="009B636D">
        <w:rPr>
          <w:rFonts w:ascii="Arial" w:hAnsi="Arial" w:cs="Arial"/>
        </w:rPr>
        <w:fldChar w:fldCharType="separate"/>
      </w:r>
      <w:r w:rsidR="00A735BB" w:rsidRPr="009B636D">
        <w:rPr>
          <w:rFonts w:ascii="Arial" w:hAnsi="Arial" w:cs="Arial"/>
          <w:noProof/>
        </w:rPr>
        <w:t>[50-52]</w:t>
      </w:r>
      <w:r w:rsidR="00A735BB" w:rsidRPr="009B636D">
        <w:rPr>
          <w:rFonts w:ascii="Arial" w:hAnsi="Arial" w:cs="Arial"/>
        </w:rPr>
        <w:fldChar w:fldCharType="end"/>
      </w:r>
      <w:r w:rsidR="00A735BB" w:rsidRPr="009B636D">
        <w:rPr>
          <w:rFonts w:ascii="Arial" w:hAnsi="Arial" w:cs="Arial" w:hint="eastAsia"/>
          <w:lang w:eastAsia="zh-TW"/>
        </w:rPr>
        <w:t>.</w:t>
      </w:r>
      <w:r w:rsidR="009B636D">
        <w:rPr>
          <w:rFonts w:ascii="Arial" w:hAnsi="Arial" w:cs="Arial" w:hint="eastAsia"/>
          <w:lang w:eastAsia="zh-TW"/>
        </w:rPr>
        <w:t xml:space="preserve"> </w:t>
      </w:r>
      <w:r w:rsidRPr="009B636D">
        <w:rPr>
          <w:rFonts w:ascii="Arial" w:hAnsi="Arial" w:cs="Arial"/>
        </w:rPr>
        <w:t>When the image is captured from the camera, the image is sent to “</w:t>
      </w:r>
      <w:proofErr w:type="spellStart"/>
      <w:r w:rsidRPr="009B636D">
        <w:rPr>
          <w:rFonts w:ascii="Arial" w:hAnsi="Arial" w:cs="Arial"/>
        </w:rPr>
        <w:t>findHands</w:t>
      </w:r>
      <w:proofErr w:type="spellEnd"/>
      <w:r w:rsidRPr="009B636D">
        <w:rPr>
          <w:rFonts w:ascii="Arial" w:hAnsi="Arial" w:cs="Arial"/>
        </w:rPr>
        <w:t>” function to identify the human hand and draw the landmarks of virtual points on hands using line to connect each point as shown in Figure</w:t>
      </w:r>
      <w:r w:rsidR="00546EA8" w:rsidRPr="009B636D">
        <w:rPr>
          <w:rFonts w:ascii="Arial" w:hAnsi="Arial" w:cs="Arial" w:hint="eastAsia"/>
          <w:lang w:eastAsia="zh-TW"/>
        </w:rPr>
        <w:t xml:space="preserve"> 2.2.2.2.2</w:t>
      </w:r>
      <w:r w:rsidRPr="009B636D">
        <w:rPr>
          <w:rFonts w:ascii="Arial" w:hAnsi="Arial" w:cs="Arial"/>
        </w:rPr>
        <w:t xml:space="preserve">. </w:t>
      </w:r>
    </w:p>
    <w:p w14:paraId="634C1CFB" w14:textId="77777777" w:rsidR="001F44C3" w:rsidRPr="00B86001" w:rsidRDefault="001F44C3" w:rsidP="00B86001">
      <w:pPr>
        <w:jc w:val="center"/>
        <w:rPr>
          <w:rFonts w:ascii="Arial" w:hAnsi="Arial" w:cs="Arial"/>
        </w:rPr>
      </w:pPr>
      <w:r w:rsidRPr="006578BD">
        <w:rPr>
          <w:noProof/>
        </w:rPr>
        <w:lastRenderedPageBreak/>
        <w:drawing>
          <wp:inline distT="0" distB="0" distL="0" distR="0" wp14:anchorId="57AE3640" wp14:editId="516426B1">
            <wp:extent cx="3108960" cy="2861187"/>
            <wp:effectExtent l="0" t="0" r="0" b="0"/>
            <wp:docPr id="1986016012" name="Picture 1" descr="A hand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6012" name="Picture 1" descr="A hand with lines and dots&#10;&#10;Description automatically generated"/>
                    <pic:cNvPicPr/>
                  </pic:nvPicPr>
                  <pic:blipFill>
                    <a:blip r:embed="rId24"/>
                    <a:stretch>
                      <a:fillRect/>
                    </a:stretch>
                  </pic:blipFill>
                  <pic:spPr>
                    <a:xfrm>
                      <a:off x="0" y="0"/>
                      <a:ext cx="3112266" cy="2864230"/>
                    </a:xfrm>
                    <a:prstGeom prst="rect">
                      <a:avLst/>
                    </a:prstGeom>
                  </pic:spPr>
                </pic:pic>
              </a:graphicData>
            </a:graphic>
          </wp:inline>
        </w:drawing>
      </w:r>
    </w:p>
    <w:p w14:paraId="7A00B527" w14:textId="5B7530F4" w:rsidR="001F44C3" w:rsidRPr="00E0108D" w:rsidRDefault="001F44C3" w:rsidP="003D07C0">
      <w:pPr>
        <w:jc w:val="center"/>
        <w:rPr>
          <w:rFonts w:ascii="Arial" w:hAnsi="Arial" w:cs="Arial"/>
          <w:sz w:val="22"/>
          <w:szCs w:val="18"/>
          <w:lang w:eastAsia="zh-TW"/>
        </w:rPr>
      </w:pPr>
      <w:r w:rsidRPr="00E0108D">
        <w:rPr>
          <w:rFonts w:ascii="Arial" w:hAnsi="Arial" w:cs="Arial"/>
          <w:sz w:val="22"/>
          <w:szCs w:val="18"/>
        </w:rPr>
        <w:t xml:space="preserve">Figure </w:t>
      </w:r>
      <w:r w:rsidR="00546EA8" w:rsidRPr="00E0108D">
        <w:rPr>
          <w:rFonts w:ascii="Arial" w:hAnsi="Arial" w:cs="Arial" w:hint="eastAsia"/>
          <w:sz w:val="22"/>
          <w:szCs w:val="18"/>
          <w:lang w:eastAsia="zh-TW"/>
        </w:rPr>
        <w:t>2.2.2.2.2</w:t>
      </w:r>
      <w:r w:rsidRPr="00E0108D">
        <w:rPr>
          <w:rFonts w:ascii="Arial" w:hAnsi="Arial" w:cs="Arial"/>
          <w:sz w:val="22"/>
          <w:szCs w:val="18"/>
        </w:rPr>
        <w:t>.</w:t>
      </w:r>
      <w:r w:rsidR="00886BC9" w:rsidRPr="00E0108D">
        <w:rPr>
          <w:rFonts w:ascii="Arial" w:hAnsi="Arial" w:cs="Arial" w:hint="eastAsia"/>
          <w:sz w:val="22"/>
          <w:szCs w:val="18"/>
          <w:lang w:eastAsia="zh-TW"/>
        </w:rPr>
        <w:t xml:space="preserve"> Hand Identification</w:t>
      </w:r>
    </w:p>
    <w:p w14:paraId="16BA1421" w14:textId="77777777" w:rsidR="001F44C3" w:rsidRPr="004D2436" w:rsidRDefault="001F44C3" w:rsidP="004D2436">
      <w:pPr>
        <w:rPr>
          <w:rFonts w:ascii="Arial" w:hAnsi="Arial" w:cs="Arial"/>
        </w:rPr>
      </w:pPr>
    </w:p>
    <w:p w14:paraId="7BA2EBC9" w14:textId="77777777" w:rsidR="001F44C3" w:rsidRPr="006578BD" w:rsidRDefault="001F44C3" w:rsidP="001F44C3">
      <w:pPr>
        <w:pStyle w:val="ad"/>
        <w:ind w:left="1440"/>
        <w:rPr>
          <w:rFonts w:ascii="Arial" w:hAnsi="Arial" w:cs="Arial"/>
        </w:rPr>
      </w:pPr>
      <w:r w:rsidRPr="006578BD">
        <w:rPr>
          <w:rFonts w:ascii="Arial" w:hAnsi="Arial" w:cs="Arial"/>
          <w:noProof/>
        </w:rPr>
        <w:drawing>
          <wp:inline distT="0" distB="0" distL="0" distR="0" wp14:anchorId="0A2D2E4B" wp14:editId="0255AC7F">
            <wp:extent cx="2251258" cy="2146548"/>
            <wp:effectExtent l="0" t="0" r="0" b="6350"/>
            <wp:docPr id="2040419083" name="Picture 1" descr="A close up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419083" name="Picture 1" descr="A close up of a hand&#10;&#10;Description automatically generated"/>
                    <pic:cNvPicPr/>
                  </pic:nvPicPr>
                  <pic:blipFill>
                    <a:blip r:embed="rId25"/>
                    <a:stretch>
                      <a:fillRect/>
                    </a:stretch>
                  </pic:blipFill>
                  <pic:spPr>
                    <a:xfrm>
                      <a:off x="0" y="0"/>
                      <a:ext cx="2276169" cy="2170301"/>
                    </a:xfrm>
                    <a:prstGeom prst="rect">
                      <a:avLst/>
                    </a:prstGeom>
                  </pic:spPr>
                </pic:pic>
              </a:graphicData>
            </a:graphic>
          </wp:inline>
        </w:drawing>
      </w:r>
      <w:r w:rsidRPr="006578BD">
        <w:rPr>
          <w:rFonts w:ascii="Arial" w:hAnsi="Arial" w:cs="Arial"/>
        </w:rPr>
        <w:t xml:space="preserve"> </w:t>
      </w:r>
      <w:r w:rsidRPr="006578BD">
        <w:rPr>
          <w:rFonts w:ascii="Arial" w:hAnsi="Arial" w:cs="Arial"/>
          <w:noProof/>
        </w:rPr>
        <w:drawing>
          <wp:inline distT="0" distB="0" distL="0" distR="0" wp14:anchorId="2BC72EEC" wp14:editId="135FE2B7">
            <wp:extent cx="2260991" cy="2161926"/>
            <wp:effectExtent l="0" t="0" r="6350" b="0"/>
            <wp:docPr id="293583352" name="Picture 1" descr="A hand with blue pa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3352" name="Picture 1" descr="A hand with blue paint&#10;&#10;Description automatically generated"/>
                    <pic:cNvPicPr/>
                  </pic:nvPicPr>
                  <pic:blipFill>
                    <a:blip r:embed="rId26"/>
                    <a:stretch>
                      <a:fillRect/>
                    </a:stretch>
                  </pic:blipFill>
                  <pic:spPr>
                    <a:xfrm>
                      <a:off x="0" y="0"/>
                      <a:ext cx="2279637" cy="2179755"/>
                    </a:xfrm>
                    <a:prstGeom prst="rect">
                      <a:avLst/>
                    </a:prstGeom>
                  </pic:spPr>
                </pic:pic>
              </a:graphicData>
            </a:graphic>
          </wp:inline>
        </w:drawing>
      </w:r>
    </w:p>
    <w:p w14:paraId="343C67E5" w14:textId="60BB455C" w:rsidR="001F44C3" w:rsidRPr="00E0108D" w:rsidRDefault="001F44C3" w:rsidP="00B86001">
      <w:pPr>
        <w:jc w:val="center"/>
        <w:rPr>
          <w:rFonts w:ascii="Arial" w:hAnsi="Arial" w:cs="Arial"/>
          <w:sz w:val="22"/>
          <w:szCs w:val="18"/>
          <w:lang w:eastAsia="zh-TW"/>
        </w:rPr>
      </w:pPr>
      <w:r w:rsidRPr="00E0108D">
        <w:rPr>
          <w:rFonts w:ascii="Arial" w:hAnsi="Arial" w:cs="Arial"/>
          <w:sz w:val="22"/>
          <w:szCs w:val="18"/>
        </w:rPr>
        <w:t xml:space="preserve">Figure </w:t>
      </w:r>
      <w:r w:rsidR="007F7AF8" w:rsidRPr="00E0108D">
        <w:rPr>
          <w:rFonts w:ascii="Arial" w:hAnsi="Arial" w:cs="Arial" w:hint="eastAsia"/>
          <w:sz w:val="22"/>
          <w:szCs w:val="18"/>
          <w:lang w:eastAsia="zh-TW"/>
        </w:rPr>
        <w:t>2.2.2.2.3</w:t>
      </w:r>
      <w:r w:rsidRPr="00E0108D">
        <w:rPr>
          <w:rFonts w:ascii="Arial" w:hAnsi="Arial" w:cs="Arial"/>
          <w:sz w:val="22"/>
          <w:szCs w:val="18"/>
        </w:rPr>
        <w:t>.</w:t>
      </w:r>
      <w:r w:rsidR="007F7AF8" w:rsidRPr="00E0108D">
        <w:rPr>
          <w:rFonts w:ascii="Arial" w:hAnsi="Arial" w:cs="Arial" w:hint="eastAsia"/>
          <w:sz w:val="22"/>
          <w:szCs w:val="18"/>
          <w:lang w:eastAsia="zh-TW"/>
        </w:rPr>
        <w:t xml:space="preserve"> BGR to RGB</w:t>
      </w:r>
    </w:p>
    <w:p w14:paraId="0C6A88FF" w14:textId="77777777" w:rsidR="001F44C3" w:rsidRPr="006578BD" w:rsidRDefault="001F44C3" w:rsidP="001F44C3">
      <w:pPr>
        <w:pStyle w:val="ad"/>
        <w:ind w:left="1440"/>
        <w:rPr>
          <w:rFonts w:ascii="Arial" w:hAnsi="Arial" w:cs="Arial"/>
        </w:rPr>
      </w:pPr>
    </w:p>
    <w:p w14:paraId="6E165914" w14:textId="47AB5AA6" w:rsidR="001F44C3" w:rsidRPr="00351771" w:rsidRDefault="001F44C3" w:rsidP="000F3162">
      <w:pPr>
        <w:ind w:left="720"/>
        <w:jc w:val="both"/>
        <w:rPr>
          <w:rFonts w:ascii="Arial" w:hAnsi="Arial" w:cs="Arial"/>
        </w:rPr>
      </w:pPr>
      <w:r w:rsidRPr="00351771">
        <w:rPr>
          <w:rFonts w:ascii="Arial" w:hAnsi="Arial" w:cs="Arial"/>
        </w:rPr>
        <w:t>In Figure</w:t>
      </w:r>
      <w:r w:rsidR="000D4714" w:rsidRPr="00351771">
        <w:rPr>
          <w:rFonts w:ascii="Arial" w:hAnsi="Arial" w:cs="Arial" w:hint="eastAsia"/>
          <w:lang w:eastAsia="zh-TW"/>
        </w:rPr>
        <w:t xml:space="preserve"> 2.2.2.2.3</w:t>
      </w:r>
      <w:r w:rsidRPr="00351771">
        <w:rPr>
          <w:rFonts w:ascii="Arial" w:hAnsi="Arial" w:cs="Arial"/>
        </w:rPr>
        <w:t xml:space="preserve">, the image is converted from BGR (Blue, Green and Red) to RGB (Red Green Blue) which is the necessary process for hand detection using </w:t>
      </w:r>
      <w:proofErr w:type="spellStart"/>
      <w:r w:rsidRPr="00351771">
        <w:rPr>
          <w:rFonts w:ascii="Arial" w:hAnsi="Arial" w:cs="Arial"/>
        </w:rPr>
        <w:t>MediaPipe</w:t>
      </w:r>
      <w:proofErr w:type="spellEnd"/>
      <w:r w:rsidRPr="00351771">
        <w:rPr>
          <w:rFonts w:ascii="Arial" w:hAnsi="Arial" w:cs="Arial"/>
        </w:rPr>
        <w:t xml:space="preserve">. After RGB formatted image is processed by </w:t>
      </w:r>
      <w:proofErr w:type="spellStart"/>
      <w:r w:rsidRPr="00351771">
        <w:rPr>
          <w:rFonts w:ascii="Arial" w:hAnsi="Arial" w:cs="Arial"/>
        </w:rPr>
        <w:t>MediaPipe</w:t>
      </w:r>
      <w:proofErr w:type="spellEnd"/>
      <w:r w:rsidRPr="00351771">
        <w:rPr>
          <w:rFonts w:ascii="Arial" w:hAnsi="Arial" w:cs="Arial"/>
        </w:rPr>
        <w:t xml:space="preserve"> hand detection model, the information of each hand including the coordinates of key points of the hand (landmarks), bounding box dimensions, and hand type (left or right) is extracted. The information is stored in a list for each hand which is in the variable “hands” and return to the caller.</w:t>
      </w:r>
    </w:p>
    <w:p w14:paraId="6A64482D" w14:textId="77777777" w:rsidR="001F44C3" w:rsidRPr="006578BD" w:rsidRDefault="001F44C3" w:rsidP="000F3162">
      <w:pPr>
        <w:pStyle w:val="ad"/>
        <w:ind w:left="1440"/>
        <w:jc w:val="both"/>
        <w:rPr>
          <w:rFonts w:ascii="Arial" w:hAnsi="Arial" w:cs="Arial"/>
        </w:rPr>
      </w:pPr>
    </w:p>
    <w:p w14:paraId="2431E68D" w14:textId="77777777" w:rsidR="001F44C3" w:rsidRPr="00351771" w:rsidRDefault="001F44C3" w:rsidP="000F3162">
      <w:pPr>
        <w:ind w:left="720"/>
        <w:jc w:val="both"/>
        <w:rPr>
          <w:rFonts w:ascii="Arial" w:hAnsi="Arial" w:cs="Arial"/>
        </w:rPr>
      </w:pPr>
      <w:r w:rsidRPr="00351771">
        <w:rPr>
          <w:rFonts w:ascii="Arial" w:hAnsi="Arial" w:cs="Arial"/>
        </w:rPr>
        <w:t>As the flag “draw=True”, it allows the function visually annotates the identified hands on the original image by overlaying hand landmarks and connections, drawing rectangular bounding box around each hand, and the text " Left" or "Right" is displayed bear the bounding box to indicate the hand type. The visualisation provides an assistance for users to comprehend the detected hands and their spatial relationships within the image. Intuitively, the function “</w:t>
      </w:r>
      <w:proofErr w:type="spellStart"/>
      <w:r w:rsidRPr="00351771">
        <w:rPr>
          <w:rFonts w:ascii="Arial" w:hAnsi="Arial" w:cs="Arial"/>
        </w:rPr>
        <w:t>findHands</w:t>
      </w:r>
      <w:proofErr w:type="spellEnd"/>
      <w:r w:rsidRPr="00351771">
        <w:rPr>
          <w:rFonts w:ascii="Arial" w:hAnsi="Arial" w:cs="Arial"/>
        </w:rPr>
        <w:t>” is used to identify the information of detected hands including their hand types, position on the image and landmarks of detected hands, and using text and bounding to highlight the detected hands. The function facilitates gesture recognition and hand tracking.</w:t>
      </w:r>
    </w:p>
    <w:p w14:paraId="296680E5" w14:textId="77777777" w:rsidR="001F44C3" w:rsidRPr="006578BD" w:rsidRDefault="001F44C3" w:rsidP="00E4490D">
      <w:pPr>
        <w:pStyle w:val="4"/>
      </w:pPr>
      <w:r w:rsidRPr="006578BD">
        <w:lastRenderedPageBreak/>
        <w:t>Hand Landmarks Identification (</w:t>
      </w:r>
      <w:proofErr w:type="spellStart"/>
      <w:r w:rsidRPr="006578BD">
        <w:t>MediaPipe</w:t>
      </w:r>
      <w:proofErr w:type="spellEnd"/>
      <w:r w:rsidRPr="006578BD">
        <w:t>)</w:t>
      </w:r>
    </w:p>
    <w:p w14:paraId="5C6BAA94" w14:textId="77777777" w:rsidR="001F44C3" w:rsidRPr="00260C39" w:rsidRDefault="001F44C3" w:rsidP="00260C39">
      <w:pPr>
        <w:jc w:val="center"/>
        <w:rPr>
          <w:rFonts w:ascii="Arial" w:hAnsi="Arial" w:cs="Arial"/>
        </w:rPr>
      </w:pPr>
      <w:r w:rsidRPr="006578BD">
        <w:rPr>
          <w:noProof/>
        </w:rPr>
        <w:drawing>
          <wp:inline distT="0" distB="0" distL="0" distR="0" wp14:anchorId="60893BD4" wp14:editId="0BC91A72">
            <wp:extent cx="4742283" cy="1076179"/>
            <wp:effectExtent l="0" t="0" r="1270" b="0"/>
            <wp:docPr id="553489525" name="Picture 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489525" name="Picture 2" descr="A close up of a sig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757215" cy="1079568"/>
                    </a:xfrm>
                    <a:prstGeom prst="rect">
                      <a:avLst/>
                    </a:prstGeom>
                  </pic:spPr>
                </pic:pic>
              </a:graphicData>
            </a:graphic>
          </wp:inline>
        </w:drawing>
      </w:r>
    </w:p>
    <w:p w14:paraId="297BE45B" w14:textId="525B8961" w:rsidR="001F44C3" w:rsidRPr="00EE24A2" w:rsidRDefault="001F44C3" w:rsidP="00260C39">
      <w:pPr>
        <w:jc w:val="center"/>
        <w:rPr>
          <w:rFonts w:ascii="Arial" w:hAnsi="Arial" w:cs="Arial"/>
          <w:sz w:val="22"/>
          <w:szCs w:val="18"/>
          <w:lang w:eastAsia="zh-TW"/>
        </w:rPr>
      </w:pPr>
      <w:r w:rsidRPr="00EE24A2">
        <w:rPr>
          <w:rFonts w:ascii="Arial" w:hAnsi="Arial" w:cs="Arial"/>
          <w:sz w:val="22"/>
          <w:szCs w:val="18"/>
        </w:rPr>
        <w:t xml:space="preserve">Figure </w:t>
      </w:r>
      <w:r w:rsidR="00306742" w:rsidRPr="00EE24A2">
        <w:rPr>
          <w:rFonts w:ascii="Arial" w:hAnsi="Arial" w:cs="Arial" w:hint="eastAsia"/>
          <w:sz w:val="22"/>
          <w:szCs w:val="18"/>
          <w:lang w:eastAsia="zh-TW"/>
        </w:rPr>
        <w:t>2.2.2.3.1</w:t>
      </w:r>
      <w:r w:rsidRPr="00EE24A2">
        <w:rPr>
          <w:rFonts w:ascii="Arial" w:hAnsi="Arial" w:cs="Arial"/>
          <w:sz w:val="22"/>
          <w:szCs w:val="18"/>
        </w:rPr>
        <w:t>.</w:t>
      </w:r>
      <w:r w:rsidR="00306742" w:rsidRPr="00EE24A2">
        <w:rPr>
          <w:rFonts w:ascii="Arial" w:hAnsi="Arial" w:cs="Arial" w:hint="eastAsia"/>
          <w:sz w:val="22"/>
          <w:szCs w:val="18"/>
          <w:lang w:eastAsia="zh-TW"/>
        </w:rPr>
        <w:t xml:space="preserve"> Flow Chart of Hand </w:t>
      </w:r>
      <w:proofErr w:type="spellStart"/>
      <w:r w:rsidR="00306742" w:rsidRPr="00EE24A2">
        <w:rPr>
          <w:rFonts w:ascii="Arial" w:hAnsi="Arial" w:cs="Arial" w:hint="eastAsia"/>
          <w:sz w:val="22"/>
          <w:szCs w:val="18"/>
          <w:lang w:eastAsia="zh-TW"/>
        </w:rPr>
        <w:t>Lnadmarks</w:t>
      </w:r>
      <w:proofErr w:type="spellEnd"/>
      <w:r w:rsidR="00306742" w:rsidRPr="00EE24A2">
        <w:rPr>
          <w:rFonts w:ascii="Arial" w:hAnsi="Arial" w:cs="Arial" w:hint="eastAsia"/>
          <w:sz w:val="22"/>
          <w:szCs w:val="18"/>
          <w:lang w:eastAsia="zh-TW"/>
        </w:rPr>
        <w:t xml:space="preserve"> Identification</w:t>
      </w:r>
    </w:p>
    <w:p w14:paraId="05D9CF30" w14:textId="77777777" w:rsidR="003539DA" w:rsidRPr="00260C39" w:rsidRDefault="003539DA" w:rsidP="00260C39">
      <w:pPr>
        <w:jc w:val="center"/>
        <w:rPr>
          <w:rFonts w:ascii="Arial" w:hAnsi="Arial" w:cs="Arial"/>
          <w:lang w:eastAsia="zh-TW"/>
        </w:rPr>
      </w:pPr>
    </w:p>
    <w:p w14:paraId="10F442D0" w14:textId="1E6929A7" w:rsidR="001F44C3" w:rsidRPr="0019574D" w:rsidRDefault="001F44C3" w:rsidP="00C50954">
      <w:pPr>
        <w:ind w:left="720"/>
        <w:jc w:val="both"/>
        <w:rPr>
          <w:rFonts w:ascii="Arial" w:hAnsi="Arial" w:cs="Arial"/>
        </w:rPr>
      </w:pPr>
      <w:r w:rsidRPr="0019574D">
        <w:rPr>
          <w:rFonts w:ascii="Arial" w:hAnsi="Arial" w:cs="Arial"/>
        </w:rPr>
        <w:t xml:space="preserve">The procedure of hand landmarks identification using </w:t>
      </w:r>
      <w:proofErr w:type="spellStart"/>
      <w:r w:rsidRPr="0019574D">
        <w:rPr>
          <w:rFonts w:ascii="Arial" w:hAnsi="Arial" w:cs="Arial"/>
        </w:rPr>
        <w:t>MediaPipe</w:t>
      </w:r>
      <w:proofErr w:type="spellEnd"/>
      <w:r w:rsidRPr="0019574D">
        <w:rPr>
          <w:rFonts w:ascii="Arial" w:hAnsi="Arial" w:cs="Arial"/>
        </w:rPr>
        <w:t xml:space="preserve"> is illustrated in Figure </w:t>
      </w:r>
      <w:r w:rsidR="006C40C3">
        <w:rPr>
          <w:rFonts w:ascii="Arial" w:hAnsi="Arial" w:cs="Arial" w:hint="eastAsia"/>
          <w:lang w:eastAsia="zh-TW"/>
        </w:rPr>
        <w:t>2.2.2.3.1</w:t>
      </w:r>
      <w:r w:rsidRPr="0019574D">
        <w:rPr>
          <w:rFonts w:ascii="Arial" w:hAnsi="Arial" w:cs="Arial"/>
        </w:rPr>
        <w:t>, and the processes include the use of Single Shot Detector (SSD) approach and deep learning architectures of convolutional neural networks (CNNs).</w:t>
      </w:r>
    </w:p>
    <w:p w14:paraId="05B3F18B" w14:textId="77777777" w:rsidR="001F44C3" w:rsidRPr="00EE24A2" w:rsidRDefault="001F44C3">
      <w:pPr>
        <w:pStyle w:val="ad"/>
        <w:numPr>
          <w:ilvl w:val="0"/>
          <w:numId w:val="9"/>
        </w:numPr>
        <w:spacing w:after="160" w:line="278" w:lineRule="auto"/>
        <w:jc w:val="both"/>
        <w:rPr>
          <w:rFonts w:ascii="Arial" w:hAnsi="Arial" w:cs="Arial"/>
          <w:b/>
          <w:bCs/>
        </w:rPr>
      </w:pPr>
      <w:r w:rsidRPr="00EE24A2">
        <w:rPr>
          <w:rFonts w:ascii="Arial" w:hAnsi="Arial" w:cs="Arial"/>
          <w:b/>
          <w:bCs/>
        </w:rPr>
        <w:t>Image Input</w:t>
      </w:r>
    </w:p>
    <w:p w14:paraId="63461C03" w14:textId="32F6AB7E" w:rsidR="001F44C3" w:rsidRPr="006578BD" w:rsidRDefault="001F44C3" w:rsidP="00C50954">
      <w:pPr>
        <w:pStyle w:val="ad"/>
        <w:ind w:left="1800"/>
        <w:jc w:val="both"/>
        <w:rPr>
          <w:rFonts w:ascii="Arial" w:hAnsi="Arial" w:cs="Arial"/>
        </w:rPr>
      </w:pPr>
      <w:r w:rsidRPr="006578BD">
        <w:rPr>
          <w:rFonts w:ascii="Arial" w:hAnsi="Arial" w:cs="Arial"/>
        </w:rPr>
        <w:t xml:space="preserve">To facilitate the hand detection, the image should be converted from BGR to RGB as shown in </w:t>
      </w:r>
      <w:r w:rsidRPr="00A06F07">
        <w:rPr>
          <w:rFonts w:ascii="Arial" w:hAnsi="Arial" w:cs="Arial"/>
        </w:rPr>
        <w:t xml:space="preserve">Figure </w:t>
      </w:r>
      <w:r w:rsidR="00A06F07" w:rsidRPr="00A06F07">
        <w:rPr>
          <w:rFonts w:ascii="Arial" w:hAnsi="Arial" w:cs="Arial" w:hint="eastAsia"/>
          <w:lang w:eastAsia="zh-TW"/>
        </w:rPr>
        <w:t>2.2.2.2.3</w:t>
      </w:r>
      <w:r w:rsidRPr="00A06F07">
        <w:rPr>
          <w:rFonts w:ascii="Arial" w:hAnsi="Arial" w:cs="Arial"/>
        </w:rPr>
        <w:t>.</w:t>
      </w:r>
    </w:p>
    <w:p w14:paraId="13AD99FA" w14:textId="77777777" w:rsidR="001F44C3" w:rsidRPr="00EE24A2" w:rsidRDefault="001F44C3">
      <w:pPr>
        <w:pStyle w:val="ad"/>
        <w:numPr>
          <w:ilvl w:val="0"/>
          <w:numId w:val="9"/>
        </w:numPr>
        <w:spacing w:after="160" w:line="278" w:lineRule="auto"/>
        <w:jc w:val="both"/>
        <w:rPr>
          <w:rFonts w:ascii="Arial" w:hAnsi="Arial" w:cs="Arial"/>
          <w:b/>
          <w:bCs/>
        </w:rPr>
      </w:pPr>
      <w:r w:rsidRPr="00EE24A2">
        <w:rPr>
          <w:rFonts w:ascii="Arial" w:hAnsi="Arial" w:cs="Arial"/>
          <w:b/>
          <w:bCs/>
        </w:rPr>
        <w:t>Palm Detection</w:t>
      </w:r>
    </w:p>
    <w:p w14:paraId="05F8BB1B" w14:textId="3C9447A2" w:rsidR="001F44C3" w:rsidRPr="005F693A" w:rsidRDefault="001F44C3" w:rsidP="00C50954">
      <w:pPr>
        <w:pStyle w:val="ad"/>
        <w:ind w:left="1800"/>
        <w:jc w:val="both"/>
        <w:rPr>
          <w:rFonts w:ascii="Arial" w:hAnsi="Arial" w:cs="Arial"/>
          <w:lang w:eastAsia="zh-TW"/>
        </w:rPr>
      </w:pPr>
      <w:r w:rsidRPr="006578BD">
        <w:rPr>
          <w:rFonts w:ascii="Arial" w:hAnsi="Arial" w:cs="Arial"/>
        </w:rPr>
        <w:t>The process is to detect the palm in the frame by a pre-trained machine learning model "</w:t>
      </w:r>
      <w:proofErr w:type="spellStart"/>
      <w:r w:rsidRPr="006578BD">
        <w:rPr>
          <w:rFonts w:ascii="Arial" w:hAnsi="Arial" w:cs="Arial"/>
        </w:rPr>
        <w:t>BlazePalm</w:t>
      </w:r>
      <w:proofErr w:type="spellEnd"/>
      <w:r w:rsidRPr="006578BD">
        <w:rPr>
          <w:rFonts w:ascii="Arial" w:hAnsi="Arial" w:cs="Arial"/>
        </w:rPr>
        <w:t xml:space="preserve">", which is trained by </w:t>
      </w:r>
      <w:proofErr w:type="spellStart"/>
      <w:r w:rsidRPr="006578BD">
        <w:rPr>
          <w:rFonts w:ascii="Arial" w:hAnsi="Arial" w:cs="Arial"/>
        </w:rPr>
        <w:t>MediaPipe</w:t>
      </w:r>
      <w:proofErr w:type="spellEnd"/>
      <w:r w:rsidRPr="006578BD">
        <w:rPr>
          <w:rFonts w:ascii="Arial" w:hAnsi="Arial" w:cs="Arial"/>
        </w:rPr>
        <w:t xml:space="preserve">. Single Shot Detector (SSD) method, which is designed to detect the palm of the human hand, is used in </w:t>
      </w:r>
      <w:proofErr w:type="spellStart"/>
      <w:r w:rsidRPr="006578BD">
        <w:rPr>
          <w:rFonts w:ascii="Arial" w:hAnsi="Arial" w:cs="Arial"/>
        </w:rPr>
        <w:t>BlazePalm</w:t>
      </w:r>
      <w:proofErr w:type="spellEnd"/>
      <w:r w:rsidRPr="006578BD">
        <w:rPr>
          <w:rFonts w:ascii="Arial" w:hAnsi="Arial" w:cs="Arial"/>
        </w:rPr>
        <w:t xml:space="preserve"> model, which is trained by convolutional neural networks (CNN) </w:t>
      </w:r>
      <w:r w:rsidR="00075786">
        <w:rPr>
          <w:rFonts w:ascii="Arial" w:hAnsi="Arial" w:cs="Arial"/>
        </w:rPr>
        <w:fldChar w:fldCharType="begin"/>
      </w:r>
      <w:r w:rsidR="00075786">
        <w:rPr>
          <w:rFonts w:ascii="Arial" w:hAnsi="Arial" w:cs="Arial"/>
        </w:rPr>
        <w:instrText xml:space="preserve"> ADDIN EN.CITE &lt;EndNote&gt;&lt;Cite&gt;&lt;Author&gt;M.&lt;/Author&gt;&lt;Year&gt;2023&lt;/Year&gt;&lt;IDText&gt;Deep Learning-Based Real-Time Hand Landmark Recognition with MediaPipe for R12 Robot Control&lt;/IDText&gt;&lt;DisplayText&gt;[49]&lt;/DisplayText&gt;&lt;record&gt;&lt;dates&gt;&lt;pub-dates&gt;&lt;date&gt;5-7 Nov. 2023&lt;/date&gt;&lt;/pub-dates&gt;&lt;year&gt;2023&lt;/year&gt;&lt;/dates&gt;&lt;titles&gt;&lt;title&gt;Deep Learning-Based Real-Time Hand Landmark Recognition with MediaPipe for R12 Robot Control&lt;/title&gt;&lt;secondary-title&gt;2023 International Conference on Electrical Engineering and Advanced Technology (ICEEAT)&lt;/secondary-title&gt;&lt;alt-title&gt;2023 International Conference on Electrical Engineering and Advanced Technology (ICEEAT)&lt;/alt-title&gt;&lt;/titles&gt;&lt;pages&gt;1-6&lt;/pages&gt;&lt;contributors&gt;&lt;authors&gt;&lt;author&gt;M. Bensaadallah&lt;/author&gt;&lt;author&gt;N. Ghoggali&lt;/author&gt;&lt;author&gt;L. Saidi&lt;/author&gt;&lt;author&gt;W. Ghoggali&lt;/author&gt;&lt;/authors&gt;&lt;/contributors&gt;&lt;added-date format="utc"&gt;1714741911&lt;/added-date&gt;&lt;ref-type name="Conference Proceeding"&gt;10&lt;/ref-type&gt;&lt;rec-number&gt;69&lt;/rec-number&gt;&lt;last-updated-date format="utc"&gt;1714741911&lt;/last-updated-date&gt;&lt;electronic-resource-num&gt;10.1109/ICEEAT60471.2023.10426264&lt;/electronic-resource-num&gt;&lt;volume&gt;1&lt;/volume&gt;&lt;/record&gt;&lt;/Cite&gt;&lt;/EndNote&gt;</w:instrText>
      </w:r>
      <w:r w:rsidR="00075786">
        <w:rPr>
          <w:rFonts w:ascii="Arial" w:hAnsi="Arial" w:cs="Arial"/>
        </w:rPr>
        <w:fldChar w:fldCharType="separate"/>
      </w:r>
      <w:r w:rsidR="00075786">
        <w:rPr>
          <w:rFonts w:ascii="Arial" w:hAnsi="Arial" w:cs="Arial"/>
          <w:noProof/>
        </w:rPr>
        <w:t>[49]</w:t>
      </w:r>
      <w:r w:rsidR="00075786">
        <w:rPr>
          <w:rFonts w:ascii="Arial" w:hAnsi="Arial" w:cs="Arial"/>
        </w:rPr>
        <w:fldChar w:fldCharType="end"/>
      </w:r>
      <w:r w:rsidRPr="006578BD">
        <w:rPr>
          <w:rFonts w:ascii="Arial" w:hAnsi="Arial" w:cs="Arial"/>
        </w:rPr>
        <w:t xml:space="preserve">. As a result, if the palm is detected, the region of the hand will be identified by the bounding box from cropping the areas of the hand. The </w:t>
      </w:r>
      <w:r w:rsidRPr="005F693A">
        <w:rPr>
          <w:rFonts w:ascii="Arial" w:hAnsi="Arial" w:cs="Arial"/>
        </w:rPr>
        <w:t>process of CNN is</w:t>
      </w:r>
      <w:r w:rsidR="005F693A" w:rsidRPr="005F693A">
        <w:rPr>
          <w:rFonts w:ascii="Arial" w:hAnsi="Arial" w:cs="Arial" w:hint="eastAsia"/>
          <w:lang w:eastAsia="zh-TW"/>
        </w:rPr>
        <w:t xml:space="preserve"> discussed in</w:t>
      </w:r>
      <w:r w:rsidR="006C32E4">
        <w:rPr>
          <w:rFonts w:ascii="Arial" w:hAnsi="Arial" w:cs="Arial" w:hint="eastAsia"/>
          <w:lang w:eastAsia="zh-TW"/>
        </w:rPr>
        <w:t xml:space="preserve"> section </w:t>
      </w:r>
      <w:r w:rsidR="005F693A" w:rsidRPr="005F693A">
        <w:rPr>
          <w:rFonts w:ascii="Arial" w:hAnsi="Arial" w:cs="Arial" w:hint="eastAsia"/>
          <w:lang w:eastAsia="zh-TW"/>
        </w:rPr>
        <w:t>2.2.2.7.</w:t>
      </w:r>
    </w:p>
    <w:p w14:paraId="322E9F86" w14:textId="77777777" w:rsidR="001F44C3" w:rsidRPr="00EE24A2" w:rsidRDefault="001F44C3">
      <w:pPr>
        <w:pStyle w:val="ad"/>
        <w:numPr>
          <w:ilvl w:val="0"/>
          <w:numId w:val="9"/>
        </w:numPr>
        <w:spacing w:after="160" w:line="278" w:lineRule="auto"/>
        <w:rPr>
          <w:rFonts w:ascii="Arial" w:hAnsi="Arial" w:cs="Arial"/>
          <w:b/>
          <w:bCs/>
        </w:rPr>
      </w:pPr>
      <w:r w:rsidRPr="00EE24A2">
        <w:rPr>
          <w:rFonts w:ascii="Arial" w:hAnsi="Arial" w:cs="Arial"/>
          <w:b/>
          <w:bCs/>
        </w:rPr>
        <w:t>Hand Landmark Detection</w:t>
      </w:r>
    </w:p>
    <w:p w14:paraId="41AAB1AB" w14:textId="77777777" w:rsidR="001F44C3" w:rsidRPr="00AB0F2B" w:rsidRDefault="001F44C3" w:rsidP="00AB0F2B">
      <w:pPr>
        <w:jc w:val="center"/>
        <w:rPr>
          <w:rFonts w:ascii="Arial" w:hAnsi="Arial" w:cs="Arial"/>
        </w:rPr>
      </w:pPr>
      <w:r w:rsidRPr="006578BD">
        <w:rPr>
          <w:noProof/>
        </w:rPr>
        <w:drawing>
          <wp:inline distT="0" distB="0" distL="0" distR="0" wp14:anchorId="3D084681" wp14:editId="7BA3EE85">
            <wp:extent cx="4196608" cy="1936115"/>
            <wp:effectExtent l="0" t="0" r="0" b="6985"/>
            <wp:docPr id="611264481" name="Picture 1" descr="A diagram of a hand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264481" name="Picture 1" descr="A diagram of a handmark&#10;&#10;Description automatically generated"/>
                    <pic:cNvPicPr/>
                  </pic:nvPicPr>
                  <pic:blipFill rotWithShape="1">
                    <a:blip r:embed="rId28"/>
                    <a:srcRect t="5402" r="8588" b="16174"/>
                    <a:stretch/>
                  </pic:blipFill>
                  <pic:spPr bwMode="auto">
                    <a:xfrm>
                      <a:off x="0" y="0"/>
                      <a:ext cx="4198644" cy="1937054"/>
                    </a:xfrm>
                    <a:prstGeom prst="rect">
                      <a:avLst/>
                    </a:prstGeom>
                    <a:ln>
                      <a:noFill/>
                    </a:ln>
                    <a:extLst>
                      <a:ext uri="{53640926-AAD7-44D8-BBD7-CCE9431645EC}">
                        <a14:shadowObscured xmlns:a14="http://schemas.microsoft.com/office/drawing/2010/main"/>
                      </a:ext>
                    </a:extLst>
                  </pic:spPr>
                </pic:pic>
              </a:graphicData>
            </a:graphic>
          </wp:inline>
        </w:drawing>
      </w:r>
    </w:p>
    <w:p w14:paraId="4C6ECCBB" w14:textId="3433517E" w:rsidR="001F44C3" w:rsidRDefault="001F44C3" w:rsidP="00AB0F2B">
      <w:pPr>
        <w:jc w:val="center"/>
        <w:rPr>
          <w:rFonts w:ascii="Arial" w:hAnsi="Arial" w:cs="Arial"/>
          <w:sz w:val="22"/>
          <w:szCs w:val="18"/>
          <w:lang w:eastAsia="zh-TW"/>
        </w:rPr>
      </w:pPr>
      <w:r w:rsidRPr="00EE24A2">
        <w:rPr>
          <w:rFonts w:ascii="Arial" w:hAnsi="Arial" w:cs="Arial"/>
          <w:sz w:val="22"/>
          <w:szCs w:val="18"/>
        </w:rPr>
        <w:t xml:space="preserve">Figure </w:t>
      </w:r>
      <w:r w:rsidR="00AB0F2B" w:rsidRPr="00EE24A2">
        <w:rPr>
          <w:rFonts w:ascii="Arial" w:hAnsi="Arial" w:cs="Arial" w:hint="eastAsia"/>
          <w:sz w:val="22"/>
          <w:szCs w:val="18"/>
          <w:lang w:eastAsia="zh-TW"/>
        </w:rPr>
        <w:t>2.2.2.3.2</w:t>
      </w:r>
      <w:r w:rsidRPr="00EE24A2">
        <w:rPr>
          <w:rFonts w:ascii="Arial" w:hAnsi="Arial" w:cs="Arial"/>
          <w:sz w:val="22"/>
          <w:szCs w:val="18"/>
        </w:rPr>
        <w:t xml:space="preserve">. </w:t>
      </w:r>
      <w:r w:rsidR="00AB0F2B" w:rsidRPr="00EE24A2">
        <w:rPr>
          <w:rFonts w:ascii="Arial" w:hAnsi="Arial" w:cs="Arial" w:hint="eastAsia"/>
          <w:sz w:val="22"/>
          <w:szCs w:val="18"/>
          <w:lang w:eastAsia="zh-TW"/>
        </w:rPr>
        <w:t>Hand Landmark Detection Model (</w:t>
      </w:r>
      <w:proofErr w:type="spellStart"/>
      <w:r w:rsidR="00AB0F2B" w:rsidRPr="00EE24A2">
        <w:rPr>
          <w:rFonts w:ascii="Arial" w:hAnsi="Arial" w:cs="Arial" w:hint="eastAsia"/>
          <w:sz w:val="22"/>
          <w:szCs w:val="18"/>
          <w:lang w:eastAsia="zh-TW"/>
        </w:rPr>
        <w:t>MediaPipe</w:t>
      </w:r>
      <w:proofErr w:type="spellEnd"/>
      <w:r w:rsidR="00AB0F2B" w:rsidRPr="00EE24A2">
        <w:rPr>
          <w:rFonts w:ascii="Arial" w:hAnsi="Arial" w:cs="Arial" w:hint="eastAsia"/>
          <w:sz w:val="22"/>
          <w:szCs w:val="18"/>
          <w:lang w:eastAsia="zh-TW"/>
        </w:rPr>
        <w:t>)</w:t>
      </w:r>
      <w:r w:rsidR="00A40793" w:rsidRPr="00EE24A2">
        <w:rPr>
          <w:rFonts w:ascii="Arial" w:hAnsi="Arial" w:cs="Arial" w:hint="eastAsia"/>
          <w:sz w:val="22"/>
          <w:szCs w:val="18"/>
          <w:lang w:eastAsia="zh-TW"/>
        </w:rPr>
        <w:t xml:space="preserve"> </w:t>
      </w:r>
      <w:r w:rsidR="00A40793" w:rsidRPr="00EE24A2">
        <w:rPr>
          <w:rFonts w:ascii="Arial" w:hAnsi="Arial" w:cs="Arial"/>
          <w:sz w:val="22"/>
          <w:szCs w:val="18"/>
          <w:lang w:eastAsia="zh-TW"/>
        </w:rPr>
        <w:fldChar w:fldCharType="begin"/>
      </w:r>
      <w:r w:rsidR="00A40793" w:rsidRPr="00EE24A2">
        <w:rPr>
          <w:rFonts w:ascii="Arial" w:hAnsi="Arial" w:cs="Arial"/>
          <w:sz w:val="22"/>
          <w:szCs w:val="18"/>
          <w:lang w:eastAsia="zh-TW"/>
        </w:rPr>
        <w:instrText xml:space="preserve"> ADDIN EN.CITE &lt;EndNote&gt;&lt;Cite&gt;&lt;Author&gt;Zhang&lt;/Author&gt;&lt;Year&gt;2020&lt;/Year&gt;&lt;IDText&gt;MediaPipe Hands: On-device Real-time Hand Tracking&lt;/IDText&gt;&lt;DisplayText&gt;[52]&lt;/DisplayText&gt;&lt;record&gt;&lt;urls&gt;&lt;related-urls&gt;&lt;url&gt;https://arxiv.org/abs/2006.10214&lt;/url&gt;&lt;/related-urls&gt;&lt;/urls&gt;&lt;titles&gt;&lt;title&gt;MediaPipe Hands: On-device Real-time Hand Tracking&lt;/title&gt;&lt;secondary-title&gt;arXiv:2006.10214 [cs]&lt;/secondary-title&gt;&lt;/titles&gt;&lt;contributors&gt;&lt;authors&gt;&lt;author&gt;Zhang, Fan&lt;/author&gt;&lt;author&gt;Bazarevsky, Valentin&lt;/author&gt;&lt;author&gt;Vakunov, Andrey&lt;/author&gt;&lt;author&gt;Tkachenka, Andrei&lt;/author&gt;&lt;author&gt;Sung, George&lt;/author&gt;&lt;author&gt;Chang, Chuo-Ling&lt;/author&gt;&lt;author&gt;Grundmann, Matthias&lt;/author&gt;&lt;/authors&gt;&lt;/contributors&gt;&lt;added-date format="utc"&gt;1714743065&lt;/added-date&gt;&lt;ref-type name="Journal Article"&gt;17&lt;/ref-type&gt;&lt;dates&gt;&lt;year&gt;2020&lt;/year&gt;&lt;/dates&gt;&lt;rec-number&gt;73&lt;/rec-number&gt;&lt;last-updated-date format="utc"&gt;1714743229&lt;/last-updated-date&gt;&lt;electronic-resource-num&gt;https://doi.org/10.48550/arXiv.2006.10214 &lt;/electronic-resource-num&gt;&lt;/record&gt;&lt;/Cite&gt;&lt;/EndNote&gt;</w:instrText>
      </w:r>
      <w:r w:rsidR="00A40793" w:rsidRPr="00EE24A2">
        <w:rPr>
          <w:rFonts w:ascii="Arial" w:hAnsi="Arial" w:cs="Arial"/>
          <w:sz w:val="22"/>
          <w:szCs w:val="18"/>
          <w:lang w:eastAsia="zh-TW"/>
        </w:rPr>
        <w:fldChar w:fldCharType="separate"/>
      </w:r>
      <w:r w:rsidR="00A40793" w:rsidRPr="00EE24A2">
        <w:rPr>
          <w:rFonts w:ascii="Arial" w:hAnsi="Arial" w:cs="Arial"/>
          <w:noProof/>
          <w:sz w:val="22"/>
          <w:szCs w:val="18"/>
          <w:lang w:eastAsia="zh-TW"/>
        </w:rPr>
        <w:t>[52]</w:t>
      </w:r>
      <w:r w:rsidR="00A40793" w:rsidRPr="00EE24A2">
        <w:rPr>
          <w:rFonts w:ascii="Arial" w:hAnsi="Arial" w:cs="Arial"/>
          <w:sz w:val="22"/>
          <w:szCs w:val="18"/>
          <w:lang w:eastAsia="zh-TW"/>
        </w:rPr>
        <w:fldChar w:fldCharType="end"/>
      </w:r>
    </w:p>
    <w:p w14:paraId="067A3C2E" w14:textId="77777777" w:rsidR="00957D4A" w:rsidRPr="00EE24A2" w:rsidRDefault="00957D4A" w:rsidP="00AB0F2B">
      <w:pPr>
        <w:jc w:val="center"/>
        <w:rPr>
          <w:rFonts w:ascii="Arial" w:hAnsi="Arial" w:cs="Arial"/>
          <w:sz w:val="22"/>
          <w:szCs w:val="18"/>
          <w:lang w:eastAsia="zh-TW"/>
        </w:rPr>
      </w:pPr>
    </w:p>
    <w:p w14:paraId="51B0F315" w14:textId="7BAEA21E" w:rsidR="001F44C3" w:rsidRPr="006578BD" w:rsidRDefault="001F44C3" w:rsidP="00C50954">
      <w:pPr>
        <w:pStyle w:val="ad"/>
        <w:ind w:left="1800"/>
        <w:jc w:val="both"/>
        <w:rPr>
          <w:rFonts w:ascii="Arial" w:hAnsi="Arial" w:cs="Arial"/>
        </w:rPr>
      </w:pPr>
      <w:r w:rsidRPr="006578BD">
        <w:rPr>
          <w:rFonts w:ascii="Arial" w:hAnsi="Arial" w:cs="Arial"/>
        </w:rPr>
        <w:t xml:space="preserve">The bounding box identified in the previous stage is then used to identify the hand landmarks such as joints of fingers and the wrist </w:t>
      </w:r>
      <w:r w:rsidR="00E6497E">
        <w:rPr>
          <w:rFonts w:ascii="Arial" w:hAnsi="Arial" w:cs="Arial"/>
        </w:rPr>
        <w:fldChar w:fldCharType="begin"/>
      </w:r>
      <w:r w:rsidR="00E6497E">
        <w:rPr>
          <w:rFonts w:ascii="Arial" w:hAnsi="Arial" w:cs="Arial"/>
        </w:rPr>
        <w:instrText xml:space="preserve"> ADDIN EN.CITE &lt;EndNote&gt;&lt;Cite&gt;&lt;Author&gt;M.&lt;/Author&gt;&lt;Year&gt;2023&lt;/Year&gt;&lt;IDText&gt;Deep Learning-Based Real-Time Hand Landmark Recognition with MediaPipe for R12 Robot Control&lt;/IDText&gt;&lt;DisplayText&gt;[49]&lt;/DisplayText&gt;&lt;record&gt;&lt;dates&gt;&lt;pub-dates&gt;&lt;date&gt;5-7 Nov. 2023&lt;/date&gt;&lt;/pub-dates&gt;&lt;year&gt;2023&lt;/year&gt;&lt;/dates&gt;&lt;titles&gt;&lt;title&gt;Deep Learning-Based Real-Time Hand Landmark Recognition with MediaPipe for R12 Robot Control&lt;/title&gt;&lt;secondary-title&gt;2023 International Conference on Electrical Engineering and Advanced Technology (ICEEAT)&lt;/secondary-title&gt;&lt;alt-title&gt;2023 International Conference on Electrical Engineering and Advanced Technology (ICEEAT)&lt;/alt-title&gt;&lt;/titles&gt;&lt;pages&gt;1-6&lt;/pages&gt;&lt;contributors&gt;&lt;authors&gt;&lt;author&gt;M. Bensaadallah&lt;/author&gt;&lt;author&gt;N. Ghoggali&lt;/author&gt;&lt;author&gt;L. Saidi&lt;/author&gt;&lt;author&gt;W. Ghoggali&lt;/author&gt;&lt;/authors&gt;&lt;/contributors&gt;&lt;added-date format="utc"&gt;1714741911&lt;/added-date&gt;&lt;ref-type name="Conference Proceeding"&gt;10&lt;/ref-type&gt;&lt;rec-number&gt;69&lt;/rec-number&gt;&lt;last-updated-date format="utc"&gt;1714741911&lt;/last-updated-date&gt;&lt;electronic-resource-num&gt;10.1109/ICEEAT60471.2023.10426264&lt;/electronic-resource-num&gt;&lt;volume&gt;1&lt;/volume&gt;&lt;/record&gt;&lt;/Cite&gt;&lt;/EndNote&gt;</w:instrText>
      </w:r>
      <w:r w:rsidR="00E6497E">
        <w:rPr>
          <w:rFonts w:ascii="Arial" w:hAnsi="Arial" w:cs="Arial"/>
        </w:rPr>
        <w:fldChar w:fldCharType="separate"/>
      </w:r>
      <w:r w:rsidR="00E6497E">
        <w:rPr>
          <w:rFonts w:ascii="Arial" w:hAnsi="Arial" w:cs="Arial"/>
          <w:noProof/>
        </w:rPr>
        <w:t>[49]</w:t>
      </w:r>
      <w:r w:rsidR="00E6497E">
        <w:rPr>
          <w:rFonts w:ascii="Arial" w:hAnsi="Arial" w:cs="Arial"/>
        </w:rPr>
        <w:fldChar w:fldCharType="end"/>
      </w:r>
      <w:r w:rsidRPr="006578BD">
        <w:rPr>
          <w:rFonts w:ascii="Arial" w:hAnsi="Arial" w:cs="Arial"/>
        </w:rPr>
        <w:t xml:space="preserve">. The process of hand landmark detection is shown </w:t>
      </w:r>
      <w:r w:rsidRPr="00E6497E">
        <w:rPr>
          <w:rFonts w:ascii="Arial" w:hAnsi="Arial" w:cs="Arial"/>
        </w:rPr>
        <w:t xml:space="preserve">in Figure </w:t>
      </w:r>
      <w:r w:rsidR="00E6497E" w:rsidRPr="00E6497E">
        <w:rPr>
          <w:rFonts w:ascii="Arial" w:hAnsi="Arial" w:cs="Arial" w:hint="eastAsia"/>
          <w:lang w:eastAsia="zh-TW"/>
        </w:rPr>
        <w:t>2.2.2.3.2</w:t>
      </w:r>
      <w:r w:rsidRPr="00E6497E">
        <w:rPr>
          <w:rFonts w:ascii="Arial" w:hAnsi="Arial" w:cs="Arial"/>
        </w:rPr>
        <w:t>.</w:t>
      </w:r>
      <w:r w:rsidRPr="006578BD">
        <w:rPr>
          <w:rFonts w:ascii="Arial" w:hAnsi="Arial" w:cs="Arial"/>
        </w:rPr>
        <w:t xml:space="preserve"> After the process of feature extractor, 21 hand landmarks in 3D are identified </w:t>
      </w:r>
      <w:r w:rsidR="00747FFC">
        <w:rPr>
          <w:rFonts w:ascii="Arial" w:hAnsi="Arial" w:cs="Arial"/>
        </w:rPr>
        <w:fldChar w:fldCharType="begin"/>
      </w:r>
      <w:r w:rsidR="00747FFC">
        <w:rPr>
          <w:rFonts w:ascii="Arial" w:hAnsi="Arial" w:cs="Arial"/>
        </w:rPr>
        <w:instrText xml:space="preserve"> ADDIN EN.CITE &lt;EndNote&gt;&lt;Cite&gt;&lt;Author&gt;M.&lt;/Author&gt;&lt;Year&gt;2023&lt;/Year&gt;&lt;IDText&gt;Deep Learning-Based Real-Time Hand Landmark Recognition with MediaPipe for R12 Robot Control&lt;/IDText&gt;&lt;DisplayText&gt;[49]&lt;/DisplayText&gt;&lt;record&gt;&lt;dates&gt;&lt;pub-dates&gt;&lt;date&gt;5-7 Nov. 2023&lt;/date&gt;&lt;/pub-dates&gt;&lt;year&gt;2023&lt;/year&gt;&lt;/dates&gt;&lt;titles&gt;&lt;title&gt;Deep Learning-Based Real-Time Hand Landmark Recognition with MediaPipe for R12 Robot Control&lt;/title&gt;&lt;secondary-title&gt;2023 International Conference on Electrical Engineering and Advanced Technology (ICEEAT)&lt;/secondary-title&gt;&lt;alt-title&gt;2023 International Conference on Electrical Engineering and Advanced Technology (ICEEAT)&lt;/alt-title&gt;&lt;/titles&gt;&lt;pages&gt;1-6&lt;/pages&gt;&lt;contributors&gt;&lt;authors&gt;&lt;author&gt;M. Bensaadallah&lt;/author&gt;&lt;author&gt;N. Ghoggali&lt;/author&gt;&lt;author&gt;L. Saidi&lt;/author&gt;&lt;author&gt;W. Ghoggali&lt;/author&gt;&lt;/authors&gt;&lt;/contributors&gt;&lt;added-date format="utc"&gt;1714741911&lt;/added-date&gt;&lt;ref-type name="Conference Proceeding"&gt;10&lt;/ref-type&gt;&lt;rec-number&gt;69&lt;/rec-number&gt;&lt;last-updated-date format="utc"&gt;1714741911&lt;/last-updated-date&gt;&lt;electronic-resource-num&gt;10.1109/ICEEAT60471.2023.10426264&lt;/electronic-resource-num&gt;&lt;volume&gt;1&lt;/volume&gt;&lt;/record&gt;&lt;/Cite&gt;&lt;/EndNote&gt;</w:instrText>
      </w:r>
      <w:r w:rsidR="00747FFC">
        <w:rPr>
          <w:rFonts w:ascii="Arial" w:hAnsi="Arial" w:cs="Arial"/>
        </w:rPr>
        <w:fldChar w:fldCharType="separate"/>
      </w:r>
      <w:r w:rsidR="00747FFC">
        <w:rPr>
          <w:rFonts w:ascii="Arial" w:hAnsi="Arial" w:cs="Arial"/>
          <w:noProof/>
        </w:rPr>
        <w:t>[49]</w:t>
      </w:r>
      <w:r w:rsidR="00747FFC">
        <w:rPr>
          <w:rFonts w:ascii="Arial" w:hAnsi="Arial" w:cs="Arial"/>
        </w:rPr>
        <w:fldChar w:fldCharType="end"/>
      </w:r>
      <w:r w:rsidRPr="006578BD">
        <w:rPr>
          <w:rFonts w:ascii="Arial" w:hAnsi="Arial" w:cs="Arial"/>
        </w:rPr>
        <w:t xml:space="preserve">. In hand presence, the procedure is to determine whether the hand exists in the frame or not, and the handedness is to distinguish whether the hand is right hand or left hand </w:t>
      </w:r>
      <w:r w:rsidR="00747FFC">
        <w:rPr>
          <w:rFonts w:ascii="Arial" w:hAnsi="Arial" w:cs="Arial"/>
        </w:rPr>
        <w:fldChar w:fldCharType="begin"/>
      </w:r>
      <w:r w:rsidR="00747FFC">
        <w:rPr>
          <w:rFonts w:ascii="Arial" w:hAnsi="Arial" w:cs="Arial"/>
        </w:rPr>
        <w:instrText xml:space="preserve"> ADDIN EN.CITE &lt;EndNote&gt;&lt;Cite&gt;&lt;Author&gt;M.&lt;/Author&gt;&lt;Year&gt;2023&lt;/Year&gt;&lt;IDText&gt;Deep Learning-Based Real-Time Hand Landmark Recognition with MediaPipe for R12 Robot Control&lt;/IDText&gt;&lt;DisplayText&gt;[49]&lt;/DisplayText&gt;&lt;record&gt;&lt;dates&gt;&lt;pub-dates&gt;&lt;date&gt;5-7 Nov. 2023&lt;/date&gt;&lt;/pub-dates&gt;&lt;year&gt;2023&lt;/year&gt;&lt;/dates&gt;&lt;titles&gt;&lt;title&gt;Deep Learning-Based Real-Time Hand Landmark Recognition with MediaPipe for R12 Robot Control&lt;/title&gt;&lt;secondary-title&gt;2023 International Conference on Electrical Engineering and Advanced Technology (ICEEAT)&lt;/secondary-title&gt;&lt;alt-title&gt;2023 International Conference on Electrical Engineering and Advanced Technology (ICEEAT)&lt;/alt-title&gt;&lt;/titles&gt;&lt;pages&gt;1-6&lt;/pages&gt;&lt;contributors&gt;&lt;authors&gt;&lt;author&gt;M. Bensaadallah&lt;/author&gt;&lt;author&gt;N. Ghoggali&lt;/author&gt;&lt;author&gt;L. Saidi&lt;/author&gt;&lt;author&gt;W. Ghoggali&lt;/author&gt;&lt;/authors&gt;&lt;/contributors&gt;&lt;added-date format="utc"&gt;1714741911&lt;/added-date&gt;&lt;ref-type name="Conference Proceeding"&gt;10&lt;/ref-type&gt;&lt;rec-number&gt;69&lt;/rec-number&gt;&lt;last-updated-date format="utc"&gt;1714741911&lt;/last-updated-date&gt;&lt;electronic-resource-num&gt;10.1109/ICEEAT60471.2023.10426264&lt;/electronic-resource-num&gt;&lt;volume&gt;1&lt;/volume&gt;&lt;/record&gt;&lt;/Cite&gt;&lt;/EndNote&gt;</w:instrText>
      </w:r>
      <w:r w:rsidR="00747FFC">
        <w:rPr>
          <w:rFonts w:ascii="Arial" w:hAnsi="Arial" w:cs="Arial"/>
        </w:rPr>
        <w:fldChar w:fldCharType="separate"/>
      </w:r>
      <w:r w:rsidR="00747FFC">
        <w:rPr>
          <w:rFonts w:ascii="Arial" w:hAnsi="Arial" w:cs="Arial"/>
          <w:noProof/>
        </w:rPr>
        <w:t>[49]</w:t>
      </w:r>
      <w:r w:rsidR="00747FFC">
        <w:rPr>
          <w:rFonts w:ascii="Arial" w:hAnsi="Arial" w:cs="Arial"/>
        </w:rPr>
        <w:fldChar w:fldCharType="end"/>
      </w:r>
      <w:r w:rsidRPr="006578BD">
        <w:rPr>
          <w:rFonts w:ascii="Arial" w:hAnsi="Arial" w:cs="Arial"/>
        </w:rPr>
        <w:t xml:space="preserve">. Consequently, the hand landmarks will be identified as shown in </w:t>
      </w:r>
      <w:r w:rsidRPr="004904AA">
        <w:rPr>
          <w:rFonts w:ascii="Arial" w:hAnsi="Arial" w:cs="Arial"/>
        </w:rPr>
        <w:t xml:space="preserve">Figure </w:t>
      </w:r>
      <w:r w:rsidR="004904AA" w:rsidRPr="004904AA">
        <w:rPr>
          <w:rFonts w:ascii="Arial" w:hAnsi="Arial" w:cs="Arial" w:hint="eastAsia"/>
          <w:lang w:eastAsia="zh-TW"/>
        </w:rPr>
        <w:t>2.2.2.2.1</w:t>
      </w:r>
      <w:r w:rsidRPr="004904AA">
        <w:rPr>
          <w:rFonts w:ascii="Arial" w:hAnsi="Arial" w:cs="Arial"/>
        </w:rPr>
        <w:t>.</w:t>
      </w:r>
    </w:p>
    <w:p w14:paraId="0C6A3B9B" w14:textId="77777777" w:rsidR="001F44C3" w:rsidRPr="006578BD" w:rsidRDefault="001F44C3" w:rsidP="001F44C3">
      <w:pPr>
        <w:pStyle w:val="ad"/>
        <w:ind w:left="1800"/>
        <w:rPr>
          <w:rFonts w:ascii="Arial" w:hAnsi="Arial" w:cs="Arial"/>
        </w:rPr>
      </w:pPr>
    </w:p>
    <w:p w14:paraId="627D6E04" w14:textId="77777777" w:rsidR="001F44C3" w:rsidRPr="006578BD" w:rsidRDefault="001F44C3" w:rsidP="001F44C3">
      <w:pPr>
        <w:pStyle w:val="ad"/>
        <w:rPr>
          <w:rFonts w:ascii="Arial" w:hAnsi="Arial" w:cs="Arial"/>
        </w:rPr>
      </w:pPr>
    </w:p>
    <w:p w14:paraId="00F27EF3" w14:textId="77777777" w:rsidR="001F44C3" w:rsidRPr="006578BD" w:rsidRDefault="001F44C3" w:rsidP="001F44C3">
      <w:pPr>
        <w:rPr>
          <w:rFonts w:ascii="Arial" w:hAnsi="Arial" w:cs="Arial"/>
        </w:rPr>
      </w:pPr>
    </w:p>
    <w:p w14:paraId="42C73FA7" w14:textId="77777777" w:rsidR="001F44C3" w:rsidRPr="006578BD" w:rsidRDefault="001F44C3" w:rsidP="001F44C3">
      <w:pPr>
        <w:pStyle w:val="ad"/>
        <w:ind w:left="1440"/>
        <w:rPr>
          <w:rFonts w:ascii="Arial" w:hAnsi="Arial" w:cs="Arial"/>
        </w:rPr>
      </w:pPr>
    </w:p>
    <w:p w14:paraId="70E1BE8F" w14:textId="77777777" w:rsidR="001F44C3" w:rsidRPr="006578BD" w:rsidRDefault="001F44C3" w:rsidP="00D3368E">
      <w:pPr>
        <w:pStyle w:val="4"/>
      </w:pPr>
      <w:r w:rsidRPr="006578BD">
        <w:lastRenderedPageBreak/>
        <w:t>Hand Position Identification</w:t>
      </w:r>
    </w:p>
    <w:p w14:paraId="1F586C70" w14:textId="15564B51" w:rsidR="001F44C3" w:rsidRPr="005305E8" w:rsidRDefault="001F44C3" w:rsidP="00BE4E46">
      <w:pPr>
        <w:ind w:left="720"/>
        <w:jc w:val="both"/>
        <w:rPr>
          <w:rFonts w:ascii="Arial" w:hAnsi="Arial" w:cs="Arial"/>
          <w:lang w:eastAsia="zh-TW"/>
        </w:rPr>
      </w:pPr>
      <w:r w:rsidRPr="005305E8">
        <w:rPr>
          <w:rFonts w:ascii="Arial" w:hAnsi="Arial" w:cs="Arial"/>
        </w:rPr>
        <w:t xml:space="preserve">The purpose of the process to recalculate x, y coordinates of hand landmarks although the coordinates are recorded through </w:t>
      </w:r>
      <w:proofErr w:type="spellStart"/>
      <w:r w:rsidRPr="005305E8">
        <w:rPr>
          <w:rFonts w:ascii="Arial" w:hAnsi="Arial" w:cs="Arial"/>
        </w:rPr>
        <w:t>MediaPipe</w:t>
      </w:r>
      <w:proofErr w:type="spellEnd"/>
      <w:r w:rsidRPr="005305E8">
        <w:rPr>
          <w:rFonts w:ascii="Arial" w:hAnsi="Arial" w:cs="Arial"/>
        </w:rPr>
        <w:t xml:space="preserve"> hand detection model and save the enhanced landmarks in variable “</w:t>
      </w:r>
      <w:proofErr w:type="spellStart"/>
      <w:r w:rsidRPr="005305E8">
        <w:rPr>
          <w:rFonts w:ascii="Arial" w:hAnsi="Arial" w:cs="Arial"/>
        </w:rPr>
        <w:t>lmList</w:t>
      </w:r>
      <w:proofErr w:type="spellEnd"/>
      <w:r w:rsidRPr="005305E8">
        <w:rPr>
          <w:rFonts w:ascii="Arial" w:hAnsi="Arial" w:cs="Arial"/>
        </w:rPr>
        <w:t>”.  The function “</w:t>
      </w:r>
      <w:proofErr w:type="spellStart"/>
      <w:r w:rsidRPr="005305E8">
        <w:rPr>
          <w:rFonts w:ascii="Arial" w:hAnsi="Arial" w:cs="Arial"/>
        </w:rPr>
        <w:t>findPosition</w:t>
      </w:r>
      <w:proofErr w:type="spellEnd"/>
      <w:r w:rsidRPr="005305E8">
        <w:rPr>
          <w:rFonts w:ascii="Arial" w:hAnsi="Arial" w:cs="Arial"/>
        </w:rPr>
        <w:t xml:space="preserve">” is a combined method of the results from </w:t>
      </w:r>
      <w:proofErr w:type="spellStart"/>
      <w:r w:rsidRPr="005305E8">
        <w:rPr>
          <w:rFonts w:ascii="Arial" w:hAnsi="Arial" w:cs="Arial"/>
        </w:rPr>
        <w:t>MediaPipe</w:t>
      </w:r>
      <w:proofErr w:type="spellEnd"/>
      <w:r w:rsidRPr="005305E8">
        <w:rPr>
          <w:rFonts w:ascii="Arial" w:hAnsi="Arial" w:cs="Arial"/>
        </w:rPr>
        <w:t xml:space="preserve"> hand detection model in order that the process in “</w:t>
      </w:r>
      <w:proofErr w:type="spellStart"/>
      <w:r w:rsidRPr="005305E8">
        <w:rPr>
          <w:rFonts w:ascii="Arial" w:hAnsi="Arial" w:cs="Arial"/>
        </w:rPr>
        <w:t>findPosition</w:t>
      </w:r>
      <w:proofErr w:type="spellEnd"/>
      <w:r w:rsidRPr="005305E8">
        <w:rPr>
          <w:rFonts w:ascii="Arial" w:hAnsi="Arial" w:cs="Arial"/>
        </w:rPr>
        <w:t xml:space="preserve">” function can only focus on the localized hand regions already detected by </w:t>
      </w:r>
      <w:proofErr w:type="spellStart"/>
      <w:r w:rsidRPr="005305E8">
        <w:rPr>
          <w:rFonts w:ascii="Arial" w:hAnsi="Arial" w:cs="Arial"/>
        </w:rPr>
        <w:t>MediaPipe</w:t>
      </w:r>
      <w:proofErr w:type="spellEnd"/>
      <w:r w:rsidRPr="005305E8">
        <w:rPr>
          <w:rFonts w:ascii="Arial" w:hAnsi="Arial" w:cs="Arial"/>
        </w:rPr>
        <w:t xml:space="preserve">, and the image size is also considered. The process extracts the x and y coordinated saved in hand landmarks, and then x coordinates and y coordinates times the width and the height of the camera respectively to be more accurate coordinates and return to the caller. The calculation is as follows </w:t>
      </w:r>
      <w:r w:rsidR="00F75264">
        <w:rPr>
          <w:rFonts w:ascii="Arial" w:hAnsi="Arial" w:cs="Arial"/>
        </w:rPr>
        <w:fldChar w:fldCharType="begin"/>
      </w:r>
      <w:r w:rsidR="00F75264">
        <w:rPr>
          <w:rFonts w:ascii="Arial" w:hAnsi="Arial" w:cs="Arial"/>
        </w:rPr>
        <w:instrText xml:space="preserve"> ADDIN EN.CITE &lt;EndNote&gt;&lt;Cite&gt;&lt;Author&gt;CVZone&lt;/Author&gt;&lt;Year&gt;2023&lt;/Year&gt;&lt;IDText&gt;CVZone&lt;/IDText&gt;&lt;DisplayText&gt;[40]&lt;/DisplayText&gt;&lt;record&gt;&lt;urls&gt;&lt;related-urls&gt;&lt;url&gt;https://github.com/cvzone/cvzone&lt;/url&gt;&lt;/related-urls&gt;&lt;/urls&gt;&lt;titles&gt;&lt;title&gt;CVZone&lt;/title&gt;&lt;/titles&gt;&lt;number&gt;April 16&lt;/number&gt;&lt;contributors&gt;&lt;authors&gt;&lt;author&gt;CVZone&lt;/author&gt;&lt;/authors&gt;&lt;/contributors&gt;&lt;added-date format="utc"&gt;1714739013&lt;/added-date&gt;&lt;ref-type name="Web Page"&gt;12&lt;/ref-type&gt;&lt;dates&gt;&lt;year&gt;2023&lt;/year&gt;&lt;/dates&gt;&lt;rec-number&gt;60&lt;/rec-number&gt;&lt;last-updated-date format="utc"&gt;1714739057&lt;/last-updated-date&gt;&lt;volume&gt;2024&lt;/volume&gt;&lt;/record&gt;&lt;/Cite&gt;&lt;/EndNote&gt;</w:instrText>
      </w:r>
      <w:r w:rsidR="00F75264">
        <w:rPr>
          <w:rFonts w:ascii="Arial" w:hAnsi="Arial" w:cs="Arial"/>
        </w:rPr>
        <w:fldChar w:fldCharType="separate"/>
      </w:r>
      <w:r w:rsidR="00F75264">
        <w:rPr>
          <w:rFonts w:ascii="Arial" w:hAnsi="Arial" w:cs="Arial"/>
          <w:noProof/>
        </w:rPr>
        <w:t>[40]</w:t>
      </w:r>
      <w:r w:rsidR="00F75264">
        <w:rPr>
          <w:rFonts w:ascii="Arial" w:hAnsi="Arial" w:cs="Arial"/>
        </w:rPr>
        <w:fldChar w:fldCharType="end"/>
      </w:r>
      <w:r w:rsidR="00F75264">
        <w:rPr>
          <w:rFonts w:ascii="Arial" w:hAnsi="Arial" w:cs="Arial" w:hint="eastAsia"/>
          <w:lang w:eastAsia="zh-TW"/>
        </w:rPr>
        <w:t>:</w:t>
      </w:r>
    </w:p>
    <w:p w14:paraId="1E44BB2A" w14:textId="4294F5AB" w:rsidR="001F44C3" w:rsidRPr="006578BD" w:rsidRDefault="001F44C3" w:rsidP="001F44C3">
      <w:pPr>
        <w:pStyle w:val="ad"/>
        <w:ind w:left="1440"/>
        <w:jc w:val="right"/>
        <w:rPr>
          <w:rFonts w:ascii="Arial" w:hAnsi="Arial" w:cs="Arial"/>
          <w:lang w:eastAsia="zh-TW"/>
        </w:rPr>
      </w:pPr>
      <m:oMath>
        <m:r>
          <w:rPr>
            <w:rFonts w:ascii="Cambria Math" w:hAnsi="Cambria Math" w:cs="Arial"/>
          </w:rPr>
          <m:t>new x=x*width of the camera</m:t>
        </m:r>
      </m:oMath>
      <w:r w:rsidRPr="006578BD">
        <w:rPr>
          <w:rFonts w:ascii="Arial" w:hAnsi="Arial" w:cs="Arial"/>
        </w:rPr>
        <w:tab/>
      </w:r>
      <w:r w:rsidRPr="006578BD">
        <w:rPr>
          <w:rFonts w:ascii="Arial" w:hAnsi="Arial" w:cs="Arial"/>
        </w:rPr>
        <w:tab/>
      </w:r>
      <w:r w:rsidRPr="006578BD">
        <w:rPr>
          <w:rFonts w:ascii="Arial" w:hAnsi="Arial" w:cs="Arial"/>
        </w:rPr>
        <w:tab/>
        <w:t>eqn</w:t>
      </w:r>
      <w:r w:rsidR="0029280D">
        <w:rPr>
          <w:rFonts w:ascii="Arial" w:hAnsi="Arial" w:cs="Arial" w:hint="eastAsia"/>
          <w:lang w:eastAsia="zh-TW"/>
        </w:rPr>
        <w:t xml:space="preserve"> </w:t>
      </w:r>
      <w:r w:rsidR="00E156D6">
        <w:rPr>
          <w:rFonts w:ascii="Arial" w:hAnsi="Arial" w:cs="Arial" w:hint="eastAsia"/>
          <w:lang w:eastAsia="zh-TW"/>
        </w:rPr>
        <w:t>2.2.2.4.1</w:t>
      </w:r>
    </w:p>
    <w:p w14:paraId="4DCCEFC2" w14:textId="2A603C33" w:rsidR="001F44C3" w:rsidRPr="006578BD" w:rsidRDefault="001F44C3" w:rsidP="001F44C3">
      <w:pPr>
        <w:pStyle w:val="ad"/>
        <w:ind w:left="1440"/>
        <w:jc w:val="right"/>
        <w:rPr>
          <w:rFonts w:ascii="Arial" w:hAnsi="Arial" w:cs="Arial"/>
          <w:lang w:eastAsia="zh-TW"/>
        </w:rPr>
      </w:pPr>
      <m:oMath>
        <m:r>
          <w:rPr>
            <w:rFonts w:ascii="Cambria Math" w:hAnsi="Cambria Math" w:cs="Arial"/>
          </w:rPr>
          <m:t>new y=y*height of the camera</m:t>
        </m:r>
      </m:oMath>
      <w:r w:rsidRPr="006578BD">
        <w:rPr>
          <w:rFonts w:ascii="Arial" w:hAnsi="Arial" w:cs="Arial"/>
        </w:rPr>
        <w:tab/>
      </w:r>
      <w:r w:rsidRPr="006578BD">
        <w:rPr>
          <w:rFonts w:ascii="Arial" w:hAnsi="Arial" w:cs="Arial"/>
        </w:rPr>
        <w:tab/>
        <w:t>eqn</w:t>
      </w:r>
      <w:r w:rsidR="0029280D">
        <w:rPr>
          <w:rFonts w:ascii="Arial" w:hAnsi="Arial" w:cs="Arial" w:hint="eastAsia"/>
          <w:lang w:eastAsia="zh-TW"/>
        </w:rPr>
        <w:t xml:space="preserve"> 2.2.2.4.2</w:t>
      </w:r>
    </w:p>
    <w:p w14:paraId="4A16B37A" w14:textId="6506096B" w:rsidR="001F44C3" w:rsidRDefault="001F44C3" w:rsidP="00BE4E46">
      <w:pPr>
        <w:ind w:left="720"/>
        <w:jc w:val="both"/>
        <w:rPr>
          <w:rFonts w:ascii="Arial" w:hAnsi="Arial" w:cs="Arial"/>
        </w:rPr>
      </w:pPr>
      <w:r w:rsidRPr="008F6E53">
        <w:rPr>
          <w:rFonts w:ascii="Arial" w:hAnsi="Arial" w:cs="Arial"/>
        </w:rPr>
        <w:t xml:space="preserve">The method will map the coordinates of hand key points to the actual length and width of the image </w:t>
      </w:r>
      <w:r w:rsidR="00416681">
        <w:rPr>
          <w:rFonts w:ascii="Arial" w:hAnsi="Arial" w:cs="Arial"/>
        </w:rPr>
        <w:fldChar w:fldCharType="begin"/>
      </w:r>
      <w:r w:rsidR="00416681">
        <w:rPr>
          <w:rFonts w:ascii="Arial" w:hAnsi="Arial" w:cs="Arial"/>
        </w:rPr>
        <w:instrText xml:space="preserve"> ADDIN EN.CITE &lt;EndNote&gt;&lt;Cite&gt;&lt;Author&gt;CVZone&lt;/Author&gt;&lt;Year&gt;2023&lt;/Year&gt;&lt;IDText&gt;CVZone&lt;/IDText&gt;&lt;DisplayText&gt;[40]&lt;/DisplayText&gt;&lt;record&gt;&lt;urls&gt;&lt;related-urls&gt;&lt;url&gt;https://github.com/cvzone/cvzone&lt;/url&gt;&lt;/related-urls&gt;&lt;/urls&gt;&lt;titles&gt;&lt;title&gt;CVZone&lt;/title&gt;&lt;/titles&gt;&lt;number&gt;April 16&lt;/number&gt;&lt;contributors&gt;&lt;authors&gt;&lt;author&gt;CVZone&lt;/author&gt;&lt;/authors&gt;&lt;/contributors&gt;&lt;added-date format="utc"&gt;1714739013&lt;/added-date&gt;&lt;ref-type name="Web Page"&gt;12&lt;/ref-type&gt;&lt;dates&gt;&lt;year&gt;2023&lt;/year&gt;&lt;/dates&gt;&lt;rec-number&gt;60&lt;/rec-number&gt;&lt;last-updated-date format="utc"&gt;1714739057&lt;/last-updated-date&gt;&lt;volume&gt;2024&lt;/volume&gt;&lt;/record&gt;&lt;/Cite&gt;&lt;/EndNote&gt;</w:instrText>
      </w:r>
      <w:r w:rsidR="00416681">
        <w:rPr>
          <w:rFonts w:ascii="Arial" w:hAnsi="Arial" w:cs="Arial"/>
        </w:rPr>
        <w:fldChar w:fldCharType="separate"/>
      </w:r>
      <w:r w:rsidR="00416681">
        <w:rPr>
          <w:rFonts w:ascii="Arial" w:hAnsi="Arial" w:cs="Arial"/>
          <w:noProof/>
        </w:rPr>
        <w:t>[40]</w:t>
      </w:r>
      <w:r w:rsidR="00416681">
        <w:rPr>
          <w:rFonts w:ascii="Arial" w:hAnsi="Arial" w:cs="Arial"/>
        </w:rPr>
        <w:fldChar w:fldCharType="end"/>
      </w:r>
      <w:r w:rsidRPr="008F6E53">
        <w:rPr>
          <w:rFonts w:ascii="Arial" w:hAnsi="Arial" w:cs="Arial"/>
        </w:rPr>
        <w:t>.</w:t>
      </w:r>
    </w:p>
    <w:p w14:paraId="0C28A986" w14:textId="77777777" w:rsidR="00887287" w:rsidRPr="008F6E53" w:rsidRDefault="00887287" w:rsidP="00BE4E46">
      <w:pPr>
        <w:ind w:left="720"/>
        <w:jc w:val="both"/>
        <w:rPr>
          <w:rFonts w:ascii="Arial" w:hAnsi="Arial" w:cs="Arial"/>
        </w:rPr>
      </w:pPr>
    </w:p>
    <w:p w14:paraId="63F02C87" w14:textId="77777777" w:rsidR="001F44C3" w:rsidRPr="006578BD" w:rsidRDefault="001F44C3" w:rsidP="008F6E53">
      <w:pPr>
        <w:pStyle w:val="4"/>
      </w:pPr>
      <w:r w:rsidRPr="006578BD">
        <w:t>Finger Detection</w:t>
      </w:r>
    </w:p>
    <w:p w14:paraId="0FE935C0" w14:textId="65DF3BE2" w:rsidR="001F44C3" w:rsidRPr="008F6E53" w:rsidRDefault="001F44C3" w:rsidP="00BE4E46">
      <w:pPr>
        <w:ind w:left="720"/>
        <w:jc w:val="both"/>
        <w:rPr>
          <w:rFonts w:ascii="Arial" w:hAnsi="Arial" w:cs="Arial"/>
        </w:rPr>
      </w:pPr>
      <w:r w:rsidRPr="008F6E53">
        <w:rPr>
          <w:rFonts w:ascii="Arial" w:hAnsi="Arial" w:cs="Arial"/>
        </w:rPr>
        <w:t xml:space="preserve">The aim of the process is to identify which fingers are up for each detected hand and store in an </w:t>
      </w:r>
      <w:proofErr w:type="gramStart"/>
      <w:r w:rsidRPr="008F6E53">
        <w:rPr>
          <w:rFonts w:ascii="Arial" w:hAnsi="Arial" w:cs="Arial"/>
        </w:rPr>
        <w:t>array “fingers”</w:t>
      </w:r>
      <w:proofErr w:type="gramEnd"/>
      <w:r w:rsidRPr="008F6E53">
        <w:rPr>
          <w:rFonts w:ascii="Arial" w:hAnsi="Arial" w:cs="Arial"/>
        </w:rPr>
        <w:t xml:space="preserve"> for the further use of gesture recognition. Based on </w:t>
      </w:r>
      <w:r w:rsidRPr="00EE5BC3">
        <w:rPr>
          <w:rFonts w:ascii="Arial" w:hAnsi="Arial" w:cs="Arial"/>
        </w:rPr>
        <w:t xml:space="preserve">Figure </w:t>
      </w:r>
      <w:r w:rsidR="00EE5BC3" w:rsidRPr="00EE5BC3">
        <w:rPr>
          <w:rFonts w:ascii="Arial" w:hAnsi="Arial" w:cs="Arial"/>
          <w:lang w:eastAsia="zh-TW"/>
        </w:rPr>
        <w:t>2.2.2.2.1</w:t>
      </w:r>
      <w:r w:rsidR="00EE5BC3">
        <w:rPr>
          <w:rFonts w:ascii="Arial" w:hAnsi="Arial" w:cs="Arial"/>
          <w:lang w:eastAsia="zh-TW"/>
        </w:rPr>
        <w:t>,</w:t>
      </w:r>
      <w:r w:rsidR="00EE5BC3" w:rsidRPr="008F6E53">
        <w:rPr>
          <w:rFonts w:ascii="Arial" w:hAnsi="Arial" w:cs="Arial"/>
        </w:rPr>
        <w:t xml:space="preserve"> each</w:t>
      </w:r>
      <w:r w:rsidRPr="008F6E53">
        <w:rPr>
          <w:rFonts w:ascii="Arial" w:hAnsi="Arial" w:cs="Arial"/>
        </w:rPr>
        <w:t xml:space="preserve"> finger contains key points to be its tip and its base respectively, and the indices of the </w:t>
      </w:r>
      <w:r w:rsidR="00FB585C" w:rsidRPr="008F6E53">
        <w:rPr>
          <w:rFonts w:ascii="Arial" w:hAnsi="Arial" w:cs="Arial"/>
        </w:rPr>
        <w:t>key points</w:t>
      </w:r>
      <w:r w:rsidRPr="008F6E53">
        <w:rPr>
          <w:rFonts w:ascii="Arial" w:hAnsi="Arial" w:cs="Arial"/>
        </w:rPr>
        <w:t xml:space="preserve"> are stored in the following initialisation. In the initialisation, the ID of fingertips of thumb tip (4), index fingertip (8), middle fingertip (12), ring fingertip (16) and </w:t>
      </w:r>
      <w:proofErr w:type="spellStart"/>
      <w:r w:rsidRPr="008F6E53">
        <w:rPr>
          <w:rFonts w:ascii="Arial" w:hAnsi="Arial" w:cs="Arial"/>
        </w:rPr>
        <w:t>pinky</w:t>
      </w:r>
      <w:proofErr w:type="spellEnd"/>
      <w:r w:rsidRPr="008F6E53">
        <w:rPr>
          <w:rFonts w:ascii="Arial" w:hAnsi="Arial" w:cs="Arial"/>
        </w:rPr>
        <w:t xml:space="preserve"> tip (20) are initialised according to </w:t>
      </w:r>
      <w:r w:rsidRPr="00183465">
        <w:rPr>
          <w:rFonts w:ascii="Arial" w:hAnsi="Arial" w:cs="Arial"/>
        </w:rPr>
        <w:t xml:space="preserve">Figure </w:t>
      </w:r>
      <w:r w:rsidR="00183465" w:rsidRPr="00183465">
        <w:rPr>
          <w:rFonts w:ascii="Arial" w:hAnsi="Arial" w:cs="Arial"/>
          <w:lang w:eastAsia="zh-TW"/>
        </w:rPr>
        <w:t>2.2.2.2.1</w:t>
      </w:r>
      <w:r w:rsidR="00183465" w:rsidRPr="00183465">
        <w:rPr>
          <w:rFonts w:ascii="Arial" w:hAnsi="Arial" w:cs="Arial" w:hint="eastAsia"/>
          <w:lang w:eastAsia="zh-TW"/>
        </w:rPr>
        <w:t xml:space="preserve"> </w:t>
      </w:r>
      <w:r w:rsidRPr="00183465">
        <w:rPr>
          <w:rFonts w:ascii="Arial" w:hAnsi="Arial" w:cs="Arial"/>
        </w:rPr>
        <w:t>for</w:t>
      </w:r>
      <w:r w:rsidRPr="008F6E53">
        <w:rPr>
          <w:rFonts w:ascii="Arial" w:hAnsi="Arial" w:cs="Arial"/>
        </w:rPr>
        <w:t xml:space="preserve"> the further process of gesture recognition. </w:t>
      </w:r>
    </w:p>
    <w:p w14:paraId="00BFC026" w14:textId="77777777" w:rsidR="001F44C3" w:rsidRPr="006578BD" w:rsidRDefault="001F44C3" w:rsidP="00BE4E46">
      <w:pPr>
        <w:pStyle w:val="ad"/>
        <w:ind w:left="1440"/>
        <w:jc w:val="both"/>
        <w:rPr>
          <w:rFonts w:ascii="Arial" w:hAnsi="Arial" w:cs="Arial"/>
        </w:rPr>
      </w:pPr>
    </w:p>
    <w:p w14:paraId="573B2A86" w14:textId="77777777" w:rsidR="001F44C3" w:rsidRPr="008F6E53" w:rsidRDefault="001F44C3" w:rsidP="00BE4E46">
      <w:pPr>
        <w:ind w:left="720"/>
        <w:jc w:val="both"/>
        <w:rPr>
          <w:rFonts w:ascii="Arial" w:hAnsi="Arial" w:cs="Arial"/>
        </w:rPr>
      </w:pPr>
      <w:r w:rsidRPr="008F6E53">
        <w:rPr>
          <w:rFonts w:ascii="Arial" w:hAnsi="Arial" w:cs="Arial"/>
        </w:rPr>
        <w:t xml:space="preserve">For the fingers of index finger, middle finger, ring finger and </w:t>
      </w:r>
      <w:proofErr w:type="spellStart"/>
      <w:r w:rsidRPr="008F6E53">
        <w:rPr>
          <w:rFonts w:ascii="Arial" w:hAnsi="Arial" w:cs="Arial"/>
        </w:rPr>
        <w:t>pinky</w:t>
      </w:r>
      <w:proofErr w:type="spellEnd"/>
      <w:r w:rsidRPr="008F6E53">
        <w:rPr>
          <w:rFonts w:ascii="Arial" w:hAnsi="Arial" w:cs="Arial"/>
        </w:rPr>
        <w:t xml:space="preserve"> finger, the z-coordinate (depth coordinate) of its tip and base is the virtual value to distinguish whether the fingers are up or down. If z-coordinate of tip is less than the z-coordinate of base, the finger is considered straight; otherwise, the finger is considered bent. </w:t>
      </w:r>
    </w:p>
    <w:p w14:paraId="13DB43C8" w14:textId="77777777" w:rsidR="001F44C3" w:rsidRPr="006578BD" w:rsidRDefault="001F44C3" w:rsidP="00BE4E46">
      <w:pPr>
        <w:pStyle w:val="ad"/>
        <w:ind w:left="1440"/>
        <w:jc w:val="both"/>
        <w:rPr>
          <w:rFonts w:ascii="Arial" w:hAnsi="Arial" w:cs="Arial"/>
        </w:rPr>
      </w:pPr>
    </w:p>
    <w:p w14:paraId="5DC3FA37" w14:textId="77777777" w:rsidR="001F44C3" w:rsidRPr="008F6E53" w:rsidRDefault="001F44C3" w:rsidP="00BE4E46">
      <w:pPr>
        <w:ind w:left="720"/>
        <w:jc w:val="both"/>
        <w:rPr>
          <w:rFonts w:ascii="Arial" w:hAnsi="Arial" w:cs="Arial"/>
        </w:rPr>
      </w:pPr>
      <w:r w:rsidRPr="008F6E53">
        <w:rPr>
          <w:rFonts w:ascii="Arial" w:hAnsi="Arial" w:cs="Arial"/>
        </w:rPr>
        <w:t xml:space="preserve">To distinguish whether the thumb is up or down, the method makes use of the y-coordinate of its tip and base to determine the finger condition. If y-coordinate of tip is smaller than the y-coordinate of base, the thumb </w:t>
      </w:r>
      <w:proofErr w:type="gramStart"/>
      <w:r w:rsidRPr="008F6E53">
        <w:rPr>
          <w:rFonts w:ascii="Arial" w:hAnsi="Arial" w:cs="Arial"/>
        </w:rPr>
        <w:t>is considered to be</w:t>
      </w:r>
      <w:proofErr w:type="gramEnd"/>
      <w:r w:rsidRPr="008F6E53">
        <w:rPr>
          <w:rFonts w:ascii="Arial" w:hAnsi="Arial" w:cs="Arial"/>
        </w:rPr>
        <w:t xml:space="preserve"> straight; otherwise, the thumb is considered bent. However, this method is only suitable for the thumb of right hand since the method depends on the order of the specified points (landmarks) in the list. In right hand, the thumb order is from right wrist to the end of right thumb. In left hand, the thumb order is opposite is from the end of left thumb to the left wrist.</w:t>
      </w:r>
    </w:p>
    <w:p w14:paraId="4262F06A" w14:textId="77777777" w:rsidR="001F44C3" w:rsidRPr="006578BD" w:rsidRDefault="001F44C3" w:rsidP="00BE4E46">
      <w:pPr>
        <w:pStyle w:val="ad"/>
        <w:ind w:left="1440"/>
        <w:jc w:val="both"/>
        <w:rPr>
          <w:rFonts w:ascii="Arial" w:hAnsi="Arial" w:cs="Arial"/>
        </w:rPr>
      </w:pPr>
    </w:p>
    <w:p w14:paraId="68ADE394" w14:textId="77777777" w:rsidR="001F44C3" w:rsidRPr="008F6E53" w:rsidRDefault="001F44C3" w:rsidP="00BE4E46">
      <w:pPr>
        <w:ind w:left="720"/>
        <w:jc w:val="both"/>
        <w:rPr>
          <w:rFonts w:ascii="Arial" w:hAnsi="Arial" w:cs="Arial"/>
        </w:rPr>
      </w:pPr>
      <w:r w:rsidRPr="008F6E53">
        <w:rPr>
          <w:rFonts w:ascii="Arial" w:hAnsi="Arial" w:cs="Arial"/>
        </w:rPr>
        <w:t>Consequently, the right hand is served as the major hand to implement the gesture recognition and all actions. Since the functionalities of the multi-hand detection and real-time control of Dobot Magician using both hands are also realised in this project, the function “</w:t>
      </w:r>
      <w:proofErr w:type="spellStart"/>
      <w:r w:rsidRPr="008F6E53">
        <w:rPr>
          <w:rFonts w:ascii="Arial" w:hAnsi="Arial" w:cs="Arial"/>
        </w:rPr>
        <w:t>fingerUpMulti</w:t>
      </w:r>
      <w:proofErr w:type="spellEnd"/>
      <w:r w:rsidRPr="008F6E53">
        <w:rPr>
          <w:rFonts w:ascii="Arial" w:hAnsi="Arial" w:cs="Arial"/>
        </w:rPr>
        <w:t>” is created for left-hand detection. Moreover, to avoid unnecessary identification that the left-hand detection is gratuitous in the previous stage, two functions of “</w:t>
      </w:r>
      <w:proofErr w:type="spellStart"/>
      <w:r w:rsidRPr="008F6E53">
        <w:rPr>
          <w:rFonts w:ascii="Arial" w:hAnsi="Arial" w:cs="Arial"/>
        </w:rPr>
        <w:t>fingerUpMulti</w:t>
      </w:r>
      <w:proofErr w:type="spellEnd"/>
      <w:r w:rsidRPr="008F6E53">
        <w:rPr>
          <w:rFonts w:ascii="Arial" w:hAnsi="Arial" w:cs="Arial"/>
        </w:rPr>
        <w:t>” and “</w:t>
      </w:r>
      <w:proofErr w:type="spellStart"/>
      <w:r w:rsidRPr="008F6E53">
        <w:rPr>
          <w:rFonts w:ascii="Arial" w:hAnsi="Arial" w:cs="Arial"/>
        </w:rPr>
        <w:t>fingerUp</w:t>
      </w:r>
      <w:proofErr w:type="spellEnd"/>
      <w:r w:rsidRPr="008F6E53">
        <w:rPr>
          <w:rFonts w:ascii="Arial" w:hAnsi="Arial" w:cs="Arial"/>
        </w:rPr>
        <w:t>” are created, and it can also reduce the delay of the execution time of the action.</w:t>
      </w:r>
    </w:p>
    <w:p w14:paraId="72009322" w14:textId="77777777" w:rsidR="001F44C3" w:rsidRPr="006578BD" w:rsidRDefault="001F44C3" w:rsidP="001F44C3">
      <w:pPr>
        <w:pStyle w:val="ad"/>
        <w:ind w:left="1440"/>
        <w:rPr>
          <w:rFonts w:ascii="Arial" w:hAnsi="Arial" w:cs="Arial"/>
        </w:rPr>
      </w:pPr>
    </w:p>
    <w:p w14:paraId="39B2B99E" w14:textId="4F5BCB71" w:rsidR="001F44C3" w:rsidRPr="00643F4F" w:rsidRDefault="001F44C3" w:rsidP="00643F4F">
      <w:pPr>
        <w:pStyle w:val="4"/>
      </w:pPr>
      <w:r w:rsidRPr="006578BD">
        <w:t>Gesture Recognition</w:t>
      </w:r>
    </w:p>
    <w:p w14:paraId="1887A430" w14:textId="3521B563" w:rsidR="001F44C3" w:rsidRPr="006578BD" w:rsidRDefault="001F44C3" w:rsidP="00BE4E46">
      <w:pPr>
        <w:pStyle w:val="ad"/>
        <w:jc w:val="both"/>
        <w:rPr>
          <w:rFonts w:ascii="Arial" w:hAnsi="Arial" w:cs="Arial"/>
        </w:rPr>
      </w:pPr>
      <w:r w:rsidRPr="006578BD">
        <w:rPr>
          <w:rFonts w:ascii="Arial" w:hAnsi="Arial" w:cs="Arial"/>
        </w:rPr>
        <w:t xml:space="preserve">In this section, the process of gesture recognition is explained in detail, and this is also the critical part of the whole system as the part is to recognise the action of user wanted to execute. Four options are provided for the users, and their corresponding conditions and gestures are shown in </w:t>
      </w:r>
      <w:r w:rsidRPr="00052A26">
        <w:rPr>
          <w:rFonts w:ascii="Arial" w:hAnsi="Arial" w:cs="Arial"/>
        </w:rPr>
        <w:t>Figure</w:t>
      </w:r>
      <w:r w:rsidR="00052A26" w:rsidRPr="00052A26">
        <w:rPr>
          <w:rFonts w:ascii="Arial" w:hAnsi="Arial" w:cs="Arial" w:hint="eastAsia"/>
          <w:lang w:eastAsia="zh-TW"/>
        </w:rPr>
        <w:t xml:space="preserve"> 2.2.2.7.1</w:t>
      </w:r>
      <w:r w:rsidRPr="00052A26">
        <w:rPr>
          <w:rFonts w:ascii="Arial" w:hAnsi="Arial" w:cs="Arial"/>
        </w:rPr>
        <w:t>.</w:t>
      </w:r>
      <w:r w:rsidRPr="006578BD">
        <w:rPr>
          <w:rFonts w:ascii="Arial" w:hAnsi="Arial" w:cs="Arial"/>
        </w:rPr>
        <w:t xml:space="preserve"> The fundamental technique </w:t>
      </w:r>
      <w:r w:rsidRPr="006578BD">
        <w:rPr>
          <w:rFonts w:ascii="Arial" w:hAnsi="Arial" w:cs="Arial"/>
        </w:rPr>
        <w:lastRenderedPageBreak/>
        <w:t>to identify complicated gesture is combined with the machine learning called “Teachable Machine “and the classifier in “</w:t>
      </w:r>
      <w:proofErr w:type="spellStart"/>
      <w:r w:rsidRPr="006578BD">
        <w:rPr>
          <w:rFonts w:ascii="Arial" w:hAnsi="Arial" w:cs="Arial"/>
        </w:rPr>
        <w:t>cvzone</w:t>
      </w:r>
      <w:proofErr w:type="spellEnd"/>
      <w:r w:rsidRPr="006578BD">
        <w:rPr>
          <w:rFonts w:ascii="Arial" w:hAnsi="Arial" w:cs="Arial"/>
        </w:rPr>
        <w:t>” package of Python.</w:t>
      </w:r>
    </w:p>
    <w:p w14:paraId="26B28B59" w14:textId="77777777" w:rsidR="001F44C3" w:rsidRPr="006578BD" w:rsidRDefault="001F44C3" w:rsidP="00BE4E46">
      <w:pPr>
        <w:pStyle w:val="ad"/>
        <w:jc w:val="both"/>
        <w:rPr>
          <w:rFonts w:ascii="Arial" w:hAnsi="Arial" w:cs="Arial"/>
        </w:rPr>
      </w:pPr>
    </w:p>
    <w:p w14:paraId="2A989ADE" w14:textId="77777777" w:rsidR="001F44C3" w:rsidRPr="006578BD" w:rsidRDefault="001F44C3" w:rsidP="00BE4E46">
      <w:pPr>
        <w:pStyle w:val="ad"/>
        <w:jc w:val="both"/>
        <w:rPr>
          <w:rFonts w:ascii="Arial" w:hAnsi="Arial" w:cs="Arial"/>
        </w:rPr>
      </w:pPr>
      <w:r w:rsidRPr="006578BD">
        <w:rPr>
          <w:rFonts w:ascii="Arial" w:hAnsi="Arial" w:cs="Arial"/>
        </w:rPr>
        <w:t>After the process of hand detection and obtained the necessary information of hands, the number of detected hands can be extracted from the necessary information of hands to recognise the number of hands are detected to be the condition for the following steps. If only one hand is detected, the distinction of left hand or right hand is conducted to implement the corresponding action.</w:t>
      </w:r>
    </w:p>
    <w:p w14:paraId="3B79FFB4" w14:textId="77777777" w:rsidR="001F44C3" w:rsidRPr="006578BD" w:rsidRDefault="001F44C3" w:rsidP="00BE4E46">
      <w:pPr>
        <w:pStyle w:val="ad"/>
        <w:jc w:val="both"/>
        <w:rPr>
          <w:rFonts w:ascii="Arial" w:hAnsi="Arial" w:cs="Arial"/>
        </w:rPr>
      </w:pPr>
      <w:r w:rsidRPr="006578BD">
        <w:rPr>
          <w:rFonts w:ascii="Arial" w:hAnsi="Arial" w:cs="Arial"/>
        </w:rPr>
        <w:t xml:space="preserve">The following processes can be divided into two parts. First, the frame captured from the camera is sent to the “gesture” function to check whether the </w:t>
      </w:r>
      <w:proofErr w:type="gramStart"/>
      <w:r w:rsidRPr="006578BD">
        <w:rPr>
          <w:rFonts w:ascii="Arial" w:hAnsi="Arial" w:cs="Arial"/>
        </w:rPr>
        <w:t>particular operation</w:t>
      </w:r>
      <w:proofErr w:type="gramEnd"/>
      <w:r w:rsidRPr="006578BD">
        <w:rPr>
          <w:rFonts w:ascii="Arial" w:hAnsi="Arial" w:cs="Arial"/>
        </w:rPr>
        <w:t xml:space="preserve"> is determined or not and the need to implement the corresponding tasks or not. The purpose of “gesture” function is to prevent incorrect detection in complex gesture recognition as the classifier in </w:t>
      </w:r>
      <w:proofErr w:type="spellStart"/>
      <w:r w:rsidRPr="006578BD">
        <w:rPr>
          <w:rFonts w:ascii="Arial" w:hAnsi="Arial" w:cs="Arial"/>
        </w:rPr>
        <w:t>cvzone</w:t>
      </w:r>
      <w:proofErr w:type="spellEnd"/>
      <w:r w:rsidRPr="006578BD">
        <w:rPr>
          <w:rFonts w:ascii="Arial" w:hAnsi="Arial" w:cs="Arial"/>
        </w:rPr>
        <w:t xml:space="preserve"> must distinguish the most similar gesture from the image as the prediction if the hand is detected. Therefore, the system is designed that the executed operation is not defined until the specific gesture is recognised in complex gesture recognition more than ten times. Moreover, after the action is defined, the corresponding function is called by the “gesture” function.</w:t>
      </w:r>
    </w:p>
    <w:p w14:paraId="52537A0D" w14:textId="77777777" w:rsidR="001F44C3" w:rsidRPr="006578BD" w:rsidRDefault="001F44C3" w:rsidP="00BE4E46">
      <w:pPr>
        <w:pStyle w:val="ad"/>
        <w:jc w:val="both"/>
        <w:rPr>
          <w:rFonts w:ascii="Arial" w:hAnsi="Arial" w:cs="Arial"/>
        </w:rPr>
      </w:pPr>
    </w:p>
    <w:p w14:paraId="05019D19" w14:textId="20D2D376" w:rsidR="001F44C3" w:rsidRPr="0004184A" w:rsidRDefault="001F44C3" w:rsidP="00BE4E46">
      <w:pPr>
        <w:pStyle w:val="ad"/>
        <w:jc w:val="both"/>
        <w:rPr>
          <w:rFonts w:ascii="Arial" w:hAnsi="Arial" w:cs="Arial"/>
        </w:rPr>
      </w:pPr>
      <w:r w:rsidRPr="006578BD">
        <w:rPr>
          <w:rFonts w:ascii="Arial" w:hAnsi="Arial" w:cs="Arial"/>
        </w:rPr>
        <w:t xml:space="preserve">Second, if the certain operation is not defined, the operation of classification and complex gesture recognition are implemented. The classification function is to print out which fingers are up on the image through the information in “fingers” which is gained from the previous process of </w:t>
      </w:r>
      <w:r w:rsidRPr="00306B1C">
        <w:rPr>
          <w:rFonts w:ascii="Arial" w:hAnsi="Arial" w:cs="Arial"/>
        </w:rPr>
        <w:t>finger detection</w:t>
      </w:r>
      <w:r w:rsidR="00516728" w:rsidRPr="00306B1C">
        <w:rPr>
          <w:rFonts w:ascii="Arial" w:hAnsi="Arial" w:cs="Arial" w:hint="eastAsia"/>
          <w:lang w:eastAsia="zh-TW"/>
        </w:rPr>
        <w:t xml:space="preserve"> </w:t>
      </w:r>
      <w:r w:rsidR="0042282D">
        <w:rPr>
          <w:rFonts w:ascii="Arial" w:hAnsi="Arial" w:cs="Arial" w:hint="eastAsia"/>
          <w:lang w:eastAsia="zh-TW"/>
        </w:rPr>
        <w:t xml:space="preserve">in section </w:t>
      </w:r>
      <w:r w:rsidR="00516728" w:rsidRPr="00306B1C">
        <w:rPr>
          <w:rFonts w:ascii="Arial" w:hAnsi="Arial" w:cs="Arial" w:hint="eastAsia"/>
          <w:lang w:eastAsia="zh-TW"/>
        </w:rPr>
        <w:t>2.2.2.5</w:t>
      </w:r>
      <w:r w:rsidRPr="00306B1C">
        <w:rPr>
          <w:rFonts w:ascii="Arial" w:hAnsi="Arial" w:cs="Arial"/>
        </w:rPr>
        <w:t>.</w:t>
      </w:r>
      <w:r w:rsidRPr="006578BD">
        <w:rPr>
          <w:rFonts w:ascii="Arial" w:hAnsi="Arial" w:cs="Arial"/>
        </w:rPr>
        <w:t xml:space="preserve"> </w:t>
      </w:r>
    </w:p>
    <w:p w14:paraId="29F479C3" w14:textId="77777777" w:rsidR="001F44C3" w:rsidRPr="006578BD" w:rsidRDefault="001F44C3" w:rsidP="001F44C3">
      <w:pPr>
        <w:pStyle w:val="ad"/>
        <w:rPr>
          <w:rFonts w:ascii="Arial" w:hAnsi="Arial" w:cs="Arial"/>
        </w:rPr>
      </w:pPr>
    </w:p>
    <w:p w14:paraId="22EFF1BA" w14:textId="77777777" w:rsidR="001F44C3" w:rsidRPr="006578BD" w:rsidRDefault="001F44C3" w:rsidP="00E149CC">
      <w:pPr>
        <w:pStyle w:val="4"/>
      </w:pPr>
      <w:r w:rsidRPr="006578BD">
        <w:t>Complex Gesture Recognition</w:t>
      </w:r>
    </w:p>
    <w:p w14:paraId="6A1935C6" w14:textId="77777777" w:rsidR="001F44C3" w:rsidRPr="006578BD" w:rsidRDefault="001F44C3" w:rsidP="001F44C3">
      <w:pPr>
        <w:ind w:left="480"/>
        <w:rPr>
          <w:rFonts w:ascii="Arial" w:hAnsi="Arial" w:cs="Arial"/>
          <w:b/>
          <w:bCs/>
        </w:rPr>
      </w:pPr>
      <w:r w:rsidRPr="006578BD">
        <w:rPr>
          <w:rFonts w:ascii="Arial" w:hAnsi="Arial" w:cs="Arial"/>
          <w:noProof/>
        </w:rPr>
        <w:drawing>
          <wp:inline distT="0" distB="0" distL="0" distR="0" wp14:anchorId="7D833AF0" wp14:editId="2E79117C">
            <wp:extent cx="5731510" cy="2115185"/>
            <wp:effectExtent l="0" t="0" r="2540" b="0"/>
            <wp:docPr id="1754822715" name="圖片 1" descr="一張含有 手指, 手,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822715" name="圖片 1" descr="一張含有 手指, 手, 人員 的圖片&#10;&#10;自動產生的描述"/>
                    <pic:cNvPicPr/>
                  </pic:nvPicPr>
                  <pic:blipFill>
                    <a:blip r:embed="rId29"/>
                    <a:stretch>
                      <a:fillRect/>
                    </a:stretch>
                  </pic:blipFill>
                  <pic:spPr>
                    <a:xfrm>
                      <a:off x="0" y="0"/>
                      <a:ext cx="5731510" cy="2115185"/>
                    </a:xfrm>
                    <a:prstGeom prst="rect">
                      <a:avLst/>
                    </a:prstGeom>
                  </pic:spPr>
                </pic:pic>
              </a:graphicData>
            </a:graphic>
          </wp:inline>
        </w:drawing>
      </w:r>
    </w:p>
    <w:p w14:paraId="6430D886" w14:textId="2CFA066F" w:rsidR="001F44C3" w:rsidRDefault="001F44C3" w:rsidP="001F44C3">
      <w:pPr>
        <w:pStyle w:val="ad"/>
        <w:ind w:left="960"/>
        <w:jc w:val="center"/>
        <w:rPr>
          <w:rFonts w:ascii="Arial" w:hAnsi="Arial" w:cs="Arial"/>
          <w:sz w:val="22"/>
          <w:szCs w:val="18"/>
          <w:lang w:eastAsia="zh-TW"/>
        </w:rPr>
      </w:pPr>
      <w:r w:rsidRPr="00442615">
        <w:rPr>
          <w:rFonts w:ascii="Arial" w:hAnsi="Arial" w:cs="Arial"/>
          <w:sz w:val="22"/>
          <w:szCs w:val="18"/>
        </w:rPr>
        <w:t>Figure</w:t>
      </w:r>
      <w:r w:rsidR="00E149CC" w:rsidRPr="00442615">
        <w:rPr>
          <w:rFonts w:ascii="Arial" w:hAnsi="Arial" w:cs="Arial" w:hint="eastAsia"/>
          <w:sz w:val="22"/>
          <w:szCs w:val="18"/>
          <w:lang w:eastAsia="zh-TW"/>
        </w:rPr>
        <w:t xml:space="preserve"> 2.2.2.7.1</w:t>
      </w:r>
      <w:r w:rsidRPr="00442615">
        <w:rPr>
          <w:rFonts w:ascii="Arial" w:hAnsi="Arial" w:cs="Arial"/>
          <w:sz w:val="22"/>
          <w:szCs w:val="18"/>
        </w:rPr>
        <w:t xml:space="preserve">. </w:t>
      </w:r>
      <w:r w:rsidR="00E149CC" w:rsidRPr="00442615">
        <w:rPr>
          <w:rFonts w:ascii="Arial" w:hAnsi="Arial" w:cs="Arial" w:hint="eastAsia"/>
          <w:sz w:val="22"/>
          <w:szCs w:val="18"/>
          <w:lang w:eastAsia="zh-TW"/>
        </w:rPr>
        <w:t>Gesture Options</w:t>
      </w:r>
    </w:p>
    <w:p w14:paraId="15C783FE" w14:textId="77777777" w:rsidR="00442615" w:rsidRPr="00442615" w:rsidRDefault="00442615" w:rsidP="001F44C3">
      <w:pPr>
        <w:pStyle w:val="ad"/>
        <w:ind w:left="960"/>
        <w:jc w:val="center"/>
        <w:rPr>
          <w:rFonts w:ascii="Arial" w:hAnsi="Arial" w:cs="Arial"/>
          <w:sz w:val="22"/>
          <w:szCs w:val="18"/>
          <w:lang w:eastAsia="zh-TW"/>
        </w:rPr>
      </w:pPr>
    </w:p>
    <w:p w14:paraId="40EF8697" w14:textId="21F02899" w:rsidR="001F44C3" w:rsidRPr="006578BD" w:rsidRDefault="00053C5B" w:rsidP="00BE4E46">
      <w:pPr>
        <w:pStyle w:val="ad"/>
        <w:ind w:leftChars="200" w:left="480"/>
        <w:jc w:val="both"/>
        <w:rPr>
          <w:rFonts w:ascii="Arial" w:hAnsi="Arial" w:cs="Arial"/>
        </w:rPr>
      </w:pPr>
      <w:r>
        <w:rPr>
          <w:rFonts w:ascii="Arial" w:hAnsi="Arial" w:cs="Arial" w:hint="eastAsia"/>
          <w:lang w:eastAsia="zh-TW"/>
        </w:rPr>
        <w:t xml:space="preserve">The </w:t>
      </w:r>
      <w:r w:rsidR="001F44C3" w:rsidRPr="006578BD">
        <w:rPr>
          <w:rFonts w:ascii="Arial" w:hAnsi="Arial" w:cs="Arial"/>
        </w:rPr>
        <w:t xml:space="preserve">gesture options are shown in </w:t>
      </w:r>
      <w:r w:rsidR="001F44C3" w:rsidRPr="00B62145">
        <w:rPr>
          <w:rFonts w:ascii="Arial" w:hAnsi="Arial" w:cs="Arial"/>
        </w:rPr>
        <w:t xml:space="preserve">Figure </w:t>
      </w:r>
      <w:r w:rsidR="00B62145" w:rsidRPr="00B62145">
        <w:rPr>
          <w:rFonts w:ascii="Arial" w:hAnsi="Arial" w:cs="Arial" w:hint="eastAsia"/>
          <w:lang w:eastAsia="zh-TW"/>
        </w:rPr>
        <w:t>2.2.2.7.1</w:t>
      </w:r>
      <w:r w:rsidR="001F44C3" w:rsidRPr="00B62145">
        <w:rPr>
          <w:rFonts w:ascii="Arial" w:hAnsi="Arial" w:cs="Arial"/>
        </w:rPr>
        <w:t>.</w:t>
      </w:r>
      <w:r w:rsidR="001F44C3" w:rsidRPr="006578BD">
        <w:rPr>
          <w:rFonts w:ascii="Arial" w:hAnsi="Arial" w:cs="Arial"/>
        </w:rPr>
        <w:t xml:space="preserve"> The ideas are learned from the courses on </w:t>
      </w:r>
      <w:proofErr w:type="spellStart"/>
      <w:r w:rsidR="001F44C3" w:rsidRPr="006578BD">
        <w:rPr>
          <w:rFonts w:ascii="Arial" w:hAnsi="Arial" w:cs="Arial"/>
        </w:rPr>
        <w:t>CVZone</w:t>
      </w:r>
      <w:proofErr w:type="spellEnd"/>
      <w:r w:rsidR="001F44C3" w:rsidRPr="006578BD">
        <w:rPr>
          <w:rFonts w:ascii="Arial" w:hAnsi="Arial" w:cs="Arial"/>
        </w:rPr>
        <w:t xml:space="preserve"> website, and the method is modified to realize complex gesture recognition </w:t>
      </w:r>
      <w:r w:rsidR="00702C90">
        <w:rPr>
          <w:rFonts w:ascii="Arial" w:hAnsi="Arial" w:cs="Arial"/>
        </w:rPr>
        <w:fldChar w:fldCharType="begin"/>
      </w:r>
      <w:r w:rsidR="00702C90">
        <w:rPr>
          <w:rFonts w:ascii="Arial" w:hAnsi="Arial" w:cs="Arial"/>
        </w:rPr>
        <w:instrText xml:space="preserve"> ADDIN EN.CITE &lt;EndNote&gt;&lt;Cite&gt;&lt;Author&gt;Murtaza&amp;apos;s&lt;/Author&gt;&lt;IDText&gt;Hand Sign Detection (ASL)&lt;/IDText&gt;&lt;DisplayText&gt;[44, 53]&lt;/DisplayText&gt;&lt;record&gt;&lt;urls&gt;&lt;related-urls&gt;&lt;url&gt;https://www.computervision.zone/courses/hand-sign-detection-asl/&lt;/url&gt;&lt;/related-urls&gt;&lt;/urls&gt;&lt;titles&gt;&lt;title&gt;Hand Sign Detection (ASL)&lt;/title&gt;&lt;/titles&gt;&lt;contributors&gt;&lt;authors&gt;&lt;author&gt;Murtaza&amp;apos;s Workshop&lt;/author&gt;&lt;/authors&gt;&lt;/contributors&gt;&lt;added-date format="utc"&gt;1714744833&lt;/added-date&gt;&lt;ref-type name="Web Page"&gt;12&lt;/ref-type&gt;&lt;rec-number&gt;74&lt;/rec-number&gt;&lt;publisher&gt;Computer Vision Zone&lt;/publisher&gt;&lt;last-updated-date format="utc"&gt;1714744869&lt;/last-updated-date&gt;&lt;/record&gt;&lt;/Cite&gt;&lt;Cite&gt;&lt;Author&gt;N.&lt;/Author&gt;&lt;Year&gt;2023&lt;/Year&gt;&lt;IDText&gt;Real-Time Hand Gesture Recognition with Voice Conversion for Deaf and Dumb&lt;/IDText&gt;&lt;record&gt;&lt;dates&gt;&lt;pub-dates&gt;&lt;date&gt;18-19 Aug. 2023&lt;/date&gt;&lt;/pub-dates&gt;&lt;year&gt;2023&lt;/year&gt;&lt;/dates&gt;&lt;isbn&gt;2771-1358&lt;/isbn&gt;&lt;titles&gt;&lt;title&gt;Real-Time Hand Gesture Recognition with Voice Conversion for Deaf and Dumb&lt;/title&gt;&lt;secondary-title&gt;2023 7th International Conference On Computing, Communication, Control And Automation (ICCUBEA)&lt;/secondary-title&gt;&lt;alt-title&gt;2023 7th International Conference On Computing, Communication, Control And Automation (ICCUBEA)&lt;/alt-title&gt;&lt;/titles&gt;&lt;pages&gt;1-7&lt;/pages&gt;&lt;contributors&gt;&lt;authors&gt;&lt;author&gt;N. Rajule&lt;/author&gt;&lt;author&gt;S. Pawar&lt;/author&gt;&lt;author&gt;S. Jadhav&lt;/author&gt;&lt;author&gt;U. Jambhulkar&lt;/author&gt;&lt;author&gt;D. Kapse&lt;/author&gt;&lt;author&gt;O. Kanthale&lt;/author&gt;&lt;/authors&gt;&lt;/contributors&gt;&lt;added-date format="utc"&gt;1714739691&lt;/added-date&gt;&lt;ref-type name="Conference Proceeding"&gt;10&lt;/ref-type&gt;&lt;rec-number&gt;64&lt;/rec-number&gt;&lt;last-updated-date format="utc"&gt;1714739691&lt;/last-updated-date&gt;&lt;electronic-resource-num&gt;10.1109/ICCUBEA58933.2023.10392183&lt;/electronic-resource-num&gt;&lt;/record&gt;&lt;/Cite&gt;&lt;/EndNote&gt;</w:instrText>
      </w:r>
      <w:r w:rsidR="00702C90">
        <w:rPr>
          <w:rFonts w:ascii="Arial" w:hAnsi="Arial" w:cs="Arial"/>
        </w:rPr>
        <w:fldChar w:fldCharType="separate"/>
      </w:r>
      <w:r w:rsidR="00702C90">
        <w:rPr>
          <w:rFonts w:ascii="Arial" w:hAnsi="Arial" w:cs="Arial"/>
          <w:noProof/>
        </w:rPr>
        <w:t>[44, 53]</w:t>
      </w:r>
      <w:r w:rsidR="00702C90">
        <w:rPr>
          <w:rFonts w:ascii="Arial" w:hAnsi="Arial" w:cs="Arial"/>
        </w:rPr>
        <w:fldChar w:fldCharType="end"/>
      </w:r>
      <w:r w:rsidR="001F44C3" w:rsidRPr="006578BD">
        <w:rPr>
          <w:rFonts w:ascii="Arial" w:hAnsi="Arial" w:cs="Arial"/>
        </w:rPr>
        <w:t>. The process includes the training data collection, training model from Teachable Machine, image processing, Convolution neural network (CNN) architecture, image classification, and prediction and index. The Classifier class from the “</w:t>
      </w:r>
      <w:proofErr w:type="spellStart"/>
      <w:r w:rsidR="001F44C3" w:rsidRPr="006578BD">
        <w:rPr>
          <w:rFonts w:ascii="Arial" w:hAnsi="Arial" w:cs="Arial"/>
        </w:rPr>
        <w:t>cvzone</w:t>
      </w:r>
      <w:proofErr w:type="spellEnd"/>
      <w:r w:rsidR="001F44C3" w:rsidRPr="006578BD">
        <w:rPr>
          <w:rFonts w:ascii="Arial" w:hAnsi="Arial" w:cs="Arial"/>
        </w:rPr>
        <w:t xml:space="preserve">” is used in the code. Using </w:t>
      </w:r>
      <w:proofErr w:type="spellStart"/>
      <w:r w:rsidR="001F44C3" w:rsidRPr="006578BD">
        <w:rPr>
          <w:rFonts w:ascii="Arial" w:hAnsi="Arial" w:cs="Arial"/>
        </w:rPr>
        <w:t>ClassificationModule</w:t>
      </w:r>
      <w:proofErr w:type="spellEnd"/>
      <w:r w:rsidR="001F44C3" w:rsidRPr="006578BD">
        <w:rPr>
          <w:rFonts w:ascii="Arial" w:hAnsi="Arial" w:cs="Arial"/>
        </w:rPr>
        <w:t xml:space="preserve"> module, the specified gestures can be recognised from the image</w:t>
      </w:r>
      <w:r w:rsidR="0046120E">
        <w:rPr>
          <w:rFonts w:ascii="Arial" w:hAnsi="Arial" w:cs="Arial" w:hint="eastAsia"/>
          <w:lang w:eastAsia="zh-TW"/>
        </w:rPr>
        <w:t xml:space="preserve"> </w:t>
      </w:r>
      <w:r w:rsidR="0046120E">
        <w:rPr>
          <w:rFonts w:ascii="Arial" w:hAnsi="Arial" w:cs="Arial"/>
          <w:lang w:eastAsia="zh-TW"/>
        </w:rPr>
        <w:fldChar w:fldCharType="begin"/>
      </w:r>
      <w:r w:rsidR="0046120E">
        <w:rPr>
          <w:rFonts w:ascii="Arial" w:hAnsi="Arial" w:cs="Arial"/>
          <w:lang w:eastAsia="zh-TW"/>
        </w:rPr>
        <w:instrText xml:space="preserve"> ADDIN EN.CITE &lt;EndNote&gt;&lt;Cite&gt;&lt;Author&gt;CVZone&lt;/Author&gt;&lt;Year&gt;2023&lt;/Year&gt;&lt;IDText&gt;CVZone&lt;/IDText&gt;&lt;DisplayText&gt;[40]&lt;/DisplayText&gt;&lt;record&gt;&lt;urls&gt;&lt;related-urls&gt;&lt;url&gt;https://github.com/cvzone/cvzone&lt;/url&gt;&lt;/related-urls&gt;&lt;/urls&gt;&lt;titles&gt;&lt;title&gt;CVZone&lt;/title&gt;&lt;/titles&gt;&lt;number&gt;April 16&lt;/number&gt;&lt;contributors&gt;&lt;authors&gt;&lt;author&gt;CVZone&lt;/author&gt;&lt;/authors&gt;&lt;/contributors&gt;&lt;added-date format="utc"&gt;1714739013&lt;/added-date&gt;&lt;ref-type name="Web Page"&gt;12&lt;/ref-type&gt;&lt;dates&gt;&lt;year&gt;2023&lt;/year&gt;&lt;/dates&gt;&lt;rec-number&gt;60&lt;/rec-number&gt;&lt;last-updated-date format="utc"&gt;1714739057&lt;/last-updated-date&gt;&lt;volume&gt;2024&lt;/volume&gt;&lt;/record&gt;&lt;/Cite&gt;&lt;/EndNote&gt;</w:instrText>
      </w:r>
      <w:r w:rsidR="0046120E">
        <w:rPr>
          <w:rFonts w:ascii="Arial" w:hAnsi="Arial" w:cs="Arial"/>
          <w:lang w:eastAsia="zh-TW"/>
        </w:rPr>
        <w:fldChar w:fldCharType="separate"/>
      </w:r>
      <w:r w:rsidR="0046120E">
        <w:rPr>
          <w:rFonts w:ascii="Arial" w:hAnsi="Arial" w:cs="Arial"/>
          <w:noProof/>
          <w:lang w:eastAsia="zh-TW"/>
        </w:rPr>
        <w:t>[40]</w:t>
      </w:r>
      <w:r w:rsidR="0046120E">
        <w:rPr>
          <w:rFonts w:ascii="Arial" w:hAnsi="Arial" w:cs="Arial"/>
          <w:lang w:eastAsia="zh-TW"/>
        </w:rPr>
        <w:fldChar w:fldCharType="end"/>
      </w:r>
      <w:r w:rsidR="001F44C3" w:rsidRPr="006578BD">
        <w:rPr>
          <w:rFonts w:ascii="Arial" w:hAnsi="Arial" w:cs="Arial"/>
        </w:rPr>
        <w:t>.</w:t>
      </w:r>
    </w:p>
    <w:p w14:paraId="400B16A3" w14:textId="77777777" w:rsidR="001F44C3" w:rsidRPr="006578BD" w:rsidRDefault="001F44C3" w:rsidP="001F44C3">
      <w:pPr>
        <w:jc w:val="center"/>
        <w:rPr>
          <w:rFonts w:ascii="Arial" w:hAnsi="Arial" w:cs="Arial"/>
        </w:rPr>
      </w:pPr>
      <w:r w:rsidRPr="006578BD">
        <w:rPr>
          <w:rFonts w:ascii="Arial" w:hAnsi="Arial" w:cs="Arial"/>
          <w:noProof/>
        </w:rPr>
        <w:drawing>
          <wp:inline distT="0" distB="0" distL="0" distR="0" wp14:anchorId="75A090A5" wp14:editId="2BD9F88A">
            <wp:extent cx="5913258" cy="672998"/>
            <wp:effectExtent l="0" t="0" r="0" b="0"/>
            <wp:docPr id="1169799112" name="圖片 2" descr="一張含有 文字, 便利貼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799112" name="圖片 2" descr="一張含有 文字, 便利貼 的圖片&#10;&#10;自動產生的描述"/>
                    <pic:cNvPicPr/>
                  </pic:nvPicPr>
                  <pic:blipFill rotWithShape="1">
                    <a:blip r:embed="rId30">
                      <a:extLst>
                        <a:ext uri="{28A0092B-C50C-407E-A947-70E740481C1C}">
                          <a14:useLocalDpi xmlns:a14="http://schemas.microsoft.com/office/drawing/2010/main" val="0"/>
                        </a:ext>
                      </a:extLst>
                    </a:blip>
                    <a:srcRect l="4904" t="24565" r="4498" b="24107"/>
                    <a:stretch/>
                  </pic:blipFill>
                  <pic:spPr bwMode="auto">
                    <a:xfrm>
                      <a:off x="0" y="0"/>
                      <a:ext cx="5943815" cy="676476"/>
                    </a:xfrm>
                    <a:prstGeom prst="rect">
                      <a:avLst/>
                    </a:prstGeom>
                    <a:ln>
                      <a:noFill/>
                    </a:ln>
                    <a:extLst>
                      <a:ext uri="{53640926-AAD7-44D8-BBD7-CCE9431645EC}">
                        <a14:shadowObscured xmlns:a14="http://schemas.microsoft.com/office/drawing/2010/main"/>
                      </a:ext>
                    </a:extLst>
                  </pic:spPr>
                </pic:pic>
              </a:graphicData>
            </a:graphic>
          </wp:inline>
        </w:drawing>
      </w:r>
    </w:p>
    <w:p w14:paraId="04704582" w14:textId="3C0D89FA" w:rsidR="001F44C3" w:rsidRDefault="001F44C3" w:rsidP="001F44C3">
      <w:pPr>
        <w:jc w:val="center"/>
        <w:rPr>
          <w:rFonts w:ascii="Arial" w:hAnsi="Arial" w:cs="Arial"/>
          <w:sz w:val="22"/>
          <w:szCs w:val="18"/>
        </w:rPr>
      </w:pPr>
      <w:r w:rsidRPr="00A7289D">
        <w:rPr>
          <w:rFonts w:ascii="Arial" w:hAnsi="Arial" w:cs="Arial"/>
          <w:sz w:val="22"/>
          <w:szCs w:val="18"/>
        </w:rPr>
        <w:t xml:space="preserve">Figure </w:t>
      </w:r>
      <w:r w:rsidR="00541E0A" w:rsidRPr="00A7289D">
        <w:rPr>
          <w:rFonts w:ascii="Arial" w:hAnsi="Arial" w:cs="Arial" w:hint="eastAsia"/>
          <w:sz w:val="22"/>
          <w:szCs w:val="18"/>
          <w:lang w:eastAsia="zh-TW"/>
        </w:rPr>
        <w:t>2.2.2.7.2</w:t>
      </w:r>
      <w:r w:rsidRPr="00A7289D">
        <w:rPr>
          <w:rFonts w:ascii="Arial" w:hAnsi="Arial" w:cs="Arial"/>
          <w:sz w:val="22"/>
          <w:szCs w:val="18"/>
        </w:rPr>
        <w:t>. Flow chart of Complex Gesture Recognition</w:t>
      </w:r>
    </w:p>
    <w:p w14:paraId="185B1485" w14:textId="77777777" w:rsidR="00A7289D" w:rsidRPr="00A7289D" w:rsidRDefault="00A7289D" w:rsidP="001F44C3">
      <w:pPr>
        <w:jc w:val="center"/>
        <w:rPr>
          <w:rFonts w:ascii="Arial" w:hAnsi="Arial" w:cs="Arial"/>
          <w:sz w:val="22"/>
          <w:szCs w:val="18"/>
        </w:rPr>
      </w:pPr>
    </w:p>
    <w:p w14:paraId="62273AFB" w14:textId="66452EDE" w:rsidR="001F44C3" w:rsidRPr="006578BD" w:rsidRDefault="001F44C3" w:rsidP="00BE4E46">
      <w:pPr>
        <w:pStyle w:val="ad"/>
        <w:ind w:leftChars="200" w:left="480"/>
        <w:jc w:val="both"/>
        <w:rPr>
          <w:rFonts w:ascii="Arial" w:hAnsi="Arial" w:cs="Arial"/>
        </w:rPr>
      </w:pPr>
      <w:r w:rsidRPr="006578BD">
        <w:rPr>
          <w:rFonts w:ascii="Arial" w:hAnsi="Arial" w:cs="Arial"/>
        </w:rPr>
        <w:lastRenderedPageBreak/>
        <w:t>Finally, complex gesture recognition is using the classifier in “</w:t>
      </w:r>
      <w:proofErr w:type="spellStart"/>
      <w:r w:rsidRPr="006578BD">
        <w:rPr>
          <w:rFonts w:ascii="Arial" w:hAnsi="Arial" w:cs="Arial"/>
        </w:rPr>
        <w:t>cvzone</w:t>
      </w:r>
      <w:proofErr w:type="spellEnd"/>
      <w:r w:rsidRPr="006578BD">
        <w:rPr>
          <w:rFonts w:ascii="Arial" w:hAnsi="Arial" w:cs="Arial"/>
        </w:rPr>
        <w:t>” package to analysis the results in Teachable Machine to identify the gesture from the image. The process includes hand gestures training utilizing Teachable Machine and then through the image classification using the classifier in “</w:t>
      </w:r>
      <w:proofErr w:type="spellStart"/>
      <w:r w:rsidRPr="006578BD">
        <w:rPr>
          <w:rFonts w:ascii="Arial" w:hAnsi="Arial" w:cs="Arial"/>
        </w:rPr>
        <w:t>cvzone</w:t>
      </w:r>
      <w:proofErr w:type="spellEnd"/>
      <w:r w:rsidRPr="006578BD">
        <w:rPr>
          <w:rFonts w:ascii="Arial" w:hAnsi="Arial" w:cs="Arial"/>
        </w:rPr>
        <w:t>” package to identify the most similar gesture from pre-trained gesture data to the gesture in the image.</w:t>
      </w:r>
    </w:p>
    <w:p w14:paraId="160E9636" w14:textId="77777777" w:rsidR="001F44C3" w:rsidRPr="006578BD" w:rsidRDefault="001F44C3" w:rsidP="00BE4E46">
      <w:pPr>
        <w:pStyle w:val="ad"/>
        <w:ind w:leftChars="200" w:left="480"/>
        <w:jc w:val="both"/>
        <w:rPr>
          <w:rFonts w:ascii="Arial" w:hAnsi="Arial" w:cs="Arial"/>
        </w:rPr>
      </w:pPr>
    </w:p>
    <w:p w14:paraId="76EE3F63" w14:textId="77777777" w:rsidR="00FE7EC3" w:rsidRDefault="001F44C3" w:rsidP="00FE7EC3">
      <w:pPr>
        <w:pStyle w:val="ad"/>
        <w:numPr>
          <w:ilvl w:val="0"/>
          <w:numId w:val="4"/>
        </w:numPr>
        <w:spacing w:after="160" w:line="278" w:lineRule="auto"/>
        <w:jc w:val="both"/>
        <w:rPr>
          <w:rFonts w:ascii="Arial" w:hAnsi="Arial" w:cs="Arial"/>
          <w:b/>
          <w:bCs/>
        </w:rPr>
      </w:pPr>
      <w:r w:rsidRPr="00A92F5C">
        <w:rPr>
          <w:rFonts w:ascii="Arial" w:hAnsi="Arial" w:cs="Arial"/>
          <w:b/>
          <w:bCs/>
        </w:rPr>
        <w:t>Training Data Collection</w:t>
      </w:r>
    </w:p>
    <w:p w14:paraId="7334FF38" w14:textId="7CC04399" w:rsidR="00F24210" w:rsidRPr="00FE7EC3" w:rsidRDefault="00F24210" w:rsidP="00FE7EC3">
      <w:pPr>
        <w:pStyle w:val="ad"/>
        <w:spacing w:after="160" w:line="278" w:lineRule="auto"/>
        <w:ind w:left="480"/>
        <w:jc w:val="both"/>
        <w:rPr>
          <w:rFonts w:ascii="Arial" w:hAnsi="Arial" w:cs="Arial"/>
          <w:b/>
          <w:bCs/>
        </w:rPr>
      </w:pPr>
      <w:r w:rsidRPr="00FE7EC3">
        <w:rPr>
          <w:rFonts w:ascii="Arial" w:hAnsi="Arial" w:cs="Arial"/>
        </w:rPr>
        <w:t>The system is designed so that the webcam camera connection utilizes the function “</w:t>
      </w:r>
      <w:proofErr w:type="gramStart"/>
      <w:r w:rsidRPr="00FE7EC3">
        <w:rPr>
          <w:rFonts w:ascii="Arial" w:hAnsi="Arial" w:cs="Arial"/>
        </w:rPr>
        <w:t>VideoCapture(</w:t>
      </w:r>
      <w:proofErr w:type="gramEnd"/>
      <w:r w:rsidRPr="00FE7EC3">
        <w:rPr>
          <w:rFonts w:ascii="Arial" w:hAnsi="Arial" w:cs="Arial"/>
        </w:rPr>
        <w:t xml:space="preserve">)” in OpenCV, and the system will iteratively capture frames. Six types of gestures are trained, and each type collects approximately 20 images to create a dataset which is used for complex gesture recognition of providing options for users. The capture frames will be processed and saved in the </w:t>
      </w:r>
      <w:proofErr w:type="gramStart"/>
      <w:r w:rsidRPr="00FE7EC3">
        <w:rPr>
          <w:rFonts w:ascii="Arial" w:hAnsi="Arial" w:cs="Arial"/>
        </w:rPr>
        <w:t>particular folders</w:t>
      </w:r>
      <w:proofErr w:type="gramEnd"/>
      <w:r w:rsidRPr="00FE7EC3">
        <w:rPr>
          <w:rFonts w:ascii="Arial" w:hAnsi="Arial" w:cs="Arial"/>
        </w:rPr>
        <w:t xml:space="preserve"> when pressing the “s” button on the keyboard. Until the program is terminated manually, the loop is continuously collecting the data to be trained. </w:t>
      </w:r>
    </w:p>
    <w:p w14:paraId="1BEBBC68" w14:textId="42C3F905" w:rsidR="001F44C3" w:rsidRPr="00A92F5C" w:rsidRDefault="001F44C3">
      <w:pPr>
        <w:pStyle w:val="ad"/>
        <w:numPr>
          <w:ilvl w:val="0"/>
          <w:numId w:val="4"/>
        </w:numPr>
        <w:spacing w:after="160" w:line="278" w:lineRule="auto"/>
        <w:rPr>
          <w:rFonts w:ascii="Arial" w:hAnsi="Arial" w:cs="Arial"/>
          <w:b/>
          <w:bCs/>
        </w:rPr>
      </w:pPr>
      <w:r w:rsidRPr="00A92F5C">
        <w:rPr>
          <w:rFonts w:ascii="Arial" w:hAnsi="Arial" w:cs="Arial"/>
          <w:b/>
          <w:bCs/>
        </w:rPr>
        <w:t>Image Processing</w:t>
      </w:r>
    </w:p>
    <w:p w14:paraId="3DA7A78A" w14:textId="0F5AFA33" w:rsidR="001F44C3" w:rsidRPr="002F7958" w:rsidRDefault="001F44C3" w:rsidP="002F7958">
      <w:pPr>
        <w:jc w:val="center"/>
        <w:rPr>
          <w:rFonts w:ascii="Arial" w:hAnsi="Arial" w:cs="Arial"/>
          <w:noProof/>
        </w:rPr>
      </w:pPr>
      <w:r w:rsidRPr="006578BD">
        <w:rPr>
          <w:noProof/>
        </w:rPr>
        <mc:AlternateContent>
          <mc:Choice Requires="wps">
            <w:drawing>
              <wp:anchor distT="0" distB="0" distL="114300" distR="114300" simplePos="0" relativeHeight="251659264" behindDoc="0" locked="0" layoutInCell="1" allowOverlap="1" wp14:anchorId="64207D81" wp14:editId="4D7BA09E">
                <wp:simplePos x="0" y="0"/>
                <wp:positionH relativeFrom="column">
                  <wp:posOffset>1952625</wp:posOffset>
                </wp:positionH>
                <wp:positionV relativeFrom="paragraph">
                  <wp:posOffset>416560</wp:posOffset>
                </wp:positionV>
                <wp:extent cx="343535" cy="212090"/>
                <wp:effectExtent l="0" t="19050" r="37465" b="35560"/>
                <wp:wrapNone/>
                <wp:docPr id="532295260" name="箭號: 向右 3"/>
                <wp:cNvGraphicFramePr/>
                <a:graphic xmlns:a="http://schemas.openxmlformats.org/drawingml/2006/main">
                  <a:graphicData uri="http://schemas.microsoft.com/office/word/2010/wordprocessingShape">
                    <wps:wsp>
                      <wps:cNvSpPr/>
                      <wps:spPr>
                        <a:xfrm>
                          <a:off x="0" y="0"/>
                          <a:ext cx="343535" cy="212090"/>
                        </a:xfrm>
                        <a:prstGeom prst="rightArrow">
                          <a:avLst/>
                        </a:prstGeom>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D55E2E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箭號: 向右 3" o:spid="_x0000_s1026" type="#_x0000_t13" style="position:absolute;margin-left:153.75pt;margin-top:32.8pt;width:27.05pt;height:16.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" adj="14932" fillcolor="#ed7d31 [3205]" strokecolor="#261103 [485]" strokeweight="1pt"/>
            </w:pict>
          </mc:Fallback>
        </mc:AlternateContent>
      </w:r>
      <w:r w:rsidRPr="006578BD">
        <w:rPr>
          <w:noProof/>
        </w:rPr>
        <mc:AlternateContent>
          <mc:Choice Requires="wps">
            <w:drawing>
              <wp:anchor distT="0" distB="0" distL="114300" distR="114300" simplePos="0" relativeHeight="251660288" behindDoc="0" locked="0" layoutInCell="1" allowOverlap="1" wp14:anchorId="1ACDB6AD" wp14:editId="60E5C630">
                <wp:simplePos x="0" y="0"/>
                <wp:positionH relativeFrom="column">
                  <wp:posOffset>3672155</wp:posOffset>
                </wp:positionH>
                <wp:positionV relativeFrom="paragraph">
                  <wp:posOffset>399135</wp:posOffset>
                </wp:positionV>
                <wp:extent cx="343814" cy="212141"/>
                <wp:effectExtent l="0" t="19050" r="37465" b="35560"/>
                <wp:wrapNone/>
                <wp:docPr id="16376012" name="箭號: 向右 3"/>
                <wp:cNvGraphicFramePr/>
                <a:graphic xmlns:a="http://schemas.openxmlformats.org/drawingml/2006/main">
                  <a:graphicData uri="http://schemas.microsoft.com/office/word/2010/wordprocessingShape">
                    <wps:wsp>
                      <wps:cNvSpPr/>
                      <wps:spPr>
                        <a:xfrm>
                          <a:off x="0" y="0"/>
                          <a:ext cx="343814" cy="212141"/>
                        </a:xfrm>
                        <a:prstGeom prst="rightArrow">
                          <a:avLst/>
                        </a:prstGeom>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44B50F" id="箭號: 向右 3" o:spid="_x0000_s1026" type="#_x0000_t13" style="position:absolute;margin-left:289.15pt;margin-top:31.45pt;width:27.05pt;height:16.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" adj="14936" fillcolor="#ed7d31 [3205]" strokecolor="#261103 [485]" strokeweight="1pt"/>
            </w:pict>
          </mc:Fallback>
        </mc:AlternateContent>
      </w:r>
      <w:r w:rsidRPr="006578BD">
        <w:rPr>
          <w:noProof/>
        </w:rPr>
        <w:drawing>
          <wp:inline distT="0" distB="0" distL="0" distR="0" wp14:anchorId="69F11A3E" wp14:editId="6188B18F">
            <wp:extent cx="1790700" cy="1757526"/>
            <wp:effectExtent l="0" t="0" r="0" b="0"/>
            <wp:docPr id="14094776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72161" name="Picture 1" descr="A screenshot of a computer screen&#10;&#10;Description automatically generated"/>
                    <pic:cNvPicPr/>
                  </pic:nvPicPr>
                  <pic:blipFill rotWithShape="1">
                    <a:blip r:embed="rId31"/>
                    <a:srcRect l="2637" t="38418" r="52825" b="21631"/>
                    <a:stretch/>
                  </pic:blipFill>
                  <pic:spPr bwMode="auto">
                    <a:xfrm>
                      <a:off x="0" y="0"/>
                      <a:ext cx="1815870" cy="1782230"/>
                    </a:xfrm>
                    <a:prstGeom prst="rect">
                      <a:avLst/>
                    </a:prstGeom>
                    <a:ln>
                      <a:noFill/>
                    </a:ln>
                    <a:extLst>
                      <a:ext uri="{53640926-AAD7-44D8-BBD7-CCE9431645EC}">
                        <a14:shadowObscured xmlns:a14="http://schemas.microsoft.com/office/drawing/2010/main"/>
                      </a:ext>
                    </a:extLst>
                  </pic:spPr>
                </pic:pic>
              </a:graphicData>
            </a:graphic>
          </wp:inline>
        </w:drawing>
      </w:r>
      <w:r w:rsidRPr="006578BD">
        <w:rPr>
          <w:noProof/>
        </w:rPr>
        <w:drawing>
          <wp:inline distT="0" distB="0" distL="0" distR="0" wp14:anchorId="5410B083" wp14:editId="1F506B35">
            <wp:extent cx="1643888" cy="1819124"/>
            <wp:effectExtent l="0" t="0" r="0" b="0"/>
            <wp:docPr id="191714792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72161" name="Picture 1" descr="A screenshot of a computer screen&#10;&#10;Description automatically generated"/>
                    <pic:cNvPicPr/>
                  </pic:nvPicPr>
                  <pic:blipFill rotWithShape="1">
                    <a:blip r:embed="rId31"/>
                    <a:srcRect l="60492" t="61969" r="6769" b="4921"/>
                    <a:stretch/>
                  </pic:blipFill>
                  <pic:spPr bwMode="auto">
                    <a:xfrm>
                      <a:off x="0" y="0"/>
                      <a:ext cx="1653791" cy="1830083"/>
                    </a:xfrm>
                    <a:prstGeom prst="rect">
                      <a:avLst/>
                    </a:prstGeom>
                    <a:ln>
                      <a:noFill/>
                    </a:ln>
                    <a:extLst>
                      <a:ext uri="{53640926-AAD7-44D8-BBD7-CCE9431645EC}">
                        <a14:shadowObscured xmlns:a14="http://schemas.microsoft.com/office/drawing/2010/main"/>
                      </a:ext>
                    </a:extLst>
                  </pic:spPr>
                </pic:pic>
              </a:graphicData>
            </a:graphic>
          </wp:inline>
        </w:drawing>
      </w:r>
      <w:r w:rsidRPr="006578BD">
        <w:rPr>
          <w:noProof/>
        </w:rPr>
        <w:drawing>
          <wp:inline distT="0" distB="0" distL="0" distR="0" wp14:anchorId="6B2D8D05" wp14:editId="4D87DE92">
            <wp:extent cx="1704975" cy="1855269"/>
            <wp:effectExtent l="0" t="0" r="0" b="0"/>
            <wp:docPr id="47117216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72161" name="Picture 1" descr="A screenshot of a computer screen&#10;&#10;Description automatically generated"/>
                    <pic:cNvPicPr/>
                  </pic:nvPicPr>
                  <pic:blipFill rotWithShape="1">
                    <a:blip r:embed="rId31"/>
                    <a:srcRect l="50917" t="2282" r="14391" b="63217"/>
                    <a:stretch/>
                  </pic:blipFill>
                  <pic:spPr bwMode="auto">
                    <a:xfrm>
                      <a:off x="0" y="0"/>
                      <a:ext cx="1718727" cy="1870234"/>
                    </a:xfrm>
                    <a:prstGeom prst="rect">
                      <a:avLst/>
                    </a:prstGeom>
                    <a:ln>
                      <a:noFill/>
                    </a:ln>
                    <a:extLst>
                      <a:ext uri="{53640926-AAD7-44D8-BBD7-CCE9431645EC}">
                        <a14:shadowObscured xmlns:a14="http://schemas.microsoft.com/office/drawing/2010/main"/>
                      </a:ext>
                    </a:extLst>
                  </pic:spPr>
                </pic:pic>
              </a:graphicData>
            </a:graphic>
          </wp:inline>
        </w:drawing>
      </w:r>
    </w:p>
    <w:p w14:paraId="63D33717" w14:textId="6DB3F8F9" w:rsidR="001F44C3" w:rsidRDefault="001F44C3" w:rsidP="001F44C3">
      <w:pPr>
        <w:pStyle w:val="ad"/>
        <w:ind w:leftChars="200" w:left="480"/>
        <w:jc w:val="center"/>
        <w:rPr>
          <w:rFonts w:ascii="Arial" w:hAnsi="Arial" w:cs="Arial"/>
          <w:noProof/>
          <w:sz w:val="22"/>
          <w:szCs w:val="18"/>
          <w:lang w:eastAsia="zh-TW"/>
        </w:rPr>
      </w:pPr>
      <w:r w:rsidRPr="00A92F5C">
        <w:rPr>
          <w:rFonts w:ascii="Arial" w:hAnsi="Arial" w:cs="Arial"/>
          <w:noProof/>
          <w:sz w:val="22"/>
          <w:szCs w:val="18"/>
        </w:rPr>
        <w:t xml:space="preserve">Figure </w:t>
      </w:r>
      <w:r w:rsidR="002F7958" w:rsidRPr="00A92F5C">
        <w:rPr>
          <w:rFonts w:ascii="Arial" w:hAnsi="Arial" w:cs="Arial" w:hint="eastAsia"/>
          <w:sz w:val="22"/>
          <w:szCs w:val="18"/>
          <w:lang w:eastAsia="zh-TW"/>
        </w:rPr>
        <w:t>2.2.2.7.3</w:t>
      </w:r>
      <w:r w:rsidRPr="00A92F5C">
        <w:rPr>
          <w:rFonts w:ascii="Arial" w:hAnsi="Arial" w:cs="Arial"/>
          <w:noProof/>
          <w:sz w:val="22"/>
          <w:szCs w:val="18"/>
        </w:rPr>
        <w:t>.</w:t>
      </w:r>
      <w:r w:rsidR="002F7958" w:rsidRPr="00A92F5C">
        <w:rPr>
          <w:rFonts w:ascii="Arial" w:hAnsi="Arial" w:cs="Arial" w:hint="eastAsia"/>
          <w:noProof/>
          <w:sz w:val="22"/>
          <w:szCs w:val="18"/>
          <w:lang w:eastAsia="zh-TW"/>
        </w:rPr>
        <w:t xml:space="preserve"> Flow Char of Image Processing</w:t>
      </w:r>
    </w:p>
    <w:p w14:paraId="7E095BE0" w14:textId="77777777" w:rsidR="00A92F5C" w:rsidRPr="00A92F5C" w:rsidRDefault="00A92F5C" w:rsidP="001F44C3">
      <w:pPr>
        <w:pStyle w:val="ad"/>
        <w:ind w:leftChars="200" w:left="480"/>
        <w:jc w:val="center"/>
        <w:rPr>
          <w:rFonts w:ascii="Arial" w:hAnsi="Arial" w:cs="Arial"/>
          <w:noProof/>
          <w:sz w:val="22"/>
          <w:szCs w:val="18"/>
          <w:lang w:eastAsia="zh-TW"/>
        </w:rPr>
      </w:pPr>
    </w:p>
    <w:p w14:paraId="6A8864F4" w14:textId="3DFFE25F" w:rsidR="009927A5" w:rsidRPr="00255480" w:rsidRDefault="001F44C3" w:rsidP="00255480">
      <w:pPr>
        <w:ind w:leftChars="300" w:left="720"/>
        <w:jc w:val="both"/>
        <w:rPr>
          <w:rFonts w:ascii="Arial" w:hAnsi="Arial" w:cs="Arial"/>
          <w:noProof/>
          <w:lang w:val="en-US"/>
        </w:rPr>
      </w:pPr>
      <w:r w:rsidRPr="00255480">
        <w:rPr>
          <w:rFonts w:ascii="Arial" w:hAnsi="Arial" w:cs="Arial"/>
          <w:noProof/>
        </w:rPr>
        <w:t xml:space="preserve">The flow chart of image processing is manifested in Figure </w:t>
      </w:r>
      <w:r w:rsidR="00D46B0B" w:rsidRPr="00255480">
        <w:rPr>
          <w:rFonts w:ascii="Arial" w:hAnsi="Arial" w:cs="Arial" w:hint="eastAsia"/>
          <w:noProof/>
          <w:lang w:eastAsia="zh-TW"/>
        </w:rPr>
        <w:t>2.2.2.7.3</w:t>
      </w:r>
      <w:r w:rsidRPr="00255480">
        <w:rPr>
          <w:rFonts w:ascii="Arial" w:hAnsi="Arial" w:cs="Arial"/>
          <w:noProof/>
        </w:rPr>
        <w:t xml:space="preserve">. The image </w:t>
      </w:r>
      <w:r w:rsidR="000C17EC" w:rsidRPr="00255480">
        <w:rPr>
          <w:rFonts w:ascii="Arial" w:hAnsi="Arial" w:cs="Arial" w:hint="eastAsia"/>
          <w:noProof/>
          <w:lang w:eastAsia="zh-TW"/>
        </w:rPr>
        <w:t xml:space="preserve">in the left </w:t>
      </w:r>
      <w:r w:rsidRPr="00255480">
        <w:rPr>
          <w:rFonts w:ascii="Arial" w:hAnsi="Arial" w:cs="Arial"/>
          <w:noProof/>
        </w:rPr>
        <w:t xml:space="preserve">is the captured frame from the camera, and each frame is analysised by the same method discussed in </w:t>
      </w:r>
      <w:r w:rsidR="00501F78" w:rsidRPr="00255480">
        <w:rPr>
          <w:rFonts w:ascii="Arial" w:hAnsi="Arial" w:cs="Arial" w:hint="eastAsia"/>
          <w:noProof/>
          <w:lang w:eastAsia="zh-TW"/>
        </w:rPr>
        <w:t>2.2.2.</w:t>
      </w:r>
      <w:r w:rsidR="00D83ECD" w:rsidRPr="00255480">
        <w:rPr>
          <w:rFonts w:ascii="Arial" w:hAnsi="Arial" w:cs="Arial" w:hint="eastAsia"/>
          <w:noProof/>
          <w:lang w:eastAsia="zh-TW"/>
        </w:rPr>
        <w:t>2</w:t>
      </w:r>
      <w:r w:rsidRPr="00255480">
        <w:rPr>
          <w:rFonts w:ascii="Arial" w:hAnsi="Arial" w:cs="Arial"/>
          <w:noProof/>
        </w:rPr>
        <w:t xml:space="preserve">. After the process of hand </w:t>
      </w:r>
      <w:r w:rsidR="00D83ECD" w:rsidRPr="00255480">
        <w:rPr>
          <w:rFonts w:ascii="Arial" w:hAnsi="Arial" w:cs="Arial" w:hint="eastAsia"/>
          <w:noProof/>
          <w:lang w:eastAsia="zh-TW"/>
        </w:rPr>
        <w:t>idemtification</w:t>
      </w:r>
      <w:r w:rsidRPr="00255480">
        <w:rPr>
          <w:rFonts w:ascii="Arial" w:hAnsi="Arial" w:cs="Arial"/>
          <w:noProof/>
        </w:rPr>
        <w:t xml:space="preserve">, the image is </w:t>
      </w:r>
      <w:r w:rsidR="00B344E9" w:rsidRPr="00255480">
        <w:rPr>
          <w:rFonts w:ascii="Arial" w:hAnsi="Arial" w:cs="Arial" w:hint="eastAsia"/>
          <w:noProof/>
          <w:lang w:eastAsia="zh-TW"/>
        </w:rPr>
        <w:t xml:space="preserve">then </w:t>
      </w:r>
      <w:r w:rsidRPr="00255480">
        <w:rPr>
          <w:rFonts w:ascii="Arial" w:hAnsi="Arial" w:cs="Arial"/>
          <w:noProof/>
        </w:rPr>
        <w:t>resized and cropped using OpenCV based on the bounding box edge gained from the return variable “hands” from hand detection module. Therefore, the region of detected hand is isolated and normalised</w:t>
      </w:r>
      <w:r w:rsidR="00D13169" w:rsidRPr="00255480">
        <w:rPr>
          <w:rFonts w:ascii="Arial" w:hAnsi="Arial" w:cs="Arial" w:hint="eastAsia"/>
          <w:noProof/>
          <w:lang w:eastAsia="zh-TW"/>
        </w:rPr>
        <w:t xml:space="preserve"> </w:t>
      </w:r>
      <w:r w:rsidR="00D13169" w:rsidRPr="00255480">
        <w:rPr>
          <w:rFonts w:ascii="Arial" w:hAnsi="Arial" w:cs="Arial"/>
          <w:noProof/>
          <w:lang w:eastAsia="zh-TW"/>
        </w:rPr>
        <w:fldChar w:fldCharType="begin"/>
      </w:r>
      <w:r w:rsidR="00D13169" w:rsidRPr="00255480">
        <w:rPr>
          <w:rFonts w:ascii="Arial" w:hAnsi="Arial" w:cs="Arial"/>
          <w:noProof/>
          <w:lang w:eastAsia="zh-TW"/>
        </w:rPr>
        <w:instrText xml:space="preserve"> ADDIN EN.CITE &lt;EndNote&gt;&lt;Cite&gt;&lt;Author&gt;N.&lt;/Author&gt;&lt;Year&gt;2023&lt;/Year&gt;&lt;IDText&gt;Real-Time Hand Gesture Recognition with Voice Conversion for Deaf and Dumb&lt;/IDText&gt;&lt;DisplayText&gt;[44]&lt;/DisplayText&gt;&lt;record&gt;&lt;dates&gt;&lt;pub-dates&gt;&lt;date&gt;18-19 Aug. 2023&lt;/date&gt;&lt;/pub-dates&gt;&lt;year&gt;2023&lt;/year&gt;&lt;/dates&gt;&lt;isbn&gt;2771-1358&lt;/isbn&gt;&lt;titles&gt;&lt;title&gt;Real-Time Hand Gesture Recognition with Voice Conversion for Deaf and Dumb&lt;/title&gt;&lt;secondary-title&gt;2023 7th International Conference On Computing, Communication, Control And Automation (ICCUBEA)&lt;/secondary-title&gt;&lt;alt-title&gt;2023 7th International Conference On Computing, Communication, Control And Automation (ICCUBEA)&lt;/alt-title&gt;&lt;/titles&gt;&lt;pages&gt;1-7&lt;/pages&gt;&lt;contributors&gt;&lt;authors&gt;&lt;author&gt;N. Rajule&lt;/author&gt;&lt;author&gt;S. Pawar&lt;/author&gt;&lt;author&gt;S. Jadhav&lt;/author&gt;&lt;author&gt;U. Jambhulkar&lt;/author&gt;&lt;author&gt;D. Kapse&lt;/author&gt;&lt;author&gt;O. Kanthale&lt;/author&gt;&lt;/authors&gt;&lt;/contributors&gt;&lt;added-date format="utc"&gt;1714739691&lt;/added-date&gt;&lt;ref-type name="Conference Proceeding"&gt;10&lt;/ref-type&gt;&lt;rec-number&gt;64&lt;/rec-number&gt;&lt;last-updated-date format="utc"&gt;1714739691&lt;/last-updated-date&gt;&lt;electronic-resource-num&gt;10.1109/ICCUBEA58933.2023.10392183&lt;/electronic-resource-num&gt;&lt;/record&gt;&lt;/Cite&gt;&lt;/EndNote&gt;</w:instrText>
      </w:r>
      <w:r w:rsidR="00D13169" w:rsidRPr="00255480">
        <w:rPr>
          <w:rFonts w:ascii="Arial" w:hAnsi="Arial" w:cs="Arial"/>
          <w:noProof/>
          <w:lang w:eastAsia="zh-TW"/>
        </w:rPr>
        <w:fldChar w:fldCharType="separate"/>
      </w:r>
      <w:r w:rsidR="00D13169" w:rsidRPr="00255480">
        <w:rPr>
          <w:rFonts w:ascii="Arial" w:hAnsi="Arial" w:cs="Arial"/>
          <w:noProof/>
          <w:lang w:eastAsia="zh-TW"/>
        </w:rPr>
        <w:t>[44]</w:t>
      </w:r>
      <w:r w:rsidR="00D13169" w:rsidRPr="00255480">
        <w:rPr>
          <w:rFonts w:ascii="Arial" w:hAnsi="Arial" w:cs="Arial"/>
          <w:noProof/>
          <w:lang w:eastAsia="zh-TW"/>
        </w:rPr>
        <w:fldChar w:fldCharType="end"/>
      </w:r>
      <w:r w:rsidR="00D13169" w:rsidRPr="00255480">
        <w:rPr>
          <w:rFonts w:ascii="Arial" w:hAnsi="Arial" w:cs="Arial" w:hint="eastAsia"/>
          <w:noProof/>
          <w:lang w:eastAsia="zh-TW"/>
        </w:rPr>
        <w:t>.</w:t>
      </w:r>
      <w:r w:rsidRPr="00255480">
        <w:rPr>
          <w:rFonts w:ascii="Arial" w:hAnsi="Arial" w:cs="Arial"/>
          <w:noProof/>
        </w:rPr>
        <w:t xml:space="preserve"> The cropped image is displayed in the middle image of Figure </w:t>
      </w:r>
      <w:r w:rsidR="00B613B5" w:rsidRPr="00255480">
        <w:rPr>
          <w:rFonts w:ascii="Arial" w:hAnsi="Arial" w:cs="Arial" w:hint="eastAsia"/>
          <w:lang w:eastAsia="zh-TW"/>
        </w:rPr>
        <w:t>2.2.2.7.3</w:t>
      </w:r>
      <w:r w:rsidRPr="00255480">
        <w:rPr>
          <w:rFonts w:ascii="Arial" w:hAnsi="Arial" w:cs="Arial"/>
          <w:noProof/>
        </w:rPr>
        <w:t xml:space="preserve">, and the right image of Figure </w:t>
      </w:r>
      <w:r w:rsidR="00DA2B0A" w:rsidRPr="00255480">
        <w:rPr>
          <w:rFonts w:ascii="Arial" w:hAnsi="Arial" w:cs="Arial" w:hint="eastAsia"/>
          <w:lang w:eastAsia="zh-TW"/>
        </w:rPr>
        <w:t>2.2.2.7.3</w:t>
      </w:r>
      <w:r w:rsidRPr="00255480">
        <w:rPr>
          <w:rFonts w:ascii="Arial" w:hAnsi="Arial" w:cs="Arial"/>
          <w:noProof/>
        </w:rPr>
        <w:t xml:space="preserve"> is the combination of white background image and the processed image.</w:t>
      </w:r>
      <w:r w:rsidR="008D7B4D" w:rsidRPr="00255480">
        <w:rPr>
          <w:rFonts w:ascii="Arial" w:hAnsi="Arial" w:cs="Arial" w:hint="eastAsia"/>
          <w:noProof/>
          <w:lang w:eastAsia="zh-TW"/>
        </w:rPr>
        <w:t xml:space="preserve"> </w:t>
      </w:r>
    </w:p>
    <w:p w14:paraId="2DBFFD9E" w14:textId="77777777" w:rsidR="001F44C3" w:rsidRPr="006578BD" w:rsidRDefault="001F44C3" w:rsidP="001F44C3">
      <w:pPr>
        <w:pStyle w:val="ad"/>
        <w:ind w:leftChars="600" w:left="1440"/>
        <w:rPr>
          <w:rFonts w:ascii="Arial" w:hAnsi="Arial" w:cs="Arial"/>
          <w:lang w:val="en-US"/>
        </w:rPr>
      </w:pPr>
    </w:p>
    <w:p w14:paraId="23EAB80D" w14:textId="77777777" w:rsidR="00FE7EC3" w:rsidRDefault="001F44C3" w:rsidP="00FE7EC3">
      <w:pPr>
        <w:pStyle w:val="ad"/>
        <w:numPr>
          <w:ilvl w:val="0"/>
          <w:numId w:val="4"/>
        </w:numPr>
        <w:spacing w:after="160" w:line="278" w:lineRule="auto"/>
        <w:rPr>
          <w:rFonts w:ascii="Arial" w:hAnsi="Arial" w:cs="Arial"/>
          <w:b/>
          <w:bCs/>
        </w:rPr>
      </w:pPr>
      <w:r w:rsidRPr="00A676CA">
        <w:rPr>
          <w:rFonts w:ascii="Arial" w:hAnsi="Arial" w:cs="Arial"/>
          <w:b/>
          <w:bCs/>
        </w:rPr>
        <w:t>Data Model Training</w:t>
      </w:r>
    </w:p>
    <w:p w14:paraId="223A795F" w14:textId="05FBB210" w:rsidR="00255480" w:rsidRPr="00FE7EC3" w:rsidRDefault="00F025BF" w:rsidP="00FE7EC3">
      <w:pPr>
        <w:pStyle w:val="ad"/>
        <w:spacing w:after="160" w:line="278" w:lineRule="auto"/>
        <w:ind w:left="480"/>
        <w:rPr>
          <w:rFonts w:ascii="Arial" w:hAnsi="Arial" w:cs="Arial"/>
          <w:b/>
          <w:bCs/>
        </w:rPr>
      </w:pPr>
      <w:r w:rsidRPr="00FE7EC3">
        <w:rPr>
          <w:rFonts w:ascii="Arial" w:hAnsi="Arial" w:cs="Arial"/>
          <w:lang w:val="en-US"/>
        </w:rPr>
        <w:t xml:space="preserve">Teachable Machine contains convolutional, pooling, and full connectivity </w:t>
      </w:r>
      <w:r w:rsidR="00223AF5" w:rsidRPr="00FE7EC3">
        <w:rPr>
          <w:rFonts w:ascii="Arial" w:hAnsi="Arial" w:cs="Arial"/>
          <w:lang w:val="en-US"/>
        </w:rPr>
        <w:fldChar w:fldCharType="begin"/>
      </w:r>
      <w:r w:rsidR="00223AF5" w:rsidRPr="00FE7EC3">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223AF5" w:rsidRPr="00FE7EC3">
        <w:rPr>
          <w:rFonts w:ascii="Arial" w:hAnsi="Arial" w:cs="Arial"/>
          <w:lang w:val="en-US"/>
        </w:rPr>
        <w:fldChar w:fldCharType="separate"/>
      </w:r>
      <w:r w:rsidR="00223AF5" w:rsidRPr="00FE7EC3">
        <w:rPr>
          <w:rFonts w:ascii="Arial" w:hAnsi="Arial" w:cs="Arial"/>
          <w:noProof/>
          <w:lang w:val="en-US"/>
        </w:rPr>
        <w:t>[54]</w:t>
      </w:r>
      <w:r w:rsidR="00223AF5" w:rsidRPr="00FE7EC3">
        <w:rPr>
          <w:rFonts w:ascii="Arial" w:hAnsi="Arial" w:cs="Arial"/>
          <w:lang w:val="en-US"/>
        </w:rPr>
        <w:fldChar w:fldCharType="end"/>
      </w:r>
      <w:r w:rsidRPr="00FE7EC3">
        <w:rPr>
          <w:rFonts w:ascii="Arial" w:hAnsi="Arial" w:cs="Arial"/>
          <w:lang w:val="en-US"/>
        </w:rPr>
        <w:t xml:space="preserve">, and can be used to train a machine-learning model to recognize the customized gestures imported by the user. In the training process, the libraries such as TensorFlow, Matplotlib, </w:t>
      </w:r>
      <w:proofErr w:type="spellStart"/>
      <w:r w:rsidRPr="00FE7EC3">
        <w:rPr>
          <w:rFonts w:ascii="Arial" w:hAnsi="Arial" w:cs="Arial"/>
          <w:lang w:val="en-US"/>
        </w:rPr>
        <w:t>MediaPipe</w:t>
      </w:r>
      <w:proofErr w:type="spellEnd"/>
      <w:r w:rsidRPr="00FE7EC3">
        <w:rPr>
          <w:rFonts w:ascii="Arial" w:hAnsi="Arial" w:cs="Arial"/>
          <w:lang w:val="en-US"/>
        </w:rPr>
        <w:t xml:space="preserve">, OpenCV, and </w:t>
      </w:r>
      <w:proofErr w:type="spellStart"/>
      <w:r w:rsidRPr="00FE7EC3">
        <w:rPr>
          <w:rFonts w:ascii="Arial" w:hAnsi="Arial" w:cs="Arial"/>
          <w:lang w:val="en-US"/>
        </w:rPr>
        <w:t>CVZone</w:t>
      </w:r>
      <w:proofErr w:type="spellEnd"/>
      <w:r w:rsidRPr="00FE7EC3">
        <w:rPr>
          <w:rFonts w:ascii="Arial" w:hAnsi="Arial" w:cs="Arial"/>
          <w:lang w:val="en-US"/>
        </w:rPr>
        <w:t xml:space="preserve"> </w:t>
      </w:r>
      <w:r w:rsidR="00223AF5" w:rsidRPr="00FE7EC3">
        <w:rPr>
          <w:rFonts w:ascii="Arial" w:hAnsi="Arial" w:cs="Arial"/>
          <w:lang w:val="en-US"/>
        </w:rPr>
        <w:fldChar w:fldCharType="begin"/>
      </w:r>
      <w:r w:rsidR="00223AF5" w:rsidRPr="00FE7EC3">
        <w:rPr>
          <w:rFonts w:ascii="Arial" w:hAnsi="Arial" w:cs="Arial"/>
          <w:lang w:val="en-US"/>
        </w:rPr>
        <w:instrText xml:space="preserve"> ADDIN EN.CITE &lt;EndNote&gt;&lt;Cite&gt;&lt;Author&gt;N.&lt;/Author&gt;&lt;Year&gt;2023&lt;/Year&gt;&lt;IDText&gt;Real-Time Hand Gesture Recognition with Voice Conversion for Deaf and Dumb&lt;/IDText&gt;&lt;DisplayText&gt;[44]&lt;/DisplayText&gt;&lt;record&gt;&lt;dates&gt;&lt;pub-dates&gt;&lt;date&gt;18-19 Aug. 2023&lt;/date&gt;&lt;/pub-dates&gt;&lt;year&gt;2023&lt;/year&gt;&lt;/dates&gt;&lt;isbn&gt;2771-1358&lt;/isbn&gt;&lt;titles&gt;&lt;title&gt;Real-Time Hand Gesture Recognition with Voice Conversion for Deaf and Dumb&lt;/title&gt;&lt;secondary-title&gt;2023 7th International Conference On Computing, Communication, Control And Automation (ICCUBEA)&lt;/secondary-title&gt;&lt;alt-title&gt;2023 7th International Conference On Computing, Communication, Control And Automation (ICCUBEA)&lt;/alt-title&gt;&lt;/titles&gt;&lt;pages&gt;1-7&lt;/pages&gt;&lt;contributors&gt;&lt;authors&gt;&lt;author&gt;N. Rajule&lt;/author&gt;&lt;author&gt;S. Pawar&lt;/author&gt;&lt;author&gt;S. Jadhav&lt;/author&gt;&lt;author&gt;U. Jambhulkar&lt;/author&gt;&lt;author&gt;D. Kapse&lt;/author&gt;&lt;author&gt;O. Kanthale&lt;/author&gt;&lt;/authors&gt;&lt;/contributors&gt;&lt;added-date format="utc"&gt;1714739691&lt;/added-date&gt;&lt;ref-type name="Conference Proceeding"&gt;10&lt;/ref-type&gt;&lt;rec-number&gt;64&lt;/rec-number&gt;&lt;last-updated-date format="utc"&gt;1714739691&lt;/last-updated-date&gt;&lt;electronic-resource-num&gt;10.1109/ICCUBEA58933.2023.10392183&lt;/electronic-resource-num&gt;&lt;/record&gt;&lt;/Cite&gt;&lt;/EndNote&gt;</w:instrText>
      </w:r>
      <w:r w:rsidR="00223AF5" w:rsidRPr="00FE7EC3">
        <w:rPr>
          <w:rFonts w:ascii="Arial" w:hAnsi="Arial" w:cs="Arial"/>
          <w:lang w:val="en-US"/>
        </w:rPr>
        <w:fldChar w:fldCharType="separate"/>
      </w:r>
      <w:r w:rsidR="00223AF5" w:rsidRPr="00FE7EC3">
        <w:rPr>
          <w:rFonts w:ascii="Arial" w:hAnsi="Arial" w:cs="Arial"/>
          <w:noProof/>
          <w:lang w:val="en-US"/>
        </w:rPr>
        <w:t>[44]</w:t>
      </w:r>
      <w:r w:rsidR="00223AF5" w:rsidRPr="00FE7EC3">
        <w:rPr>
          <w:rFonts w:ascii="Arial" w:hAnsi="Arial" w:cs="Arial"/>
          <w:lang w:val="en-US"/>
        </w:rPr>
        <w:fldChar w:fldCharType="end"/>
      </w:r>
      <w:r w:rsidRPr="00FE7EC3">
        <w:rPr>
          <w:rFonts w:ascii="Arial" w:hAnsi="Arial" w:cs="Arial"/>
          <w:lang w:val="en-US"/>
        </w:rPr>
        <w:t xml:space="preserve"> is used to identify characteristics of edges, textures, and shapes from the image. After the training process is completed, the user can utilize the pre-trained model file "keras_model.h5", and index file "labels.txt" to identify the customized gestures imported by the users from the captured image and the classifier made by </w:t>
      </w:r>
      <w:proofErr w:type="spellStart"/>
      <w:r w:rsidRPr="00FE7EC3">
        <w:rPr>
          <w:rFonts w:ascii="Arial" w:hAnsi="Arial" w:cs="Arial"/>
          <w:lang w:val="en-US"/>
        </w:rPr>
        <w:t>CVZone</w:t>
      </w:r>
      <w:proofErr w:type="spellEnd"/>
      <w:r w:rsidRPr="00FE7EC3">
        <w:rPr>
          <w:rFonts w:ascii="Arial" w:hAnsi="Arial" w:cs="Arial"/>
          <w:lang w:val="en-US"/>
        </w:rPr>
        <w:t xml:space="preserve"> can return the prediction to </w:t>
      </w:r>
      <w:proofErr w:type="spellStart"/>
      <w:r w:rsidRPr="00FE7EC3">
        <w:rPr>
          <w:rFonts w:ascii="Arial" w:hAnsi="Arial" w:cs="Arial"/>
          <w:lang w:val="en-US"/>
        </w:rPr>
        <w:t>recognise</w:t>
      </w:r>
      <w:proofErr w:type="spellEnd"/>
      <w:r w:rsidRPr="00FE7EC3">
        <w:rPr>
          <w:rFonts w:ascii="Arial" w:hAnsi="Arial" w:cs="Arial"/>
          <w:lang w:val="en-US"/>
        </w:rPr>
        <w:t xml:space="preserve"> the specific gestures </w:t>
      </w:r>
      <w:r w:rsidR="00223AF5" w:rsidRPr="00FE7EC3">
        <w:rPr>
          <w:rFonts w:ascii="Arial" w:hAnsi="Arial" w:cs="Arial"/>
          <w:lang w:val="en-US"/>
        </w:rPr>
        <w:fldChar w:fldCharType="begin"/>
      </w:r>
      <w:r w:rsidR="00223AF5" w:rsidRPr="00FE7EC3">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223AF5" w:rsidRPr="00FE7EC3">
        <w:rPr>
          <w:rFonts w:ascii="Arial" w:hAnsi="Arial" w:cs="Arial"/>
          <w:lang w:val="en-US"/>
        </w:rPr>
        <w:fldChar w:fldCharType="separate"/>
      </w:r>
      <w:r w:rsidR="00223AF5" w:rsidRPr="00FE7EC3">
        <w:rPr>
          <w:rFonts w:ascii="Arial" w:hAnsi="Arial" w:cs="Arial"/>
          <w:noProof/>
          <w:lang w:val="en-US"/>
        </w:rPr>
        <w:t>[54]</w:t>
      </w:r>
      <w:r w:rsidR="00223AF5" w:rsidRPr="00FE7EC3">
        <w:rPr>
          <w:rFonts w:ascii="Arial" w:hAnsi="Arial" w:cs="Arial"/>
          <w:lang w:val="en-US"/>
        </w:rPr>
        <w:fldChar w:fldCharType="end"/>
      </w:r>
      <w:r w:rsidRPr="00FE7EC3">
        <w:rPr>
          <w:rFonts w:ascii="Arial" w:hAnsi="Arial" w:cs="Arial"/>
          <w:lang w:val="en-US"/>
        </w:rPr>
        <w:t>.</w:t>
      </w:r>
    </w:p>
    <w:p w14:paraId="278BDDA4" w14:textId="77777777" w:rsidR="00582F56" w:rsidRDefault="00582F56" w:rsidP="00255480">
      <w:pPr>
        <w:ind w:left="480"/>
        <w:jc w:val="both"/>
        <w:rPr>
          <w:rFonts w:ascii="Arial" w:hAnsi="Arial" w:cs="Arial"/>
          <w:lang w:val="en-US" w:eastAsia="zh-TW"/>
        </w:rPr>
      </w:pPr>
    </w:p>
    <w:p w14:paraId="34DC599A" w14:textId="31E7BC95" w:rsidR="001F44C3" w:rsidRPr="008A20B8" w:rsidRDefault="001F44C3" w:rsidP="008A20B8">
      <w:pPr>
        <w:ind w:firstLine="480"/>
        <w:jc w:val="both"/>
        <w:rPr>
          <w:rFonts w:ascii="Arial" w:hAnsi="Arial" w:cs="Arial"/>
          <w:lang w:val="en-US"/>
        </w:rPr>
      </w:pPr>
      <w:r w:rsidRPr="008A20B8">
        <w:rPr>
          <w:rFonts w:ascii="Arial" w:hAnsi="Arial" w:cs="Arial"/>
          <w:b/>
          <w:bCs/>
          <w:lang w:val="en-US"/>
        </w:rPr>
        <w:lastRenderedPageBreak/>
        <w:t>Convolutional Neural Network (CNN) architecture:</w:t>
      </w:r>
    </w:p>
    <w:p w14:paraId="046649E8" w14:textId="77777777" w:rsidR="001F44C3" w:rsidRPr="006578BD" w:rsidRDefault="001F44C3" w:rsidP="001F44C3">
      <w:pPr>
        <w:jc w:val="center"/>
        <w:rPr>
          <w:rFonts w:ascii="Arial" w:hAnsi="Arial" w:cs="Arial"/>
          <w:lang w:val="en-US"/>
        </w:rPr>
      </w:pPr>
      <w:r w:rsidRPr="006578BD">
        <w:rPr>
          <w:rFonts w:ascii="Arial" w:hAnsi="Arial" w:cs="Arial"/>
          <w:noProof/>
        </w:rPr>
        <w:drawing>
          <wp:inline distT="0" distB="0" distL="0" distR="0" wp14:anchorId="7072544A" wp14:editId="6D187F22">
            <wp:extent cx="4161885" cy="2216506"/>
            <wp:effectExtent l="0" t="0" r="0" b="0"/>
            <wp:docPr id="458970713" name="圖片 1" descr="一張含有 圖表, 寫生, 行, 方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970713" name="圖片 1" descr="一張含有 圖表, 寫生, 行, 方案 的圖片&#10;&#10;自動產生的描述"/>
                    <pic:cNvPicPr/>
                  </pic:nvPicPr>
                  <pic:blipFill>
                    <a:blip r:embed="rId32"/>
                    <a:stretch>
                      <a:fillRect/>
                    </a:stretch>
                  </pic:blipFill>
                  <pic:spPr>
                    <a:xfrm>
                      <a:off x="0" y="0"/>
                      <a:ext cx="4171072" cy="2221399"/>
                    </a:xfrm>
                    <a:prstGeom prst="rect">
                      <a:avLst/>
                    </a:prstGeom>
                  </pic:spPr>
                </pic:pic>
              </a:graphicData>
            </a:graphic>
          </wp:inline>
        </w:drawing>
      </w:r>
    </w:p>
    <w:p w14:paraId="632DFE67" w14:textId="04D30BDD" w:rsidR="001F44C3" w:rsidRDefault="001F44C3" w:rsidP="001F44C3">
      <w:pPr>
        <w:jc w:val="center"/>
        <w:rPr>
          <w:rFonts w:ascii="Arial" w:hAnsi="Arial" w:cs="Arial"/>
          <w:sz w:val="22"/>
          <w:szCs w:val="18"/>
          <w:lang w:val="en-US" w:eastAsia="zh-TW"/>
        </w:rPr>
      </w:pPr>
      <w:r w:rsidRPr="00A676CA">
        <w:rPr>
          <w:rFonts w:ascii="Arial" w:hAnsi="Arial" w:cs="Arial"/>
          <w:sz w:val="22"/>
          <w:szCs w:val="18"/>
          <w:lang w:val="en-US"/>
        </w:rPr>
        <w:t xml:space="preserve">Figure </w:t>
      </w:r>
      <w:r w:rsidR="002714AC" w:rsidRPr="00A676CA">
        <w:rPr>
          <w:rFonts w:ascii="Arial" w:hAnsi="Arial" w:cs="Arial" w:hint="eastAsia"/>
          <w:sz w:val="22"/>
          <w:szCs w:val="18"/>
          <w:lang w:eastAsia="zh-TW"/>
        </w:rPr>
        <w:t>2.2.2.7.4</w:t>
      </w:r>
      <w:r w:rsidRPr="00A676CA">
        <w:rPr>
          <w:rFonts w:ascii="Arial" w:hAnsi="Arial" w:cs="Arial"/>
          <w:sz w:val="22"/>
          <w:szCs w:val="18"/>
          <w:lang w:val="en-US"/>
        </w:rPr>
        <w:t>.</w:t>
      </w:r>
      <w:r w:rsidR="00461616" w:rsidRPr="00A676CA">
        <w:rPr>
          <w:rFonts w:ascii="Arial" w:hAnsi="Arial" w:cs="Arial" w:hint="eastAsia"/>
          <w:sz w:val="22"/>
          <w:szCs w:val="18"/>
          <w:lang w:val="en-US" w:eastAsia="zh-TW"/>
        </w:rPr>
        <w:t xml:space="preserve"> </w:t>
      </w:r>
      <w:r w:rsidR="00461616" w:rsidRPr="00A676CA">
        <w:rPr>
          <w:rFonts w:ascii="Arial" w:hAnsi="Arial" w:cs="Arial"/>
          <w:sz w:val="22"/>
          <w:szCs w:val="18"/>
          <w:lang w:val="en-US"/>
        </w:rPr>
        <w:t>Convolutional Neural Networks (CNN)</w:t>
      </w:r>
      <w:r w:rsidR="00461616" w:rsidRPr="00A676CA">
        <w:rPr>
          <w:rFonts w:ascii="Arial" w:hAnsi="Arial" w:cs="Arial" w:hint="eastAsia"/>
          <w:sz w:val="22"/>
          <w:szCs w:val="18"/>
          <w:lang w:val="en-US" w:eastAsia="zh-TW"/>
        </w:rPr>
        <w:t xml:space="preserve"> </w:t>
      </w:r>
      <w:r w:rsidR="00461616" w:rsidRPr="00A676CA">
        <w:rPr>
          <w:rFonts w:ascii="Arial" w:hAnsi="Arial" w:cs="Arial"/>
          <w:sz w:val="22"/>
          <w:szCs w:val="18"/>
          <w:lang w:val="en-US" w:eastAsia="zh-TW"/>
        </w:rPr>
        <w:t>architecture</w:t>
      </w:r>
      <w:r w:rsidR="00141A5A" w:rsidRPr="00A676CA">
        <w:rPr>
          <w:rFonts w:ascii="Arial" w:hAnsi="Arial" w:cs="Arial" w:hint="eastAsia"/>
          <w:sz w:val="22"/>
          <w:szCs w:val="18"/>
          <w:lang w:val="en-US" w:eastAsia="zh-TW"/>
        </w:rPr>
        <w:t xml:space="preserve"> </w:t>
      </w:r>
      <w:r w:rsidR="00141A5A" w:rsidRPr="00A676CA">
        <w:rPr>
          <w:rFonts w:ascii="Arial" w:hAnsi="Arial" w:cs="Arial"/>
          <w:sz w:val="22"/>
          <w:szCs w:val="18"/>
          <w:lang w:val="en-US" w:eastAsia="zh-TW"/>
        </w:rPr>
        <w:fldChar w:fldCharType="begin"/>
      </w:r>
      <w:r w:rsidR="00141A5A" w:rsidRPr="00A676CA">
        <w:rPr>
          <w:rFonts w:ascii="Arial" w:hAnsi="Arial" w:cs="Arial"/>
          <w:sz w:val="22"/>
          <w:szCs w:val="18"/>
          <w:lang w:val="en-US" w:eastAsia="zh-TW"/>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141A5A" w:rsidRPr="00A676CA">
        <w:rPr>
          <w:rFonts w:ascii="Arial" w:hAnsi="Arial" w:cs="Arial"/>
          <w:sz w:val="22"/>
          <w:szCs w:val="18"/>
          <w:lang w:val="en-US" w:eastAsia="zh-TW"/>
        </w:rPr>
        <w:fldChar w:fldCharType="separate"/>
      </w:r>
      <w:r w:rsidR="00141A5A" w:rsidRPr="00A676CA">
        <w:rPr>
          <w:rFonts w:ascii="Arial" w:hAnsi="Arial" w:cs="Arial"/>
          <w:noProof/>
          <w:sz w:val="22"/>
          <w:szCs w:val="18"/>
          <w:lang w:val="en-US" w:eastAsia="zh-TW"/>
        </w:rPr>
        <w:t>[54]</w:t>
      </w:r>
      <w:r w:rsidR="00141A5A" w:rsidRPr="00A676CA">
        <w:rPr>
          <w:rFonts w:ascii="Arial" w:hAnsi="Arial" w:cs="Arial"/>
          <w:sz w:val="22"/>
          <w:szCs w:val="18"/>
          <w:lang w:val="en-US" w:eastAsia="zh-TW"/>
        </w:rPr>
        <w:fldChar w:fldCharType="end"/>
      </w:r>
    </w:p>
    <w:p w14:paraId="2E202133" w14:textId="77777777" w:rsidR="00B1601B" w:rsidRPr="00A676CA" w:rsidRDefault="00B1601B" w:rsidP="001F44C3">
      <w:pPr>
        <w:jc w:val="center"/>
        <w:rPr>
          <w:rFonts w:ascii="Arial" w:hAnsi="Arial" w:cs="Arial"/>
          <w:sz w:val="22"/>
          <w:szCs w:val="18"/>
          <w:lang w:val="en-US" w:eastAsia="zh-TW"/>
        </w:rPr>
      </w:pPr>
    </w:p>
    <w:p w14:paraId="7685AD4D" w14:textId="6AFA0AFB" w:rsidR="001F44C3" w:rsidRPr="006578BD" w:rsidRDefault="001F44C3" w:rsidP="00255480">
      <w:pPr>
        <w:ind w:left="720"/>
        <w:jc w:val="both"/>
        <w:rPr>
          <w:rFonts w:ascii="Arial" w:hAnsi="Arial" w:cs="Arial"/>
          <w:lang w:val="en-US"/>
        </w:rPr>
      </w:pPr>
      <w:r w:rsidRPr="00E87867">
        <w:rPr>
          <w:rFonts w:ascii="Arial" w:hAnsi="Arial" w:cs="Arial"/>
          <w:lang w:val="en-US"/>
        </w:rPr>
        <w:t xml:space="preserve">Convolutional Neural Networks (CNN) are widely used for image identification, analyzing spatial connections and patterns </w:t>
      </w:r>
      <w:r w:rsidR="00D53191" w:rsidRPr="00E87867">
        <w:rPr>
          <w:rFonts w:ascii="Arial" w:hAnsi="Arial" w:cs="Arial"/>
          <w:lang w:val="en-US"/>
        </w:rPr>
        <w:fldChar w:fldCharType="begin"/>
      </w:r>
      <w:r w:rsidR="00D53191" w:rsidRPr="00E87867">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D53191" w:rsidRPr="00E87867">
        <w:rPr>
          <w:rFonts w:ascii="Arial" w:hAnsi="Arial" w:cs="Arial"/>
          <w:lang w:val="en-US"/>
        </w:rPr>
        <w:fldChar w:fldCharType="separate"/>
      </w:r>
      <w:r w:rsidR="00D53191" w:rsidRPr="00E87867">
        <w:rPr>
          <w:rFonts w:ascii="Arial" w:hAnsi="Arial" w:cs="Arial"/>
          <w:noProof/>
          <w:lang w:val="en-US"/>
        </w:rPr>
        <w:t>[54]</w:t>
      </w:r>
      <w:r w:rsidR="00D53191" w:rsidRPr="00E87867">
        <w:rPr>
          <w:rFonts w:ascii="Arial" w:hAnsi="Arial" w:cs="Arial"/>
          <w:lang w:val="en-US"/>
        </w:rPr>
        <w:fldChar w:fldCharType="end"/>
      </w:r>
      <w:r w:rsidRPr="00E87867">
        <w:rPr>
          <w:rFonts w:ascii="Arial" w:hAnsi="Arial" w:cs="Arial"/>
          <w:lang w:val="en-US"/>
        </w:rPr>
        <w:t xml:space="preserve">. The structure of CNN networks consists of layers for convolution, </w:t>
      </w:r>
      <w:proofErr w:type="gramStart"/>
      <w:r w:rsidRPr="00E87867">
        <w:rPr>
          <w:rFonts w:ascii="Arial" w:hAnsi="Arial" w:cs="Arial"/>
          <w:lang w:val="en-US"/>
        </w:rPr>
        <w:t>pooling</w:t>
      </w:r>
      <w:proofErr w:type="gramEnd"/>
      <w:r w:rsidRPr="00E87867">
        <w:rPr>
          <w:rFonts w:ascii="Arial" w:hAnsi="Arial" w:cs="Arial"/>
          <w:lang w:val="en-US"/>
        </w:rPr>
        <w:t xml:space="preserve"> and full connectivity. Teachable Machine trains the model input by the users using a comprehensive neural network configuration comprising 28 CNN layers as shown in Figure </w:t>
      </w:r>
      <w:r w:rsidR="00D53191" w:rsidRPr="00E87867">
        <w:rPr>
          <w:rFonts w:ascii="Arial" w:hAnsi="Arial" w:cs="Arial" w:hint="eastAsia"/>
          <w:lang w:eastAsia="zh-TW"/>
        </w:rPr>
        <w:t>2.2.2.7.4</w:t>
      </w:r>
      <w:r w:rsidRPr="00E87867">
        <w:rPr>
          <w:rFonts w:ascii="Arial" w:hAnsi="Arial" w:cs="Arial"/>
          <w:lang w:val="en-US"/>
        </w:rPr>
        <w:t xml:space="preserve">. Based on the input data from the user, the process automatically optimizes the network structure and setting so that the user can concentrate on analyzing data and results and the system manages the technical details simultaneously </w:t>
      </w:r>
      <w:r w:rsidR="00DB5F41" w:rsidRPr="00E87867">
        <w:rPr>
          <w:rFonts w:ascii="Arial" w:hAnsi="Arial" w:cs="Arial"/>
          <w:lang w:val="en-US"/>
        </w:rPr>
        <w:fldChar w:fldCharType="begin"/>
      </w:r>
      <w:r w:rsidR="00DB5F41" w:rsidRPr="00E87867">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DB5F41" w:rsidRPr="00E87867">
        <w:rPr>
          <w:rFonts w:ascii="Arial" w:hAnsi="Arial" w:cs="Arial"/>
          <w:lang w:val="en-US"/>
        </w:rPr>
        <w:fldChar w:fldCharType="separate"/>
      </w:r>
      <w:r w:rsidR="00DB5F41" w:rsidRPr="00E87867">
        <w:rPr>
          <w:rFonts w:ascii="Arial" w:hAnsi="Arial" w:cs="Arial"/>
          <w:noProof/>
          <w:lang w:val="en-US"/>
        </w:rPr>
        <w:t>[54]</w:t>
      </w:r>
      <w:r w:rsidR="00DB5F41" w:rsidRPr="00E87867">
        <w:rPr>
          <w:rFonts w:ascii="Arial" w:hAnsi="Arial" w:cs="Arial"/>
          <w:lang w:val="en-US"/>
        </w:rPr>
        <w:fldChar w:fldCharType="end"/>
      </w:r>
      <w:r w:rsidRPr="00E87867">
        <w:rPr>
          <w:rFonts w:ascii="Arial" w:hAnsi="Arial" w:cs="Arial"/>
          <w:lang w:val="en-US"/>
        </w:rPr>
        <w:t>.</w:t>
      </w:r>
    </w:p>
    <w:p w14:paraId="015654CB" w14:textId="77777777" w:rsidR="001F44C3" w:rsidRPr="006578BD" w:rsidRDefault="001F44C3" w:rsidP="001F44C3">
      <w:pPr>
        <w:ind w:left="1440"/>
        <w:rPr>
          <w:rFonts w:ascii="Arial" w:hAnsi="Arial" w:cs="Arial"/>
          <w:lang w:val="en-US"/>
        </w:rPr>
      </w:pPr>
    </w:p>
    <w:p w14:paraId="67FF9FEC" w14:textId="77777777" w:rsidR="001F44C3" w:rsidRPr="00B1601B" w:rsidRDefault="001F44C3">
      <w:pPr>
        <w:pStyle w:val="ad"/>
        <w:numPr>
          <w:ilvl w:val="2"/>
          <w:numId w:val="4"/>
        </w:numPr>
        <w:spacing w:after="160" w:line="278" w:lineRule="auto"/>
        <w:rPr>
          <w:rFonts w:ascii="Arial" w:hAnsi="Arial" w:cs="Arial"/>
          <w:b/>
          <w:bCs/>
          <w:lang w:val="en-US"/>
        </w:rPr>
      </w:pPr>
      <w:r w:rsidRPr="00B1601B">
        <w:rPr>
          <w:rFonts w:ascii="Arial" w:hAnsi="Arial" w:cs="Arial"/>
          <w:b/>
          <w:bCs/>
          <w:lang w:val="en-US"/>
        </w:rPr>
        <w:t xml:space="preserve">Convolutional Layer: </w:t>
      </w:r>
    </w:p>
    <w:p w14:paraId="54A71912" w14:textId="04CB1CC8" w:rsidR="001F44C3" w:rsidRPr="006578BD" w:rsidRDefault="00746A8D" w:rsidP="00BE4E46">
      <w:pPr>
        <w:ind w:left="1440"/>
        <w:jc w:val="both"/>
        <w:rPr>
          <w:rFonts w:ascii="Arial" w:hAnsi="Arial" w:cs="Arial"/>
          <w:lang w:val="en-US"/>
        </w:rPr>
      </w:pPr>
      <w:r w:rsidRPr="00746A8D">
        <w:rPr>
          <w:rFonts w:ascii="Arial" w:hAnsi="Arial" w:cs="Arial"/>
          <w:lang w:val="en-US"/>
        </w:rPr>
        <w:t xml:space="preserve">The filters (kernels) are used to detect low-level characteristics such as edges, </w:t>
      </w:r>
      <w:r w:rsidR="00764D2C" w:rsidRPr="00746A8D">
        <w:rPr>
          <w:rFonts w:ascii="Arial" w:hAnsi="Arial" w:cs="Arial"/>
          <w:lang w:val="en-US"/>
        </w:rPr>
        <w:t>textures,</w:t>
      </w:r>
      <w:r w:rsidRPr="00746A8D">
        <w:rPr>
          <w:rFonts w:ascii="Arial" w:hAnsi="Arial" w:cs="Arial"/>
          <w:lang w:val="en-US"/>
        </w:rPr>
        <w:t xml:space="preserve"> or shapes from the images, and then the output is served as feature maps </w:t>
      </w:r>
      <w:r w:rsidR="00223AF5">
        <w:rPr>
          <w:rFonts w:ascii="Arial" w:hAnsi="Arial" w:cs="Arial"/>
          <w:lang w:val="en-US"/>
        </w:rPr>
        <w:fldChar w:fldCharType="begin"/>
      </w:r>
      <w:r w:rsidR="00223AF5">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223AF5">
        <w:rPr>
          <w:rFonts w:ascii="Arial" w:hAnsi="Arial" w:cs="Arial"/>
          <w:lang w:val="en-US"/>
        </w:rPr>
        <w:fldChar w:fldCharType="separate"/>
      </w:r>
      <w:r w:rsidR="00223AF5">
        <w:rPr>
          <w:rFonts w:ascii="Arial" w:hAnsi="Arial" w:cs="Arial"/>
          <w:noProof/>
          <w:lang w:val="en-US"/>
        </w:rPr>
        <w:t>[54]</w:t>
      </w:r>
      <w:r w:rsidR="00223AF5">
        <w:rPr>
          <w:rFonts w:ascii="Arial" w:hAnsi="Arial" w:cs="Arial"/>
          <w:lang w:val="en-US"/>
        </w:rPr>
        <w:fldChar w:fldCharType="end"/>
      </w:r>
      <w:r w:rsidRPr="00746A8D">
        <w:rPr>
          <w:rFonts w:ascii="Arial" w:hAnsi="Arial" w:cs="Arial"/>
          <w:lang w:val="en-US"/>
        </w:rPr>
        <w:t xml:space="preserve">. The formula to compute a single element of a feature map is as </w:t>
      </w:r>
      <w:r w:rsidR="004F7BE1" w:rsidRPr="00746A8D">
        <w:rPr>
          <w:rFonts w:ascii="Arial" w:hAnsi="Arial" w:cs="Arial"/>
          <w:lang w:val="en-US"/>
        </w:rPr>
        <w:t xml:space="preserve">follows </w:t>
      </w:r>
      <w:r w:rsidR="00223AF5">
        <w:rPr>
          <w:rFonts w:ascii="Arial" w:hAnsi="Arial" w:cs="Arial"/>
          <w:lang w:val="en-US"/>
        </w:rPr>
        <w:fldChar w:fldCharType="begin"/>
      </w:r>
      <w:r w:rsidR="00223AF5">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223AF5">
        <w:rPr>
          <w:rFonts w:ascii="Arial" w:hAnsi="Arial" w:cs="Arial"/>
          <w:lang w:val="en-US"/>
        </w:rPr>
        <w:fldChar w:fldCharType="separate"/>
      </w:r>
      <w:r w:rsidR="00223AF5">
        <w:rPr>
          <w:rFonts w:ascii="Arial" w:hAnsi="Arial" w:cs="Arial"/>
          <w:noProof/>
          <w:lang w:val="en-US"/>
        </w:rPr>
        <w:t>[54]</w:t>
      </w:r>
      <w:r w:rsidR="00223AF5">
        <w:rPr>
          <w:rFonts w:ascii="Arial" w:hAnsi="Arial" w:cs="Arial"/>
          <w:lang w:val="en-US"/>
        </w:rPr>
        <w:fldChar w:fldCharType="end"/>
      </w:r>
      <w:r w:rsidRPr="00746A8D">
        <w:rPr>
          <w:rFonts w:ascii="Arial" w:hAnsi="Arial" w:cs="Arial"/>
          <w:lang w:val="en-US"/>
        </w:rPr>
        <w:t>:</w:t>
      </w:r>
    </w:p>
    <w:p w14:paraId="2979A1E7" w14:textId="4D498549" w:rsidR="001F44C3" w:rsidRPr="006578BD" w:rsidRDefault="001F44C3" w:rsidP="001F44C3">
      <w:pPr>
        <w:ind w:left="1440"/>
        <w:jc w:val="right"/>
        <w:rPr>
          <w:rFonts w:ascii="Arial" w:hAnsi="Arial" w:cs="Arial"/>
          <w:lang w:val="en-US" w:eastAsia="zh-TW"/>
        </w:rPr>
      </w:pPr>
      <m:oMath>
        <m:r>
          <w:rPr>
            <w:rFonts w:ascii="Cambria Math" w:hAnsi="Cambria Math" w:cs="Arial"/>
            <w:lang w:val="en-US"/>
          </w:rPr>
          <m:t>Feature Map</m:t>
        </m:r>
        <m:d>
          <m:dPr>
            <m:begChr m:val="["/>
            <m:endChr m:val="]"/>
            <m:ctrlPr>
              <w:rPr>
                <w:rFonts w:ascii="Cambria Math" w:hAnsi="Cambria Math" w:cs="Arial"/>
                <w:i/>
                <w:lang w:val="en-US"/>
              </w:rPr>
            </m:ctrlPr>
          </m:dPr>
          <m:e>
            <m:r>
              <w:rPr>
                <w:rFonts w:ascii="Cambria Math" w:hAnsi="Cambria Math" w:cs="Arial"/>
                <w:lang w:val="en-US"/>
              </w:rPr>
              <m:t>i, j</m:t>
            </m:r>
          </m:e>
        </m:d>
        <m:r>
          <w:rPr>
            <w:rFonts w:ascii="Cambria Math" w:hAnsi="Cambria Math" w:cs="Arial"/>
            <w:lang w:val="en-US"/>
          </w:rPr>
          <m:t>=sum</m:t>
        </m:r>
        <m:d>
          <m:dPr>
            <m:ctrlPr>
              <w:rPr>
                <w:rFonts w:ascii="Cambria Math" w:hAnsi="Cambria Math" w:cs="Arial"/>
                <w:i/>
                <w:lang w:val="en-US"/>
              </w:rPr>
            </m:ctrlPr>
          </m:dPr>
          <m:e>
            <m:r>
              <w:rPr>
                <w:rFonts w:ascii="Cambria Math" w:hAnsi="Cambria Math" w:cs="Arial"/>
                <w:lang w:val="en-US"/>
              </w:rPr>
              <m:t>Input</m:t>
            </m:r>
            <m:d>
              <m:dPr>
                <m:begChr m:val="["/>
                <m:endChr m:val="]"/>
                <m:ctrlPr>
                  <w:rPr>
                    <w:rFonts w:ascii="Cambria Math" w:hAnsi="Cambria Math" w:cs="Arial"/>
                    <w:i/>
                    <w:lang w:val="en-US"/>
                  </w:rPr>
                </m:ctrlPr>
              </m:dPr>
              <m:e>
                <m:r>
                  <w:rPr>
                    <w:rFonts w:ascii="Cambria Math" w:hAnsi="Cambria Math" w:cs="Arial"/>
                    <w:lang w:val="en-US"/>
                  </w:rPr>
                  <m:t>i+m,j+n</m:t>
                </m:r>
              </m:e>
            </m:d>
            <m:r>
              <w:rPr>
                <w:rFonts w:ascii="Cambria Math" w:hAnsi="Cambria Math" w:cs="Arial"/>
                <w:lang w:val="en-US"/>
              </w:rPr>
              <m:t>*Filter</m:t>
            </m:r>
            <m:d>
              <m:dPr>
                <m:begChr m:val="["/>
                <m:endChr m:val="]"/>
                <m:ctrlPr>
                  <w:rPr>
                    <w:rFonts w:ascii="Cambria Math" w:hAnsi="Cambria Math" w:cs="Arial"/>
                    <w:i/>
                    <w:lang w:val="en-US"/>
                  </w:rPr>
                </m:ctrlPr>
              </m:dPr>
              <m:e>
                <m:r>
                  <w:rPr>
                    <w:rFonts w:ascii="Cambria Math" w:hAnsi="Cambria Math" w:cs="Arial"/>
                    <w:lang w:val="en-US"/>
                  </w:rPr>
                  <m:t>m,n</m:t>
                </m:r>
              </m:e>
            </m:d>
          </m:e>
        </m:d>
        <m:r>
          <w:rPr>
            <w:rFonts w:ascii="Cambria Math" w:hAnsi="Cambria Math" w:cs="Arial"/>
            <w:lang w:val="en-US"/>
          </w:rPr>
          <m:t>+Bias</m:t>
        </m:r>
      </m:oMath>
      <w:r w:rsidRPr="006578BD">
        <w:rPr>
          <w:rFonts w:ascii="Arial" w:hAnsi="Arial" w:cs="Arial"/>
          <w:lang w:val="en-US"/>
        </w:rPr>
        <w:t xml:space="preserve"> </w:t>
      </w:r>
      <w:r w:rsidRPr="006578BD">
        <w:rPr>
          <w:rFonts w:ascii="Arial" w:hAnsi="Arial" w:cs="Arial"/>
          <w:lang w:val="en-US"/>
        </w:rPr>
        <w:tab/>
        <w:t>eqn.</w:t>
      </w:r>
      <w:r w:rsidR="00F96C0E">
        <w:rPr>
          <w:rFonts w:ascii="Arial" w:hAnsi="Arial" w:cs="Arial" w:hint="eastAsia"/>
          <w:lang w:val="en-US" w:eastAsia="zh-TW"/>
        </w:rPr>
        <w:t>2.2.2.7.1</w:t>
      </w:r>
    </w:p>
    <w:p w14:paraId="3A44F701" w14:textId="77777777" w:rsidR="001F44C3" w:rsidRPr="006578BD" w:rsidRDefault="001F44C3" w:rsidP="001F44C3">
      <w:pPr>
        <w:ind w:left="1440" w:right="120"/>
        <w:rPr>
          <w:rFonts w:ascii="Arial" w:hAnsi="Arial" w:cs="Arial"/>
          <w:lang w:val="en-US"/>
        </w:rPr>
      </w:pPr>
      <m:oMathPara>
        <m:oMathParaPr>
          <m:jc m:val="left"/>
        </m:oMathParaPr>
        <m:oMath>
          <m:r>
            <w:rPr>
              <w:rFonts w:ascii="Cambria Math" w:hAnsi="Cambria Math" w:cs="Arial"/>
              <w:lang w:val="en-US"/>
            </w:rPr>
            <m:t>Where:</m:t>
          </m:r>
        </m:oMath>
      </m:oMathPara>
    </w:p>
    <w:p w14:paraId="02C4C446" w14:textId="77777777" w:rsidR="001F44C3" w:rsidRPr="006578BD" w:rsidRDefault="001F44C3" w:rsidP="001F44C3">
      <w:pPr>
        <w:ind w:left="1440" w:right="120"/>
        <w:rPr>
          <w:rFonts w:ascii="Arial" w:hAnsi="Arial" w:cs="Arial"/>
          <w:lang w:val="en-US"/>
        </w:rPr>
      </w:pPr>
      <m:oMathPara>
        <m:oMath>
          <m:r>
            <w:rPr>
              <w:rFonts w:ascii="Cambria Math" w:hAnsi="Cambria Math" w:cs="Arial"/>
              <w:lang w:val="en-US"/>
            </w:rPr>
            <m:t>Input:the input image ot previous laye</m:t>
          </m:r>
          <m:sSup>
            <m:sSupPr>
              <m:ctrlPr>
                <w:rPr>
                  <w:rFonts w:ascii="Cambria Math" w:hAnsi="Cambria Math" w:cs="Arial"/>
                  <w:i/>
                  <w:lang w:val="en-US"/>
                </w:rPr>
              </m:ctrlPr>
            </m:sSupPr>
            <m:e>
              <m: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sfeature map</m:t>
          </m:r>
        </m:oMath>
      </m:oMathPara>
    </w:p>
    <w:p w14:paraId="51AA5BEA" w14:textId="6E62D59B" w:rsidR="001F44C3" w:rsidRPr="006578BD" w:rsidRDefault="001F44C3" w:rsidP="003A60B3">
      <w:pPr>
        <w:ind w:left="1440" w:right="120" w:firstLine="720"/>
        <w:jc w:val="center"/>
        <w:rPr>
          <w:rFonts w:ascii="Arial" w:hAnsi="Arial" w:cs="Arial"/>
          <w:lang w:val="en-US"/>
        </w:rPr>
      </w:pPr>
      <m:oMathPara>
        <m:oMath>
          <m:r>
            <w:rPr>
              <w:rFonts w:ascii="Cambria Math" w:hAnsi="Cambria Math" w:cs="Arial"/>
              <w:lang w:val="en-US"/>
            </w:rPr>
            <m:t>Filter:Convolutional Filter</m:t>
          </m:r>
        </m:oMath>
      </m:oMathPara>
    </w:p>
    <w:p w14:paraId="0F94F97A" w14:textId="60A99105" w:rsidR="001F44C3" w:rsidRPr="006578BD" w:rsidRDefault="001F44C3" w:rsidP="003A60B3">
      <w:pPr>
        <w:ind w:left="1440" w:right="120" w:firstLine="720"/>
        <w:jc w:val="center"/>
        <w:rPr>
          <w:rFonts w:ascii="Arial" w:hAnsi="Arial" w:cs="Arial"/>
          <w:lang w:val="en-US"/>
        </w:rPr>
      </w:pPr>
      <m:oMathPara>
        <m:oMath>
          <m:r>
            <w:rPr>
              <w:rFonts w:ascii="Cambria Math" w:hAnsi="Cambria Math" w:cs="Arial"/>
              <w:lang w:val="en-US"/>
            </w:rPr>
            <m:t>Bias:Bias term</m:t>
          </m:r>
        </m:oMath>
      </m:oMathPara>
    </w:p>
    <w:p w14:paraId="61338327" w14:textId="77777777" w:rsidR="001F44C3" w:rsidRPr="00B1601B" w:rsidRDefault="001F44C3">
      <w:pPr>
        <w:pStyle w:val="ad"/>
        <w:numPr>
          <w:ilvl w:val="2"/>
          <w:numId w:val="4"/>
        </w:numPr>
        <w:spacing w:after="160" w:line="278" w:lineRule="auto"/>
        <w:rPr>
          <w:rFonts w:ascii="Arial" w:hAnsi="Arial" w:cs="Arial"/>
          <w:b/>
          <w:bCs/>
          <w:lang w:val="en-US"/>
        </w:rPr>
      </w:pPr>
      <w:r w:rsidRPr="00B1601B">
        <w:rPr>
          <w:rFonts w:ascii="Arial" w:hAnsi="Arial" w:cs="Arial"/>
          <w:b/>
          <w:bCs/>
          <w:lang w:val="en-US"/>
        </w:rPr>
        <w:t xml:space="preserve">Activation Function: </w:t>
      </w:r>
    </w:p>
    <w:p w14:paraId="103B541A" w14:textId="1E764960" w:rsidR="001F44C3" w:rsidRPr="006578BD" w:rsidRDefault="001F44C3" w:rsidP="00BE4E46">
      <w:pPr>
        <w:ind w:left="1440" w:right="120"/>
        <w:jc w:val="both"/>
        <w:rPr>
          <w:rFonts w:ascii="Arial" w:hAnsi="Arial" w:cs="Arial"/>
          <w:lang w:val="en-US"/>
        </w:rPr>
      </w:pPr>
      <w:r w:rsidRPr="00F147FB">
        <w:rPr>
          <w:rFonts w:ascii="Arial" w:hAnsi="Arial" w:cs="Arial"/>
          <w:lang w:val="en-US"/>
        </w:rPr>
        <w:t xml:space="preserve">In general, after each convolutional layer, an activation function is employed elementwise to the feature maps to incorporate non-linear characteristics </w:t>
      </w:r>
      <w:r w:rsidR="00DE1E2A" w:rsidRPr="00F147FB">
        <w:rPr>
          <w:rFonts w:ascii="Arial" w:hAnsi="Arial" w:cs="Arial"/>
          <w:lang w:val="en-US"/>
        </w:rPr>
        <w:fldChar w:fldCharType="begin"/>
      </w:r>
      <w:r w:rsidR="00DE1E2A" w:rsidRPr="00F147FB">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DE1E2A" w:rsidRPr="00F147FB">
        <w:rPr>
          <w:rFonts w:ascii="Arial" w:hAnsi="Arial" w:cs="Arial"/>
          <w:lang w:val="en-US"/>
        </w:rPr>
        <w:fldChar w:fldCharType="separate"/>
      </w:r>
      <w:r w:rsidR="00DE1E2A" w:rsidRPr="00F147FB">
        <w:rPr>
          <w:rFonts w:ascii="Arial" w:hAnsi="Arial" w:cs="Arial"/>
          <w:noProof/>
          <w:lang w:val="en-US"/>
        </w:rPr>
        <w:t>[54]</w:t>
      </w:r>
      <w:r w:rsidR="00DE1E2A" w:rsidRPr="00F147FB">
        <w:rPr>
          <w:rFonts w:ascii="Arial" w:hAnsi="Arial" w:cs="Arial"/>
          <w:lang w:val="en-US"/>
        </w:rPr>
        <w:fldChar w:fldCharType="end"/>
      </w:r>
      <w:r w:rsidRPr="00F147FB">
        <w:rPr>
          <w:rFonts w:ascii="Arial" w:hAnsi="Arial" w:cs="Arial"/>
          <w:lang w:val="en-US"/>
        </w:rPr>
        <w:t>. The Rectified Linear Unit (</w:t>
      </w:r>
      <w:proofErr w:type="spellStart"/>
      <w:r w:rsidRPr="00F147FB">
        <w:rPr>
          <w:rFonts w:ascii="Arial" w:hAnsi="Arial" w:cs="Arial"/>
          <w:lang w:val="en-US"/>
        </w:rPr>
        <w:t>ReLU</w:t>
      </w:r>
      <w:proofErr w:type="spellEnd"/>
      <w:r w:rsidRPr="00F147FB">
        <w:rPr>
          <w:rFonts w:ascii="Arial" w:hAnsi="Arial" w:cs="Arial"/>
          <w:lang w:val="en-US"/>
        </w:rPr>
        <w:t xml:space="preserve">) is frequently utilized as </w:t>
      </w:r>
      <w:r w:rsidR="00223AF5" w:rsidRPr="00F147FB">
        <w:rPr>
          <w:rFonts w:ascii="Arial" w:hAnsi="Arial" w:cs="Arial" w:hint="eastAsia"/>
          <w:lang w:val="en-US" w:eastAsia="zh-TW"/>
        </w:rPr>
        <w:t>an</w:t>
      </w:r>
      <w:r w:rsidRPr="00F147FB">
        <w:rPr>
          <w:rFonts w:ascii="Arial" w:hAnsi="Arial" w:cs="Arial"/>
          <w:lang w:val="en-US"/>
        </w:rPr>
        <w:t xml:space="preserve"> activation function </w:t>
      </w:r>
      <w:r w:rsidR="00DE1E2A" w:rsidRPr="00F147FB">
        <w:rPr>
          <w:rFonts w:ascii="Arial" w:hAnsi="Arial" w:cs="Arial"/>
          <w:lang w:val="en-US"/>
        </w:rPr>
        <w:fldChar w:fldCharType="begin"/>
      </w:r>
      <w:r w:rsidR="00DE1E2A" w:rsidRPr="00F147FB">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DE1E2A" w:rsidRPr="00F147FB">
        <w:rPr>
          <w:rFonts w:ascii="Arial" w:hAnsi="Arial" w:cs="Arial"/>
          <w:lang w:val="en-US"/>
        </w:rPr>
        <w:fldChar w:fldCharType="separate"/>
      </w:r>
      <w:r w:rsidR="00DE1E2A" w:rsidRPr="00F147FB">
        <w:rPr>
          <w:rFonts w:ascii="Arial" w:hAnsi="Arial" w:cs="Arial"/>
          <w:noProof/>
          <w:lang w:val="en-US"/>
        </w:rPr>
        <w:t>[54]</w:t>
      </w:r>
      <w:r w:rsidR="00DE1E2A" w:rsidRPr="00F147FB">
        <w:rPr>
          <w:rFonts w:ascii="Arial" w:hAnsi="Arial" w:cs="Arial"/>
          <w:lang w:val="en-US"/>
        </w:rPr>
        <w:fldChar w:fldCharType="end"/>
      </w:r>
      <w:r w:rsidRPr="00F147FB">
        <w:rPr>
          <w:rFonts w:ascii="Arial" w:hAnsi="Arial" w:cs="Arial"/>
          <w:lang w:val="en-US"/>
        </w:rPr>
        <w:t>:</w:t>
      </w:r>
    </w:p>
    <w:p w14:paraId="4F161042" w14:textId="7A55381C" w:rsidR="001F44C3" w:rsidRPr="006578BD" w:rsidRDefault="001F44C3" w:rsidP="001F44C3">
      <w:pPr>
        <w:ind w:left="1440" w:right="120"/>
        <w:jc w:val="right"/>
        <w:rPr>
          <w:rFonts w:ascii="Arial" w:hAnsi="Arial" w:cs="Arial"/>
          <w:lang w:val="en-US" w:eastAsia="zh-TW"/>
        </w:rPr>
      </w:pPr>
      <m:oMath>
        <m:r>
          <w:rPr>
            <w:rFonts w:ascii="Cambria Math" w:hAnsi="Cambria Math" w:cs="Arial"/>
            <w:lang w:val="en-US"/>
          </w:rPr>
          <m:t>Output=</m:t>
        </m:r>
        <m:r>
          <m:rPr>
            <m:sty m:val="p"/>
          </m:rPr>
          <w:rPr>
            <w:rFonts w:ascii="Cambria Math" w:hAnsi="Cambria Math" w:cs="Arial"/>
            <w:lang w:val="en-US"/>
          </w:rPr>
          <m:t>max⁡</m:t>
        </m:r>
        <m:r>
          <w:rPr>
            <w:rFonts w:ascii="Cambria Math" w:hAnsi="Cambria Math" w:cs="Arial"/>
            <w:lang w:val="en-US"/>
          </w:rPr>
          <m:t>(0, Feature Map)</m:t>
        </m:r>
      </m:oMath>
      <w:r w:rsidRPr="006578BD">
        <w:rPr>
          <w:rFonts w:ascii="Arial" w:hAnsi="Arial" w:cs="Arial"/>
          <w:lang w:val="en-US"/>
        </w:rPr>
        <w:tab/>
      </w:r>
      <w:r w:rsidRPr="006578BD">
        <w:rPr>
          <w:rFonts w:ascii="Arial" w:hAnsi="Arial" w:cs="Arial"/>
          <w:lang w:val="en-US"/>
        </w:rPr>
        <w:tab/>
        <w:t>eqn.</w:t>
      </w:r>
      <w:r w:rsidR="003E4B70">
        <w:rPr>
          <w:rFonts w:ascii="Arial" w:hAnsi="Arial" w:cs="Arial" w:hint="eastAsia"/>
          <w:lang w:val="en-US" w:eastAsia="zh-TW"/>
        </w:rPr>
        <w:t xml:space="preserve"> </w:t>
      </w:r>
      <w:r w:rsidRPr="006578BD">
        <w:rPr>
          <w:rFonts w:ascii="Arial" w:hAnsi="Arial" w:cs="Arial"/>
          <w:lang w:val="en-US"/>
        </w:rPr>
        <w:t>2</w:t>
      </w:r>
      <w:r w:rsidR="0077552E">
        <w:rPr>
          <w:rFonts w:ascii="Arial" w:hAnsi="Arial" w:cs="Arial" w:hint="eastAsia"/>
          <w:lang w:val="en-US" w:eastAsia="zh-TW"/>
        </w:rPr>
        <w:t>.2.2.7.2</w:t>
      </w:r>
    </w:p>
    <w:p w14:paraId="1C7A9144" w14:textId="77777777" w:rsidR="001F44C3" w:rsidRPr="00B1601B" w:rsidRDefault="001F44C3">
      <w:pPr>
        <w:pStyle w:val="ad"/>
        <w:numPr>
          <w:ilvl w:val="2"/>
          <w:numId w:val="4"/>
        </w:numPr>
        <w:spacing w:after="160" w:line="278" w:lineRule="auto"/>
        <w:rPr>
          <w:rFonts w:ascii="Arial" w:hAnsi="Arial" w:cs="Arial"/>
          <w:b/>
          <w:bCs/>
          <w:lang w:val="en-US"/>
        </w:rPr>
      </w:pPr>
      <w:r w:rsidRPr="00B1601B">
        <w:rPr>
          <w:rFonts w:ascii="Arial" w:hAnsi="Arial" w:cs="Arial"/>
          <w:b/>
          <w:bCs/>
          <w:lang w:val="en-US"/>
        </w:rPr>
        <w:t>Pooling Layer:</w:t>
      </w:r>
    </w:p>
    <w:p w14:paraId="252396A7" w14:textId="0EB541BA" w:rsidR="001F44C3" w:rsidRPr="006578BD" w:rsidRDefault="00A8444B" w:rsidP="00BE4E46">
      <w:pPr>
        <w:ind w:left="1440" w:right="120"/>
        <w:jc w:val="both"/>
        <w:rPr>
          <w:rFonts w:ascii="Arial" w:hAnsi="Arial" w:cs="Arial"/>
          <w:lang w:val="en-US"/>
        </w:rPr>
      </w:pPr>
      <w:r w:rsidRPr="00A8444B">
        <w:rPr>
          <w:rFonts w:ascii="Arial" w:hAnsi="Arial" w:cs="Arial"/>
          <w:lang w:val="en-US"/>
        </w:rPr>
        <w:t>Pooling layers are used to diminish the spital size of feature maps, which can minimize computation and the risk of overfitting [54]. Max-pooling is widely used</w:t>
      </w:r>
      <w:r w:rsidRPr="00A8444B">
        <w:rPr>
          <w:rFonts w:ascii="Arial" w:hAnsi="Arial" w:cs="Arial" w:hint="eastAsia"/>
          <w:lang w:val="en-US" w:eastAsia="zh-TW"/>
        </w:rPr>
        <w:t xml:space="preserve"> </w:t>
      </w:r>
      <w:r w:rsidR="00DE1E2A" w:rsidRPr="00A8444B">
        <w:rPr>
          <w:rFonts w:ascii="Arial" w:hAnsi="Arial" w:cs="Arial"/>
          <w:lang w:val="en-US"/>
        </w:rPr>
        <w:fldChar w:fldCharType="begin"/>
      </w:r>
      <w:r w:rsidR="00DE1E2A" w:rsidRPr="00A8444B">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DE1E2A" w:rsidRPr="00A8444B">
        <w:rPr>
          <w:rFonts w:ascii="Arial" w:hAnsi="Arial" w:cs="Arial"/>
          <w:lang w:val="en-US"/>
        </w:rPr>
        <w:fldChar w:fldCharType="separate"/>
      </w:r>
      <w:r w:rsidR="00DE1E2A" w:rsidRPr="00A8444B">
        <w:rPr>
          <w:rFonts w:ascii="Arial" w:hAnsi="Arial" w:cs="Arial"/>
          <w:noProof/>
          <w:lang w:val="en-US"/>
        </w:rPr>
        <w:t>[54]</w:t>
      </w:r>
      <w:r w:rsidR="00DE1E2A" w:rsidRPr="00A8444B">
        <w:rPr>
          <w:rFonts w:ascii="Arial" w:hAnsi="Arial" w:cs="Arial"/>
          <w:lang w:val="en-US"/>
        </w:rPr>
        <w:fldChar w:fldCharType="end"/>
      </w:r>
      <w:r w:rsidR="001F44C3" w:rsidRPr="00A8444B">
        <w:rPr>
          <w:rFonts w:ascii="Arial" w:hAnsi="Arial" w:cs="Arial"/>
          <w:lang w:val="en-US"/>
        </w:rPr>
        <w:t>:</w:t>
      </w:r>
    </w:p>
    <w:p w14:paraId="615739F1" w14:textId="05B7E191" w:rsidR="001F44C3" w:rsidRPr="006578BD" w:rsidRDefault="001F44C3" w:rsidP="001F44C3">
      <w:pPr>
        <w:ind w:left="1440" w:right="120"/>
        <w:jc w:val="right"/>
        <w:rPr>
          <w:rFonts w:ascii="Arial" w:hAnsi="Arial" w:cs="Arial"/>
          <w:lang w:val="en-US"/>
        </w:rPr>
      </w:pPr>
      <m:oMath>
        <m:r>
          <w:rPr>
            <w:rFonts w:ascii="Cambria Math" w:hAnsi="Cambria Math" w:cs="Arial"/>
            <w:lang w:val="en-US"/>
          </w:rPr>
          <m:t>Output</m:t>
        </m:r>
        <m:d>
          <m:dPr>
            <m:begChr m:val="["/>
            <m:endChr m:val="]"/>
            <m:ctrlPr>
              <w:rPr>
                <w:rFonts w:ascii="Cambria Math" w:hAnsi="Cambria Math" w:cs="Arial"/>
                <w:i/>
                <w:lang w:val="en-US"/>
              </w:rPr>
            </m:ctrlPr>
          </m:dPr>
          <m:e>
            <m:r>
              <w:rPr>
                <w:rFonts w:ascii="Cambria Math" w:hAnsi="Cambria Math" w:cs="Arial"/>
                <w:lang w:val="en-US"/>
              </w:rPr>
              <m:t>i,j</m:t>
            </m:r>
          </m:e>
        </m:d>
        <m:r>
          <w:rPr>
            <w:rFonts w:ascii="Cambria Math" w:hAnsi="Cambria Math" w:cs="Arial"/>
            <w:lang w:val="en-US"/>
          </w:rPr>
          <m:t>=</m:t>
        </m:r>
        <m:r>
          <m:rPr>
            <m:sty m:val="p"/>
          </m:rPr>
          <w:rPr>
            <w:rFonts w:ascii="Cambria Math" w:hAnsi="Cambria Math" w:cs="Arial"/>
            <w:lang w:val="en-US"/>
          </w:rPr>
          <m:t>max⁡</m:t>
        </m:r>
        <m:r>
          <w:rPr>
            <w:rFonts w:ascii="Cambria Math" w:hAnsi="Cambria Math" w:cs="Arial"/>
            <w:lang w:val="en-US"/>
          </w:rPr>
          <m:t>(Feature Map</m:t>
        </m:r>
        <m:d>
          <m:dPr>
            <m:begChr m:val="["/>
            <m:endChr m:val="]"/>
            <m:ctrlPr>
              <w:rPr>
                <w:rFonts w:ascii="Cambria Math" w:hAnsi="Cambria Math" w:cs="Arial"/>
                <w:i/>
                <w:lang w:val="en-US"/>
              </w:rPr>
            </m:ctrlPr>
          </m:dPr>
          <m:e>
            <m:r>
              <w:rPr>
                <w:rFonts w:ascii="Cambria Math" w:hAnsi="Cambria Math" w:cs="Arial"/>
                <w:lang w:val="en-US"/>
              </w:rPr>
              <m:t>i*stride:i*stride+pool size, j*stride:j*stride+pool size</m:t>
            </m:r>
          </m:e>
        </m:d>
        <m:r>
          <w:rPr>
            <w:rFonts w:ascii="Cambria Math" w:hAnsi="Cambria Math" w:cs="Arial"/>
            <w:lang w:val="en-US"/>
          </w:rPr>
          <m:t>)</m:t>
        </m:r>
      </m:oMath>
      <w:r w:rsidRPr="006578BD">
        <w:rPr>
          <w:rFonts w:ascii="Arial" w:hAnsi="Arial" w:cs="Arial"/>
          <w:lang w:val="en-US"/>
        </w:rPr>
        <w:tab/>
      </w:r>
      <w:r w:rsidRPr="006578BD">
        <w:rPr>
          <w:rFonts w:ascii="Arial" w:hAnsi="Arial" w:cs="Arial"/>
          <w:lang w:val="en-US"/>
        </w:rPr>
        <w:tab/>
      </w:r>
      <w:r w:rsidRPr="006578BD">
        <w:rPr>
          <w:rFonts w:ascii="Arial" w:hAnsi="Arial" w:cs="Arial"/>
          <w:lang w:val="en-US"/>
        </w:rPr>
        <w:tab/>
        <w:t>eqn.</w:t>
      </w:r>
      <w:r w:rsidR="003E4B70">
        <w:rPr>
          <w:rFonts w:ascii="Arial" w:hAnsi="Arial" w:cs="Arial" w:hint="eastAsia"/>
          <w:lang w:val="en-US" w:eastAsia="zh-TW"/>
        </w:rPr>
        <w:t xml:space="preserve"> </w:t>
      </w:r>
      <w:r w:rsidR="0077552E">
        <w:rPr>
          <w:rFonts w:ascii="Arial" w:hAnsi="Arial" w:cs="Arial" w:hint="eastAsia"/>
          <w:lang w:val="en-US" w:eastAsia="zh-TW"/>
        </w:rPr>
        <w:t>2.2.2.7.</w:t>
      </w:r>
      <w:r w:rsidRPr="006578BD">
        <w:rPr>
          <w:rFonts w:ascii="Arial" w:hAnsi="Arial" w:cs="Arial"/>
          <w:lang w:val="en-US"/>
        </w:rPr>
        <w:t>3</w:t>
      </w:r>
    </w:p>
    <w:p w14:paraId="6A56B202" w14:textId="77777777" w:rsidR="001F44C3" w:rsidRPr="006578BD" w:rsidRDefault="001F44C3" w:rsidP="001F44C3">
      <w:pPr>
        <w:ind w:left="1440" w:right="120"/>
        <w:rPr>
          <w:rFonts w:ascii="Arial" w:hAnsi="Arial" w:cs="Arial"/>
          <w:lang w:val="en-US"/>
        </w:rPr>
      </w:pPr>
      <w:r w:rsidRPr="006578BD">
        <w:rPr>
          <w:rFonts w:ascii="Arial" w:hAnsi="Arial" w:cs="Arial"/>
          <w:lang w:val="en-US"/>
        </w:rPr>
        <w:tab/>
      </w:r>
      <m:oMath>
        <m:r>
          <w:rPr>
            <w:rFonts w:ascii="Cambria Math" w:hAnsi="Cambria Math" w:cs="Arial"/>
            <w:lang w:val="en-US"/>
          </w:rPr>
          <m:t>Where:</m:t>
        </m:r>
      </m:oMath>
    </w:p>
    <w:p w14:paraId="1AF7E04E" w14:textId="77777777" w:rsidR="001F44C3" w:rsidRPr="006578BD" w:rsidRDefault="001F44C3" w:rsidP="001F44C3">
      <w:pPr>
        <w:ind w:left="1440" w:right="120"/>
        <w:rPr>
          <w:rFonts w:ascii="Arial" w:hAnsi="Arial" w:cs="Arial"/>
          <w:lang w:val="en-US"/>
        </w:rPr>
      </w:pPr>
      <m:oMathPara>
        <m:oMath>
          <m:r>
            <w:rPr>
              <w:rFonts w:ascii="Cambria Math" w:hAnsi="Cambria Math" w:cs="Arial"/>
              <w:lang w:val="en-US"/>
            </w:rPr>
            <m:t>Pool size: Size of pooling window</m:t>
          </m:r>
        </m:oMath>
      </m:oMathPara>
    </w:p>
    <w:p w14:paraId="3264C131" w14:textId="77777777" w:rsidR="001F44C3" w:rsidRPr="006578BD" w:rsidRDefault="001F44C3" w:rsidP="001F44C3">
      <w:pPr>
        <w:ind w:left="2160" w:right="120" w:firstLine="720"/>
        <w:rPr>
          <w:rFonts w:ascii="Arial" w:hAnsi="Arial" w:cs="Arial"/>
          <w:lang w:val="en-US"/>
        </w:rPr>
      </w:pPr>
      <m:oMathPara>
        <m:oMath>
          <m:r>
            <w:rPr>
              <w:rFonts w:ascii="Cambria Math" w:hAnsi="Cambria Math" w:cs="Arial"/>
              <w:lang w:val="en-US"/>
            </w:rPr>
            <w:lastRenderedPageBreak/>
            <m:t>stride:Step size for moving the window</m:t>
          </m:r>
        </m:oMath>
      </m:oMathPara>
    </w:p>
    <w:p w14:paraId="5E5438C2" w14:textId="32425EDC" w:rsidR="001F44C3" w:rsidRPr="00B1601B" w:rsidRDefault="001F44C3">
      <w:pPr>
        <w:pStyle w:val="ad"/>
        <w:numPr>
          <w:ilvl w:val="2"/>
          <w:numId w:val="4"/>
        </w:numPr>
        <w:spacing w:after="160" w:line="278" w:lineRule="auto"/>
        <w:rPr>
          <w:rFonts w:ascii="Arial" w:hAnsi="Arial" w:cs="Arial"/>
          <w:b/>
          <w:bCs/>
          <w:lang w:val="en-US"/>
        </w:rPr>
      </w:pPr>
      <w:r w:rsidRPr="00B1601B">
        <w:rPr>
          <w:rFonts w:ascii="Arial" w:hAnsi="Arial" w:cs="Arial"/>
          <w:b/>
          <w:bCs/>
          <w:lang w:val="en-US"/>
        </w:rPr>
        <w:t>Fully Connected Layer:</w:t>
      </w:r>
    </w:p>
    <w:p w14:paraId="60126103" w14:textId="153B6876" w:rsidR="001F44C3" w:rsidRPr="006578BD" w:rsidRDefault="00621C23" w:rsidP="00BE4E46">
      <w:pPr>
        <w:ind w:left="1440" w:right="120"/>
        <w:jc w:val="both"/>
        <w:rPr>
          <w:rFonts w:ascii="Arial" w:hAnsi="Arial" w:cs="Arial"/>
          <w:lang w:val="en-US" w:eastAsia="zh-TW"/>
        </w:rPr>
      </w:pPr>
      <w:r w:rsidRPr="00DF213C">
        <w:rPr>
          <w:rFonts w:ascii="Arial" w:hAnsi="Arial" w:cs="Arial"/>
          <w:lang w:val="en-US"/>
        </w:rPr>
        <w:t>The output through the process of the convolutional and pooling is transformed into a flat structure, before the output is input into one or more dense (fully connected) layers</w:t>
      </w:r>
      <w:r w:rsidR="001F44C3" w:rsidRPr="00DF213C">
        <w:rPr>
          <w:rFonts w:ascii="Arial" w:hAnsi="Arial" w:cs="Arial"/>
          <w:lang w:val="en-US"/>
        </w:rPr>
        <w:t xml:space="preserve"> </w:t>
      </w:r>
      <w:r w:rsidR="00A92388" w:rsidRPr="00DF213C">
        <w:rPr>
          <w:rFonts w:ascii="Arial" w:hAnsi="Arial" w:cs="Arial"/>
          <w:lang w:val="en-US"/>
        </w:rPr>
        <w:fldChar w:fldCharType="begin"/>
      </w:r>
      <w:r w:rsidR="00A92388" w:rsidRPr="00DF213C">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A92388" w:rsidRPr="00DF213C">
        <w:rPr>
          <w:rFonts w:ascii="Arial" w:hAnsi="Arial" w:cs="Arial"/>
          <w:lang w:val="en-US"/>
        </w:rPr>
        <w:fldChar w:fldCharType="separate"/>
      </w:r>
      <w:r w:rsidR="00A92388" w:rsidRPr="00DF213C">
        <w:rPr>
          <w:rFonts w:ascii="Arial" w:hAnsi="Arial" w:cs="Arial"/>
          <w:noProof/>
          <w:lang w:val="en-US"/>
        </w:rPr>
        <w:t>[54]</w:t>
      </w:r>
      <w:r w:rsidR="00A92388" w:rsidRPr="00DF213C">
        <w:rPr>
          <w:rFonts w:ascii="Arial" w:hAnsi="Arial" w:cs="Arial"/>
          <w:lang w:val="en-US"/>
        </w:rPr>
        <w:fldChar w:fldCharType="end"/>
      </w:r>
      <w:r w:rsidR="001F44C3" w:rsidRPr="00DF213C">
        <w:rPr>
          <w:rFonts w:ascii="Arial" w:hAnsi="Arial" w:cs="Arial"/>
          <w:lang w:val="en-US"/>
        </w:rPr>
        <w:t xml:space="preserve">. </w:t>
      </w:r>
      <w:r w:rsidR="00DF213C" w:rsidRPr="00DF213C">
        <w:rPr>
          <w:rFonts w:ascii="Arial" w:hAnsi="Arial" w:cs="Arial"/>
          <w:lang w:val="en-US"/>
        </w:rPr>
        <w:t>The process is to decode more complicated properties and  arrive at the final decision for classification</w:t>
      </w:r>
      <w:r w:rsidR="001F44C3" w:rsidRPr="00DF213C">
        <w:rPr>
          <w:rFonts w:ascii="Arial" w:hAnsi="Arial" w:cs="Arial"/>
          <w:lang w:val="en-US"/>
        </w:rPr>
        <w:t xml:space="preserve"> </w:t>
      </w:r>
      <w:r w:rsidR="00A92388" w:rsidRPr="00DF213C">
        <w:rPr>
          <w:rFonts w:ascii="Arial" w:hAnsi="Arial" w:cs="Arial"/>
          <w:lang w:val="en-US"/>
        </w:rPr>
        <w:fldChar w:fldCharType="begin"/>
      </w:r>
      <w:r w:rsidR="00A92388" w:rsidRPr="00DF213C">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A92388" w:rsidRPr="00DF213C">
        <w:rPr>
          <w:rFonts w:ascii="Arial" w:hAnsi="Arial" w:cs="Arial"/>
          <w:lang w:val="en-US"/>
        </w:rPr>
        <w:fldChar w:fldCharType="separate"/>
      </w:r>
      <w:r w:rsidR="00A92388" w:rsidRPr="00DF213C">
        <w:rPr>
          <w:rFonts w:ascii="Arial" w:hAnsi="Arial" w:cs="Arial"/>
          <w:noProof/>
          <w:lang w:val="en-US"/>
        </w:rPr>
        <w:t>[54]</w:t>
      </w:r>
      <w:r w:rsidR="00A92388" w:rsidRPr="00DF213C">
        <w:rPr>
          <w:rFonts w:ascii="Arial" w:hAnsi="Arial" w:cs="Arial"/>
          <w:lang w:val="en-US"/>
        </w:rPr>
        <w:fldChar w:fldCharType="end"/>
      </w:r>
      <w:r w:rsidR="001F44C3" w:rsidRPr="00DF213C">
        <w:rPr>
          <w:rFonts w:ascii="Arial" w:hAnsi="Arial" w:cs="Arial"/>
          <w:lang w:val="en-US"/>
        </w:rPr>
        <w:t xml:space="preserve">. </w:t>
      </w:r>
      <w:r w:rsidR="001F44C3" w:rsidRPr="00DF213C">
        <w:rPr>
          <w:rFonts w:ascii="Arial" w:hAnsi="Arial" w:cs="Arial"/>
          <w:lang w:val="en-US" w:eastAsia="zh-TW"/>
        </w:rPr>
        <w:t xml:space="preserve">The equation used to calculate the output of a single neuron is </w:t>
      </w:r>
      <w:r w:rsidR="00A92388" w:rsidRPr="00DF213C">
        <w:rPr>
          <w:rFonts w:ascii="Arial" w:hAnsi="Arial" w:cs="Arial"/>
          <w:lang w:val="en-US"/>
        </w:rPr>
        <w:fldChar w:fldCharType="begin"/>
      </w:r>
      <w:r w:rsidR="00A92388" w:rsidRPr="00DF213C">
        <w:rPr>
          <w:rFonts w:ascii="Arial" w:hAnsi="Arial" w:cs="Arial"/>
          <w:lang w:val="en-US" w:eastAsia="zh-TW"/>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A92388" w:rsidRPr="00DF213C">
        <w:rPr>
          <w:rFonts w:ascii="Arial" w:hAnsi="Arial" w:cs="Arial"/>
          <w:lang w:val="en-US"/>
        </w:rPr>
        <w:fldChar w:fldCharType="separate"/>
      </w:r>
      <w:r w:rsidR="00A92388" w:rsidRPr="00DF213C">
        <w:rPr>
          <w:rFonts w:ascii="Arial" w:hAnsi="Arial" w:cs="Arial"/>
          <w:noProof/>
          <w:lang w:val="en-US" w:eastAsia="zh-TW"/>
        </w:rPr>
        <w:t>[54]</w:t>
      </w:r>
      <w:r w:rsidR="00A92388" w:rsidRPr="00DF213C">
        <w:rPr>
          <w:rFonts w:ascii="Arial" w:hAnsi="Arial" w:cs="Arial"/>
          <w:lang w:val="en-US"/>
        </w:rPr>
        <w:fldChar w:fldCharType="end"/>
      </w:r>
      <w:r w:rsidR="001F44C3" w:rsidRPr="00DF213C">
        <w:rPr>
          <w:rFonts w:ascii="Arial" w:hAnsi="Arial" w:cs="Arial"/>
          <w:lang w:val="en-US" w:eastAsia="zh-TW"/>
        </w:rPr>
        <w:t>:</w:t>
      </w:r>
    </w:p>
    <w:p w14:paraId="3C209791" w14:textId="77777777" w:rsidR="001F44C3" w:rsidRPr="006578BD" w:rsidRDefault="001F44C3" w:rsidP="001F44C3">
      <w:pPr>
        <w:ind w:left="1440" w:right="120"/>
        <w:jc w:val="right"/>
        <w:rPr>
          <w:rFonts w:ascii="Arial" w:hAnsi="Arial" w:cs="Arial"/>
          <w:lang w:val="en-US" w:eastAsia="zh-TW"/>
        </w:rPr>
      </w:pPr>
      <m:oMathPara>
        <m:oMath>
          <m:r>
            <w:rPr>
              <w:rFonts w:ascii="Cambria Math" w:hAnsi="Cambria Math" w:cs="Arial"/>
              <w:lang w:val="en-US" w:eastAsia="zh-TW"/>
            </w:rPr>
            <m:t>Z=</m:t>
          </m:r>
          <m:d>
            <m:dPr>
              <m:ctrlPr>
                <w:rPr>
                  <w:rFonts w:ascii="Cambria Math" w:hAnsi="Cambria Math" w:cs="Arial"/>
                  <w:i/>
                  <w:lang w:val="en-US"/>
                </w:rPr>
              </m:ctrlPr>
            </m:dPr>
            <m:e>
              <m:r>
                <w:rPr>
                  <w:rFonts w:ascii="Cambria Math" w:hAnsi="Cambria Math" w:cs="Arial"/>
                  <w:lang w:val="en-US" w:eastAsia="zh-TW"/>
                </w:rPr>
                <m:t>Input*Weights</m:t>
              </m:r>
            </m:e>
          </m:d>
          <m:r>
            <w:rPr>
              <w:rFonts w:ascii="Cambria Math" w:hAnsi="Cambria Math" w:cs="Arial"/>
              <w:lang w:val="en-US" w:eastAsia="zh-TW"/>
            </w:rPr>
            <m:t>+Bias</m:t>
          </m:r>
        </m:oMath>
      </m:oMathPara>
    </w:p>
    <w:p w14:paraId="49636998" w14:textId="3C25804D" w:rsidR="001F44C3" w:rsidRPr="006578BD" w:rsidRDefault="001F44C3" w:rsidP="001F44C3">
      <w:pPr>
        <w:ind w:left="1440" w:right="120"/>
        <w:jc w:val="right"/>
        <w:rPr>
          <w:rFonts w:ascii="Arial" w:hAnsi="Arial" w:cs="Arial"/>
          <w:lang w:val="en-US" w:eastAsia="zh-TW"/>
        </w:rPr>
      </w:pPr>
      <w:r w:rsidRPr="006578BD">
        <w:rPr>
          <w:rFonts w:ascii="Arial" w:hAnsi="Arial" w:cs="Arial"/>
          <w:lang w:val="en-US" w:eastAsia="zh-TW"/>
        </w:rPr>
        <w:t>eqn.</w:t>
      </w:r>
      <w:r w:rsidR="003E4B70">
        <w:rPr>
          <w:rFonts w:ascii="Arial" w:hAnsi="Arial" w:cs="Arial" w:hint="eastAsia"/>
          <w:lang w:val="en-US" w:eastAsia="zh-TW"/>
        </w:rPr>
        <w:t xml:space="preserve"> 2.2.2.7.</w:t>
      </w:r>
      <w:r w:rsidRPr="006578BD">
        <w:rPr>
          <w:rFonts w:ascii="Arial" w:hAnsi="Arial" w:cs="Arial"/>
          <w:lang w:val="en-US" w:eastAsia="zh-TW"/>
        </w:rPr>
        <w:t>4</w:t>
      </w:r>
    </w:p>
    <w:p w14:paraId="05D6D6D8" w14:textId="5DF286AD" w:rsidR="001F44C3" w:rsidRPr="006578BD" w:rsidRDefault="001F44C3" w:rsidP="001F44C3">
      <w:pPr>
        <w:ind w:left="1440" w:right="120"/>
        <w:jc w:val="right"/>
        <w:rPr>
          <w:rFonts w:ascii="Arial" w:hAnsi="Arial" w:cs="Arial"/>
          <w:lang w:val="en-US" w:eastAsia="zh-TW"/>
        </w:rPr>
      </w:pPr>
      <m:oMath>
        <m:r>
          <w:rPr>
            <w:rFonts w:ascii="Cambria Math" w:hAnsi="Cambria Math" w:cs="Arial"/>
            <w:lang w:val="en-US" w:eastAsia="zh-TW"/>
          </w:rPr>
          <m:t>Activation=activation function(Z)</m:t>
        </m:r>
      </m:oMath>
      <w:r w:rsidRPr="006578BD">
        <w:rPr>
          <w:rFonts w:ascii="Arial" w:hAnsi="Arial" w:cs="Arial"/>
          <w:lang w:val="en-US" w:eastAsia="zh-TW"/>
        </w:rPr>
        <w:tab/>
      </w:r>
      <w:r w:rsidRPr="006578BD">
        <w:rPr>
          <w:rFonts w:ascii="Arial" w:hAnsi="Arial" w:cs="Arial"/>
          <w:lang w:val="en-US" w:eastAsia="zh-TW"/>
        </w:rPr>
        <w:tab/>
        <w:t>eqn.</w:t>
      </w:r>
      <w:r w:rsidR="003E4B70">
        <w:rPr>
          <w:rFonts w:ascii="Arial" w:hAnsi="Arial" w:cs="Arial" w:hint="eastAsia"/>
          <w:lang w:val="en-US" w:eastAsia="zh-TW"/>
        </w:rPr>
        <w:t xml:space="preserve"> 2.2.2.7.</w:t>
      </w:r>
      <w:r w:rsidRPr="006578BD">
        <w:rPr>
          <w:rFonts w:ascii="Arial" w:hAnsi="Arial" w:cs="Arial"/>
          <w:lang w:val="en-US" w:eastAsia="zh-TW"/>
        </w:rPr>
        <w:t>5</w:t>
      </w:r>
    </w:p>
    <w:p w14:paraId="1DFCE228" w14:textId="190188FC" w:rsidR="001F44C3" w:rsidRPr="006578BD" w:rsidRDefault="002B713C" w:rsidP="009B2F18">
      <w:pPr>
        <w:ind w:left="1440" w:right="120"/>
        <w:jc w:val="both"/>
        <w:rPr>
          <w:rFonts w:ascii="Arial" w:hAnsi="Arial" w:cs="Arial"/>
          <w:lang w:val="en-US"/>
        </w:rPr>
      </w:pPr>
      <w:r w:rsidRPr="002B713C">
        <w:rPr>
          <w:rFonts w:ascii="Arial" w:hAnsi="Arial" w:cs="Arial"/>
          <w:lang w:val="en-US" w:eastAsia="zh-TW"/>
        </w:rPr>
        <w:t xml:space="preserve">The activation function might include a sigmoid, </w:t>
      </w:r>
      <w:proofErr w:type="spellStart"/>
      <w:r w:rsidRPr="002B713C">
        <w:rPr>
          <w:rFonts w:ascii="Arial" w:hAnsi="Arial" w:cs="Arial"/>
          <w:lang w:val="en-US" w:eastAsia="zh-TW"/>
        </w:rPr>
        <w:t>softmax</w:t>
      </w:r>
      <w:proofErr w:type="spellEnd"/>
      <w:r w:rsidRPr="002B713C">
        <w:rPr>
          <w:rFonts w:ascii="Arial" w:hAnsi="Arial" w:cs="Arial"/>
          <w:lang w:val="en-US" w:eastAsia="zh-TW"/>
        </w:rPr>
        <w:t xml:space="preserve"> (for multi-class classification), or another appropriate function</w:t>
      </w:r>
      <w:r w:rsidR="001F44C3" w:rsidRPr="006578BD">
        <w:rPr>
          <w:rFonts w:ascii="Arial" w:hAnsi="Arial" w:cs="Arial"/>
          <w:lang w:val="en-US" w:eastAsia="zh-TW"/>
        </w:rPr>
        <w:t xml:space="preserve"> </w:t>
      </w:r>
      <w:r w:rsidR="00024AE0">
        <w:rPr>
          <w:rFonts w:ascii="Arial" w:hAnsi="Arial" w:cs="Arial"/>
          <w:lang w:val="en-US"/>
        </w:rPr>
        <w:fldChar w:fldCharType="begin"/>
      </w:r>
      <w:r w:rsidR="00024AE0">
        <w:rPr>
          <w:rFonts w:ascii="Arial" w:hAnsi="Arial" w:cs="Arial"/>
          <w:lang w:val="en-US" w:eastAsia="zh-TW"/>
        </w:rPr>
        <w:instrText xml:space="preserve"> ADDIN EN.CITE &lt;EndNote&gt;&lt;Cite&gt;&lt;Author&gt;A.&lt;/Author&gt;&lt;Year&gt;</w:instrText>
      </w:r>
      <w:r w:rsidR="00024AE0">
        <w:rPr>
          <w:rFonts w:ascii="Arial" w:hAnsi="Arial" w:cs="Arial"/>
          <w:lang w:val="en-US"/>
        </w:rPr>
        <w:instrTex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024AE0">
        <w:rPr>
          <w:rFonts w:ascii="Arial" w:hAnsi="Arial" w:cs="Arial"/>
          <w:lang w:val="en-US"/>
        </w:rPr>
        <w:fldChar w:fldCharType="separate"/>
      </w:r>
      <w:r w:rsidR="00024AE0">
        <w:rPr>
          <w:rFonts w:ascii="Arial" w:hAnsi="Arial" w:cs="Arial"/>
          <w:noProof/>
          <w:lang w:val="en-US"/>
        </w:rPr>
        <w:t>[54]</w:t>
      </w:r>
      <w:r w:rsidR="00024AE0">
        <w:rPr>
          <w:rFonts w:ascii="Arial" w:hAnsi="Arial" w:cs="Arial"/>
          <w:lang w:val="en-US"/>
        </w:rPr>
        <w:fldChar w:fldCharType="end"/>
      </w:r>
      <w:r w:rsidR="001F44C3" w:rsidRPr="006578BD">
        <w:rPr>
          <w:rFonts w:ascii="Arial" w:hAnsi="Arial" w:cs="Arial"/>
          <w:lang w:val="en-US"/>
        </w:rPr>
        <w:t>.</w:t>
      </w:r>
    </w:p>
    <w:p w14:paraId="097CC92A" w14:textId="77777777" w:rsidR="001F44C3" w:rsidRPr="006578BD" w:rsidRDefault="001F44C3" w:rsidP="001F44C3">
      <w:pPr>
        <w:ind w:left="1440" w:right="120"/>
        <w:rPr>
          <w:rFonts w:ascii="Arial" w:hAnsi="Arial" w:cs="Arial"/>
          <w:lang w:val="en-US"/>
        </w:rPr>
      </w:pPr>
    </w:p>
    <w:p w14:paraId="133DFF51" w14:textId="77777777" w:rsidR="001F44C3" w:rsidRPr="00D30C61" w:rsidRDefault="001F44C3">
      <w:pPr>
        <w:pStyle w:val="ad"/>
        <w:numPr>
          <w:ilvl w:val="2"/>
          <w:numId w:val="4"/>
        </w:numPr>
        <w:spacing w:after="160" w:line="278" w:lineRule="auto"/>
        <w:rPr>
          <w:rFonts w:ascii="Arial" w:hAnsi="Arial" w:cs="Arial"/>
          <w:b/>
          <w:bCs/>
          <w:lang w:val="en-US"/>
        </w:rPr>
      </w:pPr>
      <w:proofErr w:type="spellStart"/>
      <w:r w:rsidRPr="00D30C61">
        <w:rPr>
          <w:rFonts w:ascii="Arial" w:hAnsi="Arial" w:cs="Arial"/>
          <w:b/>
          <w:bCs/>
          <w:lang w:val="en-US"/>
        </w:rPr>
        <w:t>Sofemax</w:t>
      </w:r>
      <w:proofErr w:type="spellEnd"/>
      <w:r w:rsidRPr="00D30C61">
        <w:rPr>
          <w:rFonts w:ascii="Arial" w:hAnsi="Arial" w:cs="Arial"/>
          <w:b/>
          <w:bCs/>
          <w:lang w:val="en-US"/>
        </w:rPr>
        <w:t xml:space="preserve"> Layer (for multi-class classification): </w:t>
      </w:r>
    </w:p>
    <w:p w14:paraId="4C787C99" w14:textId="729FBF7A" w:rsidR="001F44C3" w:rsidRPr="006578BD" w:rsidRDefault="001F44C3" w:rsidP="009B2F18">
      <w:pPr>
        <w:ind w:left="1440" w:right="120"/>
        <w:jc w:val="both"/>
        <w:rPr>
          <w:rFonts w:ascii="Arial" w:hAnsi="Arial" w:cs="Arial"/>
          <w:lang w:val="en-US"/>
        </w:rPr>
      </w:pPr>
      <w:r w:rsidRPr="006578BD">
        <w:rPr>
          <w:rFonts w:ascii="Arial" w:hAnsi="Arial" w:cs="Arial"/>
          <w:lang w:val="en-US"/>
        </w:rPr>
        <w:t xml:space="preserve">Within the ultimate </w:t>
      </w:r>
      <w:proofErr w:type="spellStart"/>
      <w:r w:rsidRPr="006578BD">
        <w:rPr>
          <w:rFonts w:ascii="Arial" w:hAnsi="Arial" w:cs="Arial"/>
          <w:lang w:val="en-US"/>
        </w:rPr>
        <w:t>softmax</w:t>
      </w:r>
      <w:proofErr w:type="spellEnd"/>
      <w:r w:rsidRPr="006578BD">
        <w:rPr>
          <w:rFonts w:ascii="Arial" w:hAnsi="Arial" w:cs="Arial"/>
          <w:lang w:val="en-US"/>
        </w:rPr>
        <w:t xml:space="preserve"> layer, the </w:t>
      </w:r>
      <w:proofErr w:type="spellStart"/>
      <w:r w:rsidRPr="006578BD">
        <w:rPr>
          <w:rFonts w:ascii="Arial" w:hAnsi="Arial" w:cs="Arial"/>
          <w:lang w:val="en-US"/>
        </w:rPr>
        <w:t>softmax</w:t>
      </w:r>
      <w:proofErr w:type="spellEnd"/>
      <w:r w:rsidRPr="006578BD">
        <w:rPr>
          <w:rFonts w:ascii="Arial" w:hAnsi="Arial" w:cs="Arial"/>
          <w:lang w:val="en-US"/>
        </w:rPr>
        <w:t xml:space="preserve"> activation function recalibrates neuron scores (logits) into class probabilities </w:t>
      </w:r>
      <w:r w:rsidR="00024AE0">
        <w:rPr>
          <w:rFonts w:ascii="Arial" w:hAnsi="Arial" w:cs="Arial"/>
          <w:lang w:val="en-US"/>
        </w:rPr>
        <w:fldChar w:fldCharType="begin"/>
      </w:r>
      <w:r w:rsidR="00024AE0">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024AE0">
        <w:rPr>
          <w:rFonts w:ascii="Arial" w:hAnsi="Arial" w:cs="Arial"/>
          <w:lang w:val="en-US"/>
        </w:rPr>
        <w:fldChar w:fldCharType="separate"/>
      </w:r>
      <w:r w:rsidR="00024AE0">
        <w:rPr>
          <w:rFonts w:ascii="Arial" w:hAnsi="Arial" w:cs="Arial"/>
          <w:noProof/>
          <w:lang w:val="en-US"/>
        </w:rPr>
        <w:t>[54]</w:t>
      </w:r>
      <w:r w:rsidR="00024AE0">
        <w:rPr>
          <w:rFonts w:ascii="Arial" w:hAnsi="Arial" w:cs="Arial"/>
          <w:lang w:val="en-US"/>
        </w:rPr>
        <w:fldChar w:fldCharType="end"/>
      </w:r>
      <w:r w:rsidRPr="006578BD">
        <w:rPr>
          <w:rFonts w:ascii="Arial" w:hAnsi="Arial" w:cs="Arial"/>
          <w:lang w:val="en-US"/>
        </w:rPr>
        <w:t xml:space="preserve">. The approach is widely used for classification into multiple categories </w:t>
      </w:r>
      <w:r w:rsidR="00024AE0">
        <w:rPr>
          <w:rFonts w:ascii="Arial" w:hAnsi="Arial" w:cs="Arial"/>
          <w:lang w:val="en-US"/>
        </w:rPr>
        <w:fldChar w:fldCharType="begin"/>
      </w:r>
      <w:r w:rsidR="00024AE0">
        <w:rPr>
          <w:rFonts w:ascii="Arial" w:hAnsi="Arial" w:cs="Arial"/>
          <w:lang w:val="en-US"/>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024AE0">
        <w:rPr>
          <w:rFonts w:ascii="Arial" w:hAnsi="Arial" w:cs="Arial"/>
          <w:lang w:val="en-US"/>
        </w:rPr>
        <w:fldChar w:fldCharType="separate"/>
      </w:r>
      <w:r w:rsidR="00024AE0">
        <w:rPr>
          <w:rFonts w:ascii="Arial" w:hAnsi="Arial" w:cs="Arial"/>
          <w:noProof/>
          <w:lang w:val="en-US"/>
        </w:rPr>
        <w:t>[54]</w:t>
      </w:r>
      <w:r w:rsidR="00024AE0">
        <w:rPr>
          <w:rFonts w:ascii="Arial" w:hAnsi="Arial" w:cs="Arial"/>
          <w:lang w:val="en-US"/>
        </w:rPr>
        <w:fldChar w:fldCharType="end"/>
      </w:r>
      <w:r w:rsidRPr="006578BD">
        <w:rPr>
          <w:rFonts w:ascii="Arial" w:hAnsi="Arial" w:cs="Arial"/>
          <w:lang w:val="en-US"/>
        </w:rPr>
        <w:t>.</w:t>
      </w:r>
    </w:p>
    <w:p w14:paraId="4550DFEF" w14:textId="6E9A2E39" w:rsidR="001F44C3" w:rsidRPr="006578BD" w:rsidRDefault="001F44C3" w:rsidP="001F44C3">
      <w:pPr>
        <w:ind w:left="1440" w:right="120"/>
        <w:jc w:val="right"/>
        <w:rPr>
          <w:rFonts w:ascii="Arial" w:hAnsi="Arial" w:cs="Arial"/>
          <w:lang w:val="en-US"/>
        </w:rPr>
      </w:pPr>
      <m:oMath>
        <m:r>
          <w:rPr>
            <w:rFonts w:ascii="Cambria Math" w:hAnsi="Cambria Math" w:cs="Arial"/>
            <w:lang w:val="en-US"/>
          </w:rPr>
          <m:t>ProbabilityClass_i=</m:t>
        </m:r>
        <m:f>
          <m:fPr>
            <m:ctrlPr>
              <w:rPr>
                <w:rFonts w:ascii="Cambria Math" w:hAnsi="Cambria Math" w:cs="Arial"/>
                <w:i/>
                <w:lang w:val="en-US"/>
              </w:rPr>
            </m:ctrlPr>
          </m:fPr>
          <m:num>
            <m:func>
              <m:funcPr>
                <m:ctrlPr>
                  <w:rPr>
                    <w:rFonts w:ascii="Cambria Math" w:hAnsi="Cambria Math" w:cs="Arial"/>
                    <w:i/>
                    <w:lang w:val="en-US"/>
                  </w:rPr>
                </m:ctrlPr>
              </m:funcPr>
              <m:fName>
                <m:r>
                  <m:rPr>
                    <m:sty m:val="p"/>
                  </m:rPr>
                  <w:rPr>
                    <w:rFonts w:ascii="Cambria Math" w:hAnsi="Cambria Math" w:cs="Arial"/>
                    <w:lang w:val="en-US"/>
                  </w:rPr>
                  <m:t>exp</m:t>
                </m:r>
              </m:fName>
              <m:e>
                <m:d>
                  <m:dPr>
                    <m:ctrlPr>
                      <w:rPr>
                        <w:rFonts w:ascii="Cambria Math" w:hAnsi="Cambria Math" w:cs="Arial"/>
                        <w:i/>
                        <w:lang w:val="en-US"/>
                      </w:rPr>
                    </m:ctrlPr>
                  </m:dPr>
                  <m:e>
                    <m:r>
                      <w:rPr>
                        <w:rFonts w:ascii="Cambria Math" w:hAnsi="Cambria Math" w:cs="Arial"/>
                        <w:lang w:val="en-US"/>
                      </w:rPr>
                      <m:t>LogitClass_i</m:t>
                    </m:r>
                  </m:e>
                </m:d>
              </m:e>
            </m:func>
          </m:num>
          <m:den>
            <m:r>
              <w:rPr>
                <w:rFonts w:ascii="Cambria Math" w:hAnsi="Cambria Math" w:cs="Arial"/>
                <w:lang w:val="en-US"/>
              </w:rPr>
              <m:t>sum</m:t>
            </m:r>
            <m:d>
              <m:dPr>
                <m:ctrlPr>
                  <w:rPr>
                    <w:rFonts w:ascii="Cambria Math" w:hAnsi="Cambria Math" w:cs="Arial"/>
                    <w:i/>
                    <w:lang w:val="en-US"/>
                  </w:rPr>
                </m:ctrlPr>
              </m:dPr>
              <m:e>
                <m:func>
                  <m:funcPr>
                    <m:ctrlPr>
                      <w:rPr>
                        <w:rFonts w:ascii="Cambria Math" w:hAnsi="Cambria Math" w:cs="Arial"/>
                        <w:lang w:val="en-US"/>
                      </w:rPr>
                    </m:ctrlPr>
                  </m:funcPr>
                  <m:fName>
                    <m:r>
                      <m:rPr>
                        <m:sty m:val="p"/>
                      </m:rPr>
                      <w:rPr>
                        <w:rFonts w:ascii="Cambria Math" w:hAnsi="Cambria Math" w:cs="Arial"/>
                        <w:lang w:val="en-US"/>
                      </w:rPr>
                      <m:t>exp</m:t>
                    </m:r>
                    <m:ctrlPr>
                      <w:rPr>
                        <w:rFonts w:ascii="Cambria Math" w:hAnsi="Cambria Math" w:cs="Arial"/>
                        <w:i/>
                        <w:lang w:val="en-US"/>
                      </w:rPr>
                    </m:ctrlPr>
                  </m:fName>
                  <m:e>
                    <m:d>
                      <m:dPr>
                        <m:ctrlPr>
                          <w:rPr>
                            <w:rFonts w:ascii="Cambria Math" w:hAnsi="Cambria Math" w:cs="Arial"/>
                            <w:i/>
                            <w:lang w:val="en-US"/>
                          </w:rPr>
                        </m:ctrlPr>
                      </m:dPr>
                      <m:e>
                        <m:r>
                          <w:rPr>
                            <w:rFonts w:ascii="Cambria Math" w:hAnsi="Cambria Math" w:cs="Arial"/>
                            <w:lang w:val="en-US"/>
                          </w:rPr>
                          <m:t>Logits</m:t>
                        </m:r>
                      </m:e>
                    </m:d>
                  </m:e>
                </m:func>
              </m:e>
            </m:d>
            <m:r>
              <w:rPr>
                <w:rFonts w:ascii="Cambria Math" w:hAnsi="Cambria Math" w:cs="Arial"/>
                <w:lang w:val="en-US"/>
              </w:rPr>
              <m:t>Model Train</m:t>
            </m:r>
          </m:den>
        </m:f>
      </m:oMath>
      <w:r w:rsidRPr="006578BD">
        <w:rPr>
          <w:rFonts w:ascii="Arial" w:hAnsi="Arial" w:cs="Arial"/>
          <w:lang w:val="en-US"/>
        </w:rPr>
        <w:tab/>
        <w:t xml:space="preserve">   eqn.</w:t>
      </w:r>
      <w:r w:rsidR="00D27462">
        <w:rPr>
          <w:rFonts w:ascii="Arial" w:hAnsi="Arial" w:cs="Arial" w:hint="eastAsia"/>
          <w:lang w:val="en-US" w:eastAsia="zh-TW"/>
        </w:rPr>
        <w:t xml:space="preserve"> 2.2.2.7.</w:t>
      </w:r>
      <w:r w:rsidRPr="006578BD">
        <w:rPr>
          <w:rFonts w:ascii="Arial" w:hAnsi="Arial" w:cs="Arial"/>
          <w:lang w:val="en-US"/>
        </w:rPr>
        <w:t>6</w:t>
      </w:r>
    </w:p>
    <w:p w14:paraId="404DAC76" w14:textId="77777777" w:rsidR="00614138" w:rsidRDefault="001F44C3" w:rsidP="00614138">
      <w:pPr>
        <w:pStyle w:val="ad"/>
        <w:numPr>
          <w:ilvl w:val="0"/>
          <w:numId w:val="4"/>
        </w:numPr>
        <w:spacing w:after="160" w:line="278" w:lineRule="auto"/>
        <w:rPr>
          <w:rFonts w:ascii="Arial" w:hAnsi="Arial" w:cs="Arial"/>
          <w:b/>
          <w:bCs/>
        </w:rPr>
      </w:pPr>
      <w:r w:rsidRPr="00B1601B">
        <w:rPr>
          <w:rFonts w:ascii="Arial" w:hAnsi="Arial" w:cs="Arial"/>
          <w:b/>
          <w:bCs/>
        </w:rPr>
        <w:t>Image Classification</w:t>
      </w:r>
    </w:p>
    <w:p w14:paraId="37E45C6A" w14:textId="7198B869" w:rsidR="001F44C3" w:rsidRPr="00614138" w:rsidRDefault="001F44C3" w:rsidP="00614138">
      <w:pPr>
        <w:pStyle w:val="ad"/>
        <w:spacing w:after="160" w:line="278" w:lineRule="auto"/>
        <w:ind w:left="480"/>
        <w:rPr>
          <w:rFonts w:ascii="Arial" w:hAnsi="Arial" w:cs="Arial"/>
          <w:b/>
          <w:bCs/>
        </w:rPr>
      </w:pPr>
      <w:r w:rsidRPr="00614138">
        <w:rPr>
          <w:rFonts w:ascii="Arial" w:hAnsi="Arial" w:cs="Arial"/>
        </w:rPr>
        <w:t xml:space="preserve">The previous procedure of image processing is </w:t>
      </w:r>
      <w:proofErr w:type="gramStart"/>
      <w:r w:rsidRPr="00614138">
        <w:rPr>
          <w:rFonts w:ascii="Arial" w:hAnsi="Arial" w:cs="Arial"/>
        </w:rPr>
        <w:t>similar to</w:t>
      </w:r>
      <w:proofErr w:type="gramEnd"/>
      <w:r w:rsidRPr="00614138">
        <w:rPr>
          <w:rFonts w:ascii="Arial" w:hAnsi="Arial" w:cs="Arial"/>
        </w:rPr>
        <w:t xml:space="preserve"> the previous process of image processing discussed in the previous section. First, for the function of complex gesture recognition, the size of the analysed image is needed to be set to 300 x 300 pixels since the setting can streamline the process of gesture analysis in the classifier to ensure the input images to the classifier are consistent. Next, a white background image is created to be used as the background for the resized gesture image, and the size is the same as the input images. The size of the original image is also needed to be resized to crop the area of the detected hand to improve the accuracy of the recognition. The approach utilizes the “</w:t>
      </w:r>
      <w:proofErr w:type="spellStart"/>
      <w:r w:rsidRPr="00614138">
        <w:rPr>
          <w:rFonts w:ascii="Arial" w:hAnsi="Arial" w:cs="Arial"/>
        </w:rPr>
        <w:t>findHand</w:t>
      </w:r>
      <w:proofErr w:type="spellEnd"/>
      <w:r w:rsidRPr="00614138">
        <w:rPr>
          <w:rFonts w:ascii="Arial" w:hAnsi="Arial" w:cs="Arial"/>
        </w:rPr>
        <w:t xml:space="preserve">” function discussed </w:t>
      </w:r>
      <w:r w:rsidR="009A351D">
        <w:rPr>
          <w:rFonts w:ascii="Arial" w:hAnsi="Arial" w:cs="Arial" w:hint="eastAsia"/>
          <w:lang w:eastAsia="zh-TW"/>
        </w:rPr>
        <w:t xml:space="preserve">in section </w:t>
      </w:r>
      <w:r w:rsidR="00E53288" w:rsidRPr="00614138">
        <w:rPr>
          <w:rFonts w:ascii="Arial" w:hAnsi="Arial" w:cs="Arial" w:hint="eastAsia"/>
          <w:lang w:eastAsia="zh-TW"/>
        </w:rPr>
        <w:t>2.2.2.2</w:t>
      </w:r>
      <w:r w:rsidRPr="00614138">
        <w:rPr>
          <w:rFonts w:ascii="Arial" w:hAnsi="Arial" w:cs="Arial"/>
        </w:rPr>
        <w:t xml:space="preserve"> and extracts the bounding information, and then based on its aspect ratio to ensure the priority of width or height to resize the image. The processed image is then placed on the white background image created in the previous stage to become a new cropped image and maintain the proportions of the gesture image for the further gesture recognition.</w:t>
      </w:r>
    </w:p>
    <w:p w14:paraId="4EBA0E92" w14:textId="77777777" w:rsidR="001F44C3" w:rsidRPr="006578BD" w:rsidRDefault="001F44C3" w:rsidP="009B2F18">
      <w:pPr>
        <w:pStyle w:val="ad"/>
        <w:ind w:leftChars="400" w:left="960"/>
        <w:jc w:val="both"/>
        <w:rPr>
          <w:rFonts w:ascii="Arial" w:hAnsi="Arial" w:cs="Arial"/>
        </w:rPr>
      </w:pPr>
    </w:p>
    <w:p w14:paraId="3E90A55D" w14:textId="148AE6AC" w:rsidR="001F44C3" w:rsidRPr="001B7D91" w:rsidRDefault="001F44C3" w:rsidP="009B2F18">
      <w:pPr>
        <w:ind w:left="480"/>
        <w:jc w:val="both"/>
        <w:rPr>
          <w:rFonts w:ascii="Arial" w:hAnsi="Arial" w:cs="Arial"/>
        </w:rPr>
      </w:pPr>
      <w:r w:rsidRPr="001B7D91">
        <w:rPr>
          <w:rFonts w:ascii="Arial" w:hAnsi="Arial" w:cs="Arial"/>
        </w:rPr>
        <w:t>The further gesture recognition is to use the classifier from “</w:t>
      </w:r>
      <w:proofErr w:type="spellStart"/>
      <w:r w:rsidRPr="001B7D91">
        <w:rPr>
          <w:rFonts w:ascii="Arial" w:hAnsi="Arial" w:cs="Arial"/>
        </w:rPr>
        <w:t>cvzone</w:t>
      </w:r>
      <w:proofErr w:type="spellEnd"/>
      <w:r w:rsidRPr="001B7D91">
        <w:rPr>
          <w:rFonts w:ascii="Arial" w:hAnsi="Arial" w:cs="Arial"/>
        </w:rPr>
        <w:t>” package to analysis and obtain the prediction of the gesture.  The combined image of white background image and cropped image is served as an input to the classifier from “</w:t>
      </w:r>
      <w:proofErr w:type="spellStart"/>
      <w:r w:rsidRPr="001B7D91">
        <w:rPr>
          <w:rFonts w:ascii="Arial" w:hAnsi="Arial" w:cs="Arial"/>
        </w:rPr>
        <w:t>cvzone</w:t>
      </w:r>
      <w:proofErr w:type="spellEnd"/>
      <w:r w:rsidRPr="001B7D91">
        <w:rPr>
          <w:rFonts w:ascii="Arial" w:hAnsi="Arial" w:cs="Arial"/>
        </w:rPr>
        <w:t>”. The function “</w:t>
      </w:r>
      <w:proofErr w:type="spellStart"/>
      <w:r w:rsidRPr="001B7D91">
        <w:rPr>
          <w:rFonts w:ascii="Arial" w:hAnsi="Arial" w:cs="Arial"/>
        </w:rPr>
        <w:t>getPrediction</w:t>
      </w:r>
      <w:proofErr w:type="spellEnd"/>
      <w:r w:rsidRPr="001B7D91">
        <w:rPr>
          <w:rFonts w:ascii="Arial" w:hAnsi="Arial" w:cs="Arial"/>
        </w:rPr>
        <w:t>()” in Classifier class of “</w:t>
      </w:r>
      <w:proofErr w:type="spellStart"/>
      <w:r w:rsidRPr="001B7D91">
        <w:rPr>
          <w:rFonts w:ascii="Arial" w:hAnsi="Arial" w:cs="Arial"/>
        </w:rPr>
        <w:t>cvzone</w:t>
      </w:r>
      <w:proofErr w:type="spellEnd"/>
      <w:r w:rsidRPr="001B7D91">
        <w:rPr>
          <w:rFonts w:ascii="Arial" w:hAnsi="Arial" w:cs="Arial"/>
        </w:rPr>
        <w:t>” is used to calculate the prediction and relevant indexes and then precisely recognise the specified gestures from the training model</w:t>
      </w:r>
      <w:r w:rsidR="008509FD">
        <w:rPr>
          <w:rFonts w:ascii="Arial" w:hAnsi="Arial" w:cs="Arial" w:hint="eastAsia"/>
          <w:lang w:eastAsia="zh-TW"/>
        </w:rPr>
        <w:t xml:space="preserve"> </w:t>
      </w:r>
      <w:r w:rsidR="008509FD">
        <w:rPr>
          <w:rFonts w:ascii="Arial" w:hAnsi="Arial" w:cs="Arial"/>
          <w:lang w:eastAsia="zh-TW"/>
        </w:rPr>
        <w:fldChar w:fldCharType="begin"/>
      </w:r>
      <w:r w:rsidR="008509FD">
        <w:rPr>
          <w:rFonts w:ascii="Arial" w:hAnsi="Arial" w:cs="Arial"/>
          <w:lang w:eastAsia="zh-TW"/>
        </w:rPr>
        <w:instrText xml:space="preserve"> ADDIN EN.CITE &lt;EndNote&gt;&lt;Cite&gt;&lt;Author&gt;CVZone&lt;/Author&gt;&lt;Year&gt;2023&lt;/Year&gt;&lt;IDText&gt;CVZone&lt;/IDText&gt;&lt;DisplayText&gt;[40]&lt;/DisplayText&gt;&lt;record&gt;&lt;urls&gt;&lt;related-urls&gt;&lt;url&gt;https://github.com/cvzone/cvzone&lt;/url&gt;&lt;/related-urls&gt;&lt;/urls&gt;&lt;titles&gt;&lt;title&gt;CVZone&lt;/title&gt;&lt;/titles&gt;&lt;number&gt;April 16&lt;/number&gt;&lt;contributors&gt;&lt;authors&gt;&lt;author&gt;CVZone&lt;/author&gt;&lt;/authors&gt;&lt;/contributors&gt;&lt;added-date format="utc"&gt;1714739013&lt;/added-date&gt;&lt;ref-type name="Web Page"&gt;12&lt;/ref-type&gt;&lt;dates&gt;&lt;year&gt;2023&lt;/year&gt;&lt;/dates&gt;&lt;rec-number&gt;60&lt;/rec-number&gt;&lt;last-updated-date format="utc"&gt;1714739057&lt;/last-updated-date&gt;&lt;volume&gt;2024&lt;/volume&gt;&lt;/record&gt;&lt;/Cite&gt;&lt;/EndNote&gt;</w:instrText>
      </w:r>
      <w:r w:rsidR="008509FD">
        <w:rPr>
          <w:rFonts w:ascii="Arial" w:hAnsi="Arial" w:cs="Arial"/>
          <w:lang w:eastAsia="zh-TW"/>
        </w:rPr>
        <w:fldChar w:fldCharType="separate"/>
      </w:r>
      <w:r w:rsidR="008509FD">
        <w:rPr>
          <w:rFonts w:ascii="Arial" w:hAnsi="Arial" w:cs="Arial"/>
          <w:noProof/>
          <w:lang w:eastAsia="zh-TW"/>
        </w:rPr>
        <w:t>[40]</w:t>
      </w:r>
      <w:r w:rsidR="008509FD">
        <w:rPr>
          <w:rFonts w:ascii="Arial" w:hAnsi="Arial" w:cs="Arial"/>
          <w:lang w:eastAsia="zh-TW"/>
        </w:rPr>
        <w:fldChar w:fldCharType="end"/>
      </w:r>
      <w:r w:rsidRPr="001B7D91">
        <w:rPr>
          <w:rFonts w:ascii="Arial" w:hAnsi="Arial" w:cs="Arial"/>
        </w:rPr>
        <w:t>. The process is to analysis the pre-trained model file keras_model.h5 and index file labels.txt obtained from Teachable Machine</w:t>
      </w:r>
      <w:r w:rsidR="002C22BB">
        <w:rPr>
          <w:rFonts w:ascii="Arial" w:hAnsi="Arial" w:cs="Arial" w:hint="eastAsia"/>
          <w:lang w:eastAsia="zh-TW"/>
        </w:rPr>
        <w:t xml:space="preserve"> </w:t>
      </w:r>
      <w:r w:rsidR="002C22BB">
        <w:rPr>
          <w:rFonts w:ascii="Arial" w:hAnsi="Arial" w:cs="Arial"/>
          <w:lang w:eastAsia="zh-TW"/>
        </w:rPr>
        <w:fldChar w:fldCharType="begin"/>
      </w:r>
      <w:r w:rsidR="002C22BB">
        <w:rPr>
          <w:rFonts w:ascii="Arial" w:hAnsi="Arial" w:cs="Arial"/>
          <w:lang w:eastAsia="zh-TW"/>
        </w:rPr>
        <w:instrText xml:space="preserve"> ADDIN EN.CITE &lt;EndNote&gt;&lt;Cite&gt;&lt;Author&gt;A.&lt;/Author&gt;&lt;Year&gt;2023&lt;/Year&gt;&lt;IDText&gt;Action Detection for Sign Language Using Machine Learning&lt;/IDText&gt;&lt;DisplayText&gt;[54]&lt;/DisplayText&gt;&lt;record&gt;&lt;dates&gt;&lt;pub-dates&gt;&lt;date&gt;1-2 Sept. 2023&lt;/date&gt;&lt;/pub-dates&gt;&lt;year&gt;2023&lt;/year&gt;&lt;/dates&gt;&lt;titles&gt;&lt;title&gt;Action Detection for Sign Language Using Machine Learning&lt;/title&gt;&lt;secondary-title&gt;2023 International Conference on Network, Multimedia and Information Technology (NMITCON)&lt;/secondary-title&gt;&lt;alt-title&gt;2023 International Conference on Network, Multimedia and Information Technology (NMITCON)&lt;/alt-title&gt;&lt;/titles&gt;&lt;pages&gt;1-6&lt;/pages&gt;&lt;contributors&gt;&lt;authors&gt;&lt;author&gt;A. S. Sushmitha Urs&lt;/author&gt;&lt;author&gt;V. B. Raj&lt;/author&gt;&lt;author&gt;P, S.&lt;/author&gt;&lt;author&gt;P. Kumar K&lt;/author&gt;&lt;author&gt;M, B. R.&lt;/author&gt;&lt;author&gt;V. Kumar S&lt;/author&gt;&lt;/authors&gt;&lt;/contributors&gt;&lt;added-date format="utc"&gt;1714746354&lt;/added-date&gt;&lt;ref-type name="Conference Proceeding"&gt;10&lt;/ref-type&gt;&lt;rec-number&gt;75&lt;/rec-number&gt;&lt;last-updated-date format="utc"&gt;1714746354&lt;/last-updated-date&gt;&lt;electronic-resource-num&gt;10.1109/NMITCON58196.2023.10275950&lt;/electronic-resource-num&gt;&lt;/record&gt;&lt;/Cite&gt;&lt;/EndNote&gt;</w:instrText>
      </w:r>
      <w:r w:rsidR="002C22BB">
        <w:rPr>
          <w:rFonts w:ascii="Arial" w:hAnsi="Arial" w:cs="Arial"/>
          <w:lang w:eastAsia="zh-TW"/>
        </w:rPr>
        <w:fldChar w:fldCharType="separate"/>
      </w:r>
      <w:r w:rsidR="002C22BB">
        <w:rPr>
          <w:rFonts w:ascii="Arial" w:hAnsi="Arial" w:cs="Arial"/>
          <w:noProof/>
          <w:lang w:eastAsia="zh-TW"/>
        </w:rPr>
        <w:t>[54]</w:t>
      </w:r>
      <w:r w:rsidR="002C22BB">
        <w:rPr>
          <w:rFonts w:ascii="Arial" w:hAnsi="Arial" w:cs="Arial"/>
          <w:lang w:eastAsia="zh-TW"/>
        </w:rPr>
        <w:fldChar w:fldCharType="end"/>
      </w:r>
      <w:r w:rsidRPr="001B7D91">
        <w:rPr>
          <w:rFonts w:ascii="Arial" w:hAnsi="Arial" w:cs="Arial"/>
        </w:rPr>
        <w:t xml:space="preserve">. </w:t>
      </w:r>
    </w:p>
    <w:p w14:paraId="4E24C796" w14:textId="77777777" w:rsidR="001F44C3" w:rsidRDefault="001F44C3" w:rsidP="001F44C3">
      <w:pPr>
        <w:pStyle w:val="ad"/>
        <w:ind w:leftChars="600" w:left="1440"/>
        <w:rPr>
          <w:rFonts w:ascii="Arial" w:hAnsi="Arial" w:cs="Arial"/>
        </w:rPr>
      </w:pPr>
    </w:p>
    <w:p w14:paraId="1681E847" w14:textId="77777777" w:rsidR="00CC7CB4" w:rsidRDefault="00CC7CB4" w:rsidP="001F44C3">
      <w:pPr>
        <w:pStyle w:val="ad"/>
        <w:ind w:leftChars="600" w:left="1440"/>
        <w:rPr>
          <w:rFonts w:ascii="Arial" w:hAnsi="Arial" w:cs="Arial"/>
        </w:rPr>
      </w:pPr>
    </w:p>
    <w:p w14:paraId="2E18D8B6" w14:textId="77777777" w:rsidR="00CC7CB4" w:rsidRDefault="00CC7CB4" w:rsidP="001F44C3">
      <w:pPr>
        <w:pStyle w:val="ad"/>
        <w:ind w:leftChars="600" w:left="1440"/>
        <w:rPr>
          <w:rFonts w:ascii="Arial" w:hAnsi="Arial" w:cs="Arial"/>
        </w:rPr>
      </w:pPr>
    </w:p>
    <w:p w14:paraId="1E89417B" w14:textId="77777777" w:rsidR="00CC7CB4" w:rsidRPr="006578BD" w:rsidRDefault="00CC7CB4" w:rsidP="001F44C3">
      <w:pPr>
        <w:pStyle w:val="ad"/>
        <w:ind w:leftChars="600" w:left="1440"/>
        <w:rPr>
          <w:rFonts w:ascii="Arial" w:hAnsi="Arial" w:cs="Arial"/>
        </w:rPr>
      </w:pPr>
    </w:p>
    <w:p w14:paraId="7409A76C" w14:textId="77777777" w:rsidR="001F44C3" w:rsidRPr="006578BD" w:rsidRDefault="001F44C3" w:rsidP="00972775">
      <w:pPr>
        <w:pStyle w:val="4"/>
      </w:pPr>
      <w:r w:rsidRPr="006578BD">
        <w:lastRenderedPageBreak/>
        <w:t>Finger Counting</w:t>
      </w:r>
    </w:p>
    <w:p w14:paraId="3168C396" w14:textId="00072B28" w:rsidR="001F44C3" w:rsidRPr="006578BD" w:rsidRDefault="001F44C3" w:rsidP="009B2F18">
      <w:pPr>
        <w:ind w:left="360"/>
        <w:jc w:val="both"/>
        <w:rPr>
          <w:rFonts w:ascii="Arial" w:hAnsi="Arial" w:cs="Arial"/>
          <w:lang w:eastAsia="zh-TW"/>
        </w:rPr>
      </w:pPr>
      <w:r w:rsidRPr="006578BD">
        <w:rPr>
          <w:rFonts w:ascii="Arial" w:hAnsi="Arial" w:cs="Arial"/>
        </w:rPr>
        <w:t xml:space="preserve">The process of task of finger counting is shown in the following flow chart </w:t>
      </w:r>
      <w:r w:rsidRPr="0056101E">
        <w:rPr>
          <w:rFonts w:ascii="Arial" w:hAnsi="Arial" w:cs="Arial"/>
        </w:rPr>
        <w:t xml:space="preserve">in Figure </w:t>
      </w:r>
      <w:r w:rsidR="0056101E" w:rsidRPr="0056101E">
        <w:rPr>
          <w:rFonts w:ascii="Arial" w:hAnsi="Arial" w:cs="Arial" w:hint="eastAsia"/>
          <w:lang w:eastAsia="zh-TW"/>
        </w:rPr>
        <w:t>2.2.2.8.1</w:t>
      </w:r>
      <w:r w:rsidRPr="0056101E">
        <w:rPr>
          <w:rFonts w:ascii="Arial" w:hAnsi="Arial" w:cs="Arial"/>
        </w:rPr>
        <w:t>. The ideas of finger counting are learned</w:t>
      </w:r>
      <w:r w:rsidRPr="006578BD">
        <w:rPr>
          <w:rFonts w:ascii="Arial" w:hAnsi="Arial" w:cs="Arial"/>
        </w:rPr>
        <w:t xml:space="preserve"> from the courses on </w:t>
      </w:r>
      <w:proofErr w:type="spellStart"/>
      <w:r w:rsidRPr="006578BD">
        <w:rPr>
          <w:rFonts w:ascii="Arial" w:hAnsi="Arial" w:cs="Arial"/>
        </w:rPr>
        <w:t>CVZone</w:t>
      </w:r>
      <w:proofErr w:type="spellEnd"/>
      <w:r w:rsidRPr="006578BD">
        <w:rPr>
          <w:rFonts w:ascii="Arial" w:hAnsi="Arial" w:cs="Arial"/>
        </w:rPr>
        <w:t xml:space="preserve"> website, and the method is modified to realize complex gesture recognition and finger </w:t>
      </w:r>
      <w:r w:rsidRPr="00D87D30">
        <w:rPr>
          <w:rFonts w:ascii="Arial" w:hAnsi="Arial" w:cs="Arial"/>
        </w:rPr>
        <w:t xml:space="preserve">counting </w:t>
      </w:r>
      <w:r w:rsidR="00A35787" w:rsidRPr="00D87D30">
        <w:rPr>
          <w:rFonts w:ascii="Arial" w:hAnsi="Arial" w:cs="Arial"/>
        </w:rPr>
        <w:fldChar w:fldCharType="begin"/>
      </w:r>
      <w:r w:rsidR="00D87D30" w:rsidRPr="00D87D30">
        <w:rPr>
          <w:rFonts w:ascii="Arial" w:hAnsi="Arial" w:cs="Arial"/>
        </w:rPr>
        <w:instrText xml:space="preserve"> ADDIN EN.CITE &lt;EndNote&gt;&lt;Cite&gt;&lt;Author&gt;Murtaza&amp;apos;s&lt;/Author&gt;&lt;IDText&gt;Hand Sign Detection (ASL)&lt;/IDText&gt;&lt;DisplayText&gt;[53, 55]&lt;/DisplayText&gt;&lt;record&gt;&lt;urls&gt;&lt;related-urls&gt;&lt;url&gt;https://www.computervision.zone/courses/hand-sign-detection-asl/&lt;/url&gt;&lt;/related-urls&gt;&lt;/urls&gt;&lt;titles&gt;&lt;title&gt;Hand Sign Detection (ASL)&lt;/title&gt;&lt;/titles&gt;&lt;contributors&gt;&lt;authors&gt;&lt;author&gt;Murtaza&amp;apos;s Workshop&lt;/author&gt;&lt;/authors&gt;&lt;/contributors&gt;&lt;added-date format="utc"&gt;1714744833&lt;/added-date&gt;&lt;ref-type name="Web Page"&gt;12&lt;/ref-type&gt;&lt;rec-number&gt;74&lt;/rec-number&gt;&lt;publisher&gt;Computer Vision Zone&lt;/publisher&gt;&lt;last-updated-date format="utc"&gt;1714744869&lt;/last-updated-date&gt;&lt;/record&gt;&lt;/Cite&gt;&lt;Cite&gt;&lt;Author&gt;Murtaza&amp;apos;s&lt;/Author&gt;&lt;IDText&gt;Finger Counter&lt;/IDText&gt;&lt;record&gt;&lt;urls&gt;&lt;related-urls&gt;&lt;url&gt;https://www.computervision.zone/courses/finger-counter/&lt;/url&gt;&lt;/related-urls&gt;&lt;/urls&gt;&lt;titles&gt;&lt;title&gt;Finger Counter&lt;/title&gt;&lt;/titles&gt;&lt;number&gt;March 8&lt;/number&gt;&lt;contributors&gt;&lt;authors&gt;&lt;author&gt;Murtaza&amp;apos;s Workshop&lt;/author&gt;&lt;/authors&gt;&lt;/contributors&gt;&lt;added-date format="utc"&gt;1714747354&lt;/added-date&gt;&lt;ref-type name="Web Page"&gt;12&lt;/ref-type&gt;&lt;rec-number&gt;76&lt;/rec-number&gt;&lt;publisher&gt;Computer Vision Zone&lt;/publisher&gt;&lt;last-updated-date format="utc"&gt;1714747387&lt;/last-updated-date&gt;&lt;volume&gt;2024&lt;/volume&gt;&lt;/record&gt;&lt;/Cite&gt;&lt;/EndNote&gt;</w:instrText>
      </w:r>
      <w:r w:rsidR="00A35787" w:rsidRPr="00D87D30">
        <w:rPr>
          <w:rFonts w:ascii="Arial" w:hAnsi="Arial" w:cs="Arial"/>
        </w:rPr>
        <w:fldChar w:fldCharType="separate"/>
      </w:r>
      <w:r w:rsidR="00D87D30" w:rsidRPr="00D87D30">
        <w:rPr>
          <w:rFonts w:ascii="Arial" w:hAnsi="Arial" w:cs="Arial"/>
          <w:noProof/>
        </w:rPr>
        <w:t>[53, 55]</w:t>
      </w:r>
      <w:r w:rsidR="00A35787" w:rsidRPr="00D87D30">
        <w:rPr>
          <w:rFonts w:ascii="Arial" w:hAnsi="Arial" w:cs="Arial"/>
        </w:rPr>
        <w:fldChar w:fldCharType="end"/>
      </w:r>
      <w:r w:rsidR="00D87D30" w:rsidRPr="00D87D30">
        <w:rPr>
          <w:rFonts w:ascii="Arial" w:hAnsi="Arial" w:cs="Arial" w:hint="eastAsia"/>
          <w:lang w:eastAsia="zh-TW"/>
        </w:rPr>
        <w:t>.</w:t>
      </w:r>
    </w:p>
    <w:p w14:paraId="1B2413F5" w14:textId="77777777" w:rsidR="001F44C3" w:rsidRPr="006578BD" w:rsidRDefault="001F44C3" w:rsidP="001F44C3">
      <w:pPr>
        <w:jc w:val="center"/>
        <w:rPr>
          <w:rFonts w:ascii="Arial" w:hAnsi="Arial" w:cs="Arial"/>
        </w:rPr>
      </w:pPr>
      <w:r w:rsidRPr="006578BD">
        <w:rPr>
          <w:rFonts w:ascii="Arial" w:hAnsi="Arial" w:cs="Arial"/>
          <w:noProof/>
        </w:rPr>
        <w:drawing>
          <wp:inline distT="0" distB="0" distL="0" distR="0" wp14:anchorId="5FD23D0D" wp14:editId="1F7D05C0">
            <wp:extent cx="5742782" cy="4182386"/>
            <wp:effectExtent l="0" t="0" r="0" b="8890"/>
            <wp:docPr id="1951055732" name="Picture 2"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055732" name="Picture 2" descr="A diagram of a process flow&#10;&#10;Description automatically generated"/>
                    <pic:cNvPicPr/>
                  </pic:nvPicPr>
                  <pic:blipFill rotWithShape="1">
                    <a:blip r:embed="rId33">
                      <a:extLst>
                        <a:ext uri="{28A0092B-C50C-407E-A947-70E740481C1C}">
                          <a14:useLocalDpi xmlns:a14="http://schemas.microsoft.com/office/drawing/2010/main" val="0"/>
                        </a:ext>
                      </a:extLst>
                    </a:blip>
                    <a:srcRect l="3607" t="4795" r="3420" b="5196"/>
                    <a:stretch/>
                  </pic:blipFill>
                  <pic:spPr bwMode="auto">
                    <a:xfrm>
                      <a:off x="0" y="0"/>
                      <a:ext cx="5751570" cy="4188786"/>
                    </a:xfrm>
                    <a:prstGeom prst="rect">
                      <a:avLst/>
                    </a:prstGeom>
                    <a:ln>
                      <a:noFill/>
                    </a:ln>
                    <a:extLst>
                      <a:ext uri="{53640926-AAD7-44D8-BBD7-CCE9431645EC}">
                        <a14:shadowObscured xmlns:a14="http://schemas.microsoft.com/office/drawing/2010/main"/>
                      </a:ext>
                    </a:extLst>
                  </pic:spPr>
                </pic:pic>
              </a:graphicData>
            </a:graphic>
          </wp:inline>
        </w:drawing>
      </w:r>
    </w:p>
    <w:p w14:paraId="521E55E6" w14:textId="4DB76328" w:rsidR="001F44C3" w:rsidRDefault="001F44C3" w:rsidP="001F44C3">
      <w:pPr>
        <w:pStyle w:val="ad"/>
        <w:jc w:val="center"/>
        <w:rPr>
          <w:rFonts w:ascii="Arial" w:hAnsi="Arial" w:cs="Arial"/>
          <w:sz w:val="22"/>
          <w:szCs w:val="18"/>
        </w:rPr>
      </w:pPr>
      <w:r w:rsidRPr="000F3D57">
        <w:rPr>
          <w:rFonts w:ascii="Arial" w:hAnsi="Arial" w:cs="Arial"/>
          <w:sz w:val="22"/>
          <w:szCs w:val="18"/>
        </w:rPr>
        <w:t xml:space="preserve">Figure </w:t>
      </w:r>
      <w:r w:rsidR="00631C58" w:rsidRPr="000F3D57">
        <w:rPr>
          <w:rFonts w:ascii="Arial" w:hAnsi="Arial" w:cs="Arial" w:hint="eastAsia"/>
          <w:sz w:val="22"/>
          <w:szCs w:val="18"/>
          <w:lang w:eastAsia="zh-TW"/>
        </w:rPr>
        <w:t>2.2.2.8.1</w:t>
      </w:r>
      <w:r w:rsidRPr="000F3D57">
        <w:rPr>
          <w:rFonts w:ascii="Arial" w:hAnsi="Arial" w:cs="Arial"/>
          <w:sz w:val="22"/>
          <w:szCs w:val="18"/>
        </w:rPr>
        <w:t>. Finger Counting Flow Chart</w:t>
      </w:r>
    </w:p>
    <w:p w14:paraId="1EA263F1" w14:textId="77777777" w:rsidR="000F3D57" w:rsidRPr="000F3D57" w:rsidRDefault="000F3D57" w:rsidP="001F44C3">
      <w:pPr>
        <w:pStyle w:val="ad"/>
        <w:jc w:val="center"/>
        <w:rPr>
          <w:rFonts w:ascii="Arial" w:hAnsi="Arial" w:cs="Arial"/>
          <w:sz w:val="22"/>
          <w:szCs w:val="18"/>
        </w:rPr>
      </w:pPr>
    </w:p>
    <w:p w14:paraId="70D245B9" w14:textId="641532A6" w:rsidR="001F44C3" w:rsidRPr="006578BD" w:rsidRDefault="001F44C3" w:rsidP="002D2FFC">
      <w:pPr>
        <w:pStyle w:val="ad"/>
        <w:jc w:val="both"/>
        <w:rPr>
          <w:rFonts w:ascii="Arial" w:hAnsi="Arial" w:cs="Arial"/>
        </w:rPr>
      </w:pPr>
      <w:r w:rsidRPr="006578BD">
        <w:rPr>
          <w:rFonts w:ascii="Arial" w:hAnsi="Arial" w:cs="Arial"/>
        </w:rPr>
        <w:t xml:space="preserve">Based </w:t>
      </w:r>
      <w:r w:rsidRPr="0098383B">
        <w:rPr>
          <w:rFonts w:ascii="Arial" w:hAnsi="Arial" w:cs="Arial"/>
        </w:rPr>
        <w:t xml:space="preserve">on Figure </w:t>
      </w:r>
      <w:r w:rsidR="007413A1" w:rsidRPr="0098383B">
        <w:rPr>
          <w:rFonts w:ascii="Arial" w:hAnsi="Arial" w:cs="Arial" w:hint="eastAsia"/>
          <w:lang w:eastAsia="zh-TW"/>
        </w:rPr>
        <w:t>2.2.2</w:t>
      </w:r>
      <w:r w:rsidR="007413A1">
        <w:rPr>
          <w:rFonts w:ascii="Arial" w:hAnsi="Arial" w:cs="Arial" w:hint="eastAsia"/>
          <w:lang w:eastAsia="zh-TW"/>
        </w:rPr>
        <w:t>.8.1</w:t>
      </w:r>
      <w:r w:rsidRPr="006578BD">
        <w:rPr>
          <w:rFonts w:ascii="Arial" w:hAnsi="Arial" w:cs="Arial"/>
        </w:rPr>
        <w:t xml:space="preserve">, the example process of finger counting is shown in Figure </w:t>
      </w:r>
      <w:r w:rsidR="007413A1">
        <w:rPr>
          <w:rFonts w:ascii="Arial" w:hAnsi="Arial" w:cs="Arial" w:hint="eastAsia"/>
          <w:lang w:eastAsia="zh-TW"/>
        </w:rPr>
        <w:t>2.2.2.8.2</w:t>
      </w:r>
      <w:r w:rsidRPr="006578BD">
        <w:rPr>
          <w:rFonts w:ascii="Arial" w:hAnsi="Arial" w:cs="Arial"/>
        </w:rPr>
        <w:t>.</w:t>
      </w:r>
    </w:p>
    <w:p w14:paraId="4DC9BCFF" w14:textId="77777777" w:rsidR="001F44C3" w:rsidRPr="006578BD" w:rsidRDefault="001F44C3" w:rsidP="001F44C3">
      <w:pPr>
        <w:pStyle w:val="ad"/>
        <w:jc w:val="center"/>
        <w:rPr>
          <w:rFonts w:ascii="Arial" w:hAnsi="Arial" w:cs="Arial"/>
        </w:rPr>
      </w:pPr>
      <w:r w:rsidRPr="006578BD">
        <w:rPr>
          <w:rFonts w:ascii="Arial" w:hAnsi="Arial" w:cs="Arial"/>
          <w:noProof/>
        </w:rPr>
        <w:drawing>
          <wp:inline distT="0" distB="0" distL="0" distR="0" wp14:anchorId="1A524B0D" wp14:editId="62160351">
            <wp:extent cx="3009213" cy="1907939"/>
            <wp:effectExtent l="0" t="0" r="1270" b="0"/>
            <wp:docPr id="314787633" name="Picture 1" descr="一張含有 粉紅色, 洋紅色, 舞蹈,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787633" name="Picture 1" descr="一張含有 粉紅色, 洋紅色, 舞蹈, 文字 的圖片&#10;&#10;自動產生的描述"/>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09213" cy="1907939"/>
                    </a:xfrm>
                    <a:prstGeom prst="rect">
                      <a:avLst/>
                    </a:prstGeom>
                  </pic:spPr>
                </pic:pic>
              </a:graphicData>
            </a:graphic>
          </wp:inline>
        </w:drawing>
      </w:r>
    </w:p>
    <w:p w14:paraId="4F6466F7" w14:textId="6DB44F6B" w:rsidR="001F44C3" w:rsidRDefault="001F44C3" w:rsidP="001F44C3">
      <w:pPr>
        <w:pStyle w:val="ad"/>
        <w:jc w:val="center"/>
        <w:rPr>
          <w:rFonts w:ascii="Arial" w:hAnsi="Arial" w:cs="Arial"/>
          <w:sz w:val="22"/>
          <w:szCs w:val="18"/>
          <w:lang w:eastAsia="zh-TW"/>
        </w:rPr>
      </w:pPr>
      <w:r w:rsidRPr="000F3D57">
        <w:rPr>
          <w:rFonts w:ascii="Arial" w:hAnsi="Arial" w:cs="Arial"/>
          <w:sz w:val="22"/>
          <w:szCs w:val="18"/>
        </w:rPr>
        <w:t xml:space="preserve">Figure </w:t>
      </w:r>
      <w:r w:rsidR="007413A1" w:rsidRPr="000F3D57">
        <w:rPr>
          <w:rFonts w:ascii="Arial" w:hAnsi="Arial" w:cs="Arial" w:hint="eastAsia"/>
          <w:sz w:val="22"/>
          <w:szCs w:val="18"/>
          <w:lang w:eastAsia="zh-TW"/>
        </w:rPr>
        <w:t>2.2.2.8.2</w:t>
      </w:r>
      <w:r w:rsidRPr="000F3D57">
        <w:rPr>
          <w:rFonts w:ascii="Arial" w:hAnsi="Arial" w:cs="Arial"/>
          <w:sz w:val="22"/>
          <w:szCs w:val="18"/>
        </w:rPr>
        <w:t>.</w:t>
      </w:r>
      <w:r w:rsidR="007413A1" w:rsidRPr="000F3D57">
        <w:rPr>
          <w:rFonts w:ascii="Arial" w:hAnsi="Arial" w:cs="Arial" w:hint="eastAsia"/>
          <w:sz w:val="22"/>
          <w:szCs w:val="18"/>
          <w:lang w:eastAsia="zh-TW"/>
        </w:rPr>
        <w:t xml:space="preserve"> Example process</w:t>
      </w:r>
    </w:p>
    <w:p w14:paraId="081BC995" w14:textId="77777777" w:rsidR="000F3D57" w:rsidRDefault="000F3D57" w:rsidP="001F44C3">
      <w:pPr>
        <w:pStyle w:val="ad"/>
        <w:jc w:val="center"/>
        <w:rPr>
          <w:rFonts w:ascii="Arial" w:hAnsi="Arial" w:cs="Arial"/>
          <w:sz w:val="22"/>
          <w:szCs w:val="18"/>
          <w:lang w:val="en-US" w:eastAsia="zh-TW"/>
        </w:rPr>
      </w:pPr>
    </w:p>
    <w:p w14:paraId="6C375AD1" w14:textId="77777777" w:rsidR="005A5921" w:rsidRDefault="005A5921" w:rsidP="001F44C3">
      <w:pPr>
        <w:pStyle w:val="ad"/>
        <w:jc w:val="center"/>
        <w:rPr>
          <w:rFonts w:ascii="Arial" w:hAnsi="Arial" w:cs="Arial"/>
          <w:sz w:val="22"/>
          <w:szCs w:val="18"/>
          <w:lang w:val="en-US" w:eastAsia="zh-TW"/>
        </w:rPr>
      </w:pPr>
    </w:p>
    <w:p w14:paraId="0987146E" w14:textId="77777777" w:rsidR="005A5921" w:rsidRDefault="005A5921" w:rsidP="001F44C3">
      <w:pPr>
        <w:pStyle w:val="ad"/>
        <w:jc w:val="center"/>
        <w:rPr>
          <w:rFonts w:ascii="Arial" w:hAnsi="Arial" w:cs="Arial"/>
          <w:sz w:val="22"/>
          <w:szCs w:val="18"/>
          <w:lang w:val="en-US" w:eastAsia="zh-TW"/>
        </w:rPr>
      </w:pPr>
    </w:p>
    <w:p w14:paraId="6C41ED50" w14:textId="77777777" w:rsidR="005A5921" w:rsidRDefault="005A5921" w:rsidP="001F44C3">
      <w:pPr>
        <w:pStyle w:val="ad"/>
        <w:jc w:val="center"/>
        <w:rPr>
          <w:rFonts w:ascii="Arial" w:hAnsi="Arial" w:cs="Arial"/>
          <w:sz w:val="22"/>
          <w:szCs w:val="18"/>
          <w:lang w:val="en-US" w:eastAsia="zh-TW"/>
        </w:rPr>
      </w:pPr>
    </w:p>
    <w:p w14:paraId="23A68C38" w14:textId="77777777" w:rsidR="005A5921" w:rsidRDefault="005A5921" w:rsidP="001F44C3">
      <w:pPr>
        <w:pStyle w:val="ad"/>
        <w:jc w:val="center"/>
        <w:rPr>
          <w:rFonts w:ascii="Arial" w:hAnsi="Arial" w:cs="Arial"/>
          <w:sz w:val="22"/>
          <w:szCs w:val="18"/>
          <w:lang w:val="en-US" w:eastAsia="zh-TW"/>
        </w:rPr>
      </w:pPr>
    </w:p>
    <w:p w14:paraId="7CB29630" w14:textId="77777777" w:rsidR="005A5921" w:rsidRDefault="005A5921" w:rsidP="001F44C3">
      <w:pPr>
        <w:pStyle w:val="ad"/>
        <w:jc w:val="center"/>
        <w:rPr>
          <w:rFonts w:ascii="Arial" w:hAnsi="Arial" w:cs="Arial"/>
          <w:sz w:val="22"/>
          <w:szCs w:val="18"/>
          <w:lang w:val="en-US" w:eastAsia="zh-TW"/>
        </w:rPr>
      </w:pPr>
    </w:p>
    <w:p w14:paraId="1A49E8AD" w14:textId="77777777" w:rsidR="005A5921" w:rsidRDefault="005A5921" w:rsidP="001F44C3">
      <w:pPr>
        <w:pStyle w:val="ad"/>
        <w:jc w:val="center"/>
        <w:rPr>
          <w:rFonts w:ascii="Arial" w:hAnsi="Arial" w:cs="Arial"/>
          <w:sz w:val="22"/>
          <w:szCs w:val="18"/>
          <w:lang w:val="en-US" w:eastAsia="zh-TW"/>
        </w:rPr>
      </w:pPr>
    </w:p>
    <w:p w14:paraId="03D1000E" w14:textId="77777777" w:rsidR="005A5921" w:rsidRPr="005A5921" w:rsidRDefault="005A5921" w:rsidP="001F44C3">
      <w:pPr>
        <w:pStyle w:val="ad"/>
        <w:jc w:val="center"/>
        <w:rPr>
          <w:rFonts w:ascii="Arial" w:hAnsi="Arial" w:cs="Arial"/>
          <w:sz w:val="22"/>
          <w:szCs w:val="18"/>
          <w:lang w:val="en-US" w:eastAsia="zh-TW"/>
        </w:rPr>
      </w:pPr>
    </w:p>
    <w:p w14:paraId="59CEF3E3" w14:textId="77777777" w:rsidR="001F44C3" w:rsidRPr="000F3D57" w:rsidRDefault="001F44C3">
      <w:pPr>
        <w:pStyle w:val="ad"/>
        <w:numPr>
          <w:ilvl w:val="0"/>
          <w:numId w:val="6"/>
        </w:numPr>
        <w:spacing w:after="160" w:line="278" w:lineRule="auto"/>
        <w:rPr>
          <w:rFonts w:ascii="Arial" w:hAnsi="Arial" w:cs="Arial"/>
          <w:b/>
          <w:bCs/>
        </w:rPr>
      </w:pPr>
      <w:r w:rsidRPr="000F3D57">
        <w:rPr>
          <w:rFonts w:ascii="Arial" w:hAnsi="Arial" w:cs="Arial"/>
          <w:b/>
          <w:bCs/>
        </w:rPr>
        <w:lastRenderedPageBreak/>
        <w:t>Complex Gesture Recognition: Single</w:t>
      </w:r>
    </w:p>
    <w:p w14:paraId="736F235A" w14:textId="77777777" w:rsidR="001F44C3" w:rsidRPr="006578BD" w:rsidRDefault="001F44C3" w:rsidP="001F44C3">
      <w:pPr>
        <w:pStyle w:val="ad"/>
        <w:ind w:left="1080"/>
        <w:jc w:val="center"/>
        <w:rPr>
          <w:rFonts w:ascii="Arial" w:hAnsi="Arial" w:cs="Arial"/>
        </w:rPr>
      </w:pPr>
      <w:r w:rsidRPr="006578BD">
        <w:rPr>
          <w:rFonts w:ascii="Arial" w:hAnsi="Arial" w:cs="Arial"/>
          <w:noProof/>
        </w:rPr>
        <w:drawing>
          <wp:inline distT="0" distB="0" distL="0" distR="0" wp14:anchorId="018A3337" wp14:editId="2DDB70F7">
            <wp:extent cx="782374" cy="1462113"/>
            <wp:effectExtent l="0" t="0" r="0" b="5080"/>
            <wp:docPr id="1756391250" name="Picture 1" descr="A hand with a finger rai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391250" name="Picture 1" descr="A hand with a finger raised&#10;&#10;Description automatically generated"/>
                    <pic:cNvPicPr/>
                  </pic:nvPicPr>
                  <pic:blipFill rotWithShape="1">
                    <a:blip r:embed="rId35" cstate="print">
                      <a:extLst>
                        <a:ext uri="{28A0092B-C50C-407E-A947-70E740481C1C}">
                          <a14:useLocalDpi xmlns:a14="http://schemas.microsoft.com/office/drawing/2010/main" val="0"/>
                        </a:ext>
                      </a:extLst>
                    </a:blip>
                    <a:srcRect l="4621" r="35314" b="2332"/>
                    <a:stretch/>
                  </pic:blipFill>
                  <pic:spPr bwMode="auto">
                    <a:xfrm>
                      <a:off x="0" y="0"/>
                      <a:ext cx="796145" cy="1487848"/>
                    </a:xfrm>
                    <a:prstGeom prst="rect">
                      <a:avLst/>
                    </a:prstGeom>
                    <a:ln>
                      <a:noFill/>
                    </a:ln>
                    <a:extLst>
                      <a:ext uri="{53640926-AAD7-44D8-BBD7-CCE9431645EC}">
                        <a14:shadowObscured xmlns:a14="http://schemas.microsoft.com/office/drawing/2010/main"/>
                      </a:ext>
                    </a:extLst>
                  </pic:spPr>
                </pic:pic>
              </a:graphicData>
            </a:graphic>
          </wp:inline>
        </w:drawing>
      </w:r>
    </w:p>
    <w:p w14:paraId="09AC3660" w14:textId="00AA2B80" w:rsidR="001F44C3" w:rsidRDefault="001F44C3" w:rsidP="001F44C3">
      <w:pPr>
        <w:pStyle w:val="ad"/>
        <w:ind w:left="1080"/>
        <w:jc w:val="center"/>
        <w:rPr>
          <w:rFonts w:ascii="Arial" w:hAnsi="Arial" w:cs="Arial"/>
        </w:rPr>
      </w:pPr>
      <w:r w:rsidRPr="002A5CF4">
        <w:rPr>
          <w:rFonts w:ascii="Arial" w:hAnsi="Arial" w:cs="Arial"/>
        </w:rPr>
        <w:t xml:space="preserve">Figure </w:t>
      </w:r>
      <w:r w:rsidR="002A5CF4" w:rsidRPr="002A5CF4">
        <w:rPr>
          <w:rFonts w:ascii="Arial" w:hAnsi="Arial" w:cs="Arial" w:hint="eastAsia"/>
          <w:lang w:eastAsia="zh-TW"/>
        </w:rPr>
        <w:t>2.2.2.8.3</w:t>
      </w:r>
      <w:r w:rsidRPr="002A5CF4">
        <w:rPr>
          <w:rFonts w:ascii="Arial" w:hAnsi="Arial" w:cs="Arial"/>
        </w:rPr>
        <w:t>. “Single</w:t>
      </w:r>
      <w:r w:rsidRPr="006578BD">
        <w:rPr>
          <w:rFonts w:ascii="Arial" w:hAnsi="Arial" w:cs="Arial"/>
        </w:rPr>
        <w:t>” Gesture</w:t>
      </w:r>
    </w:p>
    <w:p w14:paraId="23731CF4" w14:textId="77777777" w:rsidR="008544DB" w:rsidRPr="006578BD" w:rsidRDefault="008544DB" w:rsidP="001F44C3">
      <w:pPr>
        <w:pStyle w:val="ad"/>
        <w:ind w:left="1080"/>
        <w:jc w:val="center"/>
        <w:rPr>
          <w:rFonts w:ascii="Arial" w:hAnsi="Arial" w:cs="Arial"/>
        </w:rPr>
      </w:pPr>
    </w:p>
    <w:p w14:paraId="2EAEABF6" w14:textId="69376CA7" w:rsidR="001F44C3" w:rsidRPr="006578BD" w:rsidRDefault="001F44C3" w:rsidP="002D2FFC">
      <w:pPr>
        <w:pStyle w:val="ad"/>
        <w:ind w:left="1080"/>
        <w:jc w:val="both"/>
        <w:rPr>
          <w:rFonts w:ascii="Arial" w:hAnsi="Arial" w:cs="Arial"/>
        </w:rPr>
      </w:pPr>
      <w:r w:rsidRPr="006578BD">
        <w:rPr>
          <w:rFonts w:ascii="Arial" w:hAnsi="Arial" w:cs="Arial"/>
        </w:rPr>
        <w:t xml:space="preserve">The procedure of complex gesture recognition is explained </w:t>
      </w:r>
      <w:r w:rsidRPr="00BC3402">
        <w:rPr>
          <w:rFonts w:ascii="Arial" w:hAnsi="Arial" w:cs="Arial"/>
        </w:rPr>
        <w:t xml:space="preserve">in </w:t>
      </w:r>
      <w:r w:rsidR="00624E96">
        <w:rPr>
          <w:rFonts w:ascii="Arial" w:hAnsi="Arial" w:cs="Arial" w:hint="eastAsia"/>
          <w:lang w:eastAsia="zh-TW"/>
        </w:rPr>
        <w:t xml:space="preserve">section </w:t>
      </w:r>
      <w:r w:rsidR="00BC3402" w:rsidRPr="00BC3402">
        <w:rPr>
          <w:rFonts w:ascii="Arial" w:hAnsi="Arial" w:cs="Arial" w:hint="eastAsia"/>
          <w:lang w:eastAsia="zh-TW"/>
        </w:rPr>
        <w:t>2.2.2.7</w:t>
      </w:r>
      <w:r w:rsidRPr="00BC3402">
        <w:rPr>
          <w:rFonts w:ascii="Arial" w:hAnsi="Arial" w:cs="Arial"/>
        </w:rPr>
        <w:t>.</w:t>
      </w:r>
      <w:r w:rsidRPr="006578BD">
        <w:rPr>
          <w:rFonts w:ascii="Arial" w:hAnsi="Arial" w:cs="Arial"/>
        </w:rPr>
        <w:t xml:space="preserve"> After the “Single” gesture is recognised continuously ten times as shown </w:t>
      </w:r>
      <w:r w:rsidRPr="00BC3402">
        <w:rPr>
          <w:rFonts w:ascii="Arial" w:hAnsi="Arial" w:cs="Arial"/>
        </w:rPr>
        <w:t xml:space="preserve">in Figure </w:t>
      </w:r>
      <w:r w:rsidR="00BC3402" w:rsidRPr="00BC3402">
        <w:rPr>
          <w:rFonts w:ascii="Arial" w:hAnsi="Arial" w:cs="Arial" w:hint="eastAsia"/>
          <w:lang w:eastAsia="zh-TW"/>
        </w:rPr>
        <w:t>2.2.2.8.3</w:t>
      </w:r>
      <w:r w:rsidRPr="00BC3402">
        <w:rPr>
          <w:rFonts w:ascii="Arial" w:hAnsi="Arial" w:cs="Arial"/>
        </w:rPr>
        <w:t>, the system will stop recognising the gesture and the motion is defined to implement “Single” task.</w:t>
      </w:r>
    </w:p>
    <w:p w14:paraId="7E07C0D9" w14:textId="77777777" w:rsidR="001F44C3" w:rsidRPr="000F3D57" w:rsidRDefault="001F44C3">
      <w:pPr>
        <w:pStyle w:val="ad"/>
        <w:numPr>
          <w:ilvl w:val="0"/>
          <w:numId w:val="6"/>
        </w:numPr>
        <w:spacing w:after="160" w:line="278" w:lineRule="auto"/>
        <w:rPr>
          <w:rFonts w:ascii="Arial" w:hAnsi="Arial" w:cs="Arial"/>
          <w:b/>
          <w:bCs/>
        </w:rPr>
      </w:pPr>
      <w:r w:rsidRPr="000F3D57">
        <w:rPr>
          <w:rFonts w:ascii="Arial" w:hAnsi="Arial" w:cs="Arial"/>
          <w:b/>
          <w:bCs/>
        </w:rPr>
        <w:t>Finger Detection</w:t>
      </w:r>
    </w:p>
    <w:p w14:paraId="0A7E45CA" w14:textId="4F461F7A" w:rsidR="001F44C3" w:rsidRPr="006578BD" w:rsidRDefault="001F44C3" w:rsidP="002D2FFC">
      <w:pPr>
        <w:pStyle w:val="ad"/>
        <w:ind w:left="1080"/>
        <w:jc w:val="both"/>
        <w:rPr>
          <w:rFonts w:ascii="Arial" w:hAnsi="Arial" w:cs="Arial"/>
        </w:rPr>
      </w:pPr>
      <w:r w:rsidRPr="006578BD">
        <w:rPr>
          <w:rFonts w:ascii="Arial" w:hAnsi="Arial" w:cs="Arial"/>
        </w:rPr>
        <w:t xml:space="preserve">This procedure is the same as the </w:t>
      </w:r>
      <w:r w:rsidRPr="00BE79A3">
        <w:rPr>
          <w:rFonts w:ascii="Arial" w:hAnsi="Arial" w:cs="Arial"/>
        </w:rPr>
        <w:t xml:space="preserve">process explained </w:t>
      </w:r>
      <w:r w:rsidR="00BE79A3" w:rsidRPr="00BE79A3">
        <w:rPr>
          <w:rFonts w:ascii="Arial" w:hAnsi="Arial" w:cs="Arial"/>
        </w:rPr>
        <w:t xml:space="preserve">in </w:t>
      </w:r>
      <w:r w:rsidR="00E226A0">
        <w:rPr>
          <w:rFonts w:ascii="Arial" w:hAnsi="Arial" w:cs="Arial" w:hint="eastAsia"/>
          <w:lang w:eastAsia="zh-TW"/>
        </w:rPr>
        <w:t xml:space="preserve">section </w:t>
      </w:r>
      <w:r w:rsidR="00DE1BE9" w:rsidRPr="00BE79A3">
        <w:rPr>
          <w:rFonts w:ascii="Arial" w:hAnsi="Arial" w:cs="Arial" w:hint="eastAsia"/>
          <w:lang w:eastAsia="zh-TW"/>
        </w:rPr>
        <w:t xml:space="preserve">2.2.2.5 </w:t>
      </w:r>
      <w:r w:rsidRPr="00BE79A3">
        <w:rPr>
          <w:rFonts w:ascii="Arial" w:hAnsi="Arial" w:cs="Arial"/>
        </w:rPr>
        <w:t>to obtain which fingers are up, and the results will be served as a standard in step</w:t>
      </w:r>
      <w:r w:rsidRPr="006578BD">
        <w:rPr>
          <w:rFonts w:ascii="Arial" w:hAnsi="Arial" w:cs="Arial"/>
        </w:rPr>
        <w:t xml:space="preserve"> 4.  </w:t>
      </w:r>
    </w:p>
    <w:p w14:paraId="2947FABA" w14:textId="77777777" w:rsidR="001F44C3" w:rsidRPr="000F3D57" w:rsidRDefault="001F44C3">
      <w:pPr>
        <w:pStyle w:val="ad"/>
        <w:numPr>
          <w:ilvl w:val="0"/>
          <w:numId w:val="6"/>
        </w:numPr>
        <w:spacing w:after="160" w:line="278" w:lineRule="auto"/>
        <w:rPr>
          <w:rFonts w:ascii="Arial" w:hAnsi="Arial" w:cs="Arial"/>
          <w:b/>
          <w:bCs/>
        </w:rPr>
      </w:pPr>
      <w:r w:rsidRPr="000F3D57">
        <w:rPr>
          <w:rFonts w:ascii="Arial" w:hAnsi="Arial" w:cs="Arial"/>
          <w:b/>
          <w:bCs/>
        </w:rPr>
        <w:t>Total Finger Calculation</w:t>
      </w:r>
    </w:p>
    <w:p w14:paraId="496A68B8" w14:textId="77777777" w:rsidR="001F44C3" w:rsidRPr="006578BD" w:rsidRDefault="001F44C3" w:rsidP="002D2FFC">
      <w:pPr>
        <w:pStyle w:val="ad"/>
        <w:ind w:left="1080"/>
        <w:jc w:val="both"/>
        <w:rPr>
          <w:rFonts w:ascii="Arial" w:hAnsi="Arial" w:cs="Arial"/>
        </w:rPr>
      </w:pPr>
      <w:r w:rsidRPr="006578BD">
        <w:rPr>
          <w:rFonts w:ascii="Arial" w:hAnsi="Arial" w:cs="Arial"/>
        </w:rPr>
        <w:t>To count the total number of fingers are up, the function “</w:t>
      </w:r>
      <w:proofErr w:type="gramStart"/>
      <w:r w:rsidRPr="006578BD">
        <w:rPr>
          <w:rFonts w:ascii="Arial" w:hAnsi="Arial" w:cs="Arial"/>
        </w:rPr>
        <w:t>count(</w:t>
      </w:r>
      <w:proofErr w:type="gramEnd"/>
      <w:r w:rsidRPr="006578BD">
        <w:rPr>
          <w:rFonts w:ascii="Arial" w:hAnsi="Arial" w:cs="Arial"/>
        </w:rPr>
        <w:t>)” which is a built-in function in Python is utilized to calculate total number of elements in the array of the results gained in step 2.</w:t>
      </w:r>
    </w:p>
    <w:p w14:paraId="124028B3" w14:textId="77777777" w:rsidR="001F44C3" w:rsidRPr="000F3D57" w:rsidRDefault="001F44C3">
      <w:pPr>
        <w:pStyle w:val="ad"/>
        <w:numPr>
          <w:ilvl w:val="0"/>
          <w:numId w:val="6"/>
        </w:numPr>
        <w:spacing w:after="160" w:line="278" w:lineRule="auto"/>
        <w:rPr>
          <w:rFonts w:ascii="Arial" w:hAnsi="Arial" w:cs="Arial"/>
          <w:b/>
          <w:bCs/>
        </w:rPr>
      </w:pPr>
      <w:r w:rsidRPr="000F3D57">
        <w:rPr>
          <w:rFonts w:ascii="Arial" w:hAnsi="Arial" w:cs="Arial"/>
          <w:b/>
          <w:bCs/>
        </w:rPr>
        <w:t xml:space="preserve">Does pointing-up finger </w:t>
      </w:r>
      <w:proofErr w:type="gramStart"/>
      <w:r w:rsidRPr="000F3D57">
        <w:rPr>
          <w:rFonts w:ascii="Arial" w:hAnsi="Arial" w:cs="Arial"/>
          <w:b/>
          <w:bCs/>
        </w:rPr>
        <w:t>match</w:t>
      </w:r>
      <w:proofErr w:type="gramEnd"/>
    </w:p>
    <w:p w14:paraId="426603F0" w14:textId="5990EECD" w:rsidR="001F44C3" w:rsidRPr="003B70FE" w:rsidRDefault="001F44C3" w:rsidP="002D2FFC">
      <w:pPr>
        <w:pStyle w:val="ad"/>
        <w:ind w:left="1080"/>
        <w:jc w:val="both"/>
        <w:rPr>
          <w:rFonts w:ascii="Arial" w:hAnsi="Arial" w:cs="Arial"/>
        </w:rPr>
      </w:pPr>
      <w:r w:rsidRPr="003B70FE">
        <w:rPr>
          <w:rFonts w:ascii="Arial" w:hAnsi="Arial" w:cs="Arial"/>
        </w:rPr>
        <w:t xml:space="preserve">The process is utilized the difference in the array element obtained in step 2 to distinguish the type as shown in Figure </w:t>
      </w:r>
      <w:r w:rsidR="003B70FE" w:rsidRPr="003B70FE">
        <w:rPr>
          <w:rFonts w:ascii="Arial" w:hAnsi="Arial" w:cs="Arial" w:hint="eastAsia"/>
          <w:lang w:eastAsia="zh-TW"/>
        </w:rPr>
        <w:t>2.2.2.8.1</w:t>
      </w:r>
      <w:r w:rsidRPr="003B70FE">
        <w:rPr>
          <w:rFonts w:ascii="Arial" w:hAnsi="Arial" w:cs="Arial"/>
        </w:rPr>
        <w:t>:</w:t>
      </w:r>
    </w:p>
    <w:p w14:paraId="5EB1EEC5" w14:textId="77777777" w:rsidR="001F44C3" w:rsidRPr="003B70FE" w:rsidRDefault="001F44C3">
      <w:pPr>
        <w:pStyle w:val="ad"/>
        <w:numPr>
          <w:ilvl w:val="1"/>
          <w:numId w:val="14"/>
        </w:numPr>
        <w:spacing w:after="160" w:line="278" w:lineRule="auto"/>
        <w:jc w:val="both"/>
        <w:rPr>
          <w:rFonts w:ascii="Arial" w:hAnsi="Arial" w:cs="Arial"/>
        </w:rPr>
      </w:pPr>
      <w:r w:rsidRPr="003B70FE">
        <w:rPr>
          <w:rFonts w:ascii="Arial" w:hAnsi="Arial" w:cs="Arial"/>
        </w:rPr>
        <w:t>A - No finger (0)</w:t>
      </w:r>
    </w:p>
    <w:p w14:paraId="6B21DA93" w14:textId="77777777" w:rsidR="001F44C3" w:rsidRPr="006578BD" w:rsidRDefault="001F44C3">
      <w:pPr>
        <w:pStyle w:val="ad"/>
        <w:numPr>
          <w:ilvl w:val="1"/>
          <w:numId w:val="14"/>
        </w:numPr>
        <w:spacing w:after="160" w:line="278" w:lineRule="auto"/>
        <w:jc w:val="both"/>
        <w:rPr>
          <w:rFonts w:ascii="Arial" w:hAnsi="Arial" w:cs="Arial"/>
        </w:rPr>
      </w:pPr>
      <w:r w:rsidRPr="006578BD">
        <w:rPr>
          <w:rFonts w:ascii="Arial" w:hAnsi="Arial" w:cs="Arial"/>
        </w:rPr>
        <w:t>B - Index finger up (1)</w:t>
      </w:r>
    </w:p>
    <w:p w14:paraId="0CCB1F88" w14:textId="77777777" w:rsidR="001F44C3" w:rsidRPr="006578BD" w:rsidRDefault="001F44C3">
      <w:pPr>
        <w:pStyle w:val="ad"/>
        <w:numPr>
          <w:ilvl w:val="1"/>
          <w:numId w:val="14"/>
        </w:numPr>
        <w:spacing w:after="160" w:line="278" w:lineRule="auto"/>
        <w:jc w:val="both"/>
        <w:rPr>
          <w:rFonts w:ascii="Arial" w:hAnsi="Arial" w:cs="Arial"/>
        </w:rPr>
      </w:pPr>
      <w:r w:rsidRPr="006578BD">
        <w:rPr>
          <w:rFonts w:ascii="Arial" w:hAnsi="Arial" w:cs="Arial"/>
        </w:rPr>
        <w:t>C - Index and middle fingers up (2)</w:t>
      </w:r>
    </w:p>
    <w:p w14:paraId="67856E0F" w14:textId="77777777" w:rsidR="001F44C3" w:rsidRPr="006578BD" w:rsidRDefault="001F44C3">
      <w:pPr>
        <w:pStyle w:val="ad"/>
        <w:numPr>
          <w:ilvl w:val="1"/>
          <w:numId w:val="14"/>
        </w:numPr>
        <w:spacing w:after="160" w:line="278" w:lineRule="auto"/>
        <w:jc w:val="both"/>
        <w:rPr>
          <w:rFonts w:ascii="Arial" w:hAnsi="Arial" w:cs="Arial"/>
        </w:rPr>
      </w:pPr>
      <w:r w:rsidRPr="006578BD">
        <w:rPr>
          <w:rFonts w:ascii="Arial" w:hAnsi="Arial" w:cs="Arial"/>
        </w:rPr>
        <w:t>D - Index, middle and ring fingers up (3)</w:t>
      </w:r>
    </w:p>
    <w:p w14:paraId="04DC247F" w14:textId="77777777" w:rsidR="001F44C3" w:rsidRPr="006578BD" w:rsidRDefault="001F44C3">
      <w:pPr>
        <w:pStyle w:val="ad"/>
        <w:numPr>
          <w:ilvl w:val="1"/>
          <w:numId w:val="14"/>
        </w:numPr>
        <w:spacing w:after="160" w:line="278" w:lineRule="auto"/>
        <w:jc w:val="both"/>
        <w:rPr>
          <w:rFonts w:ascii="Arial" w:hAnsi="Arial" w:cs="Arial"/>
        </w:rPr>
      </w:pPr>
      <w:r w:rsidRPr="006578BD">
        <w:rPr>
          <w:rFonts w:ascii="Arial" w:hAnsi="Arial" w:cs="Arial"/>
        </w:rPr>
        <w:t xml:space="preserve">E - Index, middle, </w:t>
      </w:r>
      <w:proofErr w:type="gramStart"/>
      <w:r w:rsidRPr="006578BD">
        <w:rPr>
          <w:rFonts w:ascii="Arial" w:hAnsi="Arial" w:cs="Arial"/>
        </w:rPr>
        <w:t>ring</w:t>
      </w:r>
      <w:proofErr w:type="gramEnd"/>
      <w:r w:rsidRPr="006578BD">
        <w:rPr>
          <w:rFonts w:ascii="Arial" w:hAnsi="Arial" w:cs="Arial"/>
        </w:rPr>
        <w:t xml:space="preserve"> and </w:t>
      </w:r>
      <w:proofErr w:type="spellStart"/>
      <w:r w:rsidRPr="006578BD">
        <w:rPr>
          <w:rFonts w:ascii="Arial" w:hAnsi="Arial" w:cs="Arial"/>
        </w:rPr>
        <w:t>pinky</w:t>
      </w:r>
      <w:proofErr w:type="spellEnd"/>
      <w:r w:rsidRPr="006578BD">
        <w:rPr>
          <w:rFonts w:ascii="Arial" w:hAnsi="Arial" w:cs="Arial"/>
        </w:rPr>
        <w:t xml:space="preserve"> fingers up (4)</w:t>
      </w:r>
    </w:p>
    <w:p w14:paraId="0C70D6F5" w14:textId="77777777" w:rsidR="001F44C3" w:rsidRPr="006578BD" w:rsidRDefault="001F44C3">
      <w:pPr>
        <w:pStyle w:val="ad"/>
        <w:numPr>
          <w:ilvl w:val="1"/>
          <w:numId w:val="14"/>
        </w:numPr>
        <w:spacing w:after="160" w:line="278" w:lineRule="auto"/>
        <w:jc w:val="both"/>
        <w:rPr>
          <w:rFonts w:ascii="Arial" w:hAnsi="Arial" w:cs="Arial"/>
        </w:rPr>
      </w:pPr>
      <w:r w:rsidRPr="006578BD">
        <w:rPr>
          <w:rFonts w:ascii="Arial" w:hAnsi="Arial" w:cs="Arial"/>
        </w:rPr>
        <w:t xml:space="preserve">F - Thumb, index, middle, ring and </w:t>
      </w:r>
      <w:proofErr w:type="spellStart"/>
      <w:r w:rsidRPr="006578BD">
        <w:rPr>
          <w:rFonts w:ascii="Arial" w:hAnsi="Arial" w:cs="Arial"/>
        </w:rPr>
        <w:t>pinky</w:t>
      </w:r>
      <w:proofErr w:type="spellEnd"/>
      <w:r w:rsidRPr="006578BD">
        <w:rPr>
          <w:rFonts w:ascii="Arial" w:hAnsi="Arial" w:cs="Arial"/>
        </w:rPr>
        <w:t xml:space="preserve"> fingers </w:t>
      </w:r>
      <w:proofErr w:type="gramStart"/>
      <w:r w:rsidRPr="006578BD">
        <w:rPr>
          <w:rFonts w:ascii="Arial" w:hAnsi="Arial" w:cs="Arial"/>
        </w:rPr>
        <w:t>up(</w:t>
      </w:r>
      <w:proofErr w:type="gramEnd"/>
      <w:r w:rsidRPr="006578BD">
        <w:rPr>
          <w:rFonts w:ascii="Arial" w:hAnsi="Arial" w:cs="Arial"/>
        </w:rPr>
        <w:t>5)</w:t>
      </w:r>
    </w:p>
    <w:p w14:paraId="5FF33F08" w14:textId="77777777" w:rsidR="001F44C3" w:rsidRPr="006578BD" w:rsidRDefault="001F44C3">
      <w:pPr>
        <w:pStyle w:val="ad"/>
        <w:numPr>
          <w:ilvl w:val="1"/>
          <w:numId w:val="14"/>
        </w:numPr>
        <w:spacing w:after="160" w:line="278" w:lineRule="auto"/>
        <w:jc w:val="both"/>
        <w:rPr>
          <w:rFonts w:ascii="Arial" w:hAnsi="Arial" w:cs="Arial"/>
        </w:rPr>
      </w:pPr>
      <w:r w:rsidRPr="006578BD">
        <w:rPr>
          <w:rFonts w:ascii="Arial" w:hAnsi="Arial" w:cs="Arial"/>
        </w:rPr>
        <w:t>G - Thumb and pink fingers up (6)</w:t>
      </w:r>
    </w:p>
    <w:p w14:paraId="11C6016E" w14:textId="77777777" w:rsidR="001F44C3" w:rsidRPr="006578BD" w:rsidRDefault="001F44C3">
      <w:pPr>
        <w:pStyle w:val="ad"/>
        <w:numPr>
          <w:ilvl w:val="1"/>
          <w:numId w:val="14"/>
        </w:numPr>
        <w:spacing w:after="160" w:line="278" w:lineRule="auto"/>
        <w:jc w:val="both"/>
        <w:rPr>
          <w:rFonts w:ascii="Arial" w:hAnsi="Arial" w:cs="Arial"/>
        </w:rPr>
      </w:pPr>
      <w:r w:rsidRPr="006578BD">
        <w:rPr>
          <w:rFonts w:ascii="Arial" w:hAnsi="Arial" w:cs="Arial"/>
        </w:rPr>
        <w:t>H - Thumb and index fingers up (7)</w:t>
      </w:r>
    </w:p>
    <w:p w14:paraId="7431A589" w14:textId="77777777" w:rsidR="001F44C3" w:rsidRPr="006578BD" w:rsidRDefault="001F44C3">
      <w:pPr>
        <w:pStyle w:val="ad"/>
        <w:numPr>
          <w:ilvl w:val="1"/>
          <w:numId w:val="14"/>
        </w:numPr>
        <w:spacing w:after="160" w:line="278" w:lineRule="auto"/>
        <w:jc w:val="both"/>
        <w:rPr>
          <w:rFonts w:ascii="Arial" w:hAnsi="Arial" w:cs="Arial"/>
        </w:rPr>
      </w:pPr>
      <w:r w:rsidRPr="006578BD">
        <w:rPr>
          <w:rFonts w:ascii="Arial" w:hAnsi="Arial" w:cs="Arial"/>
        </w:rPr>
        <w:t xml:space="preserve">I - Thumb, </w:t>
      </w:r>
      <w:proofErr w:type="gramStart"/>
      <w:r w:rsidRPr="006578BD">
        <w:rPr>
          <w:rFonts w:ascii="Arial" w:hAnsi="Arial" w:cs="Arial"/>
        </w:rPr>
        <w:t>index</w:t>
      </w:r>
      <w:proofErr w:type="gramEnd"/>
      <w:r w:rsidRPr="006578BD">
        <w:rPr>
          <w:rFonts w:ascii="Arial" w:hAnsi="Arial" w:cs="Arial"/>
        </w:rPr>
        <w:t xml:space="preserve"> and middle fingers up (8)</w:t>
      </w:r>
    </w:p>
    <w:p w14:paraId="2FA86B09" w14:textId="77777777" w:rsidR="001F44C3" w:rsidRPr="006578BD" w:rsidRDefault="001F44C3">
      <w:pPr>
        <w:pStyle w:val="ad"/>
        <w:numPr>
          <w:ilvl w:val="1"/>
          <w:numId w:val="14"/>
        </w:numPr>
        <w:spacing w:after="160" w:line="278" w:lineRule="auto"/>
        <w:jc w:val="both"/>
        <w:rPr>
          <w:rFonts w:ascii="Arial" w:hAnsi="Arial" w:cs="Arial"/>
        </w:rPr>
      </w:pPr>
      <w:r w:rsidRPr="006578BD">
        <w:rPr>
          <w:rFonts w:ascii="Arial" w:hAnsi="Arial" w:cs="Arial"/>
        </w:rPr>
        <w:t>J - Thumb, index, middle and ring fingers up (9)</w:t>
      </w:r>
    </w:p>
    <w:p w14:paraId="6B1F1242" w14:textId="77777777" w:rsidR="001F44C3" w:rsidRPr="006578BD" w:rsidRDefault="001F44C3" w:rsidP="002D2FFC">
      <w:pPr>
        <w:ind w:left="360" w:firstLine="720"/>
        <w:jc w:val="both"/>
        <w:rPr>
          <w:rFonts w:ascii="Arial" w:hAnsi="Arial" w:cs="Arial"/>
        </w:rPr>
      </w:pPr>
      <w:r w:rsidRPr="006578BD">
        <w:rPr>
          <w:rFonts w:ascii="Arial" w:hAnsi="Arial" w:cs="Arial"/>
        </w:rPr>
        <w:t>If the fingers do not match, it will implement step 5 directly.</w:t>
      </w:r>
    </w:p>
    <w:p w14:paraId="220C4D96" w14:textId="77777777" w:rsidR="001F44C3" w:rsidRPr="000F3D57" w:rsidRDefault="001F44C3">
      <w:pPr>
        <w:pStyle w:val="ad"/>
        <w:numPr>
          <w:ilvl w:val="0"/>
          <w:numId w:val="6"/>
        </w:numPr>
        <w:spacing w:after="160" w:line="278" w:lineRule="auto"/>
        <w:rPr>
          <w:rFonts w:ascii="Arial" w:hAnsi="Arial" w:cs="Arial"/>
          <w:b/>
          <w:bCs/>
        </w:rPr>
      </w:pPr>
      <w:r w:rsidRPr="000F3D57">
        <w:rPr>
          <w:rFonts w:ascii="Arial" w:hAnsi="Arial" w:cs="Arial"/>
          <w:b/>
          <w:bCs/>
        </w:rPr>
        <w:t>Display total fingers and Finger Classification</w:t>
      </w:r>
    </w:p>
    <w:p w14:paraId="4D0944A4" w14:textId="77777777" w:rsidR="001F44C3" w:rsidRDefault="001F44C3" w:rsidP="002D2FFC">
      <w:pPr>
        <w:pStyle w:val="ad"/>
        <w:ind w:left="1080"/>
        <w:jc w:val="both"/>
        <w:rPr>
          <w:rFonts w:ascii="Arial" w:hAnsi="Arial" w:cs="Arial"/>
        </w:rPr>
      </w:pPr>
      <w:r w:rsidRPr="006578BD">
        <w:rPr>
          <w:rFonts w:ascii="Arial" w:hAnsi="Arial" w:cs="Arial"/>
        </w:rPr>
        <w:t>The process is to display the results of total number of pointing-up fingers calculated in step 3 and using “classification” function to extract the data in an array gained from step 2 to show which fingers are up or no fingers up on the screen.</w:t>
      </w:r>
    </w:p>
    <w:p w14:paraId="0105019C" w14:textId="77777777" w:rsidR="008544DB" w:rsidRDefault="008544DB" w:rsidP="002D2FFC">
      <w:pPr>
        <w:pStyle w:val="ad"/>
        <w:ind w:left="1080"/>
        <w:jc w:val="both"/>
        <w:rPr>
          <w:rFonts w:ascii="Arial" w:hAnsi="Arial" w:cs="Arial"/>
        </w:rPr>
      </w:pPr>
    </w:p>
    <w:p w14:paraId="0EF05A92" w14:textId="77777777" w:rsidR="008544DB" w:rsidRDefault="008544DB" w:rsidP="002D2FFC">
      <w:pPr>
        <w:pStyle w:val="ad"/>
        <w:ind w:left="1080"/>
        <w:jc w:val="both"/>
        <w:rPr>
          <w:rFonts w:ascii="Arial" w:hAnsi="Arial" w:cs="Arial"/>
        </w:rPr>
      </w:pPr>
    </w:p>
    <w:p w14:paraId="69E57DBD" w14:textId="77777777" w:rsidR="008544DB" w:rsidRDefault="008544DB" w:rsidP="002D2FFC">
      <w:pPr>
        <w:pStyle w:val="ad"/>
        <w:ind w:left="1080"/>
        <w:jc w:val="both"/>
        <w:rPr>
          <w:rFonts w:ascii="Arial" w:hAnsi="Arial" w:cs="Arial"/>
        </w:rPr>
      </w:pPr>
    </w:p>
    <w:p w14:paraId="6D232981" w14:textId="77777777" w:rsidR="008544DB" w:rsidRDefault="008544DB" w:rsidP="002D2FFC">
      <w:pPr>
        <w:pStyle w:val="ad"/>
        <w:ind w:left="1080"/>
        <w:jc w:val="both"/>
        <w:rPr>
          <w:rFonts w:ascii="Arial" w:hAnsi="Arial" w:cs="Arial"/>
        </w:rPr>
      </w:pPr>
    </w:p>
    <w:p w14:paraId="7B727C34" w14:textId="77777777" w:rsidR="008544DB" w:rsidRPr="006578BD" w:rsidRDefault="008544DB" w:rsidP="002D2FFC">
      <w:pPr>
        <w:pStyle w:val="ad"/>
        <w:ind w:left="1080"/>
        <w:jc w:val="both"/>
        <w:rPr>
          <w:rFonts w:ascii="Arial" w:hAnsi="Arial" w:cs="Arial"/>
        </w:rPr>
      </w:pPr>
    </w:p>
    <w:p w14:paraId="779B168D" w14:textId="77777777" w:rsidR="001F44C3" w:rsidRPr="006578BD" w:rsidRDefault="001F44C3" w:rsidP="00FC5973">
      <w:pPr>
        <w:pStyle w:val="4"/>
      </w:pPr>
      <w:r w:rsidRPr="006578BD">
        <w:lastRenderedPageBreak/>
        <w:t>Multi Hand Recognition</w:t>
      </w:r>
    </w:p>
    <w:p w14:paraId="13BD0A4C" w14:textId="000776F9" w:rsidR="001F44C3" w:rsidRPr="006578BD" w:rsidRDefault="001F44C3" w:rsidP="002D2FFC">
      <w:pPr>
        <w:pStyle w:val="ad"/>
        <w:jc w:val="both"/>
        <w:rPr>
          <w:rFonts w:ascii="Arial" w:hAnsi="Arial" w:cs="Arial"/>
          <w:lang w:eastAsia="zh-TW"/>
        </w:rPr>
      </w:pPr>
      <w:r w:rsidRPr="006578BD">
        <w:rPr>
          <w:rFonts w:ascii="Arial" w:hAnsi="Arial" w:cs="Arial"/>
        </w:rPr>
        <w:t xml:space="preserve">The following flow chart in Figure  is shown the process of Multi Hand Recognition, and the ideas of finger counting (Multi-hand) and Hand Distance are learned from the courses on </w:t>
      </w:r>
      <w:proofErr w:type="spellStart"/>
      <w:r w:rsidRPr="006578BD">
        <w:rPr>
          <w:rFonts w:ascii="Arial" w:hAnsi="Arial" w:cs="Arial"/>
        </w:rPr>
        <w:t>CVZone</w:t>
      </w:r>
      <w:proofErr w:type="spellEnd"/>
      <w:r w:rsidRPr="006578BD">
        <w:rPr>
          <w:rFonts w:ascii="Arial" w:hAnsi="Arial" w:cs="Arial"/>
        </w:rPr>
        <w:t xml:space="preserve"> website, and the method is modified to realize complex gesture recognition, finger counting and Hand Distance measurement </w:t>
      </w:r>
      <w:r w:rsidR="00944794">
        <w:rPr>
          <w:rFonts w:ascii="Arial" w:hAnsi="Arial" w:cs="Arial"/>
        </w:rPr>
        <w:fldChar w:fldCharType="begin"/>
      </w:r>
      <w:r w:rsidR="00944794">
        <w:rPr>
          <w:rFonts w:ascii="Arial" w:hAnsi="Arial" w:cs="Arial"/>
        </w:rPr>
        <w:instrText xml:space="preserve"> ADDIN EN.CITE &lt;EndNote&gt;&lt;Cite&gt;&lt;Author&gt;Murtaza&amp;apos;s&lt;/Author&gt;&lt;IDText&gt;Hand Sign Detection (ASL)&lt;/IDText&gt;&lt;DisplayText&gt;[53, 55, 56]&lt;/DisplayText&gt;&lt;record&gt;&lt;urls&gt;&lt;related-urls&gt;&lt;url&gt;https://www.computervision.zone/courses/hand-sign-detection-asl/&lt;/url&gt;&lt;/related-urls&gt;&lt;/urls&gt;&lt;titles&gt;&lt;title&gt;Hand Sign Detection (ASL)&lt;/title&gt;&lt;/titles&gt;&lt;contributors&gt;&lt;authors&gt;&lt;author&gt;Murtaza&amp;apos;s Workshop&lt;/author&gt;&lt;/authors&gt;&lt;/contributors&gt;&lt;added-date format="utc"&gt;1714744833&lt;/added-date&gt;&lt;ref-type name="Web Page"&gt;12&lt;/ref-type&gt;&lt;rec-number&gt;74&lt;/rec-number&gt;&lt;publisher&gt;Computer Vision Zone&lt;/publisher&gt;&lt;last-updated-date format="utc"&gt;1714744869&lt;/last-updated-date&gt;&lt;/record&gt;&lt;/Cite&gt;&lt;Cite&gt;&lt;Author&gt;Murtaza&amp;apos;s&lt;/Author&gt;&lt;IDText&gt;Finger Counter&lt;/IDText&gt;&lt;record&gt;&lt;urls&gt;&lt;related-urls&gt;&lt;url&gt;https://www.computervision.zone/courses/finger-counter/&lt;/url&gt;&lt;/related-urls&gt;&lt;/urls&gt;&lt;titles&gt;&lt;title&gt;Finger Counter&lt;/title&gt;&lt;/titles&gt;&lt;number&gt;March 8&lt;/number&gt;&lt;contributors&gt;&lt;authors&gt;&lt;author&gt;Murtaza&amp;apos;s Workshop&lt;/author&gt;&lt;/authors&gt;&lt;/contributors&gt;&lt;added-date format="utc"&gt;1714747354&lt;/added-date&gt;&lt;ref-type name="Web Page"&gt;12&lt;/ref-type&gt;&lt;rec-number&gt;76&lt;/rec-number&gt;&lt;publisher&gt;Computer Vision Zone&lt;/publisher&gt;&lt;last-updated-date format="utc"&gt;1714747387&lt;/last-updated-date&gt;&lt;volume&gt;2024&lt;/volume&gt;&lt;/record&gt;&lt;/Cite&gt;&lt;Cite&gt;&lt;Author&gt;Murtaza&amp;apos;s&lt;/Author&gt;&lt;IDText&gt;Multiple Hand Gesture Control&lt;/IDText&gt;&lt;record&gt;&lt;urls&gt;&lt;related-urls&gt;&lt;url&gt;https://www.computervision.zone/courses/multiple-hand-gesture-control/&lt;/url&gt;&lt;/related-urls&gt;&lt;/urls&gt;&lt;titles&gt;&lt;title&gt;Multiple Hand Gesture Control&lt;/title&gt;&lt;/titles&gt;&lt;number&gt;April 9&lt;/number&gt;&lt;contributors&gt;&lt;authors&gt;&lt;author&gt;Murtaza&amp;apos;s Workshop&lt;/author&gt;&lt;/authors&gt;&lt;/contributors&gt;&lt;added-date format="utc"&gt;1714750691&lt;/added-date&gt;&lt;ref-type name="Web Page"&gt;12&lt;/ref-type&gt;&lt;rec-number&gt;77&lt;/rec-number&gt;&lt;publisher&gt;Computer Vision Zone&lt;/publisher&gt;&lt;last-updated-date format="utc"&gt;1714750725&lt;/last-updated-date&gt;&lt;volume&gt;2024&lt;/volume&gt;&lt;/record&gt;&lt;/Cite&gt;&lt;/EndNote&gt;</w:instrText>
      </w:r>
      <w:r w:rsidR="00944794">
        <w:rPr>
          <w:rFonts w:ascii="Arial" w:hAnsi="Arial" w:cs="Arial"/>
        </w:rPr>
        <w:fldChar w:fldCharType="separate"/>
      </w:r>
      <w:r w:rsidR="00944794">
        <w:rPr>
          <w:rFonts w:ascii="Arial" w:hAnsi="Arial" w:cs="Arial"/>
          <w:noProof/>
        </w:rPr>
        <w:t>[53, 55, 56]</w:t>
      </w:r>
      <w:r w:rsidR="00944794">
        <w:rPr>
          <w:rFonts w:ascii="Arial" w:hAnsi="Arial" w:cs="Arial"/>
        </w:rPr>
        <w:fldChar w:fldCharType="end"/>
      </w:r>
      <w:r w:rsidR="00944794">
        <w:rPr>
          <w:rFonts w:ascii="Arial" w:hAnsi="Arial" w:cs="Arial" w:hint="eastAsia"/>
          <w:lang w:eastAsia="zh-TW"/>
        </w:rPr>
        <w:t>.</w:t>
      </w:r>
    </w:p>
    <w:p w14:paraId="5640CED0" w14:textId="77777777" w:rsidR="001F44C3" w:rsidRPr="006578BD" w:rsidRDefault="001F44C3" w:rsidP="001F44C3">
      <w:pPr>
        <w:pStyle w:val="ad"/>
        <w:jc w:val="center"/>
        <w:rPr>
          <w:rFonts w:ascii="Arial" w:hAnsi="Arial" w:cs="Arial"/>
        </w:rPr>
      </w:pPr>
      <w:r w:rsidRPr="006578BD">
        <w:rPr>
          <w:rFonts w:ascii="Arial" w:hAnsi="Arial" w:cs="Arial"/>
          <w:noProof/>
        </w:rPr>
        <w:drawing>
          <wp:inline distT="0" distB="0" distL="0" distR="0" wp14:anchorId="56897F1C" wp14:editId="73DE302B">
            <wp:extent cx="3530379" cy="3426460"/>
            <wp:effectExtent l="0" t="0" r="0" b="2540"/>
            <wp:docPr id="2118977424" name="Picture 2" descr="一張含有 文字, 圖表, 螢幕擷取畫面, 方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977424" name="Picture 2" descr="一張含有 文字, 圖表, 螢幕擷取畫面, 方案 的圖片&#10;&#10;自動產生的描述"/>
                    <pic:cNvPicPr/>
                  </pic:nvPicPr>
                  <pic:blipFill rotWithShape="1">
                    <a:blip r:embed="rId36">
                      <a:extLst>
                        <a:ext uri="{28A0092B-C50C-407E-A947-70E740481C1C}">
                          <a14:useLocalDpi xmlns:a14="http://schemas.microsoft.com/office/drawing/2010/main" val="0"/>
                        </a:ext>
                      </a:extLst>
                    </a:blip>
                    <a:srcRect l="7869" t="7302" r="7550" b="7602"/>
                    <a:stretch/>
                  </pic:blipFill>
                  <pic:spPr bwMode="auto">
                    <a:xfrm>
                      <a:off x="0" y="0"/>
                      <a:ext cx="3532414" cy="3428435"/>
                    </a:xfrm>
                    <a:prstGeom prst="rect">
                      <a:avLst/>
                    </a:prstGeom>
                    <a:ln>
                      <a:noFill/>
                    </a:ln>
                    <a:extLst>
                      <a:ext uri="{53640926-AAD7-44D8-BBD7-CCE9431645EC}">
                        <a14:shadowObscured xmlns:a14="http://schemas.microsoft.com/office/drawing/2010/main"/>
                      </a:ext>
                    </a:extLst>
                  </pic:spPr>
                </pic:pic>
              </a:graphicData>
            </a:graphic>
          </wp:inline>
        </w:drawing>
      </w:r>
    </w:p>
    <w:p w14:paraId="0F4AED2A" w14:textId="4A34C217" w:rsidR="001F44C3" w:rsidRPr="00AB6E48" w:rsidRDefault="001F44C3" w:rsidP="001F44C3">
      <w:pPr>
        <w:pStyle w:val="ad"/>
        <w:jc w:val="center"/>
        <w:rPr>
          <w:rFonts w:ascii="Arial" w:hAnsi="Arial" w:cs="Arial"/>
          <w:sz w:val="22"/>
          <w:szCs w:val="18"/>
        </w:rPr>
      </w:pPr>
      <w:r w:rsidRPr="00AB6E48">
        <w:rPr>
          <w:rFonts w:ascii="Arial" w:hAnsi="Arial" w:cs="Arial"/>
          <w:sz w:val="22"/>
          <w:szCs w:val="18"/>
        </w:rPr>
        <w:t xml:space="preserve">Figure </w:t>
      </w:r>
      <w:r w:rsidR="00130445" w:rsidRPr="00AB6E48">
        <w:rPr>
          <w:rFonts w:ascii="Arial" w:hAnsi="Arial" w:cs="Arial" w:hint="eastAsia"/>
          <w:sz w:val="22"/>
          <w:szCs w:val="18"/>
          <w:lang w:eastAsia="zh-TW"/>
        </w:rPr>
        <w:t>2.2.2.9.1</w:t>
      </w:r>
      <w:r w:rsidRPr="00AB6E48">
        <w:rPr>
          <w:rFonts w:ascii="Arial" w:hAnsi="Arial" w:cs="Arial"/>
          <w:sz w:val="22"/>
          <w:szCs w:val="18"/>
        </w:rPr>
        <w:t>.</w:t>
      </w:r>
      <w:r w:rsidR="00130445" w:rsidRPr="00AB6E48">
        <w:rPr>
          <w:rFonts w:ascii="Arial" w:hAnsi="Arial" w:cs="Arial" w:hint="eastAsia"/>
          <w:sz w:val="22"/>
          <w:szCs w:val="18"/>
          <w:lang w:eastAsia="zh-TW"/>
        </w:rPr>
        <w:t xml:space="preserve"> Flow Chart of </w:t>
      </w:r>
      <w:proofErr w:type="spellStart"/>
      <w:r w:rsidR="00130445" w:rsidRPr="00AB6E48">
        <w:rPr>
          <w:rFonts w:ascii="Arial" w:hAnsi="Arial" w:cs="Arial" w:hint="eastAsia"/>
          <w:sz w:val="22"/>
          <w:szCs w:val="18"/>
          <w:lang w:eastAsia="zh-TW"/>
        </w:rPr>
        <w:t>MultiHands</w:t>
      </w:r>
      <w:proofErr w:type="spellEnd"/>
      <w:r w:rsidRPr="00AB6E48">
        <w:rPr>
          <w:rFonts w:ascii="Arial" w:hAnsi="Arial" w:cs="Arial"/>
          <w:sz w:val="22"/>
          <w:szCs w:val="18"/>
        </w:rPr>
        <w:t xml:space="preserve"> </w:t>
      </w:r>
    </w:p>
    <w:p w14:paraId="48791170" w14:textId="77777777" w:rsidR="001F44C3" w:rsidRPr="006578BD" w:rsidRDefault="001F44C3" w:rsidP="001F44C3">
      <w:pPr>
        <w:pStyle w:val="ad"/>
        <w:rPr>
          <w:rFonts w:ascii="Arial" w:hAnsi="Arial" w:cs="Arial"/>
        </w:rPr>
      </w:pPr>
    </w:p>
    <w:p w14:paraId="679EE3D4" w14:textId="77777777" w:rsidR="001F44C3" w:rsidRPr="00AB6E48" w:rsidRDefault="001F44C3">
      <w:pPr>
        <w:pStyle w:val="ad"/>
        <w:numPr>
          <w:ilvl w:val="0"/>
          <w:numId w:val="7"/>
        </w:numPr>
        <w:spacing w:after="160" w:line="278" w:lineRule="auto"/>
        <w:rPr>
          <w:rFonts w:ascii="Arial" w:hAnsi="Arial" w:cs="Arial"/>
          <w:b/>
          <w:bCs/>
        </w:rPr>
      </w:pPr>
      <w:r w:rsidRPr="00AB6E48">
        <w:rPr>
          <w:rFonts w:ascii="Arial" w:hAnsi="Arial" w:cs="Arial"/>
          <w:b/>
          <w:bCs/>
        </w:rPr>
        <w:t xml:space="preserve">Gesture Recognition: </w:t>
      </w:r>
      <w:proofErr w:type="spellStart"/>
      <w:r w:rsidRPr="00AB6E48">
        <w:rPr>
          <w:rFonts w:ascii="Arial" w:hAnsi="Arial" w:cs="Arial"/>
          <w:b/>
          <w:bCs/>
        </w:rPr>
        <w:t>MultiHands</w:t>
      </w:r>
      <w:proofErr w:type="spellEnd"/>
    </w:p>
    <w:p w14:paraId="55973CAB" w14:textId="77777777" w:rsidR="001F44C3" w:rsidRPr="006578BD" w:rsidRDefault="001F44C3" w:rsidP="001F44C3">
      <w:pPr>
        <w:pStyle w:val="ad"/>
        <w:ind w:left="1080"/>
        <w:jc w:val="center"/>
        <w:rPr>
          <w:rFonts w:ascii="Arial" w:hAnsi="Arial" w:cs="Arial"/>
        </w:rPr>
      </w:pPr>
      <w:r w:rsidRPr="006578BD">
        <w:rPr>
          <w:rFonts w:ascii="Arial" w:hAnsi="Arial" w:cs="Arial"/>
          <w:noProof/>
        </w:rPr>
        <w:drawing>
          <wp:inline distT="0" distB="0" distL="0" distR="0" wp14:anchorId="2DEAE5CC" wp14:editId="277E8679">
            <wp:extent cx="1469383" cy="2469487"/>
            <wp:effectExtent l="0" t="0" r="0" b="7620"/>
            <wp:docPr id="1491713840" name="Picture 1" descr="A hand with a pin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13840" name="Picture 1" descr="A hand with a pink border&#10;&#10;Description automatically generated"/>
                    <pic:cNvPicPr/>
                  </pic:nvPicPr>
                  <pic:blipFill>
                    <a:blip r:embed="rId37"/>
                    <a:stretch>
                      <a:fillRect/>
                    </a:stretch>
                  </pic:blipFill>
                  <pic:spPr>
                    <a:xfrm>
                      <a:off x="0" y="0"/>
                      <a:ext cx="1472257" cy="2474318"/>
                    </a:xfrm>
                    <a:prstGeom prst="rect">
                      <a:avLst/>
                    </a:prstGeom>
                  </pic:spPr>
                </pic:pic>
              </a:graphicData>
            </a:graphic>
          </wp:inline>
        </w:drawing>
      </w:r>
    </w:p>
    <w:p w14:paraId="25FF413E" w14:textId="75E3D4F5" w:rsidR="001F44C3" w:rsidRDefault="001F44C3" w:rsidP="001F44C3">
      <w:pPr>
        <w:pStyle w:val="ad"/>
        <w:ind w:left="1080"/>
        <w:jc w:val="center"/>
        <w:rPr>
          <w:rFonts w:ascii="Arial" w:hAnsi="Arial" w:cs="Arial"/>
          <w:sz w:val="22"/>
          <w:szCs w:val="18"/>
          <w:lang w:eastAsia="zh-TW"/>
        </w:rPr>
      </w:pPr>
      <w:r w:rsidRPr="00AB6E48">
        <w:rPr>
          <w:rFonts w:ascii="Arial" w:hAnsi="Arial" w:cs="Arial"/>
          <w:sz w:val="22"/>
          <w:szCs w:val="18"/>
        </w:rPr>
        <w:t xml:space="preserve">Figure </w:t>
      </w:r>
      <w:r w:rsidR="00317F73" w:rsidRPr="00AB6E48">
        <w:rPr>
          <w:rFonts w:ascii="Arial" w:hAnsi="Arial" w:cs="Arial" w:hint="eastAsia"/>
          <w:sz w:val="22"/>
          <w:szCs w:val="18"/>
          <w:lang w:eastAsia="zh-TW"/>
        </w:rPr>
        <w:t>2.2.2.9.2</w:t>
      </w:r>
      <w:r w:rsidRPr="00AB6E48">
        <w:rPr>
          <w:rFonts w:ascii="Arial" w:hAnsi="Arial" w:cs="Arial"/>
          <w:sz w:val="22"/>
          <w:szCs w:val="18"/>
        </w:rPr>
        <w:t>.</w:t>
      </w:r>
      <w:r w:rsidR="00317F73" w:rsidRPr="00AB6E48">
        <w:rPr>
          <w:rFonts w:ascii="Arial" w:hAnsi="Arial" w:cs="Arial" w:hint="eastAsia"/>
          <w:sz w:val="22"/>
          <w:szCs w:val="18"/>
          <w:lang w:eastAsia="zh-TW"/>
        </w:rPr>
        <w:t xml:space="preserve"> </w:t>
      </w:r>
      <w:r w:rsidR="00317F73" w:rsidRPr="00AB6E48">
        <w:rPr>
          <w:rFonts w:ascii="Arial" w:hAnsi="Arial" w:cs="Arial"/>
          <w:sz w:val="22"/>
          <w:szCs w:val="18"/>
          <w:lang w:eastAsia="zh-TW"/>
        </w:rPr>
        <w:t>“</w:t>
      </w:r>
      <w:proofErr w:type="spellStart"/>
      <w:r w:rsidR="00317F73" w:rsidRPr="00AB6E48">
        <w:rPr>
          <w:rFonts w:ascii="Arial" w:hAnsi="Arial" w:cs="Arial" w:hint="eastAsia"/>
          <w:sz w:val="22"/>
          <w:szCs w:val="18"/>
          <w:lang w:eastAsia="zh-TW"/>
        </w:rPr>
        <w:t>MultiHands</w:t>
      </w:r>
      <w:proofErr w:type="spellEnd"/>
      <w:r w:rsidR="00317F73" w:rsidRPr="00AB6E48">
        <w:rPr>
          <w:rFonts w:ascii="Arial" w:hAnsi="Arial" w:cs="Arial"/>
          <w:sz w:val="22"/>
          <w:szCs w:val="18"/>
          <w:lang w:eastAsia="zh-TW"/>
        </w:rPr>
        <w:t>”</w:t>
      </w:r>
      <w:r w:rsidR="00317F73" w:rsidRPr="00AB6E48">
        <w:rPr>
          <w:rFonts w:ascii="Arial" w:hAnsi="Arial" w:cs="Arial" w:hint="eastAsia"/>
          <w:sz w:val="22"/>
          <w:szCs w:val="18"/>
          <w:lang w:eastAsia="zh-TW"/>
        </w:rPr>
        <w:t xml:space="preserve"> Gesture</w:t>
      </w:r>
    </w:p>
    <w:p w14:paraId="51D254A5" w14:textId="77777777" w:rsidR="00AB6E48" w:rsidRPr="00AB6E48" w:rsidRDefault="00AB6E48" w:rsidP="001F44C3">
      <w:pPr>
        <w:pStyle w:val="ad"/>
        <w:ind w:left="1080"/>
        <w:jc w:val="center"/>
        <w:rPr>
          <w:rFonts w:ascii="Arial" w:hAnsi="Arial" w:cs="Arial"/>
          <w:sz w:val="22"/>
          <w:szCs w:val="18"/>
          <w:lang w:eastAsia="zh-TW"/>
        </w:rPr>
      </w:pPr>
    </w:p>
    <w:p w14:paraId="4C76A830" w14:textId="7CC040DE" w:rsidR="001F44C3" w:rsidRPr="006578BD" w:rsidRDefault="001F44C3" w:rsidP="00C4763D">
      <w:pPr>
        <w:pStyle w:val="ad"/>
        <w:ind w:left="1080"/>
        <w:jc w:val="both"/>
        <w:rPr>
          <w:rFonts w:ascii="Arial" w:hAnsi="Arial" w:cs="Arial"/>
        </w:rPr>
      </w:pPr>
      <w:r w:rsidRPr="00AC3E68">
        <w:rPr>
          <w:rFonts w:ascii="Arial" w:hAnsi="Arial" w:cs="Arial"/>
        </w:rPr>
        <w:t xml:space="preserve">The procedure of complex gesture recognition is explained in </w:t>
      </w:r>
      <w:r w:rsidR="00960331">
        <w:rPr>
          <w:rFonts w:ascii="Arial" w:hAnsi="Arial" w:cs="Arial" w:hint="eastAsia"/>
          <w:lang w:eastAsia="zh-TW"/>
        </w:rPr>
        <w:t xml:space="preserve">section </w:t>
      </w:r>
      <w:r w:rsidR="00A44834" w:rsidRPr="00AC3E68">
        <w:rPr>
          <w:rFonts w:ascii="Arial" w:hAnsi="Arial" w:cs="Arial" w:hint="eastAsia"/>
          <w:lang w:eastAsia="zh-TW"/>
        </w:rPr>
        <w:t>2.2.2.7</w:t>
      </w:r>
      <w:r w:rsidRPr="00AC3E68">
        <w:rPr>
          <w:rFonts w:ascii="Arial" w:hAnsi="Arial" w:cs="Arial"/>
        </w:rPr>
        <w:t>. After the “</w:t>
      </w:r>
      <w:proofErr w:type="spellStart"/>
      <w:r w:rsidRPr="00AC3E68">
        <w:rPr>
          <w:rFonts w:ascii="Arial" w:hAnsi="Arial" w:cs="Arial"/>
        </w:rPr>
        <w:t>MultiHands</w:t>
      </w:r>
      <w:proofErr w:type="spellEnd"/>
      <w:r w:rsidRPr="00AC3E68">
        <w:rPr>
          <w:rFonts w:ascii="Arial" w:hAnsi="Arial" w:cs="Arial"/>
        </w:rPr>
        <w:t xml:space="preserve">” gesture is recognised continuously ten times as shown in Figure </w:t>
      </w:r>
      <w:r w:rsidR="00317F73" w:rsidRPr="00AC3E68">
        <w:rPr>
          <w:rFonts w:ascii="Arial" w:hAnsi="Arial" w:cs="Arial" w:hint="eastAsia"/>
          <w:lang w:eastAsia="zh-TW"/>
        </w:rPr>
        <w:t>2.2.2.9.2</w:t>
      </w:r>
      <w:r w:rsidRPr="00AC3E68">
        <w:rPr>
          <w:rFonts w:ascii="Arial" w:hAnsi="Arial" w:cs="Arial"/>
        </w:rPr>
        <w:t>, the system will stop recognising the gesture and the motion is defined</w:t>
      </w:r>
      <w:r w:rsidRPr="006578BD">
        <w:rPr>
          <w:rFonts w:ascii="Arial" w:hAnsi="Arial" w:cs="Arial"/>
        </w:rPr>
        <w:t xml:space="preserve"> to implement “</w:t>
      </w:r>
      <w:proofErr w:type="spellStart"/>
      <w:r w:rsidRPr="006578BD">
        <w:rPr>
          <w:rFonts w:ascii="Arial" w:hAnsi="Arial" w:cs="Arial"/>
        </w:rPr>
        <w:t>MultiHands</w:t>
      </w:r>
      <w:proofErr w:type="spellEnd"/>
      <w:r w:rsidRPr="006578BD">
        <w:rPr>
          <w:rFonts w:ascii="Arial" w:hAnsi="Arial" w:cs="Arial"/>
        </w:rPr>
        <w:t>” task.</w:t>
      </w:r>
    </w:p>
    <w:p w14:paraId="7F1F09E8" w14:textId="77777777" w:rsidR="001F44C3" w:rsidRPr="006578BD" w:rsidRDefault="001F44C3" w:rsidP="001F44C3">
      <w:pPr>
        <w:pStyle w:val="ad"/>
        <w:ind w:left="1080"/>
        <w:rPr>
          <w:rFonts w:ascii="Arial" w:hAnsi="Arial" w:cs="Arial"/>
        </w:rPr>
      </w:pPr>
    </w:p>
    <w:p w14:paraId="64CC0CA1" w14:textId="77777777" w:rsidR="001F44C3" w:rsidRPr="00AB6E48" w:rsidRDefault="001F44C3">
      <w:pPr>
        <w:pStyle w:val="ad"/>
        <w:numPr>
          <w:ilvl w:val="0"/>
          <w:numId w:val="7"/>
        </w:numPr>
        <w:spacing w:after="160" w:line="278" w:lineRule="auto"/>
        <w:rPr>
          <w:rFonts w:ascii="Arial" w:hAnsi="Arial" w:cs="Arial"/>
          <w:b/>
          <w:bCs/>
        </w:rPr>
      </w:pPr>
      <w:r w:rsidRPr="00AB6E48">
        <w:rPr>
          <w:rFonts w:ascii="Arial" w:hAnsi="Arial" w:cs="Arial"/>
          <w:b/>
          <w:bCs/>
        </w:rPr>
        <w:t>Left and Right hands Gesture Recognition</w:t>
      </w:r>
    </w:p>
    <w:p w14:paraId="435FD66E" w14:textId="1038B09B" w:rsidR="006120C9" w:rsidRPr="00C4763D" w:rsidRDefault="001F44C3" w:rsidP="00C4763D">
      <w:pPr>
        <w:pStyle w:val="ad"/>
        <w:ind w:left="1080"/>
        <w:jc w:val="both"/>
        <w:rPr>
          <w:rFonts w:ascii="Arial" w:hAnsi="Arial" w:cs="Arial"/>
        </w:rPr>
      </w:pPr>
      <w:r w:rsidRPr="006578BD">
        <w:rPr>
          <w:rFonts w:ascii="Arial" w:hAnsi="Arial" w:cs="Arial"/>
        </w:rPr>
        <w:t xml:space="preserve">The theory is the same as complex gesture recognition, but the models are different. The model for right hand gesture recognition is the same as complex </w:t>
      </w:r>
      <w:r w:rsidRPr="006578BD">
        <w:rPr>
          <w:rFonts w:ascii="Arial" w:hAnsi="Arial" w:cs="Arial"/>
        </w:rPr>
        <w:lastRenderedPageBreak/>
        <w:t xml:space="preserve">gesture recognition in </w:t>
      </w:r>
      <w:r w:rsidRPr="00D763F0">
        <w:rPr>
          <w:rFonts w:ascii="Arial" w:hAnsi="Arial" w:cs="Arial"/>
        </w:rPr>
        <w:t xml:space="preserve">Figure </w:t>
      </w:r>
      <w:r w:rsidR="00D763F0" w:rsidRPr="00D763F0">
        <w:rPr>
          <w:rFonts w:ascii="Arial" w:hAnsi="Arial" w:cs="Arial" w:hint="eastAsia"/>
          <w:lang w:eastAsia="zh-TW"/>
        </w:rPr>
        <w:t>2.2.2.7.1</w:t>
      </w:r>
      <w:r w:rsidRPr="00D763F0">
        <w:rPr>
          <w:rFonts w:ascii="Arial" w:hAnsi="Arial" w:cs="Arial"/>
        </w:rPr>
        <w:t>, and th</w:t>
      </w:r>
      <w:r w:rsidRPr="006578BD">
        <w:rPr>
          <w:rFonts w:ascii="Arial" w:hAnsi="Arial" w:cs="Arial"/>
        </w:rPr>
        <w:t xml:space="preserve">e model for left hand gesture recognition is distinctive as shown in Figure </w:t>
      </w:r>
      <w:r w:rsidR="00745C9B">
        <w:rPr>
          <w:rFonts w:ascii="Arial" w:hAnsi="Arial" w:cs="Arial" w:hint="eastAsia"/>
          <w:lang w:eastAsia="zh-TW"/>
        </w:rPr>
        <w:t>2.2.2.9.3 and Figure 2.2.2.9.</w:t>
      </w:r>
      <w:r w:rsidR="001A512C">
        <w:rPr>
          <w:rFonts w:ascii="Arial" w:hAnsi="Arial" w:cs="Arial" w:hint="eastAsia"/>
          <w:lang w:eastAsia="zh-TW"/>
        </w:rPr>
        <w:t>5</w:t>
      </w:r>
      <w:r w:rsidRPr="006578BD">
        <w:rPr>
          <w:rFonts w:ascii="Arial" w:hAnsi="Arial" w:cs="Arial"/>
        </w:rPr>
        <w:t xml:space="preserve">. Both hand gestures are recognised simultaneously in </w:t>
      </w:r>
      <w:r w:rsidR="00F92136" w:rsidRPr="006578BD">
        <w:rPr>
          <w:rFonts w:ascii="Arial" w:hAnsi="Arial" w:cs="Arial"/>
        </w:rPr>
        <w:t xml:space="preserve">Figure </w:t>
      </w:r>
      <w:r w:rsidR="00F92136">
        <w:rPr>
          <w:rFonts w:ascii="Arial" w:hAnsi="Arial" w:cs="Arial" w:hint="eastAsia"/>
          <w:lang w:eastAsia="zh-TW"/>
        </w:rPr>
        <w:t>2.2.2.9.3 and Figure 2.2.2.9.</w:t>
      </w:r>
      <w:r w:rsidR="001A512C">
        <w:rPr>
          <w:rFonts w:ascii="Arial" w:hAnsi="Arial" w:cs="Arial" w:hint="eastAsia"/>
          <w:lang w:eastAsia="zh-TW"/>
        </w:rPr>
        <w:t>5</w:t>
      </w:r>
      <w:r w:rsidRPr="006578BD">
        <w:rPr>
          <w:rFonts w:ascii="Arial" w:hAnsi="Arial" w:cs="Arial"/>
        </w:rPr>
        <w:t>. However, the design of right-hand gesture recognition will not stop until the action from left hand recognition is defined.</w:t>
      </w:r>
    </w:p>
    <w:p w14:paraId="341CCA83" w14:textId="77777777" w:rsidR="001F44C3" w:rsidRPr="00AB6E48" w:rsidRDefault="001F44C3">
      <w:pPr>
        <w:pStyle w:val="ad"/>
        <w:numPr>
          <w:ilvl w:val="0"/>
          <w:numId w:val="7"/>
        </w:numPr>
        <w:spacing w:after="160" w:line="278" w:lineRule="auto"/>
        <w:rPr>
          <w:rFonts w:ascii="Arial" w:hAnsi="Arial" w:cs="Arial"/>
          <w:b/>
          <w:bCs/>
        </w:rPr>
      </w:pPr>
      <w:r w:rsidRPr="00AB6E48">
        <w:rPr>
          <w:rFonts w:ascii="Arial" w:hAnsi="Arial" w:cs="Arial"/>
          <w:b/>
          <w:bCs/>
        </w:rPr>
        <w:t>Left Hand</w:t>
      </w:r>
    </w:p>
    <w:p w14:paraId="4F91DD6E" w14:textId="6C9A270B" w:rsidR="001F44C3" w:rsidRDefault="001F44C3" w:rsidP="00384B4F">
      <w:pPr>
        <w:pStyle w:val="ad"/>
        <w:ind w:left="1080"/>
        <w:jc w:val="both"/>
        <w:rPr>
          <w:rFonts w:ascii="Arial" w:hAnsi="Arial" w:cs="Arial"/>
        </w:rPr>
      </w:pPr>
      <w:r w:rsidRPr="006578BD">
        <w:rPr>
          <w:rFonts w:ascii="Arial" w:hAnsi="Arial" w:cs="Arial"/>
        </w:rPr>
        <w:t xml:space="preserve">For the left-hand recognition, the design is similar with complex gesture recognition that the recognition process will stop until the same gesture is recognized ten times continuously. The options are shown in </w:t>
      </w:r>
      <w:r w:rsidR="00E76EA9" w:rsidRPr="006578BD">
        <w:rPr>
          <w:rFonts w:ascii="Arial" w:hAnsi="Arial" w:cs="Arial"/>
        </w:rPr>
        <w:t xml:space="preserve">Figure </w:t>
      </w:r>
      <w:r w:rsidR="00E76EA9">
        <w:rPr>
          <w:rFonts w:ascii="Arial" w:hAnsi="Arial" w:cs="Arial" w:hint="eastAsia"/>
          <w:lang w:eastAsia="zh-TW"/>
        </w:rPr>
        <w:t>2.2.2.9.3 and Figure 2.2.2.9.</w:t>
      </w:r>
      <w:r w:rsidR="001A512C">
        <w:rPr>
          <w:rFonts w:ascii="Arial" w:hAnsi="Arial" w:cs="Arial" w:hint="eastAsia"/>
          <w:lang w:eastAsia="zh-TW"/>
        </w:rPr>
        <w:t>5</w:t>
      </w:r>
      <w:r w:rsidR="00E76EA9">
        <w:rPr>
          <w:rFonts w:ascii="Arial" w:hAnsi="Arial" w:cs="Arial" w:hint="eastAsia"/>
          <w:lang w:eastAsia="zh-TW"/>
        </w:rPr>
        <w:t>,</w:t>
      </w:r>
      <w:r w:rsidRPr="006578BD">
        <w:rPr>
          <w:rFonts w:ascii="Arial" w:hAnsi="Arial" w:cs="Arial"/>
        </w:rPr>
        <w:t xml:space="preserve"> after the action is defined the corresponding tasks will be executed.</w:t>
      </w:r>
    </w:p>
    <w:p w14:paraId="0E006FA2" w14:textId="77777777" w:rsidR="0050480B" w:rsidRPr="006578BD" w:rsidRDefault="0050480B" w:rsidP="00384B4F">
      <w:pPr>
        <w:pStyle w:val="ad"/>
        <w:ind w:left="1080"/>
        <w:jc w:val="both"/>
        <w:rPr>
          <w:rFonts w:ascii="Arial" w:hAnsi="Arial" w:cs="Arial"/>
        </w:rPr>
      </w:pPr>
    </w:p>
    <w:p w14:paraId="29E8ADA3" w14:textId="77777777" w:rsidR="001F44C3" w:rsidRPr="00AB6E48" w:rsidRDefault="001F44C3">
      <w:pPr>
        <w:pStyle w:val="ad"/>
        <w:numPr>
          <w:ilvl w:val="0"/>
          <w:numId w:val="8"/>
        </w:numPr>
        <w:spacing w:after="160" w:line="278" w:lineRule="auto"/>
        <w:rPr>
          <w:rFonts w:ascii="Arial" w:hAnsi="Arial" w:cs="Arial"/>
          <w:b/>
          <w:bCs/>
        </w:rPr>
      </w:pPr>
      <w:r w:rsidRPr="00AB6E48">
        <w:rPr>
          <w:rFonts w:ascii="Arial" w:hAnsi="Arial" w:cs="Arial"/>
          <w:b/>
          <w:bCs/>
        </w:rPr>
        <w:t>Hand Distance</w:t>
      </w:r>
    </w:p>
    <w:p w14:paraId="5E5A1689" w14:textId="77777777" w:rsidR="001F44C3" w:rsidRPr="006578BD" w:rsidRDefault="001F44C3" w:rsidP="001F44C3">
      <w:pPr>
        <w:pStyle w:val="ad"/>
        <w:ind w:left="1440"/>
        <w:rPr>
          <w:rFonts w:ascii="Arial" w:hAnsi="Arial" w:cs="Arial"/>
        </w:rPr>
      </w:pPr>
      <w:r w:rsidRPr="006578BD">
        <w:rPr>
          <w:rFonts w:ascii="Arial" w:hAnsi="Arial" w:cs="Arial"/>
          <w:noProof/>
        </w:rPr>
        <w:drawing>
          <wp:inline distT="0" distB="0" distL="0" distR="0" wp14:anchorId="3BF98EBF" wp14:editId="6FE61777">
            <wp:extent cx="5175250" cy="4597400"/>
            <wp:effectExtent l="0" t="0" r="6350" b="0"/>
            <wp:docPr id="1266936316" name="Picture 1" descr="一張含有 文字, 螢幕擷取畫面, 手套,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36316" name="Picture 1" descr="一張含有 文字, 螢幕擷取畫面, 手套, 設計 的圖片&#10;&#10;自動產生的描述"/>
                    <pic:cNvPicPr/>
                  </pic:nvPicPr>
                  <pic:blipFill rotWithShape="1">
                    <a:blip r:embed="rId38">
                      <a:extLst>
                        <a:ext uri="{28A0092B-C50C-407E-A947-70E740481C1C}">
                          <a14:useLocalDpi xmlns:a14="http://schemas.microsoft.com/office/drawing/2010/main" val="0"/>
                        </a:ext>
                      </a:extLst>
                    </a:blip>
                    <a:srcRect l="2382" t="1707" r="5980" b="3255"/>
                    <a:stretch/>
                  </pic:blipFill>
                  <pic:spPr bwMode="auto">
                    <a:xfrm>
                      <a:off x="0" y="0"/>
                      <a:ext cx="5175250" cy="4597400"/>
                    </a:xfrm>
                    <a:prstGeom prst="rect">
                      <a:avLst/>
                    </a:prstGeom>
                    <a:ln>
                      <a:noFill/>
                    </a:ln>
                    <a:extLst>
                      <a:ext uri="{53640926-AAD7-44D8-BBD7-CCE9431645EC}">
                        <a14:shadowObscured xmlns:a14="http://schemas.microsoft.com/office/drawing/2010/main"/>
                      </a:ext>
                    </a:extLst>
                  </pic:spPr>
                </pic:pic>
              </a:graphicData>
            </a:graphic>
          </wp:inline>
        </w:drawing>
      </w:r>
    </w:p>
    <w:p w14:paraId="411F7B2F" w14:textId="33DD696A" w:rsidR="001F44C3" w:rsidRPr="00AB6E48" w:rsidRDefault="001F44C3" w:rsidP="001F44C3">
      <w:pPr>
        <w:pStyle w:val="ad"/>
        <w:ind w:left="1440"/>
        <w:jc w:val="center"/>
        <w:rPr>
          <w:rFonts w:ascii="Arial" w:hAnsi="Arial" w:cs="Arial"/>
          <w:sz w:val="22"/>
          <w:szCs w:val="18"/>
          <w:lang w:eastAsia="zh-TW"/>
        </w:rPr>
      </w:pPr>
      <w:r w:rsidRPr="00AB6E48">
        <w:rPr>
          <w:rFonts w:ascii="Arial" w:hAnsi="Arial" w:cs="Arial"/>
          <w:sz w:val="22"/>
          <w:szCs w:val="18"/>
        </w:rPr>
        <w:t xml:space="preserve">Figure </w:t>
      </w:r>
      <w:r w:rsidR="00EB2AA2" w:rsidRPr="00AB6E48">
        <w:rPr>
          <w:rFonts w:ascii="Arial" w:hAnsi="Arial" w:cs="Arial" w:hint="eastAsia"/>
          <w:sz w:val="22"/>
          <w:szCs w:val="18"/>
          <w:lang w:eastAsia="zh-TW"/>
        </w:rPr>
        <w:t>2.2.2.9.3</w:t>
      </w:r>
      <w:r w:rsidRPr="00AB6E48">
        <w:rPr>
          <w:rFonts w:ascii="Arial" w:hAnsi="Arial" w:cs="Arial"/>
          <w:sz w:val="22"/>
          <w:szCs w:val="18"/>
        </w:rPr>
        <w:t>.</w:t>
      </w:r>
      <w:r w:rsidR="00EB2AA2" w:rsidRPr="00AB6E48">
        <w:rPr>
          <w:rFonts w:ascii="Arial" w:hAnsi="Arial" w:cs="Arial" w:hint="eastAsia"/>
          <w:sz w:val="22"/>
          <w:szCs w:val="18"/>
          <w:lang w:eastAsia="zh-TW"/>
        </w:rPr>
        <w:t xml:space="preserve"> Example Process of Hand Distance</w:t>
      </w:r>
    </w:p>
    <w:p w14:paraId="6FC585C0" w14:textId="77777777" w:rsidR="001F44C3" w:rsidRPr="006578BD" w:rsidRDefault="001F44C3" w:rsidP="001F44C3">
      <w:pPr>
        <w:pStyle w:val="ad"/>
        <w:ind w:left="1440"/>
        <w:rPr>
          <w:rFonts w:ascii="Arial" w:hAnsi="Arial" w:cs="Arial"/>
        </w:rPr>
      </w:pPr>
    </w:p>
    <w:p w14:paraId="07A90220" w14:textId="3FA95398" w:rsidR="001F44C3" w:rsidRPr="006578BD" w:rsidRDefault="001F44C3" w:rsidP="0092383E">
      <w:pPr>
        <w:pStyle w:val="ad"/>
        <w:ind w:left="1440"/>
        <w:jc w:val="both"/>
        <w:rPr>
          <w:rFonts w:ascii="Arial" w:hAnsi="Arial" w:cs="Arial"/>
        </w:rPr>
      </w:pPr>
      <w:r w:rsidRPr="006578BD">
        <w:rPr>
          <w:rFonts w:ascii="Arial" w:hAnsi="Arial" w:cs="Arial"/>
        </w:rPr>
        <w:t xml:space="preserve">The example process is shown in Figure </w:t>
      </w:r>
      <w:r w:rsidR="00B566F2">
        <w:rPr>
          <w:rFonts w:ascii="Arial" w:hAnsi="Arial" w:cs="Arial" w:hint="eastAsia"/>
          <w:lang w:eastAsia="zh-TW"/>
        </w:rPr>
        <w:t>2.2.2.9.3</w:t>
      </w:r>
      <w:r w:rsidRPr="006578BD">
        <w:rPr>
          <w:rFonts w:ascii="Arial" w:hAnsi="Arial" w:cs="Arial"/>
        </w:rPr>
        <w:t>. The measurement of hand distance is to extract x and y coordinate of both hands from the hand information which includes the data from “</w:t>
      </w:r>
      <w:proofErr w:type="spellStart"/>
      <w:r w:rsidRPr="006578BD">
        <w:rPr>
          <w:rFonts w:ascii="Arial" w:hAnsi="Arial" w:cs="Arial"/>
        </w:rPr>
        <w:t>findHands</w:t>
      </w:r>
      <w:proofErr w:type="spellEnd"/>
      <w:r w:rsidRPr="006578BD">
        <w:rPr>
          <w:rFonts w:ascii="Arial" w:hAnsi="Arial" w:cs="Arial"/>
        </w:rPr>
        <w:t xml:space="preserve">” function, and then add both x value and y value to average to calculate the centre point. Next, Pythagorean theorem is used to calculate the </w:t>
      </w:r>
      <w:r w:rsidR="00FF4B0F" w:rsidRPr="006578BD">
        <w:rPr>
          <w:rFonts w:ascii="Arial" w:hAnsi="Arial" w:cs="Arial"/>
        </w:rPr>
        <w:t>straight-line</w:t>
      </w:r>
      <w:r w:rsidRPr="006578BD">
        <w:rPr>
          <w:rFonts w:ascii="Arial" w:hAnsi="Arial" w:cs="Arial"/>
        </w:rPr>
        <w:t xml:space="preserve"> length of two centre points as shown in Figure </w:t>
      </w:r>
      <w:r w:rsidR="00F373DA">
        <w:rPr>
          <w:rFonts w:ascii="Arial" w:hAnsi="Arial" w:cs="Arial" w:hint="eastAsia"/>
          <w:lang w:eastAsia="zh-TW"/>
        </w:rPr>
        <w:t>2.2.2.9.4</w:t>
      </w:r>
      <w:r w:rsidRPr="006578BD">
        <w:rPr>
          <w:rFonts w:ascii="Arial" w:hAnsi="Arial" w:cs="Arial"/>
        </w:rPr>
        <w:t xml:space="preserve">. Then, the centre point of two hands is connected using a straight line and the centre point of the straight line is indicated by a circle as shown in Figure </w:t>
      </w:r>
      <w:r w:rsidR="007550DA">
        <w:rPr>
          <w:rFonts w:ascii="Arial" w:hAnsi="Arial" w:cs="Arial" w:hint="eastAsia"/>
          <w:lang w:eastAsia="zh-TW"/>
        </w:rPr>
        <w:t>2.2.2.9.3</w:t>
      </w:r>
      <w:r w:rsidRPr="006578BD">
        <w:rPr>
          <w:rFonts w:ascii="Arial" w:hAnsi="Arial" w:cs="Arial"/>
        </w:rPr>
        <w:t>.</w:t>
      </w:r>
    </w:p>
    <w:p w14:paraId="79C34456" w14:textId="77777777" w:rsidR="001F44C3" w:rsidRPr="006578BD" w:rsidRDefault="001F44C3" w:rsidP="001F44C3">
      <w:pPr>
        <w:pStyle w:val="ad"/>
        <w:ind w:left="1440"/>
        <w:rPr>
          <w:rFonts w:ascii="Arial" w:hAnsi="Arial" w:cs="Arial"/>
        </w:rPr>
      </w:pPr>
    </w:p>
    <w:p w14:paraId="532198B8" w14:textId="77777777" w:rsidR="001F44C3" w:rsidRPr="006578BD" w:rsidRDefault="001F44C3" w:rsidP="001F44C3">
      <w:pPr>
        <w:pStyle w:val="ad"/>
        <w:ind w:left="1440"/>
        <w:jc w:val="center"/>
        <w:rPr>
          <w:rFonts w:ascii="Arial" w:hAnsi="Arial" w:cs="Arial"/>
        </w:rPr>
      </w:pPr>
      <w:r w:rsidRPr="006578BD">
        <w:rPr>
          <w:rFonts w:ascii="Arial" w:hAnsi="Arial" w:cs="Arial"/>
          <w:noProof/>
        </w:rPr>
        <w:lastRenderedPageBreak/>
        <w:drawing>
          <wp:inline distT="0" distB="0" distL="0" distR="0" wp14:anchorId="691F2784" wp14:editId="6B3BD362">
            <wp:extent cx="3694599" cy="1552583"/>
            <wp:effectExtent l="0" t="0" r="1270" b="0"/>
            <wp:docPr id="1150328949" name="Picture 1" descr="A green triang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28949" name="Picture 1" descr="A green triangle with black text&#10;&#10;Description automatically generated"/>
                    <pic:cNvPicPr/>
                  </pic:nvPicPr>
                  <pic:blipFill>
                    <a:blip r:embed="rId39"/>
                    <a:stretch>
                      <a:fillRect/>
                    </a:stretch>
                  </pic:blipFill>
                  <pic:spPr>
                    <a:xfrm>
                      <a:off x="0" y="0"/>
                      <a:ext cx="3708053" cy="1558237"/>
                    </a:xfrm>
                    <a:prstGeom prst="rect">
                      <a:avLst/>
                    </a:prstGeom>
                  </pic:spPr>
                </pic:pic>
              </a:graphicData>
            </a:graphic>
          </wp:inline>
        </w:drawing>
      </w:r>
    </w:p>
    <w:p w14:paraId="4AEC9FE3" w14:textId="012C18F1" w:rsidR="001F44C3" w:rsidRPr="00AB6E48" w:rsidRDefault="001F44C3" w:rsidP="001F44C3">
      <w:pPr>
        <w:pStyle w:val="ad"/>
        <w:ind w:left="1440"/>
        <w:jc w:val="center"/>
        <w:rPr>
          <w:rFonts w:ascii="Arial" w:hAnsi="Arial" w:cs="Arial"/>
          <w:sz w:val="22"/>
          <w:szCs w:val="18"/>
          <w:lang w:eastAsia="zh-TW"/>
        </w:rPr>
      </w:pPr>
      <w:r w:rsidRPr="00AB6E48">
        <w:rPr>
          <w:rFonts w:ascii="Arial" w:hAnsi="Arial" w:cs="Arial"/>
          <w:sz w:val="22"/>
          <w:szCs w:val="18"/>
        </w:rPr>
        <w:t xml:space="preserve">Figure </w:t>
      </w:r>
      <w:r w:rsidR="00093834" w:rsidRPr="00AB6E48">
        <w:rPr>
          <w:rFonts w:ascii="Arial" w:hAnsi="Arial" w:cs="Arial" w:hint="eastAsia"/>
          <w:sz w:val="22"/>
          <w:szCs w:val="18"/>
          <w:lang w:eastAsia="zh-TW"/>
        </w:rPr>
        <w:t>2.2.2.9.4</w:t>
      </w:r>
      <w:r w:rsidRPr="00AB6E48">
        <w:rPr>
          <w:rFonts w:ascii="Arial" w:hAnsi="Arial" w:cs="Arial"/>
          <w:sz w:val="22"/>
          <w:szCs w:val="18"/>
        </w:rPr>
        <w:t>.</w:t>
      </w:r>
      <w:r w:rsidR="007A0934" w:rsidRPr="00AB6E48">
        <w:rPr>
          <w:rFonts w:ascii="Arial" w:hAnsi="Arial" w:cs="Arial" w:hint="eastAsia"/>
          <w:sz w:val="22"/>
          <w:szCs w:val="18"/>
          <w:lang w:eastAsia="zh-TW"/>
        </w:rPr>
        <w:t xml:space="preserve"> </w:t>
      </w:r>
      <w:r w:rsidR="007A0934" w:rsidRPr="00AB6E48">
        <w:rPr>
          <w:rFonts w:ascii="Arial" w:hAnsi="Arial" w:cs="Arial"/>
          <w:sz w:val="22"/>
          <w:szCs w:val="18"/>
        </w:rPr>
        <w:t>Pythagorean theorem</w:t>
      </w:r>
    </w:p>
    <w:p w14:paraId="4A9E1E1E" w14:textId="77777777" w:rsidR="001F44C3" w:rsidRPr="00AB6E48" w:rsidRDefault="001F44C3" w:rsidP="001F44C3">
      <w:pPr>
        <w:pStyle w:val="ad"/>
        <w:ind w:left="1440"/>
        <w:jc w:val="center"/>
        <w:rPr>
          <w:rFonts w:ascii="Arial" w:hAnsi="Arial" w:cs="Arial"/>
          <w:sz w:val="22"/>
          <w:szCs w:val="18"/>
        </w:rPr>
      </w:pPr>
    </w:p>
    <w:p w14:paraId="2EF632D3" w14:textId="77777777" w:rsidR="001F44C3" w:rsidRPr="00AB6E48" w:rsidRDefault="001F44C3">
      <w:pPr>
        <w:pStyle w:val="ad"/>
        <w:numPr>
          <w:ilvl w:val="0"/>
          <w:numId w:val="8"/>
        </w:numPr>
        <w:spacing w:after="160" w:line="278" w:lineRule="auto"/>
        <w:rPr>
          <w:rFonts w:ascii="Arial" w:hAnsi="Arial" w:cs="Arial"/>
          <w:b/>
          <w:bCs/>
        </w:rPr>
      </w:pPr>
      <w:r w:rsidRPr="00AB6E48">
        <w:rPr>
          <w:rFonts w:ascii="Arial" w:hAnsi="Arial" w:cs="Arial"/>
          <w:b/>
          <w:bCs/>
        </w:rPr>
        <w:t>Finger Counting (</w:t>
      </w:r>
      <w:proofErr w:type="spellStart"/>
      <w:r w:rsidRPr="00AB6E48">
        <w:rPr>
          <w:rFonts w:ascii="Arial" w:hAnsi="Arial" w:cs="Arial"/>
          <w:b/>
          <w:bCs/>
        </w:rPr>
        <w:t>MultiHands</w:t>
      </w:r>
      <w:proofErr w:type="spellEnd"/>
      <w:r w:rsidRPr="00AB6E48">
        <w:rPr>
          <w:rFonts w:ascii="Arial" w:hAnsi="Arial" w:cs="Arial"/>
          <w:b/>
          <w:bCs/>
        </w:rPr>
        <w:t>)</w:t>
      </w:r>
    </w:p>
    <w:p w14:paraId="36089EE5" w14:textId="77777777" w:rsidR="001F44C3" w:rsidRPr="006578BD" w:rsidRDefault="001F44C3" w:rsidP="001F44C3">
      <w:pPr>
        <w:pStyle w:val="ad"/>
        <w:ind w:left="1440"/>
        <w:rPr>
          <w:rFonts w:ascii="Arial" w:hAnsi="Arial" w:cs="Arial"/>
        </w:rPr>
      </w:pPr>
      <w:r w:rsidRPr="006578BD">
        <w:rPr>
          <w:rFonts w:ascii="Arial" w:hAnsi="Arial" w:cs="Arial"/>
          <w:noProof/>
        </w:rPr>
        <w:drawing>
          <wp:inline distT="0" distB="0" distL="0" distR="0" wp14:anchorId="71294E09" wp14:editId="58A39DCA">
            <wp:extent cx="5364832" cy="3715385"/>
            <wp:effectExtent l="0" t="0" r="7620" b="0"/>
            <wp:docPr id="1089834678" name="Picture 1"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834678" name="Picture 1" descr="一張含有 文字, 螢幕擷取畫面 的圖片&#10;&#10;自動產生的描述"/>
                    <pic:cNvPicPr/>
                  </pic:nvPicPr>
                  <pic:blipFill rotWithShape="1">
                    <a:blip r:embed="rId40">
                      <a:extLst>
                        <a:ext uri="{28A0092B-C50C-407E-A947-70E740481C1C}">
                          <a14:useLocalDpi xmlns:a14="http://schemas.microsoft.com/office/drawing/2010/main" val="0"/>
                        </a:ext>
                      </a:extLst>
                    </a:blip>
                    <a:srcRect t="6357" r="1394" b="83"/>
                    <a:stretch/>
                  </pic:blipFill>
                  <pic:spPr bwMode="auto">
                    <a:xfrm>
                      <a:off x="0" y="0"/>
                      <a:ext cx="5366126" cy="3716281"/>
                    </a:xfrm>
                    <a:prstGeom prst="rect">
                      <a:avLst/>
                    </a:prstGeom>
                    <a:ln>
                      <a:noFill/>
                    </a:ln>
                    <a:extLst>
                      <a:ext uri="{53640926-AAD7-44D8-BBD7-CCE9431645EC}">
                        <a14:shadowObscured xmlns:a14="http://schemas.microsoft.com/office/drawing/2010/main"/>
                      </a:ext>
                    </a:extLst>
                  </pic:spPr>
                </pic:pic>
              </a:graphicData>
            </a:graphic>
          </wp:inline>
        </w:drawing>
      </w:r>
    </w:p>
    <w:p w14:paraId="395F3E61" w14:textId="61625C10" w:rsidR="0038147F" w:rsidRPr="00AB6E48" w:rsidRDefault="001F44C3" w:rsidP="0038147F">
      <w:pPr>
        <w:pStyle w:val="ad"/>
        <w:ind w:left="1440"/>
        <w:jc w:val="center"/>
        <w:rPr>
          <w:rFonts w:ascii="Arial" w:hAnsi="Arial" w:cs="Arial"/>
          <w:sz w:val="22"/>
          <w:szCs w:val="18"/>
          <w:lang w:eastAsia="zh-TW"/>
        </w:rPr>
      </w:pPr>
      <w:r w:rsidRPr="00AB6E48">
        <w:rPr>
          <w:rFonts w:ascii="Arial" w:hAnsi="Arial" w:cs="Arial"/>
          <w:sz w:val="22"/>
          <w:szCs w:val="18"/>
        </w:rPr>
        <w:t xml:space="preserve">Figure </w:t>
      </w:r>
      <w:r w:rsidR="0038147F" w:rsidRPr="00AB6E48">
        <w:rPr>
          <w:rFonts w:ascii="Arial" w:hAnsi="Arial" w:cs="Arial" w:hint="eastAsia"/>
          <w:sz w:val="22"/>
          <w:szCs w:val="18"/>
          <w:lang w:eastAsia="zh-TW"/>
        </w:rPr>
        <w:t>2.2.2.9.</w:t>
      </w:r>
      <w:r w:rsidR="001A512C" w:rsidRPr="00AB6E48">
        <w:rPr>
          <w:rFonts w:ascii="Arial" w:hAnsi="Arial" w:cs="Arial" w:hint="eastAsia"/>
          <w:sz w:val="22"/>
          <w:szCs w:val="18"/>
          <w:lang w:eastAsia="zh-TW"/>
        </w:rPr>
        <w:t>5</w:t>
      </w:r>
      <w:r w:rsidRPr="00AB6E48">
        <w:rPr>
          <w:rFonts w:ascii="Arial" w:hAnsi="Arial" w:cs="Arial"/>
          <w:sz w:val="22"/>
          <w:szCs w:val="18"/>
        </w:rPr>
        <w:t>.</w:t>
      </w:r>
      <w:r w:rsidR="0038147F" w:rsidRPr="00AB6E48">
        <w:rPr>
          <w:rFonts w:ascii="Arial" w:hAnsi="Arial" w:cs="Arial" w:hint="eastAsia"/>
          <w:sz w:val="22"/>
          <w:szCs w:val="18"/>
          <w:lang w:eastAsia="zh-TW"/>
        </w:rPr>
        <w:t xml:space="preserve"> Example Process of </w:t>
      </w:r>
      <w:r w:rsidR="0038147F" w:rsidRPr="00AB6E48">
        <w:rPr>
          <w:rFonts w:ascii="Arial" w:hAnsi="Arial" w:cs="Arial"/>
          <w:sz w:val="22"/>
          <w:szCs w:val="18"/>
          <w:lang w:eastAsia="zh-TW"/>
        </w:rPr>
        <w:t>Finger Counting (</w:t>
      </w:r>
      <w:proofErr w:type="spellStart"/>
      <w:r w:rsidR="0038147F" w:rsidRPr="00AB6E48">
        <w:rPr>
          <w:rFonts w:ascii="Arial" w:hAnsi="Arial" w:cs="Arial"/>
          <w:sz w:val="22"/>
          <w:szCs w:val="18"/>
          <w:lang w:eastAsia="zh-TW"/>
        </w:rPr>
        <w:t>MultiHands</w:t>
      </w:r>
      <w:proofErr w:type="spellEnd"/>
      <w:r w:rsidR="0038147F" w:rsidRPr="00AB6E48">
        <w:rPr>
          <w:rFonts w:ascii="Arial" w:hAnsi="Arial" w:cs="Arial"/>
          <w:sz w:val="22"/>
          <w:szCs w:val="18"/>
          <w:lang w:eastAsia="zh-TW"/>
        </w:rPr>
        <w:t>)</w:t>
      </w:r>
    </w:p>
    <w:p w14:paraId="24A6E5E7" w14:textId="77777777" w:rsidR="0038147F" w:rsidRPr="00AB6E48" w:rsidRDefault="0038147F" w:rsidP="0038147F">
      <w:pPr>
        <w:pStyle w:val="ad"/>
        <w:ind w:left="1440"/>
        <w:rPr>
          <w:rFonts w:ascii="Arial" w:hAnsi="Arial" w:cs="Arial"/>
          <w:sz w:val="22"/>
          <w:szCs w:val="18"/>
          <w:lang w:eastAsia="zh-TW"/>
        </w:rPr>
      </w:pPr>
    </w:p>
    <w:p w14:paraId="27614D0E" w14:textId="68ABA6F0" w:rsidR="001F44C3" w:rsidRPr="006578BD" w:rsidRDefault="001F44C3" w:rsidP="0092383E">
      <w:pPr>
        <w:pStyle w:val="ad"/>
        <w:ind w:left="1440"/>
        <w:jc w:val="both"/>
        <w:rPr>
          <w:rFonts w:ascii="Arial" w:hAnsi="Arial" w:cs="Arial"/>
        </w:rPr>
      </w:pPr>
      <w:r w:rsidRPr="006578BD">
        <w:rPr>
          <w:rFonts w:ascii="Arial" w:hAnsi="Arial" w:cs="Arial"/>
        </w:rPr>
        <w:t xml:space="preserve">The example process is shown in Figure </w:t>
      </w:r>
      <w:r w:rsidR="00703A65">
        <w:rPr>
          <w:rFonts w:ascii="Arial" w:hAnsi="Arial" w:cs="Arial" w:hint="eastAsia"/>
          <w:lang w:eastAsia="zh-TW"/>
        </w:rPr>
        <w:t>2.2.2.9.5</w:t>
      </w:r>
      <w:r w:rsidRPr="006578BD">
        <w:rPr>
          <w:rFonts w:ascii="Arial" w:hAnsi="Arial" w:cs="Arial"/>
        </w:rPr>
        <w:t xml:space="preserve">. The principle of two-hands finger counting is the same as the previous finger counting which is explain in </w:t>
      </w:r>
      <w:r w:rsidR="006F1FEB">
        <w:rPr>
          <w:rFonts w:ascii="Arial" w:hAnsi="Arial" w:cs="Arial" w:hint="eastAsia"/>
          <w:lang w:eastAsia="zh-TW"/>
        </w:rPr>
        <w:t xml:space="preserve">section </w:t>
      </w:r>
      <w:r w:rsidR="006F4E22">
        <w:rPr>
          <w:rFonts w:ascii="Arial" w:hAnsi="Arial" w:cs="Arial" w:hint="eastAsia"/>
          <w:lang w:eastAsia="zh-TW"/>
        </w:rPr>
        <w:t>2.2.2.8</w:t>
      </w:r>
      <w:r w:rsidRPr="006578BD">
        <w:rPr>
          <w:rFonts w:ascii="Arial" w:hAnsi="Arial" w:cs="Arial"/>
        </w:rPr>
        <w:t xml:space="preserve">. The only difference is that the number of </w:t>
      </w:r>
      <w:r w:rsidR="003B2964" w:rsidRPr="006578BD">
        <w:rPr>
          <w:rFonts w:ascii="Arial" w:hAnsi="Arial" w:cs="Arial"/>
        </w:rPr>
        <w:t>hands</w:t>
      </w:r>
      <w:r w:rsidRPr="006578BD">
        <w:rPr>
          <w:rFonts w:ascii="Arial" w:hAnsi="Arial" w:cs="Arial"/>
        </w:rPr>
        <w:t xml:space="preserve"> is changed from one to two hands to realize 0 to 99 counting by hands. However, if one or two hand gestures do not match the standard gesture of finger counting, the number of fingers and which fingers are up are similarly displayed on the</w:t>
      </w:r>
      <w:r w:rsidR="00B4386B">
        <w:rPr>
          <w:rFonts w:ascii="Arial" w:hAnsi="Arial" w:cs="Arial" w:hint="eastAsia"/>
          <w:lang w:eastAsia="zh-TW"/>
        </w:rPr>
        <w:t xml:space="preserve"> </w:t>
      </w:r>
      <w:r w:rsidRPr="006578BD">
        <w:rPr>
          <w:rFonts w:ascii="Arial" w:hAnsi="Arial" w:cs="Arial"/>
        </w:rPr>
        <w:t xml:space="preserve">screen.                                                                                                                                                                                                                                                                                                                                                </w:t>
      </w:r>
    </w:p>
    <w:p w14:paraId="5AD5CE54" w14:textId="77777777" w:rsidR="001F44C3" w:rsidRPr="006578BD" w:rsidRDefault="001F44C3" w:rsidP="001F44C3">
      <w:pPr>
        <w:pStyle w:val="ad"/>
        <w:ind w:left="1080"/>
        <w:rPr>
          <w:rFonts w:ascii="Arial" w:hAnsi="Arial" w:cs="Arial"/>
        </w:rPr>
      </w:pPr>
    </w:p>
    <w:p w14:paraId="575947DA" w14:textId="77777777" w:rsidR="001F44C3" w:rsidRPr="006578BD" w:rsidRDefault="001F44C3" w:rsidP="001F44C3">
      <w:pPr>
        <w:pStyle w:val="ad"/>
        <w:ind w:left="1440"/>
        <w:rPr>
          <w:rFonts w:ascii="Arial" w:hAnsi="Arial" w:cs="Arial"/>
        </w:rPr>
      </w:pPr>
    </w:p>
    <w:p w14:paraId="17266026" w14:textId="77777777" w:rsidR="001F44C3" w:rsidRPr="00AB6E48" w:rsidRDefault="001F44C3">
      <w:pPr>
        <w:pStyle w:val="ad"/>
        <w:numPr>
          <w:ilvl w:val="0"/>
          <w:numId w:val="7"/>
        </w:numPr>
        <w:spacing w:after="160" w:line="278" w:lineRule="auto"/>
        <w:rPr>
          <w:rFonts w:ascii="Arial" w:hAnsi="Arial" w:cs="Arial"/>
          <w:b/>
          <w:bCs/>
        </w:rPr>
      </w:pPr>
      <w:r w:rsidRPr="00AB6E48">
        <w:rPr>
          <w:rFonts w:ascii="Arial" w:hAnsi="Arial" w:cs="Arial"/>
          <w:b/>
          <w:bCs/>
        </w:rPr>
        <w:t>Right Hand</w:t>
      </w:r>
    </w:p>
    <w:p w14:paraId="7F20744E" w14:textId="6D29D873" w:rsidR="00CC201C" w:rsidRPr="009B0F45" w:rsidRDefault="001F44C3" w:rsidP="006055B0">
      <w:pPr>
        <w:pStyle w:val="ad"/>
        <w:ind w:left="1080"/>
        <w:jc w:val="both"/>
        <w:rPr>
          <w:rFonts w:ascii="Arial" w:hAnsi="Arial" w:cs="Arial"/>
        </w:rPr>
      </w:pPr>
      <w:r w:rsidRPr="006578BD">
        <w:rPr>
          <w:rFonts w:ascii="Arial" w:hAnsi="Arial" w:cs="Arial"/>
        </w:rPr>
        <w:t xml:space="preserve">The gesture recognition of right hand is the same as complex gesture recognition which is </w:t>
      </w:r>
      <w:r w:rsidRPr="004A2274">
        <w:rPr>
          <w:rFonts w:ascii="Arial" w:hAnsi="Arial" w:cs="Arial"/>
        </w:rPr>
        <w:t xml:space="preserve">explained in </w:t>
      </w:r>
      <w:r w:rsidR="009B24F5">
        <w:rPr>
          <w:rFonts w:ascii="Arial" w:hAnsi="Arial" w:cs="Arial" w:hint="eastAsia"/>
          <w:lang w:eastAsia="zh-TW"/>
        </w:rPr>
        <w:t xml:space="preserve">section </w:t>
      </w:r>
      <w:r w:rsidR="004A2274" w:rsidRPr="004A2274">
        <w:rPr>
          <w:rFonts w:ascii="Arial" w:hAnsi="Arial" w:cs="Arial" w:hint="eastAsia"/>
          <w:lang w:eastAsia="zh-TW"/>
        </w:rPr>
        <w:t>2.2.2.7</w:t>
      </w:r>
      <w:r w:rsidRPr="004A2274">
        <w:rPr>
          <w:rFonts w:ascii="Arial" w:hAnsi="Arial" w:cs="Arial"/>
        </w:rPr>
        <w:t>. The</w:t>
      </w:r>
      <w:r w:rsidRPr="006578BD">
        <w:rPr>
          <w:rFonts w:ascii="Arial" w:hAnsi="Arial" w:cs="Arial"/>
        </w:rPr>
        <w:t xml:space="preserve"> purpose of right-hand gesture recognition is to achieve two-hands recognition simultaneously. However, the right-hand gesture recognition will not be stopped until the left-hand gesture recognition is finished.</w:t>
      </w:r>
    </w:p>
    <w:p w14:paraId="4CD9F76F" w14:textId="77777777" w:rsidR="001F44C3" w:rsidRPr="006578BD" w:rsidRDefault="001F44C3" w:rsidP="001F44C3">
      <w:pPr>
        <w:rPr>
          <w:rFonts w:ascii="Arial" w:hAnsi="Arial" w:cs="Arial"/>
        </w:rPr>
      </w:pPr>
    </w:p>
    <w:p w14:paraId="60F62F5E" w14:textId="77777777" w:rsidR="001F44C3" w:rsidRDefault="001F44C3" w:rsidP="00DA4D88">
      <w:pPr>
        <w:pStyle w:val="4"/>
      </w:pPr>
      <w:r w:rsidRPr="006578BD">
        <w:lastRenderedPageBreak/>
        <w:t>Virtual Drawing</w:t>
      </w:r>
    </w:p>
    <w:p w14:paraId="04636284" w14:textId="77777777" w:rsidR="00D14D57" w:rsidRPr="00D14D57" w:rsidRDefault="00D14D57" w:rsidP="00D14D57"/>
    <w:p w14:paraId="5F842561" w14:textId="77777777" w:rsidR="001F44C3" w:rsidRPr="006578BD" w:rsidRDefault="001F44C3" w:rsidP="001F44C3">
      <w:pPr>
        <w:pStyle w:val="ad"/>
        <w:rPr>
          <w:rFonts w:ascii="Arial" w:hAnsi="Arial" w:cs="Arial"/>
        </w:rPr>
      </w:pPr>
      <w:r w:rsidRPr="006578BD">
        <w:rPr>
          <w:rFonts w:ascii="Arial" w:hAnsi="Arial" w:cs="Arial"/>
          <w:noProof/>
        </w:rPr>
        <w:drawing>
          <wp:inline distT="0" distB="0" distL="0" distR="0" wp14:anchorId="17E9253A" wp14:editId="799B3F26">
            <wp:extent cx="5677207" cy="8022866"/>
            <wp:effectExtent l="0" t="0" r="0" b="0"/>
            <wp:docPr id="926297214" name="Picture 1" descr="一張含有 文字, 圖表, 方案,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97214" name="Picture 1" descr="一張含有 文字, 圖表, 方案, 螢幕擷取畫面 的圖片&#10;&#10;自動產生的描述"/>
                    <pic:cNvPicPr/>
                  </pic:nvPicPr>
                  <pic:blipFill>
                    <a:blip r:embed="rId41">
                      <a:extLst>
                        <a:ext uri="{28A0092B-C50C-407E-A947-70E740481C1C}">
                          <a14:useLocalDpi xmlns:a14="http://schemas.microsoft.com/office/drawing/2010/main" val="0"/>
                        </a:ext>
                      </a:extLst>
                    </a:blip>
                    <a:stretch>
                      <a:fillRect/>
                    </a:stretch>
                  </pic:blipFill>
                  <pic:spPr>
                    <a:xfrm>
                      <a:off x="0" y="0"/>
                      <a:ext cx="5691165" cy="8042591"/>
                    </a:xfrm>
                    <a:prstGeom prst="rect">
                      <a:avLst/>
                    </a:prstGeom>
                  </pic:spPr>
                </pic:pic>
              </a:graphicData>
            </a:graphic>
          </wp:inline>
        </w:drawing>
      </w:r>
    </w:p>
    <w:p w14:paraId="6B9ADA38" w14:textId="469F7577" w:rsidR="001F44C3" w:rsidRPr="00BC5F3F" w:rsidRDefault="001F44C3" w:rsidP="001F44C3">
      <w:pPr>
        <w:pStyle w:val="ad"/>
        <w:jc w:val="center"/>
        <w:rPr>
          <w:rFonts w:ascii="Arial" w:hAnsi="Arial" w:cs="Arial"/>
          <w:sz w:val="22"/>
          <w:szCs w:val="18"/>
        </w:rPr>
      </w:pPr>
      <w:r w:rsidRPr="00BC5F3F">
        <w:rPr>
          <w:rFonts w:ascii="Arial" w:hAnsi="Arial" w:cs="Arial"/>
          <w:sz w:val="22"/>
          <w:szCs w:val="18"/>
        </w:rPr>
        <w:t xml:space="preserve">Figure </w:t>
      </w:r>
      <w:r w:rsidR="005B7769" w:rsidRPr="00BC5F3F">
        <w:rPr>
          <w:rFonts w:ascii="Arial" w:hAnsi="Arial" w:cs="Arial" w:hint="eastAsia"/>
          <w:sz w:val="22"/>
          <w:szCs w:val="18"/>
          <w:lang w:eastAsia="zh-TW"/>
        </w:rPr>
        <w:t>2.2.2.10</w:t>
      </w:r>
      <w:r w:rsidR="002E466F" w:rsidRPr="00BC5F3F">
        <w:rPr>
          <w:rFonts w:ascii="Arial" w:hAnsi="Arial" w:cs="Arial" w:hint="eastAsia"/>
          <w:sz w:val="22"/>
          <w:szCs w:val="18"/>
          <w:lang w:eastAsia="zh-TW"/>
        </w:rPr>
        <w:t>.1</w:t>
      </w:r>
      <w:r w:rsidRPr="00BC5F3F">
        <w:rPr>
          <w:rFonts w:ascii="Arial" w:hAnsi="Arial" w:cs="Arial"/>
          <w:sz w:val="22"/>
          <w:szCs w:val="18"/>
        </w:rPr>
        <w:t>.</w:t>
      </w:r>
      <w:r w:rsidR="005B7769" w:rsidRPr="00BC5F3F">
        <w:rPr>
          <w:rFonts w:ascii="Arial" w:hAnsi="Arial" w:cs="Arial" w:hint="eastAsia"/>
          <w:sz w:val="22"/>
          <w:szCs w:val="18"/>
          <w:lang w:eastAsia="zh-TW"/>
        </w:rPr>
        <w:t xml:space="preserve"> Flow Chart of Virtual Drawing</w:t>
      </w:r>
      <w:r w:rsidRPr="00BC5F3F">
        <w:rPr>
          <w:rFonts w:ascii="Arial" w:hAnsi="Arial" w:cs="Arial"/>
          <w:sz w:val="22"/>
          <w:szCs w:val="18"/>
        </w:rPr>
        <w:t xml:space="preserve"> </w:t>
      </w:r>
    </w:p>
    <w:p w14:paraId="2EB28A56" w14:textId="77777777" w:rsidR="001F44C3" w:rsidRPr="006578BD" w:rsidRDefault="001F44C3" w:rsidP="001F44C3">
      <w:pPr>
        <w:pStyle w:val="ad"/>
        <w:jc w:val="center"/>
        <w:rPr>
          <w:rFonts w:ascii="Arial" w:hAnsi="Arial" w:cs="Arial"/>
        </w:rPr>
      </w:pPr>
      <w:r w:rsidRPr="006578BD">
        <w:rPr>
          <w:rFonts w:ascii="Arial" w:hAnsi="Arial" w:cs="Arial"/>
          <w:noProof/>
        </w:rPr>
        <w:lastRenderedPageBreak/>
        <w:drawing>
          <wp:inline distT="0" distB="0" distL="0" distR="0" wp14:anchorId="231DAB01" wp14:editId="4436049A">
            <wp:extent cx="5099050" cy="3308350"/>
            <wp:effectExtent l="0" t="0" r="6350" b="6350"/>
            <wp:docPr id="622273476" name="Picture 1" descr="A collage of a hand gestu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273476" name="Picture 1" descr="A collage of a hand gestures&#10;&#10;Description automatically generated"/>
                    <pic:cNvPicPr/>
                  </pic:nvPicPr>
                  <pic:blipFill rotWithShape="1">
                    <a:blip r:embed="rId42"/>
                    <a:srcRect l="1107" t="1853" r="9927" b="1575"/>
                    <a:stretch/>
                  </pic:blipFill>
                  <pic:spPr bwMode="auto">
                    <a:xfrm>
                      <a:off x="0" y="0"/>
                      <a:ext cx="5099050" cy="3308350"/>
                    </a:xfrm>
                    <a:prstGeom prst="rect">
                      <a:avLst/>
                    </a:prstGeom>
                    <a:ln>
                      <a:noFill/>
                    </a:ln>
                    <a:extLst>
                      <a:ext uri="{53640926-AAD7-44D8-BBD7-CCE9431645EC}">
                        <a14:shadowObscured xmlns:a14="http://schemas.microsoft.com/office/drawing/2010/main"/>
                      </a:ext>
                    </a:extLst>
                  </pic:spPr>
                </pic:pic>
              </a:graphicData>
            </a:graphic>
          </wp:inline>
        </w:drawing>
      </w:r>
    </w:p>
    <w:p w14:paraId="1271BF9D" w14:textId="2C0FA036" w:rsidR="001F44C3" w:rsidRPr="00BC5F3F" w:rsidRDefault="001F44C3" w:rsidP="001F44C3">
      <w:pPr>
        <w:pStyle w:val="ad"/>
        <w:jc w:val="center"/>
        <w:rPr>
          <w:rFonts w:ascii="Arial" w:hAnsi="Arial" w:cs="Arial"/>
          <w:sz w:val="22"/>
          <w:szCs w:val="18"/>
          <w:lang w:eastAsia="zh-TW"/>
        </w:rPr>
      </w:pPr>
      <w:r w:rsidRPr="00BC5F3F">
        <w:rPr>
          <w:rFonts w:ascii="Arial" w:hAnsi="Arial" w:cs="Arial"/>
          <w:sz w:val="22"/>
          <w:szCs w:val="18"/>
        </w:rPr>
        <w:t xml:space="preserve">Figure </w:t>
      </w:r>
      <w:r w:rsidR="00C56DD2" w:rsidRPr="00BC5F3F">
        <w:rPr>
          <w:rFonts w:ascii="Arial" w:hAnsi="Arial" w:cs="Arial" w:hint="eastAsia"/>
          <w:sz w:val="22"/>
          <w:szCs w:val="18"/>
          <w:lang w:eastAsia="zh-TW"/>
        </w:rPr>
        <w:t>2.2.2.10.2</w:t>
      </w:r>
      <w:r w:rsidRPr="00BC5F3F">
        <w:rPr>
          <w:rFonts w:ascii="Arial" w:hAnsi="Arial" w:cs="Arial"/>
          <w:sz w:val="22"/>
          <w:szCs w:val="18"/>
        </w:rPr>
        <w:t>.</w:t>
      </w:r>
      <w:r w:rsidR="00C56DD2" w:rsidRPr="00BC5F3F">
        <w:rPr>
          <w:rFonts w:ascii="Arial" w:hAnsi="Arial" w:cs="Arial" w:hint="eastAsia"/>
          <w:sz w:val="22"/>
          <w:szCs w:val="18"/>
          <w:lang w:eastAsia="zh-TW"/>
        </w:rPr>
        <w:t xml:space="preserve"> Example process of Virtual Drawing</w:t>
      </w:r>
    </w:p>
    <w:p w14:paraId="19E40D6F" w14:textId="77777777" w:rsidR="00F444F7" w:rsidRPr="00BC5F3F" w:rsidRDefault="00F444F7" w:rsidP="001F44C3">
      <w:pPr>
        <w:pStyle w:val="ad"/>
        <w:jc w:val="center"/>
        <w:rPr>
          <w:rFonts w:ascii="Arial" w:hAnsi="Arial" w:cs="Arial"/>
          <w:sz w:val="22"/>
          <w:szCs w:val="18"/>
          <w:lang w:eastAsia="zh-TW"/>
        </w:rPr>
      </w:pPr>
    </w:p>
    <w:p w14:paraId="30D0B09E" w14:textId="6B67C0BA" w:rsidR="001F44C3" w:rsidRPr="006578BD" w:rsidRDefault="001F44C3" w:rsidP="00E612E6">
      <w:pPr>
        <w:ind w:left="720"/>
        <w:jc w:val="both"/>
        <w:rPr>
          <w:rFonts w:ascii="Arial" w:hAnsi="Arial" w:cs="Arial"/>
        </w:rPr>
      </w:pPr>
      <w:r w:rsidRPr="006578BD">
        <w:rPr>
          <w:rFonts w:ascii="Arial" w:hAnsi="Arial" w:cs="Arial"/>
        </w:rPr>
        <w:t xml:space="preserve">The flow chart in Figure </w:t>
      </w:r>
      <w:r w:rsidR="000F0F5A">
        <w:rPr>
          <w:rFonts w:ascii="Arial" w:hAnsi="Arial" w:cs="Arial" w:hint="eastAsia"/>
          <w:lang w:eastAsia="zh-TW"/>
        </w:rPr>
        <w:t xml:space="preserve">2.2.2.10.1 </w:t>
      </w:r>
      <w:r w:rsidRPr="006578BD">
        <w:rPr>
          <w:rFonts w:ascii="Arial" w:hAnsi="Arial" w:cs="Arial"/>
        </w:rPr>
        <w:t xml:space="preserve">indicates the process of Virtual Drawing, and the example process with draw mode and shape identification is shown in Figure </w:t>
      </w:r>
      <w:r w:rsidR="00E6370E">
        <w:rPr>
          <w:rFonts w:ascii="Arial" w:hAnsi="Arial" w:cs="Arial" w:hint="eastAsia"/>
          <w:lang w:eastAsia="zh-TW"/>
        </w:rPr>
        <w:t>2.2.2.10.2</w:t>
      </w:r>
      <w:r w:rsidRPr="006578BD">
        <w:rPr>
          <w:rFonts w:ascii="Arial" w:hAnsi="Arial" w:cs="Arial"/>
        </w:rPr>
        <w:t xml:space="preserve">. The ideas are learned from the courses on </w:t>
      </w:r>
      <w:proofErr w:type="spellStart"/>
      <w:r w:rsidRPr="006578BD">
        <w:rPr>
          <w:rFonts w:ascii="Arial" w:hAnsi="Arial" w:cs="Arial"/>
        </w:rPr>
        <w:t>CVZone</w:t>
      </w:r>
      <w:proofErr w:type="spellEnd"/>
      <w:r w:rsidRPr="006578BD">
        <w:rPr>
          <w:rFonts w:ascii="Arial" w:hAnsi="Arial" w:cs="Arial"/>
        </w:rPr>
        <w:t xml:space="preserve"> website and the academic research to modify to fulfil Virtual Drawing </w:t>
      </w:r>
      <w:r w:rsidR="00756002">
        <w:rPr>
          <w:rFonts w:ascii="Arial" w:hAnsi="Arial" w:cs="Arial"/>
        </w:rPr>
        <w:fldChar w:fldCharType="begin"/>
      </w:r>
      <w:r w:rsidR="00756002">
        <w:rPr>
          <w:rFonts w:ascii="Arial" w:hAnsi="Arial" w:cs="Arial"/>
        </w:rPr>
        <w:instrText xml:space="preserve"> ADDIN EN.CITE &lt;EndNote&gt;&lt;Cite&gt;&lt;Author&gt;Murtaza&amp;apos;s&lt;/Author&gt;&lt;IDText&gt;AI Virtual Painter&lt;/IDText&gt;&lt;DisplayText&gt;[57, 58]&lt;/DisplayText&gt;&lt;record&gt;&lt;urls&gt;&lt;related-urls&gt;&lt;url&gt;https://www.computervision.zone/courses/ai-virtual-painter/&lt;/url&gt;&lt;/related-urls&gt;&lt;/urls&gt;&lt;titles&gt;&lt;title&gt;AI Virtual Painter&lt;/title&gt;&lt;/titles&gt;&lt;number&gt;April 20&lt;/number&gt;&lt;contributors&gt;&lt;authors&gt;&lt;author&gt;Murtaza&amp;apos;s Workshop&lt;/author&gt;&lt;/authors&gt;&lt;/contributors&gt;&lt;added-date format="utc"&gt;1714751340&lt;/added-date&gt;&lt;ref-type name="Web Page"&gt;12&lt;/ref-type&gt;&lt;rec-number&gt;78&lt;/rec-number&gt;&lt;publisher&gt;Computer Vision Zone&lt;/publisher&gt;&lt;last-updated-date format="utc"&gt;1714751373&lt;/last-updated-date&gt;&lt;volume&gt;2024&lt;/volume&gt;&lt;/record&gt;&lt;/Cite&gt;&lt;Cite&gt;&lt;Author&gt;T.&lt;/Author&gt;&lt;Year&gt;2022&lt;/Year&gt;&lt;IDText&gt;AI Virtual Hardware&lt;/IDText&gt;&lt;record&gt;&lt;dates&gt;&lt;pub-dates&gt;&lt;date&gt;15-17 Dec. 2022&lt;/date&gt;&lt;/pub-dates&gt;&lt;year&gt;2022&lt;/year&gt;&lt;/dates&gt;&lt;isbn&gt;2831-5022&lt;/isbn&gt;&lt;titles&gt;&lt;title&gt;AI Virtual Hardware&lt;/title&gt;&lt;secondary-title&gt;2022 IEEE Pune Section International Conference (PuneCon)&lt;/secondary-title&gt;&lt;alt-title&gt;2022 IEEE Pune Section International Conference (PuneCon)&lt;/alt-title&gt;&lt;/titles&gt;&lt;pages&gt;1-6&lt;/pages&gt;&lt;contributors&gt;&lt;authors&gt;&lt;author&gt;T. Sravya&lt;/author&gt;&lt;author&gt;S. N. Bhargava&lt;/author&gt;&lt;author&gt;S, S.&lt;/author&gt;&lt;author&gt;R. Bodke&lt;/author&gt;&lt;author&gt;N. Kulkarni&lt;/author&gt;&lt;/authors&gt;&lt;/contributors&gt;&lt;added-date format="utc"&gt;1714751505&lt;/added-date&gt;&lt;ref-type name="Conference Proceeding"&gt;10&lt;/ref-type&gt;&lt;rec-number&gt;79&lt;/rec-number&gt;&lt;last-updated-date format="utc"&gt;1714751505&lt;/last-updated-date&gt;&lt;electronic-resource-num&gt;10.1109/PuneCon55413.2022.10014775&lt;/electronic-resource-num&gt;&lt;/record&gt;&lt;/Cite&gt;&lt;/EndNote&gt;</w:instrText>
      </w:r>
      <w:r w:rsidR="00756002">
        <w:rPr>
          <w:rFonts w:ascii="Arial" w:hAnsi="Arial" w:cs="Arial"/>
        </w:rPr>
        <w:fldChar w:fldCharType="separate"/>
      </w:r>
      <w:r w:rsidR="00756002">
        <w:rPr>
          <w:rFonts w:ascii="Arial" w:hAnsi="Arial" w:cs="Arial"/>
          <w:noProof/>
        </w:rPr>
        <w:t>[57, 58]</w:t>
      </w:r>
      <w:r w:rsidR="00756002">
        <w:rPr>
          <w:rFonts w:ascii="Arial" w:hAnsi="Arial" w:cs="Arial"/>
        </w:rPr>
        <w:fldChar w:fldCharType="end"/>
      </w:r>
      <w:r w:rsidRPr="006578BD">
        <w:rPr>
          <w:rFonts w:ascii="Arial" w:hAnsi="Arial" w:cs="Arial"/>
        </w:rPr>
        <w:t xml:space="preserve">. After the shape is recognised, the data will be sent to Dobot as shown in Figure </w:t>
      </w:r>
      <w:r w:rsidR="00F11ECD">
        <w:rPr>
          <w:rFonts w:ascii="Arial" w:hAnsi="Arial" w:cs="Arial" w:hint="eastAsia"/>
          <w:lang w:eastAsia="zh-TW"/>
        </w:rPr>
        <w:t>2.2.2.10.3</w:t>
      </w:r>
      <w:r w:rsidRPr="006578BD">
        <w:rPr>
          <w:rFonts w:ascii="Arial" w:hAnsi="Arial" w:cs="Arial"/>
        </w:rPr>
        <w:t xml:space="preserve">. The </w:t>
      </w:r>
      <w:r w:rsidR="00FD5538" w:rsidRPr="006578BD">
        <w:rPr>
          <w:rFonts w:ascii="Arial" w:hAnsi="Arial" w:cs="Arial"/>
        </w:rPr>
        <w:t>Figure 2.2.2.10.3</w:t>
      </w:r>
      <w:r w:rsidR="00FD5538">
        <w:rPr>
          <w:rFonts w:ascii="Arial" w:hAnsi="Arial" w:cs="Arial" w:hint="eastAsia"/>
          <w:lang w:eastAsia="zh-TW"/>
        </w:rPr>
        <w:t xml:space="preserve"> </w:t>
      </w:r>
      <w:r w:rsidRPr="006578BD">
        <w:rPr>
          <w:rFonts w:ascii="Arial" w:hAnsi="Arial" w:cs="Arial"/>
        </w:rPr>
        <w:t>is an example of drawing, and three shapes can be drawn in this project.</w:t>
      </w:r>
    </w:p>
    <w:p w14:paraId="51147B48" w14:textId="77777777" w:rsidR="001F44C3" w:rsidRPr="006578BD" w:rsidRDefault="001F44C3" w:rsidP="001F44C3">
      <w:pPr>
        <w:ind w:left="720"/>
        <w:rPr>
          <w:rFonts w:ascii="Arial" w:hAnsi="Arial" w:cs="Arial"/>
        </w:rPr>
      </w:pPr>
    </w:p>
    <w:p w14:paraId="19CA69DA" w14:textId="77777777" w:rsidR="001F44C3" w:rsidRDefault="001F44C3" w:rsidP="001F44C3">
      <w:pPr>
        <w:ind w:left="720"/>
        <w:rPr>
          <w:rFonts w:ascii="Arial" w:hAnsi="Arial" w:cs="Arial"/>
        </w:rPr>
      </w:pPr>
      <w:r w:rsidRPr="006578BD">
        <w:rPr>
          <w:rFonts w:ascii="Arial" w:hAnsi="Arial" w:cs="Arial"/>
          <w:noProof/>
        </w:rPr>
        <w:drawing>
          <wp:inline distT="0" distB="0" distL="0" distR="0" wp14:anchorId="675B6D79" wp14:editId="39839984">
            <wp:extent cx="5365750" cy="1568450"/>
            <wp:effectExtent l="0" t="0" r="6350" b="0"/>
            <wp:docPr id="1997069592" name="Picture 1" descr="A close-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069592" name="Picture 1" descr="A close-up of a machine&#10;&#10;Description automatically generated"/>
                    <pic:cNvPicPr/>
                  </pic:nvPicPr>
                  <pic:blipFill rotWithShape="1">
                    <a:blip r:embed="rId43"/>
                    <a:srcRect l="2881" t="5815" r="3501" b="4433"/>
                    <a:stretch/>
                  </pic:blipFill>
                  <pic:spPr bwMode="auto">
                    <a:xfrm>
                      <a:off x="0" y="0"/>
                      <a:ext cx="5365750" cy="1568450"/>
                    </a:xfrm>
                    <a:prstGeom prst="rect">
                      <a:avLst/>
                    </a:prstGeom>
                    <a:ln>
                      <a:noFill/>
                    </a:ln>
                    <a:extLst>
                      <a:ext uri="{53640926-AAD7-44D8-BBD7-CCE9431645EC}">
                        <a14:shadowObscured xmlns:a14="http://schemas.microsoft.com/office/drawing/2010/main"/>
                      </a:ext>
                    </a:extLst>
                  </pic:spPr>
                </pic:pic>
              </a:graphicData>
            </a:graphic>
          </wp:inline>
        </w:drawing>
      </w:r>
    </w:p>
    <w:p w14:paraId="3815123C" w14:textId="1C86C215" w:rsidR="00F444F7" w:rsidRDefault="00F444F7" w:rsidP="00F444F7">
      <w:pPr>
        <w:ind w:left="720"/>
        <w:jc w:val="center"/>
        <w:rPr>
          <w:rFonts w:ascii="Arial" w:hAnsi="Arial" w:cs="Arial"/>
          <w:sz w:val="22"/>
          <w:szCs w:val="18"/>
          <w:lang w:eastAsia="zh-TW"/>
        </w:rPr>
      </w:pPr>
      <w:r w:rsidRPr="00BC5F3F">
        <w:rPr>
          <w:rFonts w:ascii="Arial" w:hAnsi="Arial" w:cs="Arial" w:hint="eastAsia"/>
          <w:sz w:val="22"/>
          <w:szCs w:val="18"/>
          <w:lang w:eastAsia="zh-TW"/>
        </w:rPr>
        <w:t>Figure 2.2.2.10.3. Example Process of Dobot Implementation</w:t>
      </w:r>
    </w:p>
    <w:p w14:paraId="4F764AE3" w14:textId="77777777" w:rsidR="00BC5F3F" w:rsidRPr="00BC5F3F" w:rsidRDefault="00BC5F3F" w:rsidP="00F444F7">
      <w:pPr>
        <w:ind w:left="720"/>
        <w:jc w:val="center"/>
        <w:rPr>
          <w:rFonts w:ascii="Arial" w:hAnsi="Arial" w:cs="Arial"/>
          <w:sz w:val="22"/>
          <w:szCs w:val="18"/>
          <w:lang w:eastAsia="zh-TW"/>
        </w:rPr>
      </w:pPr>
    </w:p>
    <w:p w14:paraId="054B8ADE" w14:textId="77777777" w:rsidR="001F44C3" w:rsidRPr="00A034DF" w:rsidRDefault="001F44C3">
      <w:pPr>
        <w:pStyle w:val="ad"/>
        <w:numPr>
          <w:ilvl w:val="0"/>
          <w:numId w:val="10"/>
        </w:numPr>
        <w:spacing w:after="160" w:line="278" w:lineRule="auto"/>
        <w:rPr>
          <w:rFonts w:ascii="Arial" w:hAnsi="Arial" w:cs="Arial"/>
          <w:b/>
          <w:bCs/>
        </w:rPr>
      </w:pPr>
      <w:r w:rsidRPr="00A034DF">
        <w:rPr>
          <w:rFonts w:ascii="Arial" w:hAnsi="Arial" w:cs="Arial"/>
          <w:b/>
          <w:bCs/>
        </w:rPr>
        <w:t>Complex Gesture Recognition: Draw (10 times)</w:t>
      </w:r>
    </w:p>
    <w:p w14:paraId="3E1B22BE" w14:textId="77777777" w:rsidR="001F44C3" w:rsidRPr="006578BD" w:rsidRDefault="001F44C3" w:rsidP="001F44C3">
      <w:pPr>
        <w:pStyle w:val="ad"/>
        <w:ind w:left="1080"/>
        <w:jc w:val="center"/>
        <w:rPr>
          <w:rFonts w:ascii="Arial" w:hAnsi="Arial" w:cs="Arial"/>
        </w:rPr>
      </w:pPr>
      <w:r w:rsidRPr="006578BD">
        <w:rPr>
          <w:rFonts w:ascii="Arial" w:hAnsi="Arial" w:cs="Arial"/>
          <w:noProof/>
        </w:rPr>
        <w:drawing>
          <wp:inline distT="0" distB="0" distL="0" distR="0" wp14:anchorId="08A53FA3" wp14:editId="46870C28">
            <wp:extent cx="1496291" cy="1660582"/>
            <wp:effectExtent l="0" t="0" r="8890" b="0"/>
            <wp:docPr id="1791900280" name="Picture 1" descr="A hand making a hand ge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900280" name="Picture 1" descr="A hand making a hand gesture&#10;&#10;Description automatically generated"/>
                    <pic:cNvPicPr/>
                  </pic:nvPicPr>
                  <pic:blipFill rotWithShape="1">
                    <a:blip r:embed="rId44"/>
                    <a:srcRect l="5080" r="7925" b="9718"/>
                    <a:stretch/>
                  </pic:blipFill>
                  <pic:spPr bwMode="auto">
                    <a:xfrm>
                      <a:off x="0" y="0"/>
                      <a:ext cx="1507486" cy="1673006"/>
                    </a:xfrm>
                    <a:prstGeom prst="rect">
                      <a:avLst/>
                    </a:prstGeom>
                    <a:ln>
                      <a:noFill/>
                    </a:ln>
                    <a:extLst>
                      <a:ext uri="{53640926-AAD7-44D8-BBD7-CCE9431645EC}">
                        <a14:shadowObscured xmlns:a14="http://schemas.microsoft.com/office/drawing/2010/main"/>
                      </a:ext>
                    </a:extLst>
                  </pic:spPr>
                </pic:pic>
              </a:graphicData>
            </a:graphic>
          </wp:inline>
        </w:drawing>
      </w:r>
    </w:p>
    <w:p w14:paraId="3210A06D" w14:textId="2871194C" w:rsidR="001F44C3" w:rsidRDefault="001F44C3" w:rsidP="001F44C3">
      <w:pPr>
        <w:pStyle w:val="ad"/>
        <w:ind w:left="1080"/>
        <w:jc w:val="center"/>
        <w:rPr>
          <w:rFonts w:ascii="Arial" w:hAnsi="Arial" w:cs="Arial"/>
          <w:sz w:val="22"/>
          <w:szCs w:val="18"/>
          <w:lang w:eastAsia="zh-TW"/>
        </w:rPr>
      </w:pPr>
      <w:r w:rsidRPr="00A034DF">
        <w:rPr>
          <w:rFonts w:ascii="Arial" w:hAnsi="Arial" w:cs="Arial"/>
          <w:sz w:val="22"/>
          <w:szCs w:val="18"/>
        </w:rPr>
        <w:t xml:space="preserve">Figure </w:t>
      </w:r>
      <w:r w:rsidR="000E10DC" w:rsidRPr="00A034DF">
        <w:rPr>
          <w:rFonts w:ascii="Arial" w:hAnsi="Arial" w:cs="Arial" w:hint="eastAsia"/>
          <w:sz w:val="22"/>
          <w:szCs w:val="18"/>
          <w:lang w:eastAsia="zh-TW"/>
        </w:rPr>
        <w:t>2.2.2.10.4</w:t>
      </w:r>
      <w:r w:rsidRPr="00A034DF">
        <w:rPr>
          <w:rFonts w:ascii="Arial" w:hAnsi="Arial" w:cs="Arial"/>
          <w:sz w:val="22"/>
          <w:szCs w:val="18"/>
        </w:rPr>
        <w:t>.</w:t>
      </w:r>
      <w:r w:rsidR="000E10DC" w:rsidRPr="00A034DF">
        <w:rPr>
          <w:rFonts w:ascii="Arial" w:hAnsi="Arial" w:cs="Arial" w:hint="eastAsia"/>
          <w:sz w:val="22"/>
          <w:szCs w:val="18"/>
          <w:lang w:eastAsia="zh-TW"/>
        </w:rPr>
        <w:t xml:space="preserve"> </w:t>
      </w:r>
      <w:r w:rsidR="000E10DC" w:rsidRPr="00A034DF">
        <w:rPr>
          <w:rFonts w:ascii="Arial" w:hAnsi="Arial" w:cs="Arial"/>
          <w:sz w:val="22"/>
          <w:szCs w:val="18"/>
          <w:lang w:eastAsia="zh-TW"/>
        </w:rPr>
        <w:t>“</w:t>
      </w:r>
      <w:r w:rsidR="000E10DC" w:rsidRPr="00A034DF">
        <w:rPr>
          <w:rFonts w:ascii="Arial" w:hAnsi="Arial" w:cs="Arial" w:hint="eastAsia"/>
          <w:sz w:val="22"/>
          <w:szCs w:val="18"/>
          <w:lang w:eastAsia="zh-TW"/>
        </w:rPr>
        <w:t>Draw</w:t>
      </w:r>
      <w:r w:rsidR="000E10DC" w:rsidRPr="00A034DF">
        <w:rPr>
          <w:rFonts w:ascii="Arial" w:hAnsi="Arial" w:cs="Arial"/>
          <w:sz w:val="22"/>
          <w:szCs w:val="18"/>
          <w:lang w:eastAsia="zh-TW"/>
        </w:rPr>
        <w:t>”</w:t>
      </w:r>
      <w:r w:rsidR="000E10DC" w:rsidRPr="00A034DF">
        <w:rPr>
          <w:rFonts w:ascii="Arial" w:hAnsi="Arial" w:cs="Arial" w:hint="eastAsia"/>
          <w:sz w:val="22"/>
          <w:szCs w:val="18"/>
          <w:lang w:eastAsia="zh-TW"/>
        </w:rPr>
        <w:t xml:space="preserve"> Gesture</w:t>
      </w:r>
    </w:p>
    <w:p w14:paraId="38E830F0" w14:textId="77777777" w:rsidR="00A034DF" w:rsidRPr="00A034DF" w:rsidRDefault="00A034DF" w:rsidP="001F44C3">
      <w:pPr>
        <w:pStyle w:val="ad"/>
        <w:ind w:left="1080"/>
        <w:jc w:val="center"/>
        <w:rPr>
          <w:rFonts w:ascii="Arial" w:hAnsi="Arial" w:cs="Arial"/>
          <w:sz w:val="22"/>
          <w:szCs w:val="18"/>
          <w:lang w:eastAsia="zh-TW"/>
        </w:rPr>
      </w:pPr>
    </w:p>
    <w:p w14:paraId="42E7416D" w14:textId="18BB925E" w:rsidR="001F44C3" w:rsidRPr="006578BD" w:rsidRDefault="001F44C3" w:rsidP="00E612E6">
      <w:pPr>
        <w:pStyle w:val="ad"/>
        <w:ind w:left="1080"/>
        <w:jc w:val="both"/>
        <w:rPr>
          <w:rFonts w:ascii="Arial" w:hAnsi="Arial" w:cs="Arial"/>
        </w:rPr>
      </w:pPr>
      <w:r w:rsidRPr="006578BD">
        <w:rPr>
          <w:rFonts w:ascii="Arial" w:hAnsi="Arial" w:cs="Arial"/>
        </w:rPr>
        <w:lastRenderedPageBreak/>
        <w:t xml:space="preserve">The procedure of complex gesture recognition is </w:t>
      </w:r>
      <w:r w:rsidRPr="00993FFB">
        <w:rPr>
          <w:rFonts w:ascii="Arial" w:hAnsi="Arial" w:cs="Arial"/>
        </w:rPr>
        <w:t xml:space="preserve">explained in </w:t>
      </w:r>
      <w:r w:rsidR="007B62AC">
        <w:rPr>
          <w:rFonts w:ascii="Arial" w:hAnsi="Arial" w:cs="Arial" w:hint="eastAsia"/>
          <w:lang w:eastAsia="zh-TW"/>
        </w:rPr>
        <w:t xml:space="preserve">section </w:t>
      </w:r>
      <w:r w:rsidR="00993FFB" w:rsidRPr="00993FFB">
        <w:rPr>
          <w:rFonts w:ascii="Arial" w:hAnsi="Arial" w:cs="Arial" w:hint="eastAsia"/>
          <w:lang w:eastAsia="zh-TW"/>
        </w:rPr>
        <w:t>2.2.2.7</w:t>
      </w:r>
      <w:r w:rsidRPr="00993FFB">
        <w:rPr>
          <w:rFonts w:ascii="Arial" w:hAnsi="Arial" w:cs="Arial"/>
        </w:rPr>
        <w:t>. After</w:t>
      </w:r>
      <w:r w:rsidRPr="006578BD">
        <w:rPr>
          <w:rFonts w:ascii="Arial" w:hAnsi="Arial" w:cs="Arial"/>
        </w:rPr>
        <w:t xml:space="preserve"> the “Draw” gesture is recognised continuously ten times as shown </w:t>
      </w:r>
      <w:r w:rsidRPr="00EC228B">
        <w:rPr>
          <w:rFonts w:ascii="Arial" w:hAnsi="Arial" w:cs="Arial"/>
        </w:rPr>
        <w:t xml:space="preserve">in Figure </w:t>
      </w:r>
      <w:r w:rsidR="00EC228B" w:rsidRPr="00EC228B">
        <w:rPr>
          <w:rFonts w:ascii="Arial" w:hAnsi="Arial" w:cs="Arial" w:hint="eastAsia"/>
          <w:lang w:eastAsia="zh-TW"/>
        </w:rPr>
        <w:t>2.2.2.10.1</w:t>
      </w:r>
      <w:r w:rsidRPr="00EC228B">
        <w:rPr>
          <w:rFonts w:ascii="Arial" w:hAnsi="Arial" w:cs="Arial"/>
        </w:rPr>
        <w:t>, the system will stop recognising the gesture and the motion is</w:t>
      </w:r>
      <w:r w:rsidRPr="006578BD">
        <w:rPr>
          <w:rFonts w:ascii="Arial" w:hAnsi="Arial" w:cs="Arial"/>
        </w:rPr>
        <w:t xml:space="preserve"> defined to implement “Draw” task.</w:t>
      </w:r>
    </w:p>
    <w:p w14:paraId="3CC5C58B" w14:textId="77777777" w:rsidR="001F44C3" w:rsidRPr="006578BD" w:rsidRDefault="001F44C3" w:rsidP="001F44C3">
      <w:pPr>
        <w:pStyle w:val="ad"/>
        <w:ind w:left="1080"/>
        <w:rPr>
          <w:rFonts w:ascii="Arial" w:hAnsi="Arial" w:cs="Arial"/>
        </w:rPr>
      </w:pPr>
    </w:p>
    <w:p w14:paraId="0A384243" w14:textId="77777777" w:rsidR="001F44C3" w:rsidRPr="00BC683E" w:rsidRDefault="001F44C3">
      <w:pPr>
        <w:pStyle w:val="ad"/>
        <w:numPr>
          <w:ilvl w:val="0"/>
          <w:numId w:val="10"/>
        </w:numPr>
        <w:spacing w:after="160" w:line="278" w:lineRule="auto"/>
        <w:rPr>
          <w:rFonts w:ascii="Arial" w:hAnsi="Arial" w:cs="Arial"/>
          <w:b/>
          <w:bCs/>
        </w:rPr>
      </w:pPr>
      <w:r w:rsidRPr="00BC683E">
        <w:rPr>
          <w:rFonts w:ascii="Arial" w:hAnsi="Arial" w:cs="Arial"/>
          <w:b/>
          <w:bCs/>
        </w:rPr>
        <w:t xml:space="preserve">Which Fingers are </w:t>
      </w:r>
      <w:proofErr w:type="gramStart"/>
      <w:r w:rsidRPr="00BC683E">
        <w:rPr>
          <w:rFonts w:ascii="Arial" w:hAnsi="Arial" w:cs="Arial"/>
          <w:b/>
          <w:bCs/>
        </w:rPr>
        <w:t>up</w:t>
      </w:r>
      <w:proofErr w:type="gramEnd"/>
    </w:p>
    <w:p w14:paraId="2B52B2DF" w14:textId="604CCD86" w:rsidR="001F44C3" w:rsidRPr="006578BD" w:rsidRDefault="001F44C3" w:rsidP="00E612E6">
      <w:pPr>
        <w:pStyle w:val="ad"/>
        <w:ind w:left="1080"/>
        <w:jc w:val="both"/>
        <w:rPr>
          <w:rFonts w:ascii="Arial" w:hAnsi="Arial" w:cs="Arial"/>
        </w:rPr>
      </w:pPr>
      <w:r w:rsidRPr="006578BD">
        <w:rPr>
          <w:rFonts w:ascii="Arial" w:hAnsi="Arial" w:cs="Arial"/>
        </w:rPr>
        <w:t xml:space="preserve">The process is to use Finger Detection, which </w:t>
      </w:r>
      <w:r w:rsidRPr="00965F9B">
        <w:rPr>
          <w:rFonts w:ascii="Arial" w:hAnsi="Arial" w:cs="Arial"/>
        </w:rPr>
        <w:t xml:space="preserve">is explained in </w:t>
      </w:r>
      <w:r w:rsidR="00CD513A">
        <w:rPr>
          <w:rFonts w:ascii="Arial" w:hAnsi="Arial" w:cs="Arial" w:hint="eastAsia"/>
          <w:lang w:eastAsia="zh-TW"/>
        </w:rPr>
        <w:t xml:space="preserve">section </w:t>
      </w:r>
      <w:r w:rsidR="00965F9B" w:rsidRPr="00965F9B">
        <w:rPr>
          <w:rFonts w:ascii="Arial" w:hAnsi="Arial" w:cs="Arial" w:hint="eastAsia"/>
          <w:lang w:eastAsia="zh-TW"/>
        </w:rPr>
        <w:t>2.2.2</w:t>
      </w:r>
      <w:r w:rsidR="00965F9B">
        <w:rPr>
          <w:rFonts w:ascii="Arial" w:hAnsi="Arial" w:cs="Arial" w:hint="eastAsia"/>
          <w:lang w:eastAsia="zh-TW"/>
        </w:rPr>
        <w:t>.5</w:t>
      </w:r>
      <w:r w:rsidRPr="006578BD">
        <w:rPr>
          <w:rFonts w:ascii="Arial" w:hAnsi="Arial" w:cs="Arial"/>
        </w:rPr>
        <w:t xml:space="preserve">, to change the colour of the brush, draw a shape on the frame, erase the shape on the image or identify the shape on the frame. </w:t>
      </w:r>
    </w:p>
    <w:p w14:paraId="1EA4E723" w14:textId="77777777" w:rsidR="001F44C3" w:rsidRPr="006578BD" w:rsidRDefault="001F44C3" w:rsidP="001F44C3">
      <w:pPr>
        <w:pStyle w:val="ad"/>
        <w:ind w:left="1080"/>
        <w:rPr>
          <w:rFonts w:ascii="Arial" w:hAnsi="Arial" w:cs="Arial"/>
        </w:rPr>
      </w:pPr>
    </w:p>
    <w:p w14:paraId="3743E030" w14:textId="77777777" w:rsidR="001F44C3" w:rsidRPr="00BC683E" w:rsidRDefault="001F44C3">
      <w:pPr>
        <w:pStyle w:val="ad"/>
        <w:numPr>
          <w:ilvl w:val="0"/>
          <w:numId w:val="10"/>
        </w:numPr>
        <w:spacing w:after="160" w:line="278" w:lineRule="auto"/>
        <w:rPr>
          <w:rFonts w:ascii="Arial" w:hAnsi="Arial" w:cs="Arial"/>
          <w:b/>
          <w:bCs/>
        </w:rPr>
      </w:pPr>
      <w:r w:rsidRPr="00BC683E">
        <w:rPr>
          <w:rFonts w:ascii="Arial" w:hAnsi="Arial" w:cs="Arial"/>
          <w:b/>
          <w:bCs/>
        </w:rPr>
        <w:t xml:space="preserve">Index Finger and Middle Finger are </w:t>
      </w:r>
      <w:proofErr w:type="gramStart"/>
      <w:r w:rsidRPr="00BC683E">
        <w:rPr>
          <w:rFonts w:ascii="Arial" w:hAnsi="Arial" w:cs="Arial"/>
          <w:b/>
          <w:bCs/>
        </w:rPr>
        <w:t>up</w:t>
      </w:r>
      <w:proofErr w:type="gramEnd"/>
      <w:r w:rsidRPr="00BC683E">
        <w:rPr>
          <w:rFonts w:ascii="Arial" w:hAnsi="Arial" w:cs="Arial"/>
          <w:b/>
          <w:bCs/>
        </w:rPr>
        <w:t xml:space="preserve"> </w:t>
      </w:r>
    </w:p>
    <w:p w14:paraId="41FC6D4D" w14:textId="77777777" w:rsidR="001F44C3" w:rsidRPr="006578BD" w:rsidRDefault="001F44C3" w:rsidP="00E612E6">
      <w:pPr>
        <w:pStyle w:val="ad"/>
        <w:ind w:left="1080"/>
        <w:jc w:val="both"/>
        <w:rPr>
          <w:rFonts w:ascii="Arial" w:hAnsi="Arial" w:cs="Arial"/>
        </w:rPr>
      </w:pPr>
      <w:r w:rsidRPr="006578BD">
        <w:rPr>
          <w:rFonts w:ascii="Arial" w:hAnsi="Arial" w:cs="Arial"/>
        </w:rPr>
        <w:t>This process is select mode to allow the user to change the colour of the brush. The defaulted colour is pink, if the ring finger is also up and detected in “Other fingers up?”, the colour is changed to red. If the pink finger is up and detected in “Other fingers up?”, the colour of the brush is changed back to pink. However, if the thumb is up and detected in “Other fingers up?”, the colour of the brush is changed to black, and it is utilized to erase the drawn route, and the process will be explained in step 5.</w:t>
      </w:r>
    </w:p>
    <w:p w14:paraId="0BF9F0FA" w14:textId="77777777" w:rsidR="001F44C3" w:rsidRPr="006578BD" w:rsidRDefault="001F44C3" w:rsidP="00E612E6">
      <w:pPr>
        <w:pStyle w:val="ad"/>
        <w:ind w:left="1080"/>
        <w:jc w:val="both"/>
        <w:rPr>
          <w:rFonts w:ascii="Arial" w:hAnsi="Arial" w:cs="Arial"/>
        </w:rPr>
      </w:pPr>
    </w:p>
    <w:p w14:paraId="0E9E5DAC" w14:textId="77777777" w:rsidR="001F44C3" w:rsidRPr="00BC683E" w:rsidRDefault="001F44C3">
      <w:pPr>
        <w:pStyle w:val="ad"/>
        <w:numPr>
          <w:ilvl w:val="0"/>
          <w:numId w:val="10"/>
        </w:numPr>
        <w:spacing w:after="160" w:line="278" w:lineRule="auto"/>
        <w:rPr>
          <w:rFonts w:ascii="Arial" w:hAnsi="Arial" w:cs="Arial"/>
          <w:b/>
          <w:bCs/>
        </w:rPr>
      </w:pPr>
      <w:r w:rsidRPr="00BC683E">
        <w:rPr>
          <w:rFonts w:ascii="Arial" w:hAnsi="Arial" w:cs="Arial"/>
          <w:b/>
          <w:bCs/>
        </w:rPr>
        <w:t xml:space="preserve">Only Index Finger is </w:t>
      </w:r>
      <w:proofErr w:type="gramStart"/>
      <w:r w:rsidRPr="00BC683E">
        <w:rPr>
          <w:rFonts w:ascii="Arial" w:hAnsi="Arial" w:cs="Arial"/>
          <w:b/>
          <w:bCs/>
        </w:rPr>
        <w:t>up</w:t>
      </w:r>
      <w:proofErr w:type="gramEnd"/>
    </w:p>
    <w:p w14:paraId="6C7C4176" w14:textId="77777777" w:rsidR="001F44C3" w:rsidRPr="006578BD" w:rsidRDefault="001F44C3" w:rsidP="00E612E6">
      <w:pPr>
        <w:pStyle w:val="ad"/>
        <w:ind w:left="1080"/>
        <w:jc w:val="both"/>
        <w:rPr>
          <w:rFonts w:ascii="Arial" w:hAnsi="Arial" w:cs="Arial"/>
        </w:rPr>
      </w:pPr>
      <w:r w:rsidRPr="006578BD">
        <w:rPr>
          <w:rFonts w:ascii="Arial" w:hAnsi="Arial" w:cs="Arial"/>
        </w:rPr>
        <w:t>This process is to distinguish draw mode and erase mode by Finger Detection and the colour of the brush. If the colour of the brush is not black and only index finger is up, the system will enter step 6. Conversely, if the colour of the brush is black and only index finger is up, the system will implement step 5. Moreover, the extra canvas image is created to record the drawing route and then will be combined with the original image to realize the virtual painter.</w:t>
      </w:r>
    </w:p>
    <w:p w14:paraId="75E82B9F" w14:textId="77777777" w:rsidR="001F44C3" w:rsidRPr="006578BD" w:rsidRDefault="001F44C3" w:rsidP="001F44C3">
      <w:pPr>
        <w:pStyle w:val="ad"/>
        <w:ind w:left="1080"/>
        <w:rPr>
          <w:rFonts w:ascii="Arial" w:hAnsi="Arial" w:cs="Arial"/>
        </w:rPr>
      </w:pPr>
    </w:p>
    <w:p w14:paraId="66DE785B" w14:textId="77777777" w:rsidR="001F44C3" w:rsidRPr="00BC683E" w:rsidRDefault="001F44C3">
      <w:pPr>
        <w:pStyle w:val="ad"/>
        <w:numPr>
          <w:ilvl w:val="0"/>
          <w:numId w:val="10"/>
        </w:numPr>
        <w:spacing w:after="160" w:line="278" w:lineRule="auto"/>
        <w:rPr>
          <w:rFonts w:ascii="Arial" w:hAnsi="Arial" w:cs="Arial"/>
          <w:b/>
          <w:bCs/>
        </w:rPr>
      </w:pPr>
      <w:r w:rsidRPr="00BC683E">
        <w:rPr>
          <w:rFonts w:ascii="Arial" w:hAnsi="Arial" w:cs="Arial"/>
          <w:b/>
          <w:bCs/>
        </w:rPr>
        <w:t>Draw Mode</w:t>
      </w:r>
    </w:p>
    <w:p w14:paraId="7FBC362A" w14:textId="45721708" w:rsidR="001F44C3" w:rsidRDefault="001F44C3" w:rsidP="00E612E6">
      <w:pPr>
        <w:pStyle w:val="ad"/>
        <w:ind w:left="1080"/>
        <w:jc w:val="both"/>
        <w:rPr>
          <w:rFonts w:ascii="Arial" w:hAnsi="Arial" w:cs="Arial"/>
        </w:rPr>
      </w:pPr>
      <w:r w:rsidRPr="006578BD">
        <w:rPr>
          <w:rFonts w:ascii="Arial" w:hAnsi="Arial" w:cs="Arial"/>
        </w:rPr>
        <w:t xml:space="preserve">If draw mode is active, the position of the route of index-finger movement is saved in an array continuously, and then utilize OpenCV function "cv2.line" to print the route on the image and the canvas. Next, renew the initial point to the actual point, since the OpenCV function is used point-to-point to print the line as shown </w:t>
      </w:r>
      <w:r w:rsidRPr="002734AF">
        <w:rPr>
          <w:rFonts w:ascii="Arial" w:hAnsi="Arial" w:cs="Arial"/>
        </w:rPr>
        <w:t xml:space="preserve">in Figure </w:t>
      </w:r>
      <w:r w:rsidR="002734AF" w:rsidRPr="002734AF">
        <w:rPr>
          <w:rFonts w:ascii="Arial" w:hAnsi="Arial" w:cs="Arial" w:hint="eastAsia"/>
          <w:lang w:eastAsia="zh-TW"/>
        </w:rPr>
        <w:t>2.2.2.10.2</w:t>
      </w:r>
      <w:r w:rsidRPr="002734AF">
        <w:rPr>
          <w:rFonts w:ascii="Arial" w:hAnsi="Arial" w:cs="Arial"/>
        </w:rPr>
        <w:t>, otherwise</w:t>
      </w:r>
      <w:r w:rsidRPr="006578BD">
        <w:rPr>
          <w:rFonts w:ascii="Arial" w:hAnsi="Arial" w:cs="Arial"/>
        </w:rPr>
        <w:t xml:space="preserve"> the line will always connect the original point.</w:t>
      </w:r>
    </w:p>
    <w:p w14:paraId="0E0BDACA" w14:textId="77777777" w:rsidR="00E612E6" w:rsidRPr="006578BD" w:rsidRDefault="00E612E6" w:rsidP="00E612E6">
      <w:pPr>
        <w:pStyle w:val="ad"/>
        <w:ind w:left="1080"/>
        <w:jc w:val="both"/>
        <w:rPr>
          <w:rFonts w:ascii="Arial" w:hAnsi="Arial" w:cs="Arial"/>
        </w:rPr>
      </w:pPr>
    </w:p>
    <w:p w14:paraId="77B6A09A" w14:textId="77777777" w:rsidR="007367AD" w:rsidRPr="00BC683E" w:rsidRDefault="001F44C3">
      <w:pPr>
        <w:pStyle w:val="ad"/>
        <w:numPr>
          <w:ilvl w:val="0"/>
          <w:numId w:val="10"/>
        </w:numPr>
        <w:spacing w:after="160" w:line="278" w:lineRule="auto"/>
        <w:rPr>
          <w:rFonts w:ascii="Arial" w:hAnsi="Arial" w:cs="Arial"/>
          <w:b/>
          <w:bCs/>
        </w:rPr>
      </w:pPr>
      <w:r w:rsidRPr="00BC683E">
        <w:rPr>
          <w:rFonts w:ascii="Arial" w:hAnsi="Arial" w:cs="Arial"/>
          <w:b/>
          <w:bCs/>
        </w:rPr>
        <w:t>Erase Mode</w:t>
      </w:r>
    </w:p>
    <w:p w14:paraId="53A86B10" w14:textId="23AD0DCE" w:rsidR="001F44C3" w:rsidRPr="007367AD" w:rsidRDefault="001F44C3" w:rsidP="009457CF">
      <w:pPr>
        <w:pStyle w:val="ad"/>
        <w:spacing w:after="160" w:line="278" w:lineRule="auto"/>
        <w:ind w:left="1080"/>
        <w:jc w:val="both"/>
        <w:rPr>
          <w:rFonts w:ascii="Arial" w:hAnsi="Arial" w:cs="Arial"/>
        </w:rPr>
      </w:pPr>
      <w:r w:rsidRPr="007367AD">
        <w:rPr>
          <w:rFonts w:ascii="Arial" w:hAnsi="Arial" w:cs="Arial"/>
        </w:rPr>
        <w:t xml:space="preserve">The theory is quite </w:t>
      </w:r>
      <w:proofErr w:type="gramStart"/>
      <w:r w:rsidRPr="007367AD">
        <w:rPr>
          <w:rFonts w:ascii="Arial" w:hAnsi="Arial" w:cs="Arial"/>
        </w:rPr>
        <w:t>similar to</w:t>
      </w:r>
      <w:proofErr w:type="gramEnd"/>
      <w:r w:rsidRPr="007367AD">
        <w:rPr>
          <w:rFonts w:ascii="Arial" w:hAnsi="Arial" w:cs="Arial"/>
        </w:rPr>
        <w:t xml:space="preserve"> the draw mode. The position of the route of index-finger movement is also printed on the image and the canvas. However, the position will not be saved in the array like the draw mode. The erase mode is to overwrite the pixels in the canvas with background colour which is black to realize removing the drawn lines as shown in Figure </w:t>
      </w:r>
      <w:r w:rsidR="00CF4BE3">
        <w:rPr>
          <w:rFonts w:ascii="Arial" w:hAnsi="Arial" w:cs="Arial" w:hint="eastAsia"/>
          <w:lang w:eastAsia="zh-TW"/>
        </w:rPr>
        <w:t>2.2.2.10.5</w:t>
      </w:r>
      <w:r w:rsidRPr="007367AD">
        <w:rPr>
          <w:rFonts w:ascii="Arial" w:hAnsi="Arial" w:cs="Arial"/>
        </w:rPr>
        <w:t>.</w:t>
      </w:r>
    </w:p>
    <w:p w14:paraId="7F202DEF" w14:textId="77777777" w:rsidR="001F44C3" w:rsidRPr="006578BD" w:rsidRDefault="001F44C3" w:rsidP="00692EF1">
      <w:pPr>
        <w:jc w:val="center"/>
        <w:rPr>
          <w:rFonts w:ascii="Arial" w:hAnsi="Arial" w:cs="Arial"/>
        </w:rPr>
      </w:pPr>
      <w:r w:rsidRPr="006578BD">
        <w:rPr>
          <w:rFonts w:ascii="Arial" w:hAnsi="Arial" w:cs="Arial"/>
          <w:noProof/>
        </w:rPr>
        <w:lastRenderedPageBreak/>
        <w:drawing>
          <wp:inline distT="0" distB="0" distL="0" distR="0" wp14:anchorId="45EA405C" wp14:editId="46B3DD7E">
            <wp:extent cx="5245100" cy="2286000"/>
            <wp:effectExtent l="0" t="0" r="0" b="0"/>
            <wp:docPr id="1335194426" name="Picture 1" descr="A collage of hands pointing at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94426" name="Picture 1" descr="A collage of hands pointing at a screen&#10;&#10;Description automatically generated"/>
                    <pic:cNvPicPr/>
                  </pic:nvPicPr>
                  <pic:blipFill rotWithShape="1">
                    <a:blip r:embed="rId45"/>
                    <a:srcRect l="2881" t="8605" r="5606" b="5332"/>
                    <a:stretch/>
                  </pic:blipFill>
                  <pic:spPr bwMode="auto">
                    <a:xfrm>
                      <a:off x="0" y="0"/>
                      <a:ext cx="5245100" cy="2286000"/>
                    </a:xfrm>
                    <a:prstGeom prst="rect">
                      <a:avLst/>
                    </a:prstGeom>
                    <a:ln>
                      <a:noFill/>
                    </a:ln>
                    <a:extLst>
                      <a:ext uri="{53640926-AAD7-44D8-BBD7-CCE9431645EC}">
                        <a14:shadowObscured xmlns:a14="http://schemas.microsoft.com/office/drawing/2010/main"/>
                      </a:ext>
                    </a:extLst>
                  </pic:spPr>
                </pic:pic>
              </a:graphicData>
            </a:graphic>
          </wp:inline>
        </w:drawing>
      </w:r>
    </w:p>
    <w:p w14:paraId="223AF5F8" w14:textId="7F8D4421" w:rsidR="001F44C3" w:rsidRPr="00D333D9" w:rsidRDefault="001F44C3" w:rsidP="00D333D9">
      <w:pPr>
        <w:jc w:val="center"/>
        <w:rPr>
          <w:rFonts w:ascii="Arial" w:hAnsi="Arial" w:cs="Arial"/>
          <w:sz w:val="22"/>
          <w:szCs w:val="18"/>
          <w:lang w:eastAsia="zh-TW"/>
        </w:rPr>
      </w:pPr>
      <w:r w:rsidRPr="00DC6F7E">
        <w:rPr>
          <w:rFonts w:ascii="Arial" w:hAnsi="Arial" w:cs="Arial"/>
          <w:sz w:val="22"/>
          <w:szCs w:val="18"/>
        </w:rPr>
        <w:t xml:space="preserve">Figure </w:t>
      </w:r>
      <w:r w:rsidR="00692EF1" w:rsidRPr="00DC6F7E">
        <w:rPr>
          <w:rFonts w:ascii="Arial" w:hAnsi="Arial" w:cs="Arial" w:hint="eastAsia"/>
          <w:sz w:val="22"/>
          <w:szCs w:val="18"/>
          <w:lang w:eastAsia="zh-TW"/>
        </w:rPr>
        <w:t>2.2.2.10.5</w:t>
      </w:r>
      <w:r w:rsidRPr="00DC6F7E">
        <w:rPr>
          <w:rFonts w:ascii="Arial" w:hAnsi="Arial" w:cs="Arial"/>
          <w:sz w:val="22"/>
          <w:szCs w:val="18"/>
        </w:rPr>
        <w:t>.</w:t>
      </w:r>
      <w:r w:rsidR="00692EF1" w:rsidRPr="00DC6F7E">
        <w:rPr>
          <w:rFonts w:ascii="Arial" w:hAnsi="Arial" w:cs="Arial" w:hint="eastAsia"/>
          <w:sz w:val="22"/>
          <w:szCs w:val="18"/>
          <w:lang w:eastAsia="zh-TW"/>
        </w:rPr>
        <w:t xml:space="preserve"> Erase Mode</w:t>
      </w:r>
    </w:p>
    <w:p w14:paraId="4AFAF918" w14:textId="77777777" w:rsidR="001F44C3" w:rsidRPr="006578BD" w:rsidRDefault="001F44C3" w:rsidP="001F44C3">
      <w:pPr>
        <w:pStyle w:val="ad"/>
        <w:ind w:left="1080"/>
        <w:rPr>
          <w:rFonts w:ascii="Arial" w:hAnsi="Arial" w:cs="Arial"/>
        </w:rPr>
      </w:pPr>
    </w:p>
    <w:p w14:paraId="1932EAEF" w14:textId="77777777" w:rsidR="001F44C3" w:rsidRPr="00D333D9" w:rsidRDefault="001F44C3">
      <w:pPr>
        <w:pStyle w:val="ad"/>
        <w:numPr>
          <w:ilvl w:val="0"/>
          <w:numId w:val="10"/>
        </w:numPr>
        <w:spacing w:after="160" w:line="278" w:lineRule="auto"/>
        <w:rPr>
          <w:rFonts w:ascii="Arial" w:hAnsi="Arial" w:cs="Arial"/>
          <w:b/>
          <w:bCs/>
        </w:rPr>
      </w:pPr>
      <w:r w:rsidRPr="00D333D9">
        <w:rPr>
          <w:rFonts w:ascii="Arial" w:hAnsi="Arial" w:cs="Arial"/>
          <w:b/>
          <w:bCs/>
        </w:rPr>
        <w:t>Image Combination</w:t>
      </w:r>
    </w:p>
    <w:p w14:paraId="516B84CD" w14:textId="77777777" w:rsidR="001F44C3" w:rsidRPr="006578BD" w:rsidRDefault="001F44C3" w:rsidP="001F44C3">
      <w:pPr>
        <w:jc w:val="center"/>
        <w:rPr>
          <w:rFonts w:ascii="Arial" w:hAnsi="Arial" w:cs="Arial"/>
        </w:rPr>
      </w:pPr>
      <w:r w:rsidRPr="006578BD">
        <w:rPr>
          <w:rFonts w:ascii="Arial" w:hAnsi="Arial" w:cs="Arial"/>
          <w:noProof/>
        </w:rPr>
        <w:drawing>
          <wp:inline distT="0" distB="0" distL="0" distR="0" wp14:anchorId="7D44FCF7" wp14:editId="5AA999E6">
            <wp:extent cx="6359168" cy="977900"/>
            <wp:effectExtent l="0" t="0" r="3810" b="0"/>
            <wp:docPr id="773616553" name="Picture 1" descr="A black and orange arrow pointing to a black ov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616553" name="Picture 1" descr="A black and orange arrow pointing to a black oval&#10;&#10;Description automatically generated"/>
                    <pic:cNvPicPr/>
                  </pic:nvPicPr>
                  <pic:blipFill>
                    <a:blip r:embed="rId46"/>
                    <a:stretch>
                      <a:fillRect/>
                    </a:stretch>
                  </pic:blipFill>
                  <pic:spPr>
                    <a:xfrm>
                      <a:off x="0" y="0"/>
                      <a:ext cx="6366936" cy="979095"/>
                    </a:xfrm>
                    <a:prstGeom prst="rect">
                      <a:avLst/>
                    </a:prstGeom>
                  </pic:spPr>
                </pic:pic>
              </a:graphicData>
            </a:graphic>
          </wp:inline>
        </w:drawing>
      </w:r>
    </w:p>
    <w:p w14:paraId="24D28C3C" w14:textId="7205EDF6" w:rsidR="001F44C3" w:rsidRPr="00B02D42" w:rsidRDefault="001F44C3" w:rsidP="001F44C3">
      <w:pPr>
        <w:jc w:val="center"/>
        <w:rPr>
          <w:rFonts w:ascii="Arial" w:hAnsi="Arial" w:cs="Arial"/>
          <w:sz w:val="22"/>
          <w:szCs w:val="18"/>
          <w:lang w:eastAsia="zh-TW"/>
        </w:rPr>
      </w:pPr>
      <w:r w:rsidRPr="00B02D42">
        <w:rPr>
          <w:rFonts w:ascii="Arial" w:hAnsi="Arial" w:cs="Arial"/>
          <w:sz w:val="22"/>
          <w:szCs w:val="18"/>
        </w:rPr>
        <w:t xml:space="preserve">Figure </w:t>
      </w:r>
      <w:r w:rsidR="00521F6A" w:rsidRPr="00B02D42">
        <w:rPr>
          <w:rFonts w:ascii="Arial" w:hAnsi="Arial" w:cs="Arial" w:hint="eastAsia"/>
          <w:sz w:val="22"/>
          <w:szCs w:val="18"/>
          <w:lang w:eastAsia="zh-TW"/>
        </w:rPr>
        <w:t>2.2.2.10.6</w:t>
      </w:r>
      <w:r w:rsidRPr="00B02D42">
        <w:rPr>
          <w:rFonts w:ascii="Arial" w:hAnsi="Arial" w:cs="Arial"/>
          <w:sz w:val="22"/>
          <w:szCs w:val="18"/>
        </w:rPr>
        <w:t>.</w:t>
      </w:r>
      <w:r w:rsidR="00521F6A" w:rsidRPr="00B02D42">
        <w:rPr>
          <w:rFonts w:ascii="Arial" w:hAnsi="Arial" w:cs="Arial" w:hint="eastAsia"/>
          <w:sz w:val="22"/>
          <w:szCs w:val="18"/>
          <w:lang w:eastAsia="zh-TW"/>
        </w:rPr>
        <w:t xml:space="preserve"> Image Combination Process</w:t>
      </w:r>
    </w:p>
    <w:p w14:paraId="4C79A483" w14:textId="77777777" w:rsidR="0008497C" w:rsidRPr="00B02D42" w:rsidRDefault="0008497C" w:rsidP="001F44C3">
      <w:pPr>
        <w:jc w:val="center"/>
        <w:rPr>
          <w:rFonts w:ascii="Arial" w:hAnsi="Arial" w:cs="Arial"/>
          <w:sz w:val="22"/>
          <w:szCs w:val="18"/>
          <w:lang w:eastAsia="zh-TW"/>
        </w:rPr>
      </w:pPr>
    </w:p>
    <w:p w14:paraId="3C5A9285" w14:textId="1EBC7849" w:rsidR="001F44C3" w:rsidRPr="006578BD" w:rsidRDefault="001F44C3" w:rsidP="000A0A0D">
      <w:pPr>
        <w:ind w:left="960"/>
        <w:jc w:val="both"/>
        <w:rPr>
          <w:rFonts w:ascii="Arial" w:hAnsi="Arial" w:cs="Arial"/>
        </w:rPr>
      </w:pPr>
      <w:r w:rsidRPr="006578BD">
        <w:rPr>
          <w:rFonts w:ascii="Arial" w:hAnsi="Arial" w:cs="Arial"/>
        </w:rPr>
        <w:t xml:space="preserve">The process is shown in Figure </w:t>
      </w:r>
      <w:r w:rsidR="006B461F">
        <w:rPr>
          <w:rFonts w:ascii="Arial" w:hAnsi="Arial" w:cs="Arial" w:hint="eastAsia"/>
          <w:lang w:eastAsia="zh-TW"/>
        </w:rPr>
        <w:t>2.2.2.10.6</w:t>
      </w:r>
      <w:r w:rsidRPr="006578BD">
        <w:rPr>
          <w:rFonts w:ascii="Arial" w:hAnsi="Arial" w:cs="Arial"/>
        </w:rPr>
        <w:t xml:space="preserve">. The canvas with black background is converted to the </w:t>
      </w:r>
      <w:r w:rsidR="00255DC6" w:rsidRPr="006578BD">
        <w:rPr>
          <w:rFonts w:ascii="Arial" w:hAnsi="Arial" w:cs="Arial"/>
        </w:rPr>
        <w:t>grey</w:t>
      </w:r>
      <w:r w:rsidRPr="006578BD">
        <w:rPr>
          <w:rFonts w:ascii="Arial" w:hAnsi="Arial" w:cs="Arial"/>
        </w:rPr>
        <w:t xml:space="preserve"> image. Then, the OpenCV function “cv2.threshold()” to convert the </w:t>
      </w:r>
      <w:r w:rsidR="00255DC6" w:rsidRPr="006578BD">
        <w:rPr>
          <w:rFonts w:ascii="Arial" w:hAnsi="Arial" w:cs="Arial"/>
        </w:rPr>
        <w:t>grey</w:t>
      </w:r>
      <w:r w:rsidRPr="006578BD">
        <w:rPr>
          <w:rFonts w:ascii="Arial" w:hAnsi="Arial" w:cs="Arial"/>
        </w:rPr>
        <w:t xml:space="preserve"> image into threshold image by setting to 0 if pixels are smaller than threshold which is black colour and setting to 255 if pixels are greater than threshold which is white colour. Finally, combining all images to be the final image as shown in Figure </w:t>
      </w:r>
      <w:r w:rsidR="005C384A">
        <w:rPr>
          <w:rFonts w:ascii="Arial" w:hAnsi="Arial" w:cs="Arial" w:hint="eastAsia"/>
          <w:lang w:eastAsia="zh-TW"/>
        </w:rPr>
        <w:t>2.2.2.10.6</w:t>
      </w:r>
      <w:r w:rsidRPr="006578BD">
        <w:rPr>
          <w:rFonts w:ascii="Arial" w:hAnsi="Arial" w:cs="Arial"/>
        </w:rPr>
        <w:t>.</w:t>
      </w:r>
    </w:p>
    <w:p w14:paraId="79B3BF0C" w14:textId="77777777" w:rsidR="001F44C3" w:rsidRPr="006578BD" w:rsidRDefault="001F44C3" w:rsidP="000A0A0D">
      <w:pPr>
        <w:ind w:left="720"/>
        <w:jc w:val="both"/>
        <w:rPr>
          <w:rFonts w:ascii="Arial" w:hAnsi="Arial" w:cs="Arial"/>
        </w:rPr>
      </w:pPr>
    </w:p>
    <w:p w14:paraId="7FB51B2D" w14:textId="4D53BB02" w:rsidR="001F44C3" w:rsidRPr="006578BD" w:rsidRDefault="001F44C3" w:rsidP="000A0A0D">
      <w:pPr>
        <w:ind w:left="960"/>
        <w:jc w:val="both"/>
        <w:rPr>
          <w:rFonts w:ascii="Arial" w:hAnsi="Arial" w:cs="Arial"/>
        </w:rPr>
      </w:pPr>
      <w:r w:rsidRPr="006578BD">
        <w:rPr>
          <w:rFonts w:ascii="Arial" w:hAnsi="Arial" w:cs="Arial"/>
        </w:rPr>
        <w:t xml:space="preserve">The original method is used OpenCV function “cv2.addWeighted()” to combine the canvas and the actual image (original camera frame). However, the result is not appropriate since the image is like a virtual image as shown in Figure </w:t>
      </w:r>
      <w:r w:rsidR="00720E10" w:rsidRPr="00D908A5">
        <w:rPr>
          <w:rFonts w:ascii="Arial" w:hAnsi="Arial" w:cs="Arial" w:hint="eastAsia"/>
          <w:lang w:eastAsia="zh-TW"/>
        </w:rPr>
        <w:t>2.2.2.10.7</w:t>
      </w:r>
      <w:r w:rsidRPr="006578BD">
        <w:rPr>
          <w:rFonts w:ascii="Arial" w:hAnsi="Arial" w:cs="Arial"/>
        </w:rPr>
        <w:t>.</w:t>
      </w:r>
    </w:p>
    <w:p w14:paraId="61E09C3C" w14:textId="77777777" w:rsidR="001F44C3" w:rsidRPr="006578BD" w:rsidRDefault="001F44C3" w:rsidP="001F44C3">
      <w:pPr>
        <w:ind w:left="720"/>
        <w:jc w:val="center"/>
        <w:rPr>
          <w:rFonts w:ascii="Arial" w:hAnsi="Arial" w:cs="Arial"/>
        </w:rPr>
      </w:pPr>
      <w:r w:rsidRPr="006578BD">
        <w:rPr>
          <w:rFonts w:ascii="Arial" w:hAnsi="Arial" w:cs="Arial"/>
          <w:noProof/>
        </w:rPr>
        <w:drawing>
          <wp:inline distT="0" distB="0" distL="0" distR="0" wp14:anchorId="3781E44C" wp14:editId="0D2005FD">
            <wp:extent cx="882650" cy="1109049"/>
            <wp:effectExtent l="0" t="0" r="0" b="0"/>
            <wp:docPr id="933279798" name="Picture 1" descr="A hand holding a purple square with dots and a pink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279798" name="Picture 1" descr="A hand holding a purple square with dots and a pink circle&#10;&#10;Description automatically generated"/>
                    <pic:cNvPicPr/>
                  </pic:nvPicPr>
                  <pic:blipFill rotWithShape="1">
                    <a:blip r:embed="rId47"/>
                    <a:srcRect l="14735" t="9698" r="21338" b="5586"/>
                    <a:stretch/>
                  </pic:blipFill>
                  <pic:spPr bwMode="auto">
                    <a:xfrm>
                      <a:off x="0" y="0"/>
                      <a:ext cx="885121" cy="1112154"/>
                    </a:xfrm>
                    <a:prstGeom prst="rect">
                      <a:avLst/>
                    </a:prstGeom>
                    <a:ln>
                      <a:noFill/>
                    </a:ln>
                    <a:extLst>
                      <a:ext uri="{53640926-AAD7-44D8-BBD7-CCE9431645EC}">
                        <a14:shadowObscured xmlns:a14="http://schemas.microsoft.com/office/drawing/2010/main"/>
                      </a:ext>
                    </a:extLst>
                  </pic:spPr>
                </pic:pic>
              </a:graphicData>
            </a:graphic>
          </wp:inline>
        </w:drawing>
      </w:r>
    </w:p>
    <w:p w14:paraId="00D692A0" w14:textId="1190BB97" w:rsidR="001F44C3" w:rsidRPr="00B02D42" w:rsidRDefault="001F44C3" w:rsidP="001F44C3">
      <w:pPr>
        <w:ind w:left="720"/>
        <w:jc w:val="center"/>
        <w:rPr>
          <w:rFonts w:ascii="Arial" w:hAnsi="Arial" w:cs="Arial"/>
          <w:sz w:val="22"/>
          <w:szCs w:val="18"/>
          <w:lang w:eastAsia="zh-TW"/>
        </w:rPr>
      </w:pPr>
      <w:r w:rsidRPr="00B02D42">
        <w:rPr>
          <w:rFonts w:ascii="Arial" w:hAnsi="Arial" w:cs="Arial"/>
          <w:sz w:val="22"/>
          <w:szCs w:val="18"/>
        </w:rPr>
        <w:t xml:space="preserve">Figure </w:t>
      </w:r>
      <w:r w:rsidR="00D908A5" w:rsidRPr="00B02D42">
        <w:rPr>
          <w:rFonts w:ascii="Arial" w:hAnsi="Arial" w:cs="Arial" w:hint="eastAsia"/>
          <w:sz w:val="22"/>
          <w:szCs w:val="18"/>
          <w:lang w:eastAsia="zh-TW"/>
        </w:rPr>
        <w:t>2.2.2.10.7</w:t>
      </w:r>
      <w:r w:rsidRPr="00B02D42">
        <w:rPr>
          <w:rFonts w:ascii="Arial" w:hAnsi="Arial" w:cs="Arial"/>
          <w:sz w:val="22"/>
          <w:szCs w:val="18"/>
        </w:rPr>
        <w:t>.</w:t>
      </w:r>
      <w:r w:rsidR="00D908A5" w:rsidRPr="00B02D42">
        <w:rPr>
          <w:rFonts w:ascii="Arial" w:hAnsi="Arial" w:cs="Arial" w:hint="eastAsia"/>
          <w:sz w:val="22"/>
          <w:szCs w:val="18"/>
          <w:lang w:eastAsia="zh-TW"/>
        </w:rPr>
        <w:t xml:space="preserve"> Original Image Combination</w:t>
      </w:r>
    </w:p>
    <w:p w14:paraId="42C3BC06" w14:textId="77777777" w:rsidR="001F44C3" w:rsidRPr="006578BD" w:rsidRDefault="001F44C3" w:rsidP="001F44C3">
      <w:pPr>
        <w:ind w:left="720"/>
        <w:rPr>
          <w:rFonts w:ascii="Arial" w:hAnsi="Arial" w:cs="Arial"/>
        </w:rPr>
      </w:pPr>
      <w:r w:rsidRPr="006578BD">
        <w:rPr>
          <w:rFonts w:ascii="Arial" w:hAnsi="Arial" w:cs="Arial"/>
        </w:rPr>
        <w:t xml:space="preserve"> </w:t>
      </w:r>
    </w:p>
    <w:p w14:paraId="6A10F8FC" w14:textId="77777777" w:rsidR="001F44C3" w:rsidRPr="00B02D42" w:rsidRDefault="001F44C3">
      <w:pPr>
        <w:pStyle w:val="ad"/>
        <w:numPr>
          <w:ilvl w:val="0"/>
          <w:numId w:val="10"/>
        </w:numPr>
        <w:spacing w:after="160" w:line="278" w:lineRule="auto"/>
        <w:rPr>
          <w:rFonts w:ascii="Arial" w:hAnsi="Arial" w:cs="Arial"/>
          <w:b/>
          <w:bCs/>
        </w:rPr>
      </w:pPr>
      <w:r w:rsidRPr="00B02D42">
        <w:rPr>
          <w:rFonts w:ascii="Arial" w:hAnsi="Arial" w:cs="Arial"/>
          <w:b/>
          <w:bCs/>
        </w:rPr>
        <w:t xml:space="preserve">Are all fingers </w:t>
      </w:r>
      <w:proofErr w:type="gramStart"/>
      <w:r w:rsidRPr="00B02D42">
        <w:rPr>
          <w:rFonts w:ascii="Arial" w:hAnsi="Arial" w:cs="Arial"/>
          <w:b/>
          <w:bCs/>
        </w:rPr>
        <w:t>up</w:t>
      </w:r>
      <w:proofErr w:type="gramEnd"/>
    </w:p>
    <w:p w14:paraId="282CD9CE" w14:textId="38A75BC2" w:rsidR="001F44C3" w:rsidRPr="006578BD" w:rsidRDefault="001F44C3" w:rsidP="005E3ECF">
      <w:pPr>
        <w:pStyle w:val="ad"/>
        <w:ind w:left="1080"/>
        <w:jc w:val="both"/>
        <w:rPr>
          <w:rFonts w:ascii="Arial" w:hAnsi="Arial" w:cs="Arial"/>
        </w:rPr>
      </w:pPr>
      <w:r w:rsidRPr="006578BD">
        <w:rPr>
          <w:rFonts w:ascii="Arial" w:hAnsi="Arial" w:cs="Arial"/>
        </w:rPr>
        <w:t xml:space="preserve">Finger Detection, which is explained in </w:t>
      </w:r>
      <w:r w:rsidR="00412A8B">
        <w:rPr>
          <w:rFonts w:ascii="Arial" w:hAnsi="Arial" w:cs="Arial" w:hint="eastAsia"/>
          <w:lang w:eastAsia="zh-TW"/>
        </w:rPr>
        <w:t xml:space="preserve">section </w:t>
      </w:r>
      <w:r w:rsidR="00747F07" w:rsidRPr="00965F9B">
        <w:rPr>
          <w:rFonts w:ascii="Arial" w:hAnsi="Arial" w:cs="Arial" w:hint="eastAsia"/>
          <w:lang w:eastAsia="zh-TW"/>
        </w:rPr>
        <w:t>2.2.2</w:t>
      </w:r>
      <w:r w:rsidR="00747F07">
        <w:rPr>
          <w:rFonts w:ascii="Arial" w:hAnsi="Arial" w:cs="Arial" w:hint="eastAsia"/>
          <w:lang w:eastAsia="zh-TW"/>
        </w:rPr>
        <w:t>.5</w:t>
      </w:r>
      <w:r w:rsidRPr="006578BD">
        <w:rPr>
          <w:rFonts w:ascii="Arial" w:hAnsi="Arial" w:cs="Arial"/>
        </w:rPr>
        <w:t>, is used in this procedure to be a flag of shape identification.</w:t>
      </w:r>
    </w:p>
    <w:p w14:paraId="5BAC69C8" w14:textId="77777777" w:rsidR="001F44C3" w:rsidRPr="00B02D42" w:rsidRDefault="001F44C3">
      <w:pPr>
        <w:pStyle w:val="ad"/>
        <w:numPr>
          <w:ilvl w:val="0"/>
          <w:numId w:val="10"/>
        </w:numPr>
        <w:spacing w:after="160" w:line="278" w:lineRule="auto"/>
        <w:rPr>
          <w:rFonts w:ascii="Arial" w:hAnsi="Arial" w:cs="Arial"/>
          <w:b/>
          <w:bCs/>
        </w:rPr>
      </w:pPr>
      <w:r w:rsidRPr="00B02D42">
        <w:rPr>
          <w:rFonts w:ascii="Arial" w:hAnsi="Arial" w:cs="Arial"/>
          <w:b/>
          <w:bCs/>
        </w:rPr>
        <w:t>Shape Identification</w:t>
      </w:r>
    </w:p>
    <w:p w14:paraId="00631579" w14:textId="45734174" w:rsidR="001F44C3" w:rsidRPr="006578BD" w:rsidRDefault="001F44C3" w:rsidP="005E3ECF">
      <w:pPr>
        <w:pStyle w:val="ad"/>
        <w:ind w:left="1080"/>
        <w:jc w:val="both"/>
        <w:rPr>
          <w:rFonts w:ascii="Arial" w:hAnsi="Arial" w:cs="Arial"/>
        </w:rPr>
      </w:pPr>
      <w:r w:rsidRPr="006578BD">
        <w:rPr>
          <w:rFonts w:ascii="Arial" w:hAnsi="Arial" w:cs="Arial"/>
        </w:rPr>
        <w:t xml:space="preserve">After the detection of five fingers up (Thumb, index, middle, ring, </w:t>
      </w:r>
      <w:proofErr w:type="spellStart"/>
      <w:r w:rsidRPr="006578BD">
        <w:rPr>
          <w:rFonts w:ascii="Arial" w:hAnsi="Arial" w:cs="Arial"/>
        </w:rPr>
        <w:t>pinky</w:t>
      </w:r>
      <w:proofErr w:type="spellEnd"/>
      <w:r w:rsidRPr="006578BD">
        <w:rPr>
          <w:rFonts w:ascii="Arial" w:hAnsi="Arial" w:cs="Arial"/>
        </w:rPr>
        <w:t xml:space="preserve">), the process of shape identification is active. To identify the shape, the image is needed to convert to the </w:t>
      </w:r>
      <w:r w:rsidR="00255DC6" w:rsidRPr="006578BD">
        <w:rPr>
          <w:rFonts w:ascii="Arial" w:hAnsi="Arial" w:cs="Arial"/>
        </w:rPr>
        <w:t>grey</w:t>
      </w:r>
      <w:r w:rsidRPr="006578BD">
        <w:rPr>
          <w:rFonts w:ascii="Arial" w:hAnsi="Arial" w:cs="Arial"/>
        </w:rPr>
        <w:t xml:space="preserve"> image and then use OpenCV function to implement threshold operation. Next, using OpenCV function “cv2.findContours()” to find the contours in the binary image. Then, the pre-trained machine learning model from </w:t>
      </w:r>
      <w:r w:rsidRPr="006578BD">
        <w:rPr>
          <w:rFonts w:ascii="Arial" w:hAnsi="Arial" w:cs="Arial"/>
        </w:rPr>
        <w:lastRenderedPageBreak/>
        <w:t xml:space="preserve">Teachable Machine is used to recognize the shape on the frame, after the shape is defined, the system will analysis the shape. </w:t>
      </w:r>
    </w:p>
    <w:p w14:paraId="743B6113" w14:textId="77777777" w:rsidR="001F44C3" w:rsidRPr="006578BD" w:rsidRDefault="001F44C3" w:rsidP="005E3ECF">
      <w:pPr>
        <w:pStyle w:val="ad"/>
        <w:ind w:left="1080"/>
        <w:jc w:val="both"/>
        <w:rPr>
          <w:rFonts w:ascii="Arial" w:hAnsi="Arial" w:cs="Arial"/>
        </w:rPr>
      </w:pPr>
    </w:p>
    <w:p w14:paraId="250816DB" w14:textId="48E5E360" w:rsidR="001F44C3" w:rsidRPr="006578BD" w:rsidRDefault="001F44C3" w:rsidP="005E3ECF">
      <w:pPr>
        <w:pStyle w:val="ad"/>
        <w:ind w:left="1080"/>
        <w:jc w:val="both"/>
        <w:rPr>
          <w:rFonts w:ascii="Arial" w:hAnsi="Arial" w:cs="Arial"/>
        </w:rPr>
      </w:pPr>
      <w:r w:rsidRPr="006578BD">
        <w:rPr>
          <w:rFonts w:ascii="Arial" w:hAnsi="Arial" w:cs="Arial"/>
        </w:rPr>
        <w:t xml:space="preserve">If the shape is circle, the radius of the circle will be calculated by using OpenCV function “cv2.minEnclosingCircle()” to find the centre point of the circle and its radius. Since the circle is drawn by the user on the frame, the shape of the circle might not be perfect. As a result, the function “cv2.minEnclosingCircle()” is to </w:t>
      </w:r>
      <w:r w:rsidRPr="005B2950">
        <w:rPr>
          <w:rFonts w:ascii="Arial" w:hAnsi="Arial" w:cs="Arial"/>
        </w:rPr>
        <w:t xml:space="preserve">use the circle with the minimum radius that can contain all the drawn shape. Finally, the smallest circle will be printed on the frame as shown in Figure </w:t>
      </w:r>
      <w:r w:rsidR="006E2D89" w:rsidRPr="005B2950">
        <w:rPr>
          <w:rFonts w:ascii="Arial" w:hAnsi="Arial" w:cs="Arial" w:hint="eastAsia"/>
          <w:lang w:eastAsia="zh-TW"/>
        </w:rPr>
        <w:t>2.2.2.10.3</w:t>
      </w:r>
      <w:r w:rsidRPr="005B2950">
        <w:rPr>
          <w:rFonts w:ascii="Arial" w:hAnsi="Arial" w:cs="Arial"/>
        </w:rPr>
        <w:t>, and the data will be sent to Dobot Magician to draw a circle on the paper in Figure</w:t>
      </w:r>
      <w:r w:rsidR="005B2950" w:rsidRPr="005B2950">
        <w:rPr>
          <w:rFonts w:ascii="Arial" w:hAnsi="Arial" w:cs="Arial" w:hint="eastAsia"/>
          <w:lang w:eastAsia="zh-TW"/>
        </w:rPr>
        <w:t xml:space="preserve"> </w:t>
      </w:r>
      <w:r w:rsidR="007C7ED0" w:rsidRPr="00D908A5">
        <w:rPr>
          <w:rFonts w:ascii="Arial" w:hAnsi="Arial" w:cs="Arial" w:hint="eastAsia"/>
          <w:lang w:eastAsia="zh-TW"/>
        </w:rPr>
        <w:t>2.2.2.10.</w:t>
      </w:r>
      <w:r w:rsidR="007C7ED0">
        <w:rPr>
          <w:rFonts w:ascii="Arial" w:hAnsi="Arial" w:cs="Arial" w:hint="eastAsia"/>
          <w:lang w:eastAsia="zh-TW"/>
        </w:rPr>
        <w:t>11</w:t>
      </w:r>
      <w:r w:rsidRPr="005B2950">
        <w:rPr>
          <w:rFonts w:ascii="Arial" w:hAnsi="Arial" w:cs="Arial"/>
        </w:rPr>
        <w:t>.</w:t>
      </w:r>
    </w:p>
    <w:p w14:paraId="4261A8A6" w14:textId="77777777" w:rsidR="001F44C3" w:rsidRPr="006578BD" w:rsidRDefault="001F44C3" w:rsidP="005E3ECF">
      <w:pPr>
        <w:pStyle w:val="ad"/>
        <w:ind w:left="1080"/>
        <w:jc w:val="both"/>
        <w:rPr>
          <w:rFonts w:ascii="Arial" w:hAnsi="Arial" w:cs="Arial"/>
        </w:rPr>
      </w:pPr>
    </w:p>
    <w:p w14:paraId="378FC105" w14:textId="28D44ABA" w:rsidR="001F44C3" w:rsidRPr="006578BD" w:rsidRDefault="001F44C3" w:rsidP="005E3ECF">
      <w:pPr>
        <w:pStyle w:val="ad"/>
        <w:ind w:left="1080"/>
        <w:jc w:val="both"/>
        <w:rPr>
          <w:rFonts w:ascii="Arial" w:hAnsi="Arial" w:cs="Arial"/>
        </w:rPr>
      </w:pPr>
      <w:r w:rsidRPr="006578BD">
        <w:rPr>
          <w:rFonts w:ascii="Arial" w:hAnsi="Arial" w:cs="Arial"/>
        </w:rPr>
        <w:t xml:space="preserve">If the shape is “X”, the length of “X” in one side will be calculated by using OpenCV function “cv2.boundingRect()” to use the smallest rectangle to cover all the drawn shape, and then divide the width of the rectangle by two to obtain the length of the symbol “X” since the symbol "X” is assumed to be symmetrical. To find the centre point of the symbol “X”, the width of the rectangle and the height of the rectangle are divided by two to be the centre x and centre y of the symbol “X” </w:t>
      </w:r>
      <w:r w:rsidRPr="007C7ED0">
        <w:rPr>
          <w:rFonts w:ascii="Arial" w:hAnsi="Arial" w:cs="Arial"/>
        </w:rPr>
        <w:t xml:space="preserve">respectively. At the end, a perfect “X” symbol will be drawn on the frame as shown in Figure </w:t>
      </w:r>
      <w:r w:rsidR="007C7ED0" w:rsidRPr="007C7ED0">
        <w:rPr>
          <w:rFonts w:ascii="Arial" w:hAnsi="Arial" w:cs="Arial" w:hint="eastAsia"/>
          <w:lang w:eastAsia="zh-TW"/>
        </w:rPr>
        <w:t>2.2.2.10.14</w:t>
      </w:r>
      <w:r w:rsidR="007C7ED0">
        <w:rPr>
          <w:rFonts w:ascii="Arial" w:hAnsi="Arial" w:cs="Arial" w:hint="eastAsia"/>
          <w:lang w:eastAsia="zh-TW"/>
        </w:rPr>
        <w:t xml:space="preserve"> </w:t>
      </w:r>
      <w:r w:rsidRPr="007C7ED0">
        <w:rPr>
          <w:rFonts w:ascii="Arial" w:hAnsi="Arial" w:cs="Arial"/>
        </w:rPr>
        <w:t xml:space="preserve">and then send the data to Dobot Magician to draw a “X” on the paper in Figure </w:t>
      </w:r>
      <w:r w:rsidR="007C7ED0" w:rsidRPr="007C7ED0">
        <w:rPr>
          <w:rFonts w:ascii="Arial" w:hAnsi="Arial" w:cs="Arial" w:hint="eastAsia"/>
          <w:lang w:eastAsia="zh-TW"/>
        </w:rPr>
        <w:t>2.2.2.10.14</w:t>
      </w:r>
      <w:r w:rsidRPr="007C7ED0">
        <w:rPr>
          <w:rFonts w:ascii="Arial" w:hAnsi="Arial" w:cs="Arial"/>
        </w:rPr>
        <w:t>.</w:t>
      </w:r>
    </w:p>
    <w:p w14:paraId="20ECB90E" w14:textId="77777777" w:rsidR="001F44C3" w:rsidRPr="006578BD" w:rsidRDefault="001F44C3" w:rsidP="005E3ECF">
      <w:pPr>
        <w:pStyle w:val="ad"/>
        <w:ind w:left="1080"/>
        <w:jc w:val="both"/>
        <w:rPr>
          <w:rFonts w:ascii="Arial" w:hAnsi="Arial" w:cs="Arial"/>
        </w:rPr>
      </w:pPr>
    </w:p>
    <w:p w14:paraId="34841891" w14:textId="77777777" w:rsidR="001F44C3" w:rsidRPr="006578BD" w:rsidRDefault="001F44C3" w:rsidP="005E3ECF">
      <w:pPr>
        <w:pStyle w:val="ad"/>
        <w:ind w:left="1080"/>
        <w:jc w:val="both"/>
        <w:rPr>
          <w:rFonts w:ascii="Arial" w:hAnsi="Arial" w:cs="Arial"/>
        </w:rPr>
      </w:pPr>
      <w:r w:rsidRPr="006578BD">
        <w:rPr>
          <w:rFonts w:ascii="Arial" w:hAnsi="Arial" w:cs="Arial"/>
        </w:rPr>
        <w:t xml:space="preserve">The theory to calculate the length of the line on the frame is </w:t>
      </w:r>
      <w:proofErr w:type="gramStart"/>
      <w:r w:rsidRPr="006578BD">
        <w:rPr>
          <w:rFonts w:ascii="Arial" w:hAnsi="Arial" w:cs="Arial"/>
        </w:rPr>
        <w:t>similar to</w:t>
      </w:r>
      <w:proofErr w:type="gramEnd"/>
      <w:r w:rsidRPr="006578BD">
        <w:rPr>
          <w:rFonts w:ascii="Arial" w:hAnsi="Arial" w:cs="Arial"/>
        </w:rPr>
        <w:t xml:space="preserve"> the theory of the symbol “X”. After the identification of the shape of the line, OpenCV function is used again to use the smallest rectangle to cover all the drawn shape, and then obtain the width and the height of the rectangle. Next, using Pythagorean theorem:</w:t>
      </w:r>
    </w:p>
    <w:p w14:paraId="4AAF3B48" w14:textId="7AB8E3D5" w:rsidR="001F44C3" w:rsidRPr="006578BD" w:rsidRDefault="001F44C3" w:rsidP="00B02D42">
      <w:pPr>
        <w:pStyle w:val="ad"/>
        <w:ind w:left="1080"/>
        <w:jc w:val="right"/>
        <w:rPr>
          <w:rFonts w:ascii="Arial" w:hAnsi="Arial" w:cs="Arial"/>
          <w:lang w:eastAsia="zh-TW"/>
        </w:rPr>
      </w:pPr>
      <m:oMath>
        <m:r>
          <w:rPr>
            <w:rFonts w:ascii="Cambria Math" w:hAnsi="Cambria Math" w:cs="Arial"/>
          </w:rPr>
          <m:t>length of the line=</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Width)</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Height)</m:t>
                </m:r>
              </m:e>
              <m:sup>
                <m:r>
                  <w:rPr>
                    <w:rFonts w:ascii="Cambria Math" w:hAnsi="Cambria Math" w:cs="Arial"/>
                  </w:rPr>
                  <m:t>2</m:t>
                </m:r>
              </m:sup>
            </m:sSup>
          </m:e>
        </m:rad>
      </m:oMath>
      <w:r w:rsidR="00B02D42">
        <w:rPr>
          <w:rFonts w:ascii="Arial" w:hAnsi="Arial" w:cs="Arial"/>
        </w:rPr>
        <w:tab/>
      </w:r>
      <w:r w:rsidR="00B02D42">
        <w:rPr>
          <w:rFonts w:ascii="Arial" w:hAnsi="Arial" w:cs="Arial" w:hint="eastAsia"/>
          <w:lang w:eastAsia="zh-TW"/>
        </w:rPr>
        <w:t>eqn. 2.2.2.10.1</w:t>
      </w:r>
    </w:p>
    <w:p w14:paraId="3F82135F" w14:textId="027F8279" w:rsidR="001F44C3" w:rsidRPr="006578BD" w:rsidRDefault="001F44C3" w:rsidP="005E3ECF">
      <w:pPr>
        <w:ind w:left="1040"/>
        <w:jc w:val="both"/>
        <w:rPr>
          <w:rFonts w:ascii="Arial" w:hAnsi="Arial" w:cs="Arial"/>
          <w:lang w:eastAsia="zh-TW"/>
        </w:rPr>
      </w:pPr>
      <w:r w:rsidRPr="006578BD">
        <w:rPr>
          <w:rFonts w:ascii="Arial" w:hAnsi="Arial" w:cs="Arial"/>
        </w:rPr>
        <w:t xml:space="preserve">At the end, the centre point of the line is calculated by the width of the rectangle and the height of the rectangle are divided by two to be the centre x and centre y of the line. The rectangle and the centre point will be printed on the </w:t>
      </w:r>
      <w:r w:rsidR="00CA6E4D">
        <w:rPr>
          <w:rFonts w:ascii="Arial" w:hAnsi="Arial" w:cs="Arial" w:hint="eastAsia"/>
          <w:lang w:eastAsia="zh-TW"/>
        </w:rPr>
        <w:t xml:space="preserve">frame </w:t>
      </w:r>
      <w:r w:rsidRPr="006578BD">
        <w:rPr>
          <w:rFonts w:ascii="Arial" w:hAnsi="Arial" w:cs="Arial"/>
        </w:rPr>
        <w:t>and send the data to Dobot Magician to draw a line on the paper</w:t>
      </w:r>
      <w:r w:rsidR="00B14C6D">
        <w:rPr>
          <w:rFonts w:ascii="Arial" w:hAnsi="Arial" w:cs="Arial" w:hint="eastAsia"/>
          <w:lang w:eastAsia="zh-TW"/>
        </w:rPr>
        <w:t>.</w:t>
      </w:r>
    </w:p>
    <w:p w14:paraId="099CCB8C" w14:textId="1745231A" w:rsidR="001F44C3" w:rsidRPr="006578BD" w:rsidRDefault="001F44C3" w:rsidP="005E3ECF">
      <w:pPr>
        <w:jc w:val="both"/>
        <w:rPr>
          <w:rFonts w:ascii="Arial" w:hAnsi="Arial" w:cs="Arial"/>
        </w:rPr>
      </w:pPr>
    </w:p>
    <w:p w14:paraId="26898042" w14:textId="4A7A1570" w:rsidR="00F11259" w:rsidRDefault="001F44C3" w:rsidP="005E3ECF">
      <w:pPr>
        <w:pStyle w:val="ad"/>
        <w:ind w:left="1080"/>
        <w:jc w:val="both"/>
        <w:rPr>
          <w:rFonts w:ascii="Arial" w:hAnsi="Arial" w:cs="Arial"/>
        </w:rPr>
      </w:pPr>
      <w:r w:rsidRPr="006578BD">
        <w:rPr>
          <w:rFonts w:ascii="Arial" w:hAnsi="Arial" w:cs="Arial"/>
        </w:rPr>
        <w:t xml:space="preserve">The original method is used the number of vertexes to distinguish the shape on the frame is circle, </w:t>
      </w:r>
      <w:r w:rsidR="00C47558" w:rsidRPr="006578BD">
        <w:rPr>
          <w:rFonts w:ascii="Arial" w:hAnsi="Arial" w:cs="Arial"/>
        </w:rPr>
        <w:t>line,</w:t>
      </w:r>
      <w:r w:rsidRPr="006578BD">
        <w:rPr>
          <w:rFonts w:ascii="Arial" w:hAnsi="Arial" w:cs="Arial"/>
        </w:rPr>
        <w:t xml:space="preserve"> or symbol “X”. To identify the shape, the image is also needed to convert to the </w:t>
      </w:r>
      <w:r w:rsidR="00255DC6" w:rsidRPr="006578BD">
        <w:rPr>
          <w:rFonts w:ascii="Arial" w:hAnsi="Arial" w:cs="Arial"/>
        </w:rPr>
        <w:t>grey</w:t>
      </w:r>
      <w:r w:rsidRPr="006578BD">
        <w:rPr>
          <w:rFonts w:ascii="Arial" w:hAnsi="Arial" w:cs="Arial"/>
        </w:rPr>
        <w:t xml:space="preserve"> image and then use OpenCV function to implement threshold operation. Next, using OpenCV function “cv2.findContours()” to find the contours in the binary image. To identify the number of vertexes, the perimeter is needed to calculate in advance by OpenCV function “cv2.arcLength”, and then using the function “cv2.approxPolyDP” to streamline the contours to calculate the vertexes. Finally, use the function “</w:t>
      </w:r>
      <w:proofErr w:type="spellStart"/>
      <w:proofErr w:type="gramStart"/>
      <w:r w:rsidRPr="006578BD">
        <w:rPr>
          <w:rFonts w:ascii="Arial" w:hAnsi="Arial" w:cs="Arial"/>
        </w:rPr>
        <w:t>len</w:t>
      </w:r>
      <w:proofErr w:type="spellEnd"/>
      <w:r w:rsidRPr="006578BD">
        <w:rPr>
          <w:rFonts w:ascii="Arial" w:hAnsi="Arial" w:cs="Arial"/>
        </w:rPr>
        <w:t>(</w:t>
      </w:r>
      <w:proofErr w:type="gramEnd"/>
      <w:r w:rsidRPr="006578BD">
        <w:rPr>
          <w:rFonts w:ascii="Arial" w:hAnsi="Arial" w:cs="Arial"/>
        </w:rPr>
        <w:t>)” to obtain the number of the vertexes to be the critical to determine its shape. If the number of the vertexes is less than three, it will be served as a line. If the number of the vertexes is larger than eight, it will be served as the circle. If the number of the vertexes is eight, it will be served as the symbol “X”.</w:t>
      </w:r>
    </w:p>
    <w:p w14:paraId="7B061CAE" w14:textId="77777777" w:rsidR="006C613D" w:rsidRDefault="006C613D" w:rsidP="005E3ECF">
      <w:pPr>
        <w:pStyle w:val="ad"/>
        <w:ind w:left="1080"/>
        <w:jc w:val="both"/>
        <w:rPr>
          <w:rFonts w:ascii="Arial" w:hAnsi="Arial" w:cs="Arial"/>
        </w:rPr>
      </w:pPr>
    </w:p>
    <w:p w14:paraId="41A18DD0" w14:textId="77777777" w:rsidR="006C613D" w:rsidRDefault="006C613D" w:rsidP="005E3ECF">
      <w:pPr>
        <w:pStyle w:val="ad"/>
        <w:ind w:left="1080"/>
        <w:jc w:val="both"/>
        <w:rPr>
          <w:rFonts w:ascii="Arial" w:hAnsi="Arial" w:cs="Arial"/>
        </w:rPr>
      </w:pPr>
    </w:p>
    <w:p w14:paraId="018F7531" w14:textId="77777777" w:rsidR="006C613D" w:rsidRDefault="006C613D" w:rsidP="005E3ECF">
      <w:pPr>
        <w:pStyle w:val="ad"/>
        <w:ind w:left="1080"/>
        <w:jc w:val="both"/>
        <w:rPr>
          <w:rFonts w:ascii="Arial" w:hAnsi="Arial" w:cs="Arial"/>
        </w:rPr>
      </w:pPr>
    </w:p>
    <w:p w14:paraId="574AA562" w14:textId="77777777" w:rsidR="006C613D" w:rsidRDefault="006C613D" w:rsidP="005E3ECF">
      <w:pPr>
        <w:pStyle w:val="ad"/>
        <w:ind w:left="1080"/>
        <w:jc w:val="both"/>
        <w:rPr>
          <w:rFonts w:ascii="Arial" w:hAnsi="Arial" w:cs="Arial"/>
        </w:rPr>
      </w:pPr>
    </w:p>
    <w:p w14:paraId="49E9DDD8" w14:textId="77777777" w:rsidR="006C613D" w:rsidRDefault="006C613D" w:rsidP="005E3ECF">
      <w:pPr>
        <w:pStyle w:val="ad"/>
        <w:ind w:left="1080"/>
        <w:jc w:val="both"/>
        <w:rPr>
          <w:rFonts w:ascii="Arial" w:hAnsi="Arial" w:cs="Arial"/>
        </w:rPr>
      </w:pPr>
    </w:p>
    <w:p w14:paraId="45EAF65F" w14:textId="77777777" w:rsidR="006C613D" w:rsidRDefault="006C613D" w:rsidP="005E3ECF">
      <w:pPr>
        <w:pStyle w:val="ad"/>
        <w:ind w:left="1080"/>
        <w:jc w:val="both"/>
        <w:rPr>
          <w:rFonts w:ascii="Arial" w:hAnsi="Arial" w:cs="Arial"/>
        </w:rPr>
      </w:pPr>
    </w:p>
    <w:p w14:paraId="0A5E9209" w14:textId="77777777" w:rsidR="009768E1" w:rsidRDefault="009768E1" w:rsidP="005E3ECF">
      <w:pPr>
        <w:pStyle w:val="ad"/>
        <w:ind w:left="1080"/>
        <w:jc w:val="both"/>
        <w:rPr>
          <w:rFonts w:ascii="Arial" w:hAnsi="Arial" w:cs="Arial"/>
        </w:rPr>
      </w:pPr>
    </w:p>
    <w:p w14:paraId="15B36677" w14:textId="77777777" w:rsidR="00F11259" w:rsidRPr="008F3E27" w:rsidRDefault="00F11259" w:rsidP="008F3E27">
      <w:pPr>
        <w:rPr>
          <w:rFonts w:ascii="Arial" w:hAnsi="Arial" w:cs="Arial"/>
        </w:rPr>
      </w:pPr>
    </w:p>
    <w:p w14:paraId="1D98F165" w14:textId="77777777" w:rsidR="001F44C3" w:rsidRPr="007E0064" w:rsidRDefault="001F44C3">
      <w:pPr>
        <w:pStyle w:val="ad"/>
        <w:numPr>
          <w:ilvl w:val="0"/>
          <w:numId w:val="10"/>
        </w:numPr>
        <w:spacing w:after="160" w:line="278" w:lineRule="auto"/>
        <w:rPr>
          <w:rFonts w:ascii="Arial" w:hAnsi="Arial" w:cs="Arial"/>
          <w:b/>
          <w:bCs/>
        </w:rPr>
      </w:pPr>
      <w:r w:rsidRPr="007E0064">
        <w:rPr>
          <w:rFonts w:ascii="Arial" w:hAnsi="Arial" w:cs="Arial"/>
          <w:b/>
          <w:bCs/>
        </w:rPr>
        <w:lastRenderedPageBreak/>
        <w:t>Dobot Movement</w:t>
      </w:r>
    </w:p>
    <w:p w14:paraId="0F717454" w14:textId="77777777" w:rsidR="001F44C3" w:rsidRPr="006578BD" w:rsidRDefault="001F44C3" w:rsidP="001F44C3">
      <w:pPr>
        <w:pStyle w:val="ad"/>
        <w:ind w:left="1080"/>
        <w:rPr>
          <w:rFonts w:ascii="Arial" w:hAnsi="Arial" w:cs="Arial"/>
        </w:rPr>
      </w:pPr>
      <w:r w:rsidRPr="006578BD">
        <w:rPr>
          <w:rFonts w:ascii="Arial" w:hAnsi="Arial" w:cs="Arial"/>
          <w:noProof/>
        </w:rPr>
        <w:drawing>
          <wp:inline distT="0" distB="0" distL="0" distR="0" wp14:anchorId="20926E3D" wp14:editId="2C9BDDE6">
            <wp:extent cx="4962525" cy="819150"/>
            <wp:effectExtent l="0" t="0" r="9525" b="0"/>
            <wp:docPr id="1043291969" name="Picture 3" descr="A diagram of transmis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91969" name="Picture 3" descr="A diagram of transmissio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962525" cy="819150"/>
                    </a:xfrm>
                    <a:prstGeom prst="rect">
                      <a:avLst/>
                    </a:prstGeom>
                  </pic:spPr>
                </pic:pic>
              </a:graphicData>
            </a:graphic>
          </wp:inline>
        </w:drawing>
      </w:r>
    </w:p>
    <w:p w14:paraId="0E887CAE" w14:textId="16F3E1F9" w:rsidR="001F44C3" w:rsidRDefault="001F44C3" w:rsidP="001F44C3">
      <w:pPr>
        <w:pStyle w:val="ad"/>
        <w:ind w:left="1080"/>
        <w:jc w:val="center"/>
        <w:rPr>
          <w:rFonts w:ascii="Arial" w:hAnsi="Arial" w:cs="Arial"/>
          <w:sz w:val="22"/>
          <w:szCs w:val="18"/>
          <w:lang w:eastAsia="zh-TW"/>
        </w:rPr>
      </w:pPr>
      <w:r w:rsidRPr="0019794A">
        <w:rPr>
          <w:rFonts w:ascii="Arial" w:hAnsi="Arial" w:cs="Arial"/>
          <w:sz w:val="22"/>
          <w:szCs w:val="18"/>
        </w:rPr>
        <w:t xml:space="preserve">Figure </w:t>
      </w:r>
      <w:r w:rsidR="000756B6" w:rsidRPr="0019794A">
        <w:rPr>
          <w:rFonts w:ascii="Arial" w:hAnsi="Arial" w:cs="Arial" w:hint="eastAsia"/>
          <w:sz w:val="22"/>
          <w:szCs w:val="18"/>
          <w:lang w:eastAsia="zh-TW"/>
        </w:rPr>
        <w:t>2.2.2.10.8</w:t>
      </w:r>
      <w:r w:rsidRPr="0019794A">
        <w:rPr>
          <w:rFonts w:ascii="Arial" w:hAnsi="Arial" w:cs="Arial"/>
          <w:sz w:val="22"/>
          <w:szCs w:val="18"/>
        </w:rPr>
        <w:t>.</w:t>
      </w:r>
      <w:r w:rsidR="000756B6" w:rsidRPr="0019794A">
        <w:rPr>
          <w:rFonts w:ascii="Arial" w:hAnsi="Arial" w:cs="Arial" w:hint="eastAsia"/>
          <w:sz w:val="22"/>
          <w:szCs w:val="18"/>
          <w:lang w:eastAsia="zh-TW"/>
        </w:rPr>
        <w:t xml:space="preserve"> Flow Chart of Dobot Movement</w:t>
      </w:r>
    </w:p>
    <w:p w14:paraId="63BD912F" w14:textId="77777777" w:rsidR="0019794A" w:rsidRPr="0019794A" w:rsidRDefault="0019794A" w:rsidP="001F44C3">
      <w:pPr>
        <w:pStyle w:val="ad"/>
        <w:ind w:left="1080"/>
        <w:jc w:val="center"/>
        <w:rPr>
          <w:rFonts w:ascii="Arial" w:hAnsi="Arial" w:cs="Arial"/>
          <w:sz w:val="22"/>
          <w:szCs w:val="18"/>
          <w:lang w:eastAsia="zh-TW"/>
        </w:rPr>
      </w:pPr>
    </w:p>
    <w:p w14:paraId="2523E199" w14:textId="0ADDD12F" w:rsidR="001F44C3" w:rsidRPr="006578BD" w:rsidRDefault="001F44C3" w:rsidP="005E3ECF">
      <w:pPr>
        <w:pStyle w:val="ad"/>
        <w:ind w:left="1080"/>
        <w:jc w:val="both"/>
        <w:rPr>
          <w:rFonts w:ascii="Arial" w:hAnsi="Arial" w:cs="Arial"/>
        </w:rPr>
      </w:pPr>
      <w:r w:rsidRPr="006578BD">
        <w:rPr>
          <w:rFonts w:ascii="Arial" w:hAnsi="Arial" w:cs="Arial"/>
        </w:rPr>
        <w:t xml:space="preserve">The process of Dobot Movement is shown </w:t>
      </w:r>
      <w:r w:rsidR="00690CA8" w:rsidRPr="006578BD">
        <w:rPr>
          <w:rFonts w:ascii="Arial" w:hAnsi="Arial" w:cs="Arial"/>
        </w:rPr>
        <w:t>in Figure</w:t>
      </w:r>
      <w:r w:rsidR="00690CA8">
        <w:rPr>
          <w:rFonts w:ascii="Arial" w:hAnsi="Arial" w:cs="Arial" w:hint="eastAsia"/>
          <w:lang w:eastAsia="zh-TW"/>
        </w:rPr>
        <w:t xml:space="preserve"> </w:t>
      </w:r>
      <w:r w:rsidR="006819A2" w:rsidRPr="00D908A5">
        <w:rPr>
          <w:rFonts w:ascii="Arial" w:hAnsi="Arial" w:cs="Arial"/>
          <w:lang w:eastAsia="zh-TW"/>
        </w:rPr>
        <w:t>2.2.2.10.</w:t>
      </w:r>
      <w:r w:rsidR="006819A2">
        <w:rPr>
          <w:rFonts w:ascii="Arial" w:hAnsi="Arial" w:cs="Arial"/>
          <w:lang w:eastAsia="zh-TW"/>
        </w:rPr>
        <w:t>8</w:t>
      </w:r>
      <w:r w:rsidR="006819A2" w:rsidRPr="006578BD">
        <w:rPr>
          <w:rFonts w:ascii="Arial" w:hAnsi="Arial" w:cs="Arial"/>
        </w:rPr>
        <w:t>.</w:t>
      </w:r>
      <w:r w:rsidRPr="006578BD">
        <w:rPr>
          <w:rFonts w:ascii="Arial" w:hAnsi="Arial" w:cs="Arial"/>
        </w:rPr>
        <w:t xml:space="preserve"> </w:t>
      </w:r>
    </w:p>
    <w:p w14:paraId="6C9281DF" w14:textId="77777777" w:rsidR="001F44C3" w:rsidRPr="006578BD" w:rsidRDefault="001F44C3" w:rsidP="001F44C3">
      <w:pPr>
        <w:pStyle w:val="ad"/>
        <w:ind w:left="1080"/>
        <w:rPr>
          <w:rFonts w:ascii="Arial" w:hAnsi="Arial" w:cs="Arial"/>
        </w:rPr>
      </w:pPr>
    </w:p>
    <w:p w14:paraId="4B8D394E" w14:textId="77777777" w:rsidR="001F44C3" w:rsidRPr="003E51D7" w:rsidRDefault="001F44C3" w:rsidP="003E51D7">
      <w:pPr>
        <w:ind w:firstLine="720"/>
        <w:rPr>
          <w:rFonts w:ascii="Arial" w:hAnsi="Arial" w:cs="Arial"/>
          <w:b/>
          <w:bCs/>
        </w:rPr>
      </w:pPr>
      <w:r w:rsidRPr="003E51D7">
        <w:rPr>
          <w:rFonts w:ascii="Arial" w:hAnsi="Arial" w:cs="Arial"/>
          <w:b/>
          <w:bCs/>
        </w:rPr>
        <w:t>Dobot Magician Initialization:</w:t>
      </w:r>
    </w:p>
    <w:p w14:paraId="03DC3164" w14:textId="05E1E967" w:rsidR="001F44C3" w:rsidRPr="006578BD" w:rsidRDefault="001F44C3" w:rsidP="005E3ECF">
      <w:pPr>
        <w:pStyle w:val="ad"/>
        <w:ind w:left="1080"/>
        <w:jc w:val="both"/>
        <w:rPr>
          <w:rFonts w:ascii="Arial" w:hAnsi="Arial" w:cs="Arial"/>
        </w:rPr>
      </w:pPr>
      <w:r w:rsidRPr="006578BD">
        <w:rPr>
          <w:rFonts w:ascii="Arial" w:hAnsi="Arial" w:cs="Arial"/>
        </w:rPr>
        <w:t xml:space="preserve">The connection between Dobot Magician and the laptop is using a physical USB wire to connect. The status of connection with Dobot Magician will be checked by a connection string “CON_STR” </w:t>
      </w:r>
      <w:r w:rsidR="000619CC">
        <w:rPr>
          <w:rFonts w:ascii="Arial" w:hAnsi="Arial" w:cs="Arial"/>
        </w:rPr>
        <w:fldChar w:fldCharType="begin"/>
      </w:r>
      <w:r w:rsidR="000619CC">
        <w:rPr>
          <w:rFonts w:ascii="Arial" w:hAnsi="Arial" w:cs="Arial"/>
        </w:rPr>
        <w:instrText xml:space="preserve"> ADDIN EN.CITE &lt;EndNote&gt;&lt;Cite&gt;&lt;Year&gt;2022&lt;/Year&gt;&lt;IDText&gt;Dobot Magician Demo Description&lt;/IDText&gt;&lt;DisplayText&gt;[29]&lt;/DisplayText&gt;&lt;record&gt;&lt;urls&gt;&lt;related-urls&gt;&lt;url&gt;https://www.dobot-robots.com/service/download-center?keyword=&amp;amp;products%5B%5D=316&lt;/url&gt;&lt;/related-urls&gt;&lt;/urls&gt;&lt;titles&gt;&lt;title&gt;Dobot Magician Demo Description&lt;/title&gt;&lt;/titles&gt;&lt;access-date&gt;April 23, 2024&lt;/access-date&gt;&lt;added-date format="utc"&gt;1714736752&lt;/added-date&gt;&lt;ref-type name="Generic"&gt;13&lt;/ref-type&gt;&lt;dates&gt;&lt;year&gt;2022&lt;/year&gt;&lt;/dates&gt;&lt;rec-number&gt;48&lt;/rec-number&gt;&lt;publisher&gt;DOBOT&lt;/publisher&gt;&lt;last-updated-date format="utc"&gt;1714736872&lt;/last-updated-date&gt;&lt;/record&gt;&lt;/Cite&gt;&lt;/EndNote&gt;</w:instrText>
      </w:r>
      <w:r w:rsidR="000619CC">
        <w:rPr>
          <w:rFonts w:ascii="Arial" w:hAnsi="Arial" w:cs="Arial"/>
        </w:rPr>
        <w:fldChar w:fldCharType="separate"/>
      </w:r>
      <w:r w:rsidR="000619CC">
        <w:rPr>
          <w:rFonts w:ascii="Arial" w:hAnsi="Arial" w:cs="Arial"/>
          <w:noProof/>
        </w:rPr>
        <w:t>[29]</w:t>
      </w:r>
      <w:r w:rsidR="000619CC">
        <w:rPr>
          <w:rFonts w:ascii="Arial" w:hAnsi="Arial" w:cs="Arial"/>
        </w:rPr>
        <w:fldChar w:fldCharType="end"/>
      </w:r>
      <w:r w:rsidRPr="006578BD">
        <w:rPr>
          <w:rFonts w:ascii="Arial" w:hAnsi="Arial" w:cs="Arial"/>
        </w:rPr>
        <w:t>:</w:t>
      </w:r>
    </w:p>
    <w:p w14:paraId="315F8AD1" w14:textId="77777777" w:rsidR="001F44C3" w:rsidRPr="006578BD" w:rsidRDefault="001F44C3">
      <w:pPr>
        <w:pStyle w:val="ad"/>
        <w:numPr>
          <w:ilvl w:val="1"/>
          <w:numId w:val="15"/>
        </w:numPr>
        <w:spacing w:after="160" w:line="278" w:lineRule="auto"/>
        <w:jc w:val="both"/>
        <w:rPr>
          <w:rFonts w:ascii="Arial" w:hAnsi="Arial" w:cs="Arial"/>
        </w:rPr>
      </w:pPr>
      <w:proofErr w:type="spellStart"/>
      <w:r w:rsidRPr="006578BD">
        <w:rPr>
          <w:rFonts w:ascii="Arial" w:hAnsi="Arial" w:cs="Arial"/>
        </w:rPr>
        <w:t>DobotConnect_NoError</w:t>
      </w:r>
      <w:proofErr w:type="spellEnd"/>
      <w:r w:rsidRPr="006578BD">
        <w:rPr>
          <w:rFonts w:ascii="Arial" w:hAnsi="Arial" w:cs="Arial"/>
        </w:rPr>
        <w:t xml:space="preserve"> - Successful connection</w:t>
      </w:r>
    </w:p>
    <w:p w14:paraId="395D4453" w14:textId="77777777" w:rsidR="001F44C3" w:rsidRPr="006578BD" w:rsidRDefault="001F44C3">
      <w:pPr>
        <w:pStyle w:val="ad"/>
        <w:numPr>
          <w:ilvl w:val="1"/>
          <w:numId w:val="15"/>
        </w:numPr>
        <w:spacing w:after="160" w:line="278" w:lineRule="auto"/>
        <w:jc w:val="both"/>
        <w:rPr>
          <w:rFonts w:ascii="Arial" w:hAnsi="Arial" w:cs="Arial"/>
        </w:rPr>
      </w:pPr>
      <w:proofErr w:type="spellStart"/>
      <w:r w:rsidRPr="006578BD">
        <w:rPr>
          <w:rFonts w:ascii="Arial" w:hAnsi="Arial" w:cs="Arial"/>
        </w:rPr>
        <w:t>DobotConnect_NotFound</w:t>
      </w:r>
      <w:proofErr w:type="spellEnd"/>
      <w:r w:rsidRPr="006578BD">
        <w:rPr>
          <w:rFonts w:ascii="Arial" w:hAnsi="Arial" w:cs="Arial"/>
        </w:rPr>
        <w:t xml:space="preserve"> - Dobot is not </w:t>
      </w:r>
      <w:proofErr w:type="gramStart"/>
      <w:r w:rsidRPr="006578BD">
        <w:rPr>
          <w:rFonts w:ascii="Arial" w:hAnsi="Arial" w:cs="Arial"/>
        </w:rPr>
        <w:t>detected</w:t>
      </w:r>
      <w:proofErr w:type="gramEnd"/>
    </w:p>
    <w:p w14:paraId="4A12FA2B" w14:textId="2CF6D6A9" w:rsidR="001F44C3" w:rsidRPr="006578BD" w:rsidRDefault="001F44C3">
      <w:pPr>
        <w:pStyle w:val="ad"/>
        <w:numPr>
          <w:ilvl w:val="1"/>
          <w:numId w:val="15"/>
        </w:numPr>
        <w:spacing w:after="160" w:line="278" w:lineRule="auto"/>
        <w:jc w:val="both"/>
        <w:rPr>
          <w:rFonts w:ascii="Arial" w:hAnsi="Arial" w:cs="Arial"/>
        </w:rPr>
      </w:pPr>
      <w:proofErr w:type="spellStart"/>
      <w:r w:rsidRPr="006578BD">
        <w:rPr>
          <w:rFonts w:ascii="Arial" w:hAnsi="Arial" w:cs="Arial"/>
        </w:rPr>
        <w:t>DobotConnect_Occupied</w:t>
      </w:r>
      <w:proofErr w:type="spellEnd"/>
      <w:r w:rsidRPr="006578BD">
        <w:rPr>
          <w:rFonts w:ascii="Arial" w:hAnsi="Arial" w:cs="Arial"/>
        </w:rPr>
        <w:t xml:space="preserve"> - Dobot is currently used by other </w:t>
      </w:r>
      <w:proofErr w:type="gramStart"/>
      <w:r w:rsidR="00870E60" w:rsidRPr="006578BD">
        <w:rPr>
          <w:rFonts w:ascii="Arial" w:hAnsi="Arial" w:cs="Arial"/>
        </w:rPr>
        <w:t>processes</w:t>
      </w:r>
      <w:proofErr w:type="gramEnd"/>
    </w:p>
    <w:p w14:paraId="5514318A" w14:textId="33332B9C" w:rsidR="001F44C3" w:rsidRPr="006578BD" w:rsidRDefault="001F44C3" w:rsidP="005E3ECF">
      <w:pPr>
        <w:ind w:left="1080"/>
        <w:jc w:val="both"/>
        <w:rPr>
          <w:rFonts w:ascii="Arial" w:hAnsi="Arial" w:cs="Arial"/>
        </w:rPr>
      </w:pPr>
      <w:r w:rsidRPr="006578BD">
        <w:rPr>
          <w:rFonts w:ascii="Arial" w:hAnsi="Arial" w:cs="Arial"/>
        </w:rPr>
        <w:t>Next, the library “</w:t>
      </w:r>
      <w:proofErr w:type="spellStart"/>
      <w:r w:rsidRPr="006578BD">
        <w:rPr>
          <w:rFonts w:ascii="Arial" w:hAnsi="Arial" w:cs="Arial"/>
        </w:rPr>
        <w:t>DobotDllType</w:t>
      </w:r>
      <w:proofErr w:type="spellEnd"/>
      <w:r w:rsidRPr="006578BD">
        <w:rPr>
          <w:rFonts w:ascii="Arial" w:hAnsi="Arial" w:cs="Arial"/>
        </w:rPr>
        <w:t xml:space="preserve">”, which is created by Dobot company to allow user to control and connect the robot arm produced by Dobot company in Python </w:t>
      </w:r>
      <w:r w:rsidR="000619CC">
        <w:rPr>
          <w:rFonts w:ascii="Arial" w:hAnsi="Arial" w:cs="Arial"/>
        </w:rPr>
        <w:fldChar w:fldCharType="begin"/>
      </w:r>
      <w:r w:rsidR="000619CC">
        <w:rPr>
          <w:rFonts w:ascii="Arial" w:hAnsi="Arial" w:cs="Arial"/>
        </w:rPr>
        <w:instrText xml:space="preserve"> ADDIN EN.CITE &lt;EndNote&gt;&lt;Cite&gt;&lt;Year&gt;2022&lt;/Year&gt;&lt;IDText&gt;Dobot Magician Demo Description&lt;/IDText&gt;&lt;DisplayText&gt;[29]&lt;/DisplayText&gt;&lt;record&gt;&lt;urls&gt;&lt;related-urls&gt;&lt;url&gt;https://www.dobot-robots.com/service/download-center?keyword=&amp;amp;products%5B%5D=316&lt;/url&gt;&lt;/related-urls&gt;&lt;/urls&gt;&lt;titles&gt;&lt;title&gt;Dobot Magician Demo Description&lt;/title&gt;&lt;/titles&gt;&lt;access-date&gt;April 23, 2024&lt;/access-date&gt;&lt;added-date format="utc"&gt;1714736752&lt;/added-date&gt;&lt;ref-type name="Generic"&gt;13&lt;/ref-type&gt;&lt;dates&gt;&lt;year&gt;2022&lt;/year&gt;&lt;/dates&gt;&lt;rec-number&gt;48&lt;/rec-number&gt;&lt;publisher&gt;DOBOT&lt;/publisher&gt;&lt;last-updated-date format="utc"&gt;1714736872&lt;/last-updated-date&gt;&lt;/record&gt;&lt;/Cite&gt;&lt;/EndNote&gt;</w:instrText>
      </w:r>
      <w:r w:rsidR="000619CC">
        <w:rPr>
          <w:rFonts w:ascii="Arial" w:hAnsi="Arial" w:cs="Arial"/>
        </w:rPr>
        <w:fldChar w:fldCharType="separate"/>
      </w:r>
      <w:r w:rsidR="000619CC">
        <w:rPr>
          <w:rFonts w:ascii="Arial" w:hAnsi="Arial" w:cs="Arial"/>
          <w:noProof/>
        </w:rPr>
        <w:t>[29]</w:t>
      </w:r>
      <w:r w:rsidR="000619CC">
        <w:rPr>
          <w:rFonts w:ascii="Arial" w:hAnsi="Arial" w:cs="Arial"/>
        </w:rPr>
        <w:fldChar w:fldCharType="end"/>
      </w:r>
      <w:r w:rsidRPr="006578BD">
        <w:rPr>
          <w:rFonts w:ascii="Arial" w:hAnsi="Arial" w:cs="Arial"/>
        </w:rPr>
        <w:t xml:space="preserve">, is imported and load API (Application Programming Interface) using </w:t>
      </w:r>
      <w:proofErr w:type="spellStart"/>
      <w:r w:rsidRPr="006578BD">
        <w:rPr>
          <w:rFonts w:ascii="Arial" w:hAnsi="Arial" w:cs="Arial"/>
        </w:rPr>
        <w:t>dType.load</w:t>
      </w:r>
      <w:proofErr w:type="spellEnd"/>
      <w:r w:rsidRPr="006578BD">
        <w:rPr>
          <w:rFonts w:ascii="Arial" w:hAnsi="Arial" w:cs="Arial"/>
        </w:rPr>
        <w:t>(). Then, the code can connect to the Dobot using "</w:t>
      </w:r>
      <w:proofErr w:type="spellStart"/>
      <w:r w:rsidRPr="006578BD">
        <w:rPr>
          <w:rFonts w:ascii="Arial" w:hAnsi="Arial" w:cs="Arial"/>
        </w:rPr>
        <w:t>dType.ConnectDobot</w:t>
      </w:r>
      <w:proofErr w:type="spellEnd"/>
      <w:r w:rsidRPr="006578BD">
        <w:rPr>
          <w:rFonts w:ascii="Arial" w:hAnsi="Arial" w:cs="Arial"/>
        </w:rPr>
        <w:t>(</w:t>
      </w:r>
      <w:proofErr w:type="spellStart"/>
      <w:r w:rsidRPr="006578BD">
        <w:rPr>
          <w:rFonts w:ascii="Arial" w:hAnsi="Arial" w:cs="Arial"/>
        </w:rPr>
        <w:t>api</w:t>
      </w:r>
      <w:proofErr w:type="spellEnd"/>
      <w:r w:rsidRPr="006578BD">
        <w:rPr>
          <w:rFonts w:ascii="Arial" w:hAnsi="Arial" w:cs="Arial"/>
        </w:rPr>
        <w:t>, "", 115200)" where "</w:t>
      </w:r>
      <w:proofErr w:type="spellStart"/>
      <w:r w:rsidRPr="006578BD">
        <w:rPr>
          <w:rFonts w:ascii="Arial" w:hAnsi="Arial" w:cs="Arial"/>
        </w:rPr>
        <w:t>api</w:t>
      </w:r>
      <w:proofErr w:type="spellEnd"/>
      <w:r w:rsidRPr="006578BD">
        <w:rPr>
          <w:rFonts w:ascii="Arial" w:hAnsi="Arial" w:cs="Arial"/>
        </w:rPr>
        <w:t xml:space="preserve">" is API reference, "" is an empty string presumably for the IP address or identifier, and 115200 is the baud rate </w:t>
      </w:r>
      <w:r w:rsidR="002D3D9F">
        <w:rPr>
          <w:rFonts w:ascii="Arial" w:hAnsi="Arial" w:cs="Arial"/>
        </w:rPr>
        <w:fldChar w:fldCharType="begin"/>
      </w:r>
      <w:r w:rsidR="002D3D9F">
        <w:rPr>
          <w:rFonts w:ascii="Arial" w:hAnsi="Arial" w:cs="Arial"/>
        </w:rPr>
        <w:instrText xml:space="preserve"> ADDIN EN.CITE &lt;EndNote&gt;&lt;Cite&gt;&lt;Author&gt;H.&lt;/Author&gt;&lt;Year&gt;2023&lt;/Year&gt;&lt;IDText&gt;Design of Automatic Sorting and Transportation System for Fruits and Vegetables Based on Dobot Magician Robotic Arm&lt;/IDText&gt;&lt;DisplayText&gt;[59]&lt;/DisplayText&gt;&lt;record&gt;&lt;dates&gt;&lt;pub-dates&gt;&lt;date&gt;17-19 Feb. 2023&lt;/date&gt;&lt;/pub-dates&gt;&lt;year&gt;2023&lt;/year&gt;&lt;/dates&gt;&lt;titles&gt;&lt;title&gt;Design of Automatic Sorting and Transportation System for Fruits and Vegetables Based on Dobot Magician Robotic Arm&lt;/title&gt;&lt;secondary-title&gt;2023 2nd International Symposium on Control Engineering and Robotics (ISCER)&lt;/secondary-title&gt;&lt;alt-title&gt;2023 2nd International Symposium on Control Engineering and Robotics (ISCER)&lt;/alt-title&gt;&lt;/titles&gt;&lt;pages&gt;229-234&lt;/pages&gt;&lt;contributors&gt;&lt;authors&gt;&lt;author&gt;H. Li&lt;/author&gt;&lt;author&gt;C. Dong&lt;/author&gt;&lt;author&gt;X. Jia&lt;/author&gt;&lt;author&gt;S. Xiang&lt;/author&gt;&lt;author&gt;Z. Hu&lt;/author&gt;&lt;/authors&gt;&lt;/contributors&gt;&lt;added-date format="utc"&gt;1714752972&lt;/added-date&gt;&lt;ref-type name="Conference Proceeding"&gt;10&lt;/ref-type&gt;&lt;rec-number&gt;80&lt;/rec-number&gt;&lt;last-updated-date format="utc"&gt;1714752972&lt;/last-updated-date&gt;&lt;electronic-resource-num&gt;10.1109/ISCER58777.2023.00045&lt;/electronic-resource-num&gt;&lt;/record&gt;&lt;/Cite&gt;&lt;/EndNote&gt;</w:instrText>
      </w:r>
      <w:r w:rsidR="002D3D9F">
        <w:rPr>
          <w:rFonts w:ascii="Arial" w:hAnsi="Arial" w:cs="Arial"/>
        </w:rPr>
        <w:fldChar w:fldCharType="separate"/>
      </w:r>
      <w:r w:rsidR="002D3D9F">
        <w:rPr>
          <w:rFonts w:ascii="Arial" w:hAnsi="Arial" w:cs="Arial"/>
          <w:noProof/>
        </w:rPr>
        <w:t>[59]</w:t>
      </w:r>
      <w:r w:rsidR="002D3D9F">
        <w:rPr>
          <w:rFonts w:ascii="Arial" w:hAnsi="Arial" w:cs="Arial"/>
        </w:rPr>
        <w:fldChar w:fldCharType="end"/>
      </w:r>
      <w:r w:rsidRPr="006578BD">
        <w:rPr>
          <w:rFonts w:ascii="Arial" w:hAnsi="Arial" w:cs="Arial"/>
        </w:rPr>
        <w:t xml:space="preserve">. The </w:t>
      </w:r>
      <w:r w:rsidR="000619CC" w:rsidRPr="006578BD">
        <w:rPr>
          <w:rFonts w:ascii="Arial" w:hAnsi="Arial" w:cs="Arial"/>
        </w:rPr>
        <w:t>result</w:t>
      </w:r>
      <w:r w:rsidRPr="006578BD">
        <w:rPr>
          <w:rFonts w:ascii="Arial" w:hAnsi="Arial" w:cs="Arial"/>
        </w:rPr>
        <w:t xml:space="preserve"> of this attempt is stored in "state", and it is sent to the console, indicating whether the connection was successful based on the earlier defined CON_STR </w:t>
      </w:r>
      <w:r w:rsidR="002D3D9F">
        <w:rPr>
          <w:rFonts w:ascii="Arial" w:hAnsi="Arial" w:cs="Arial"/>
        </w:rPr>
        <w:fldChar w:fldCharType="begin"/>
      </w:r>
      <w:r w:rsidR="002D3D9F">
        <w:rPr>
          <w:rFonts w:ascii="Arial" w:hAnsi="Arial" w:cs="Arial"/>
        </w:rPr>
        <w:instrText xml:space="preserve"> ADDIN EN.CITE &lt;EndNote&gt;&lt;Cite&gt;&lt;Author&gt;H.&lt;/Author&gt;&lt;Year&gt;2023&lt;/Year&gt;&lt;IDText&gt;Design of Automatic Sorting and Transportation System for Fruits and Vegetables Based on Dobot Magician Robotic Arm&lt;/IDText&gt;&lt;DisplayText&gt;[59]&lt;/DisplayText&gt;&lt;record&gt;&lt;dates&gt;&lt;pub-dates&gt;&lt;date&gt;17-19 Feb. 2023&lt;/date&gt;&lt;/pub-dates&gt;&lt;year&gt;2023&lt;/year&gt;&lt;/dates&gt;&lt;titles&gt;&lt;title&gt;Design of Automatic Sorting and Transportation System for Fruits and Vegetables Based on Dobot Magician Robotic Arm&lt;/title&gt;&lt;secondary-title&gt;2023 2nd International Symposium on Control Engineering and Robotics (ISCER)&lt;/secondary-title&gt;&lt;alt-title&gt;2023 2nd International Symposium on Control Engineering and Robotics (ISCER)&lt;/alt-title&gt;&lt;/titles&gt;&lt;pages&gt;229-234&lt;/pages&gt;&lt;contributors&gt;&lt;authors&gt;&lt;author&gt;H. Li&lt;/author&gt;&lt;author&gt;C. Dong&lt;/author&gt;&lt;author&gt;X. Jia&lt;/author&gt;&lt;author&gt;S. Xiang&lt;/author&gt;&lt;author&gt;Z. Hu&lt;/author&gt;&lt;/authors&gt;&lt;/contributors&gt;&lt;added-date format="utc"&gt;1714752972&lt;/added-date&gt;&lt;ref-type name="Conference Proceeding"&gt;10&lt;/ref-type&gt;&lt;rec-number&gt;80&lt;/rec-number&gt;&lt;last-updated-date format="utc"&gt;1714752972&lt;/last-updated-date&gt;&lt;electronic-resource-num&gt;10.1109/ISCER58777.2023.00045&lt;/electronic-resource-num&gt;&lt;/record&gt;&lt;/Cite&gt;&lt;/EndNote&gt;</w:instrText>
      </w:r>
      <w:r w:rsidR="002D3D9F">
        <w:rPr>
          <w:rFonts w:ascii="Arial" w:hAnsi="Arial" w:cs="Arial"/>
        </w:rPr>
        <w:fldChar w:fldCharType="separate"/>
      </w:r>
      <w:r w:rsidR="002D3D9F">
        <w:rPr>
          <w:rFonts w:ascii="Arial" w:hAnsi="Arial" w:cs="Arial"/>
          <w:noProof/>
        </w:rPr>
        <w:t>[59]</w:t>
      </w:r>
      <w:r w:rsidR="002D3D9F">
        <w:rPr>
          <w:rFonts w:ascii="Arial" w:hAnsi="Arial" w:cs="Arial"/>
        </w:rPr>
        <w:fldChar w:fldCharType="end"/>
      </w:r>
      <w:r w:rsidRPr="006578BD">
        <w:rPr>
          <w:rFonts w:ascii="Arial" w:hAnsi="Arial" w:cs="Arial"/>
        </w:rPr>
        <w:t xml:space="preserve">. After the initialization and the setting for the connection of Dobot, the Dobot Magician can be controlled using Python codes </w:t>
      </w:r>
      <w:r w:rsidR="000619CC">
        <w:rPr>
          <w:rFonts w:ascii="Arial" w:hAnsi="Arial" w:cs="Arial"/>
        </w:rPr>
        <w:fldChar w:fldCharType="begin"/>
      </w:r>
      <w:r w:rsidR="000619CC">
        <w:rPr>
          <w:rFonts w:ascii="Arial" w:hAnsi="Arial" w:cs="Arial"/>
        </w:rPr>
        <w:instrText xml:space="preserve"> ADDIN EN.CITE &lt;EndNote&gt;&lt;Cite&gt;&lt;Year&gt;2022&lt;/Year&gt;&lt;IDText&gt;Dobot Magician Demo Description&lt;/IDText&gt;&lt;DisplayText&gt;[29]&lt;/DisplayText&gt;&lt;record&gt;&lt;urls&gt;&lt;related-urls&gt;&lt;url&gt;https://www.dobot-robots.com/service/download-center?keyword=&amp;amp;products%5B%5D=316&lt;/url&gt;&lt;/related-urls&gt;&lt;/urls&gt;&lt;titles&gt;&lt;title&gt;Dobot Magician Demo Description&lt;/title&gt;&lt;/titles&gt;&lt;access-date&gt;April 23, 2024&lt;/access-date&gt;&lt;added-date format="utc"&gt;1714736752&lt;/added-date&gt;&lt;ref-type name="Generic"&gt;13&lt;/ref-type&gt;&lt;dates&gt;&lt;year&gt;2022&lt;/year&gt;&lt;/dates&gt;&lt;rec-number&gt;48&lt;/rec-number&gt;&lt;publisher&gt;DOBOT&lt;/publisher&gt;&lt;last-updated-date format="utc"&gt;1714736872&lt;/last-updated-date&gt;&lt;/record&gt;&lt;/Cite&gt;&lt;/EndNote&gt;</w:instrText>
      </w:r>
      <w:r w:rsidR="000619CC">
        <w:rPr>
          <w:rFonts w:ascii="Arial" w:hAnsi="Arial" w:cs="Arial"/>
        </w:rPr>
        <w:fldChar w:fldCharType="separate"/>
      </w:r>
      <w:r w:rsidR="000619CC">
        <w:rPr>
          <w:rFonts w:ascii="Arial" w:hAnsi="Arial" w:cs="Arial"/>
          <w:noProof/>
        </w:rPr>
        <w:t>[29]</w:t>
      </w:r>
      <w:r w:rsidR="000619CC">
        <w:rPr>
          <w:rFonts w:ascii="Arial" w:hAnsi="Arial" w:cs="Arial"/>
        </w:rPr>
        <w:fldChar w:fldCharType="end"/>
      </w:r>
      <w:r w:rsidR="000619CC">
        <w:rPr>
          <w:rFonts w:ascii="Arial" w:hAnsi="Arial" w:cs="Arial" w:hint="eastAsia"/>
          <w:lang w:eastAsia="zh-TW"/>
        </w:rPr>
        <w:t>.</w:t>
      </w:r>
      <w:r w:rsidRPr="006578BD">
        <w:rPr>
          <w:rFonts w:ascii="Arial" w:hAnsi="Arial" w:cs="Arial"/>
        </w:rPr>
        <w:t xml:space="preserve"> Moreover, the movement of Dobot in following processes is used the point-to-point connection to draw the shape, and there are four options provided by Dobot company </w:t>
      </w:r>
      <w:r w:rsidRPr="00650439">
        <w:rPr>
          <w:rFonts w:ascii="Arial" w:hAnsi="Arial" w:cs="Arial"/>
        </w:rPr>
        <w:t>in Table</w:t>
      </w:r>
      <w:r w:rsidR="003305A9">
        <w:rPr>
          <w:rFonts w:ascii="Arial" w:hAnsi="Arial" w:cs="Arial" w:hint="eastAsia"/>
          <w:lang w:eastAsia="zh-TW"/>
        </w:rPr>
        <w:t xml:space="preserve"> 2.2.2.10.1</w:t>
      </w:r>
      <w:r w:rsidRPr="00650439">
        <w:rPr>
          <w:rFonts w:ascii="Arial" w:hAnsi="Arial" w:cs="Arial"/>
        </w:rPr>
        <w:t xml:space="preserve"> </w:t>
      </w:r>
      <w:r w:rsidR="00650439" w:rsidRPr="00650439">
        <w:rPr>
          <w:rFonts w:ascii="Arial" w:hAnsi="Arial" w:cs="Arial"/>
        </w:rPr>
        <w:fldChar w:fldCharType="begin"/>
      </w:r>
      <w:r w:rsidR="00650439" w:rsidRPr="00650439">
        <w:rPr>
          <w:rFonts w:ascii="Arial" w:hAnsi="Arial" w:cs="Arial"/>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650439" w:rsidRPr="00650439">
        <w:rPr>
          <w:rFonts w:ascii="Arial" w:hAnsi="Arial" w:cs="Arial"/>
        </w:rPr>
        <w:fldChar w:fldCharType="separate"/>
      </w:r>
      <w:r w:rsidR="00650439" w:rsidRPr="00650439">
        <w:rPr>
          <w:rFonts w:ascii="Arial" w:hAnsi="Arial" w:cs="Arial"/>
          <w:noProof/>
        </w:rPr>
        <w:t>[12]</w:t>
      </w:r>
      <w:r w:rsidR="00650439" w:rsidRPr="00650439">
        <w:rPr>
          <w:rFonts w:ascii="Arial" w:hAnsi="Arial" w:cs="Arial"/>
        </w:rPr>
        <w:fldChar w:fldCharType="end"/>
      </w:r>
      <w:r w:rsidRPr="00650439">
        <w:rPr>
          <w:rFonts w:ascii="Arial" w:hAnsi="Arial" w:cs="Arial"/>
        </w:rPr>
        <w:t>:</w:t>
      </w:r>
    </w:p>
    <w:p w14:paraId="02BD66E2" w14:textId="77777777" w:rsidR="001F44C3" w:rsidRPr="006578BD" w:rsidRDefault="001F44C3" w:rsidP="001F44C3">
      <w:pPr>
        <w:pStyle w:val="ad"/>
        <w:ind w:left="1080"/>
        <w:rPr>
          <w:rFonts w:ascii="Arial" w:hAnsi="Arial" w:cs="Arial"/>
        </w:rPr>
      </w:pPr>
    </w:p>
    <w:p w14:paraId="3720A739" w14:textId="2D83D780" w:rsidR="001F44C3" w:rsidRPr="006578BD" w:rsidRDefault="001F44C3" w:rsidP="001F44C3">
      <w:pPr>
        <w:pStyle w:val="ad"/>
        <w:ind w:left="1080"/>
        <w:rPr>
          <w:rFonts w:ascii="Arial" w:hAnsi="Arial" w:cs="Arial"/>
          <w:lang w:eastAsia="zh-TW"/>
        </w:rPr>
      </w:pPr>
      <w:r w:rsidRPr="003305A9">
        <w:rPr>
          <w:rFonts w:ascii="Arial" w:hAnsi="Arial" w:cs="Arial"/>
        </w:rPr>
        <w:t xml:space="preserve">Table </w:t>
      </w:r>
      <w:r w:rsidR="003305A9" w:rsidRPr="003305A9">
        <w:rPr>
          <w:rFonts w:ascii="Arial" w:hAnsi="Arial" w:cs="Arial" w:hint="eastAsia"/>
          <w:lang w:eastAsia="zh-TW"/>
        </w:rPr>
        <w:t>2.2.2.10.1</w:t>
      </w:r>
      <w:r w:rsidRPr="003305A9">
        <w:rPr>
          <w:rFonts w:ascii="Arial" w:hAnsi="Arial" w:cs="Arial"/>
        </w:rPr>
        <w:t>. Dobot Movement</w:t>
      </w:r>
      <w:r w:rsidR="003305A9" w:rsidRPr="003305A9">
        <w:rPr>
          <w:rFonts w:ascii="Arial" w:hAnsi="Arial" w:cs="Arial" w:hint="eastAsia"/>
          <w:lang w:eastAsia="zh-TW"/>
        </w:rPr>
        <w:t xml:space="preserve"> </w:t>
      </w:r>
      <w:r w:rsidR="003305A9" w:rsidRPr="003305A9">
        <w:rPr>
          <w:rFonts w:ascii="Arial" w:hAnsi="Arial" w:cs="Arial"/>
          <w:lang w:eastAsia="zh-TW"/>
        </w:rPr>
        <w:fldChar w:fldCharType="begin"/>
      </w:r>
      <w:r w:rsidR="003305A9" w:rsidRPr="003305A9">
        <w:rPr>
          <w:rFonts w:ascii="Arial" w:hAnsi="Arial" w:cs="Arial"/>
          <w:lang w:eastAsia="zh-TW"/>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3305A9" w:rsidRPr="003305A9">
        <w:rPr>
          <w:rFonts w:ascii="Arial" w:hAnsi="Arial" w:cs="Arial"/>
          <w:lang w:eastAsia="zh-TW"/>
        </w:rPr>
        <w:fldChar w:fldCharType="separate"/>
      </w:r>
      <w:r w:rsidR="003305A9" w:rsidRPr="003305A9">
        <w:rPr>
          <w:rFonts w:ascii="Arial" w:hAnsi="Arial" w:cs="Arial"/>
          <w:noProof/>
          <w:lang w:eastAsia="zh-TW"/>
        </w:rPr>
        <w:t>[12]</w:t>
      </w:r>
      <w:r w:rsidR="003305A9" w:rsidRPr="003305A9">
        <w:rPr>
          <w:rFonts w:ascii="Arial" w:hAnsi="Arial" w:cs="Arial"/>
          <w:lang w:eastAsia="zh-TW"/>
        </w:rPr>
        <w:fldChar w:fldCharType="end"/>
      </w:r>
    </w:p>
    <w:tbl>
      <w:tblPr>
        <w:tblStyle w:val="af9"/>
        <w:tblW w:w="0" w:type="auto"/>
        <w:tblInd w:w="1080" w:type="dxa"/>
        <w:tblLook w:val="04A0" w:firstRow="1" w:lastRow="0" w:firstColumn="1" w:lastColumn="0" w:noHBand="0" w:noVBand="1"/>
      </w:tblPr>
      <w:tblGrid>
        <w:gridCol w:w="4250"/>
        <w:gridCol w:w="4299"/>
      </w:tblGrid>
      <w:tr w:rsidR="001F44C3" w:rsidRPr="006578BD" w14:paraId="3152669F" w14:textId="77777777" w:rsidTr="000A4B49">
        <w:tc>
          <w:tcPr>
            <w:tcW w:w="4508" w:type="dxa"/>
          </w:tcPr>
          <w:p w14:paraId="7ABBF53F" w14:textId="77777777" w:rsidR="001F44C3" w:rsidRPr="006578BD" w:rsidRDefault="001F44C3" w:rsidP="000A4B49">
            <w:pPr>
              <w:pStyle w:val="ad"/>
              <w:ind w:left="0"/>
              <w:rPr>
                <w:rFonts w:ascii="Arial" w:hAnsi="Arial" w:cs="Arial"/>
                <w:b/>
                <w:bCs/>
              </w:rPr>
            </w:pPr>
            <w:r w:rsidRPr="006578BD">
              <w:rPr>
                <w:rFonts w:ascii="Arial" w:hAnsi="Arial" w:cs="Arial"/>
                <w:b/>
                <w:bCs/>
              </w:rPr>
              <w:t>Mode</w:t>
            </w:r>
          </w:p>
        </w:tc>
        <w:tc>
          <w:tcPr>
            <w:tcW w:w="4508" w:type="dxa"/>
          </w:tcPr>
          <w:p w14:paraId="17BC63EE" w14:textId="77777777" w:rsidR="001F44C3" w:rsidRPr="006578BD" w:rsidRDefault="001F44C3" w:rsidP="000A4B49">
            <w:pPr>
              <w:pStyle w:val="ad"/>
              <w:ind w:left="0"/>
              <w:rPr>
                <w:rFonts w:ascii="Arial" w:hAnsi="Arial" w:cs="Arial"/>
                <w:b/>
                <w:bCs/>
              </w:rPr>
            </w:pPr>
            <w:r w:rsidRPr="006578BD">
              <w:rPr>
                <w:rFonts w:ascii="Arial" w:hAnsi="Arial" w:cs="Arial"/>
                <w:b/>
                <w:bCs/>
              </w:rPr>
              <w:t>Appropriate Application</w:t>
            </w:r>
          </w:p>
        </w:tc>
      </w:tr>
      <w:tr w:rsidR="001F44C3" w:rsidRPr="006578BD" w14:paraId="6B4E5423" w14:textId="77777777" w:rsidTr="000A4B49">
        <w:tc>
          <w:tcPr>
            <w:tcW w:w="4508" w:type="dxa"/>
          </w:tcPr>
          <w:p w14:paraId="4137AE57" w14:textId="77777777" w:rsidR="001F44C3" w:rsidRPr="006578BD" w:rsidRDefault="001F44C3" w:rsidP="000A4B49">
            <w:pPr>
              <w:pStyle w:val="ad"/>
              <w:ind w:left="0"/>
              <w:rPr>
                <w:rFonts w:ascii="Arial" w:hAnsi="Arial" w:cs="Arial"/>
              </w:rPr>
            </w:pPr>
            <w:r w:rsidRPr="006578BD">
              <w:rPr>
                <w:rFonts w:ascii="Arial" w:hAnsi="Arial" w:cs="Arial"/>
              </w:rPr>
              <w:t>MOVL</w:t>
            </w:r>
          </w:p>
        </w:tc>
        <w:tc>
          <w:tcPr>
            <w:tcW w:w="4508" w:type="dxa"/>
          </w:tcPr>
          <w:p w14:paraId="10280B83" w14:textId="77777777" w:rsidR="001F44C3" w:rsidRPr="006578BD" w:rsidRDefault="001F44C3" w:rsidP="000A4B49">
            <w:pPr>
              <w:pStyle w:val="ad"/>
              <w:ind w:left="0"/>
              <w:rPr>
                <w:rFonts w:ascii="Arial" w:hAnsi="Arial" w:cs="Arial"/>
              </w:rPr>
            </w:pPr>
            <w:r w:rsidRPr="006578BD">
              <w:rPr>
                <w:rFonts w:ascii="Arial" w:hAnsi="Arial" w:cs="Arial"/>
              </w:rPr>
              <w:t>Straight line movement</w:t>
            </w:r>
          </w:p>
        </w:tc>
      </w:tr>
      <w:tr w:rsidR="001F44C3" w:rsidRPr="006578BD" w14:paraId="39B45802" w14:textId="77777777" w:rsidTr="000A4B49">
        <w:tc>
          <w:tcPr>
            <w:tcW w:w="4508" w:type="dxa"/>
          </w:tcPr>
          <w:p w14:paraId="36FEC1B8" w14:textId="77777777" w:rsidR="001F44C3" w:rsidRPr="006578BD" w:rsidRDefault="001F44C3" w:rsidP="000A4B49">
            <w:pPr>
              <w:pStyle w:val="ad"/>
              <w:ind w:left="0"/>
              <w:rPr>
                <w:rFonts w:ascii="Arial" w:hAnsi="Arial" w:cs="Arial"/>
              </w:rPr>
            </w:pPr>
            <w:r w:rsidRPr="006578BD">
              <w:rPr>
                <w:rFonts w:ascii="Arial" w:hAnsi="Arial" w:cs="Arial"/>
              </w:rPr>
              <w:t>MOVJ</w:t>
            </w:r>
          </w:p>
        </w:tc>
        <w:tc>
          <w:tcPr>
            <w:tcW w:w="4508" w:type="dxa"/>
          </w:tcPr>
          <w:p w14:paraId="665A852F" w14:textId="77777777" w:rsidR="001F44C3" w:rsidRPr="006578BD" w:rsidRDefault="001F44C3" w:rsidP="000A4B49">
            <w:pPr>
              <w:pStyle w:val="ad"/>
              <w:ind w:left="0"/>
              <w:rPr>
                <w:rFonts w:ascii="Arial" w:hAnsi="Arial" w:cs="Arial"/>
              </w:rPr>
            </w:pPr>
            <w:r w:rsidRPr="006578BD">
              <w:rPr>
                <w:rFonts w:ascii="Arial" w:hAnsi="Arial" w:cs="Arial"/>
              </w:rPr>
              <w:t>Trajectory is not required, but high speed is needed</w:t>
            </w:r>
          </w:p>
        </w:tc>
      </w:tr>
      <w:tr w:rsidR="001F44C3" w:rsidRPr="006578BD" w14:paraId="0551A56F" w14:textId="77777777" w:rsidTr="000A4B49">
        <w:tc>
          <w:tcPr>
            <w:tcW w:w="4508" w:type="dxa"/>
          </w:tcPr>
          <w:p w14:paraId="56A108D6" w14:textId="77777777" w:rsidR="001F44C3" w:rsidRPr="006578BD" w:rsidRDefault="001F44C3" w:rsidP="000A4B49">
            <w:pPr>
              <w:pStyle w:val="ad"/>
              <w:ind w:left="0"/>
              <w:rPr>
                <w:rFonts w:ascii="Arial" w:hAnsi="Arial" w:cs="Arial"/>
              </w:rPr>
            </w:pPr>
            <w:r w:rsidRPr="006578BD">
              <w:rPr>
                <w:rFonts w:ascii="Arial" w:hAnsi="Arial" w:cs="Arial"/>
              </w:rPr>
              <w:t>JUMP</w:t>
            </w:r>
          </w:p>
        </w:tc>
        <w:tc>
          <w:tcPr>
            <w:tcW w:w="4508" w:type="dxa"/>
          </w:tcPr>
          <w:p w14:paraId="7ADCD7D9" w14:textId="77777777" w:rsidR="001F44C3" w:rsidRPr="006578BD" w:rsidRDefault="001F44C3" w:rsidP="000A4B49">
            <w:pPr>
              <w:pStyle w:val="ad"/>
              <w:ind w:left="0"/>
              <w:rPr>
                <w:rFonts w:ascii="Arial" w:hAnsi="Arial" w:cs="Arial"/>
              </w:rPr>
            </w:pPr>
            <w:r w:rsidRPr="006578BD">
              <w:rPr>
                <w:rFonts w:ascii="Arial" w:hAnsi="Arial" w:cs="Arial"/>
              </w:rPr>
              <w:t>Movement of two points is needed to raise to specific height such as suction cup application, gripper application</w:t>
            </w:r>
          </w:p>
        </w:tc>
      </w:tr>
      <w:tr w:rsidR="001F44C3" w:rsidRPr="006578BD" w14:paraId="64F45C44" w14:textId="77777777" w:rsidTr="000A4B49">
        <w:tc>
          <w:tcPr>
            <w:tcW w:w="4508" w:type="dxa"/>
          </w:tcPr>
          <w:p w14:paraId="284441B5" w14:textId="77777777" w:rsidR="001F44C3" w:rsidRPr="006578BD" w:rsidRDefault="001F44C3" w:rsidP="000A4B49">
            <w:pPr>
              <w:pStyle w:val="ad"/>
              <w:ind w:left="0"/>
              <w:rPr>
                <w:rFonts w:ascii="Arial" w:hAnsi="Arial" w:cs="Arial"/>
              </w:rPr>
            </w:pPr>
            <w:r w:rsidRPr="006578BD">
              <w:rPr>
                <w:rFonts w:ascii="Arial" w:hAnsi="Arial" w:cs="Arial"/>
              </w:rPr>
              <w:t>ARC</w:t>
            </w:r>
          </w:p>
        </w:tc>
        <w:tc>
          <w:tcPr>
            <w:tcW w:w="4508" w:type="dxa"/>
          </w:tcPr>
          <w:p w14:paraId="5D9980F0" w14:textId="77777777" w:rsidR="001F44C3" w:rsidRPr="006578BD" w:rsidRDefault="001F44C3" w:rsidP="000A4B49">
            <w:pPr>
              <w:pStyle w:val="ad"/>
              <w:ind w:left="0"/>
              <w:rPr>
                <w:rFonts w:ascii="Arial" w:hAnsi="Arial" w:cs="Arial"/>
              </w:rPr>
            </w:pPr>
            <w:r w:rsidRPr="006578BD">
              <w:rPr>
                <w:rFonts w:ascii="Arial" w:hAnsi="Arial" w:cs="Arial"/>
              </w:rPr>
              <w:t>Trajectory is required as an arc</w:t>
            </w:r>
          </w:p>
        </w:tc>
      </w:tr>
    </w:tbl>
    <w:p w14:paraId="0D8477D2" w14:textId="77777777" w:rsidR="001F44C3" w:rsidRPr="006578BD" w:rsidRDefault="001F44C3" w:rsidP="001F44C3">
      <w:pPr>
        <w:pStyle w:val="ad"/>
        <w:ind w:left="1080"/>
        <w:rPr>
          <w:rFonts w:ascii="Arial" w:hAnsi="Arial" w:cs="Arial"/>
        </w:rPr>
      </w:pPr>
    </w:p>
    <w:p w14:paraId="2DF561F9" w14:textId="77777777" w:rsidR="001F44C3" w:rsidRPr="006578BD" w:rsidRDefault="001F44C3" w:rsidP="001F44C3">
      <w:pPr>
        <w:pStyle w:val="ad"/>
        <w:ind w:left="1080"/>
        <w:rPr>
          <w:rFonts w:ascii="Arial" w:hAnsi="Arial" w:cs="Arial"/>
        </w:rPr>
      </w:pPr>
      <w:r w:rsidRPr="006578BD">
        <w:rPr>
          <w:rFonts w:ascii="Arial" w:hAnsi="Arial" w:cs="Arial"/>
          <w:noProof/>
        </w:rPr>
        <w:lastRenderedPageBreak/>
        <w:drawing>
          <wp:inline distT="0" distB="0" distL="0" distR="0" wp14:anchorId="729C7BD2" wp14:editId="78471B20">
            <wp:extent cx="4795042" cy="2971800"/>
            <wp:effectExtent l="0" t="0" r="5715" b="0"/>
            <wp:docPr id="570593782" name="Picture 1" descr="A diagram of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93782" name="Picture 1" descr="A diagram of a circle&#10;&#10;Description automatically generated"/>
                    <pic:cNvPicPr/>
                  </pic:nvPicPr>
                  <pic:blipFill>
                    <a:blip r:embed="rId49"/>
                    <a:stretch>
                      <a:fillRect/>
                    </a:stretch>
                  </pic:blipFill>
                  <pic:spPr>
                    <a:xfrm>
                      <a:off x="0" y="0"/>
                      <a:ext cx="4807717" cy="2979656"/>
                    </a:xfrm>
                    <a:prstGeom prst="rect">
                      <a:avLst/>
                    </a:prstGeom>
                  </pic:spPr>
                </pic:pic>
              </a:graphicData>
            </a:graphic>
          </wp:inline>
        </w:drawing>
      </w:r>
    </w:p>
    <w:p w14:paraId="39BC4727" w14:textId="617B014F" w:rsidR="001F44C3" w:rsidRDefault="001F44C3" w:rsidP="001F44C3">
      <w:pPr>
        <w:pStyle w:val="ad"/>
        <w:ind w:left="1080"/>
        <w:jc w:val="center"/>
        <w:rPr>
          <w:rFonts w:ascii="Arial" w:hAnsi="Arial" w:cs="Arial"/>
          <w:sz w:val="22"/>
          <w:szCs w:val="18"/>
          <w:lang w:eastAsia="zh-TW"/>
        </w:rPr>
      </w:pPr>
      <w:r w:rsidRPr="009A0779">
        <w:rPr>
          <w:rFonts w:ascii="Arial" w:hAnsi="Arial" w:cs="Arial"/>
          <w:sz w:val="22"/>
          <w:szCs w:val="18"/>
        </w:rPr>
        <w:t xml:space="preserve">Figure </w:t>
      </w:r>
      <w:r w:rsidR="00E40C11" w:rsidRPr="009A0779">
        <w:rPr>
          <w:rFonts w:ascii="Arial" w:hAnsi="Arial" w:cs="Arial" w:hint="eastAsia"/>
          <w:sz w:val="22"/>
          <w:szCs w:val="18"/>
          <w:lang w:eastAsia="zh-TW"/>
        </w:rPr>
        <w:t>2.2.2.10.9</w:t>
      </w:r>
      <w:r w:rsidRPr="009A0779">
        <w:rPr>
          <w:rFonts w:ascii="Arial" w:hAnsi="Arial" w:cs="Arial"/>
          <w:sz w:val="22"/>
          <w:szCs w:val="18"/>
        </w:rPr>
        <w:t xml:space="preserve">. </w:t>
      </w:r>
      <w:r w:rsidR="00E40C11" w:rsidRPr="009A0779">
        <w:rPr>
          <w:rFonts w:ascii="Arial" w:hAnsi="Arial" w:cs="Arial" w:hint="eastAsia"/>
          <w:sz w:val="22"/>
          <w:szCs w:val="18"/>
          <w:lang w:eastAsia="zh-TW"/>
        </w:rPr>
        <w:t xml:space="preserve">Movement Option </w:t>
      </w:r>
      <w:r w:rsidR="00C87539" w:rsidRPr="009A0779">
        <w:rPr>
          <w:rFonts w:ascii="Arial" w:hAnsi="Arial" w:cs="Arial"/>
          <w:sz w:val="22"/>
          <w:szCs w:val="18"/>
          <w:lang w:eastAsia="zh-TW"/>
        </w:rPr>
        <w:fldChar w:fldCharType="begin"/>
      </w:r>
      <w:r w:rsidR="00C87539" w:rsidRPr="009A0779">
        <w:rPr>
          <w:rFonts w:ascii="Arial" w:hAnsi="Arial" w:cs="Arial"/>
          <w:sz w:val="22"/>
          <w:szCs w:val="18"/>
          <w:lang w:eastAsia="zh-TW"/>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C87539" w:rsidRPr="009A0779">
        <w:rPr>
          <w:rFonts w:ascii="Arial" w:hAnsi="Arial" w:cs="Arial"/>
          <w:sz w:val="22"/>
          <w:szCs w:val="18"/>
          <w:lang w:eastAsia="zh-TW"/>
        </w:rPr>
        <w:fldChar w:fldCharType="separate"/>
      </w:r>
      <w:r w:rsidR="00C87539" w:rsidRPr="009A0779">
        <w:rPr>
          <w:rFonts w:ascii="Arial" w:hAnsi="Arial" w:cs="Arial"/>
          <w:noProof/>
          <w:sz w:val="22"/>
          <w:szCs w:val="18"/>
          <w:lang w:eastAsia="zh-TW"/>
        </w:rPr>
        <w:t>[12]</w:t>
      </w:r>
      <w:r w:rsidR="00C87539" w:rsidRPr="009A0779">
        <w:rPr>
          <w:rFonts w:ascii="Arial" w:hAnsi="Arial" w:cs="Arial"/>
          <w:sz w:val="22"/>
          <w:szCs w:val="18"/>
          <w:lang w:eastAsia="zh-TW"/>
        </w:rPr>
        <w:fldChar w:fldCharType="end"/>
      </w:r>
    </w:p>
    <w:p w14:paraId="5FAC934F" w14:textId="77777777" w:rsidR="009A0779" w:rsidRPr="009A0779" w:rsidRDefault="009A0779" w:rsidP="001F44C3">
      <w:pPr>
        <w:pStyle w:val="ad"/>
        <w:ind w:left="1080"/>
        <w:jc w:val="center"/>
        <w:rPr>
          <w:rFonts w:ascii="Arial" w:hAnsi="Arial" w:cs="Arial"/>
          <w:sz w:val="22"/>
          <w:szCs w:val="18"/>
        </w:rPr>
      </w:pPr>
    </w:p>
    <w:p w14:paraId="070277C4" w14:textId="3C3F13F7" w:rsidR="001F44C3" w:rsidRPr="006578BD" w:rsidRDefault="001F44C3" w:rsidP="005E3ECF">
      <w:pPr>
        <w:pStyle w:val="ad"/>
        <w:ind w:left="1080"/>
        <w:jc w:val="both"/>
        <w:rPr>
          <w:rFonts w:ascii="Arial" w:hAnsi="Arial" w:cs="Arial"/>
        </w:rPr>
      </w:pPr>
      <w:r w:rsidRPr="006578BD">
        <w:rPr>
          <w:rFonts w:ascii="Arial" w:hAnsi="Arial" w:cs="Arial"/>
        </w:rPr>
        <w:t xml:space="preserve">The movement </w:t>
      </w:r>
      <w:r w:rsidRPr="00C87539">
        <w:rPr>
          <w:rFonts w:ascii="Arial" w:hAnsi="Arial" w:cs="Arial"/>
        </w:rPr>
        <w:t xml:space="preserve">in Table </w:t>
      </w:r>
      <w:r w:rsidR="00C87539" w:rsidRPr="00C87539">
        <w:rPr>
          <w:rFonts w:ascii="Arial" w:hAnsi="Arial" w:cs="Arial" w:hint="eastAsia"/>
          <w:lang w:eastAsia="zh-TW"/>
        </w:rPr>
        <w:t xml:space="preserve">2.2.2.10.1 </w:t>
      </w:r>
      <w:r w:rsidRPr="00C87539">
        <w:rPr>
          <w:rFonts w:ascii="Arial" w:hAnsi="Arial" w:cs="Arial"/>
        </w:rPr>
        <w:t xml:space="preserve">is shown in Figure </w:t>
      </w:r>
      <w:r w:rsidR="00C87539">
        <w:rPr>
          <w:rFonts w:ascii="Arial" w:hAnsi="Arial" w:cs="Arial" w:hint="eastAsia"/>
          <w:lang w:eastAsia="zh-TW"/>
        </w:rPr>
        <w:t>2.2.2.10.9</w:t>
      </w:r>
      <w:r w:rsidRPr="00C87539">
        <w:rPr>
          <w:rFonts w:ascii="Arial" w:hAnsi="Arial" w:cs="Arial"/>
        </w:rPr>
        <w:t xml:space="preserve"> </w:t>
      </w:r>
      <w:r w:rsidR="00C87539" w:rsidRPr="00C87539">
        <w:rPr>
          <w:rFonts w:ascii="Arial" w:hAnsi="Arial" w:cs="Arial"/>
        </w:rPr>
        <w:fldChar w:fldCharType="begin"/>
      </w:r>
      <w:r w:rsidR="00C87539" w:rsidRPr="00C87539">
        <w:rPr>
          <w:rFonts w:ascii="Arial" w:hAnsi="Arial" w:cs="Arial"/>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C87539" w:rsidRPr="00C87539">
        <w:rPr>
          <w:rFonts w:ascii="Arial" w:hAnsi="Arial" w:cs="Arial"/>
        </w:rPr>
        <w:fldChar w:fldCharType="separate"/>
      </w:r>
      <w:r w:rsidR="00C87539" w:rsidRPr="00C87539">
        <w:rPr>
          <w:rFonts w:ascii="Arial" w:hAnsi="Arial" w:cs="Arial"/>
          <w:noProof/>
        </w:rPr>
        <w:t>[12]</w:t>
      </w:r>
      <w:r w:rsidR="00C87539" w:rsidRPr="00C87539">
        <w:rPr>
          <w:rFonts w:ascii="Arial" w:hAnsi="Arial" w:cs="Arial"/>
        </w:rPr>
        <w:fldChar w:fldCharType="end"/>
      </w:r>
      <w:r w:rsidRPr="006578BD">
        <w:rPr>
          <w:rFonts w:ascii="Arial" w:hAnsi="Arial" w:cs="Arial"/>
        </w:rPr>
        <w:t>.</w:t>
      </w:r>
    </w:p>
    <w:p w14:paraId="04B95075" w14:textId="77777777" w:rsidR="001F44C3" w:rsidRPr="006578BD" w:rsidRDefault="001F44C3" w:rsidP="005E3ECF">
      <w:pPr>
        <w:pStyle w:val="ad"/>
        <w:ind w:left="1080"/>
        <w:jc w:val="both"/>
        <w:rPr>
          <w:rFonts w:ascii="Arial" w:hAnsi="Arial" w:cs="Arial"/>
        </w:rPr>
      </w:pPr>
    </w:p>
    <w:p w14:paraId="54503919" w14:textId="77777777" w:rsidR="001F44C3" w:rsidRPr="008F35C3" w:rsidRDefault="001F44C3" w:rsidP="005E3ECF">
      <w:pPr>
        <w:ind w:firstLine="720"/>
        <w:jc w:val="both"/>
        <w:rPr>
          <w:rFonts w:ascii="Arial" w:hAnsi="Arial" w:cs="Arial"/>
          <w:b/>
          <w:bCs/>
        </w:rPr>
      </w:pPr>
      <w:r w:rsidRPr="008F35C3">
        <w:rPr>
          <w:rFonts w:ascii="Arial" w:hAnsi="Arial" w:cs="Arial"/>
          <w:b/>
          <w:bCs/>
        </w:rPr>
        <w:t>Value Transmission:</w:t>
      </w:r>
    </w:p>
    <w:p w14:paraId="5BDCDC67" w14:textId="6DD7B8F3" w:rsidR="001F44C3" w:rsidRPr="00207084" w:rsidRDefault="001F44C3" w:rsidP="005E3ECF">
      <w:pPr>
        <w:pStyle w:val="ad"/>
        <w:ind w:left="1080"/>
        <w:jc w:val="both"/>
        <w:rPr>
          <w:rFonts w:ascii="Arial" w:hAnsi="Arial" w:cs="Arial"/>
        </w:rPr>
      </w:pPr>
      <w:r w:rsidRPr="006578BD">
        <w:rPr>
          <w:rFonts w:ascii="Arial" w:hAnsi="Arial" w:cs="Arial"/>
        </w:rPr>
        <w:t xml:space="preserve">The package “sys” is used to receive the value of length of the circle, length of the symbol “X” and the length of the line from the previous step since the previous step is in a different file. </w:t>
      </w:r>
    </w:p>
    <w:p w14:paraId="430052A1" w14:textId="77777777" w:rsidR="001F44C3" w:rsidRPr="006578BD" w:rsidRDefault="001F44C3" w:rsidP="005E3ECF">
      <w:pPr>
        <w:pStyle w:val="ad"/>
        <w:ind w:left="1080"/>
        <w:jc w:val="both"/>
        <w:rPr>
          <w:rFonts w:ascii="Arial" w:hAnsi="Arial" w:cs="Arial"/>
        </w:rPr>
      </w:pPr>
    </w:p>
    <w:p w14:paraId="7E6EC3F3" w14:textId="77777777" w:rsidR="001F44C3" w:rsidRPr="008F35C3" w:rsidRDefault="001F44C3" w:rsidP="005E3ECF">
      <w:pPr>
        <w:ind w:firstLine="720"/>
        <w:jc w:val="both"/>
        <w:rPr>
          <w:rFonts w:ascii="Arial" w:hAnsi="Arial" w:cs="Arial"/>
          <w:b/>
          <w:bCs/>
        </w:rPr>
      </w:pPr>
      <w:r w:rsidRPr="008F35C3">
        <w:rPr>
          <w:rFonts w:ascii="Arial" w:hAnsi="Arial" w:cs="Arial"/>
          <w:b/>
          <w:bCs/>
        </w:rPr>
        <w:t>Circle:</w:t>
      </w:r>
    </w:p>
    <w:p w14:paraId="7A603CD5" w14:textId="7FCA206F" w:rsidR="001F44C3" w:rsidRPr="006578BD" w:rsidRDefault="001F44C3" w:rsidP="005E3ECF">
      <w:pPr>
        <w:pStyle w:val="ad"/>
        <w:ind w:left="1080"/>
        <w:jc w:val="both"/>
        <w:rPr>
          <w:rFonts w:ascii="Arial" w:hAnsi="Arial" w:cs="Arial"/>
        </w:rPr>
      </w:pPr>
      <w:r w:rsidRPr="006578BD">
        <w:rPr>
          <w:rFonts w:ascii="Arial" w:hAnsi="Arial" w:cs="Arial"/>
        </w:rPr>
        <w:t xml:space="preserve">The movement chosen is MOVJ since the calculation is for </w:t>
      </w:r>
      <w:r w:rsidR="00A572C5" w:rsidRPr="006578BD">
        <w:rPr>
          <w:rFonts w:ascii="Arial" w:hAnsi="Arial" w:cs="Arial"/>
        </w:rPr>
        <w:t>two-point</w:t>
      </w:r>
      <w:r w:rsidRPr="006578BD">
        <w:rPr>
          <w:rFonts w:ascii="Arial" w:hAnsi="Arial" w:cs="Arial"/>
        </w:rPr>
        <w:t xml:space="preserve"> connection. The calculation is shown in following Figure </w:t>
      </w:r>
      <w:r w:rsidR="004D7D83" w:rsidRPr="00D908A5">
        <w:rPr>
          <w:rFonts w:ascii="Arial" w:hAnsi="Arial" w:cs="Arial" w:hint="eastAsia"/>
          <w:lang w:eastAsia="zh-TW"/>
        </w:rPr>
        <w:t>2.2.2.10.</w:t>
      </w:r>
      <w:r w:rsidR="004D7D83">
        <w:rPr>
          <w:rFonts w:ascii="Arial" w:hAnsi="Arial" w:cs="Arial" w:hint="eastAsia"/>
          <w:lang w:eastAsia="zh-TW"/>
        </w:rPr>
        <w:t>10</w:t>
      </w:r>
      <w:r w:rsidRPr="006578BD">
        <w:rPr>
          <w:rFonts w:ascii="Arial" w:hAnsi="Arial" w:cs="Arial"/>
        </w:rPr>
        <w:t>:</w:t>
      </w:r>
    </w:p>
    <w:p w14:paraId="590AA573" w14:textId="77777777" w:rsidR="001F44C3" w:rsidRPr="006578BD" w:rsidRDefault="001F44C3" w:rsidP="001F44C3">
      <w:pPr>
        <w:pStyle w:val="ad"/>
        <w:ind w:left="1080"/>
        <w:jc w:val="center"/>
        <w:rPr>
          <w:rFonts w:ascii="Arial" w:hAnsi="Arial" w:cs="Arial"/>
        </w:rPr>
      </w:pPr>
      <w:r w:rsidRPr="006578BD">
        <w:rPr>
          <w:rFonts w:ascii="Arial" w:hAnsi="Arial" w:cs="Arial"/>
          <w:noProof/>
        </w:rPr>
        <w:drawing>
          <wp:inline distT="0" distB="0" distL="0" distR="0" wp14:anchorId="5AE893EF" wp14:editId="1D253F6D">
            <wp:extent cx="1987150" cy="1419860"/>
            <wp:effectExtent l="0" t="0" r="0" b="8890"/>
            <wp:docPr id="574065499" name="Picture 1" descr="一張含有 圓形, 字型, 行, 筆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65499" name="Picture 1" descr="一張含有 圓形, 字型, 行, 筆跡 的圖片&#10;&#10;自動產生的描述"/>
                    <pic:cNvPicPr/>
                  </pic:nvPicPr>
                  <pic:blipFill rotWithShape="1">
                    <a:blip r:embed="rId50" cstate="print">
                      <a:extLst>
                        <a:ext uri="{28A0092B-C50C-407E-A947-70E740481C1C}">
                          <a14:useLocalDpi xmlns:a14="http://schemas.microsoft.com/office/drawing/2010/main" val="0"/>
                        </a:ext>
                      </a:extLst>
                    </a:blip>
                    <a:srcRect l="6774" t="5889" r="4767"/>
                    <a:stretch/>
                  </pic:blipFill>
                  <pic:spPr bwMode="auto">
                    <a:xfrm>
                      <a:off x="0" y="0"/>
                      <a:ext cx="1987150" cy="1419860"/>
                    </a:xfrm>
                    <a:prstGeom prst="rect">
                      <a:avLst/>
                    </a:prstGeom>
                    <a:ln>
                      <a:noFill/>
                    </a:ln>
                    <a:extLst>
                      <a:ext uri="{53640926-AAD7-44D8-BBD7-CCE9431645EC}">
                        <a14:shadowObscured xmlns:a14="http://schemas.microsoft.com/office/drawing/2010/main"/>
                      </a:ext>
                    </a:extLst>
                  </pic:spPr>
                </pic:pic>
              </a:graphicData>
            </a:graphic>
          </wp:inline>
        </w:drawing>
      </w:r>
    </w:p>
    <w:p w14:paraId="087A002D" w14:textId="7BFB89D1" w:rsidR="001F44C3" w:rsidRDefault="001F44C3" w:rsidP="001F44C3">
      <w:pPr>
        <w:pStyle w:val="ad"/>
        <w:ind w:left="1080"/>
        <w:jc w:val="center"/>
        <w:rPr>
          <w:rFonts w:ascii="Arial" w:hAnsi="Arial" w:cs="Arial"/>
          <w:sz w:val="22"/>
          <w:szCs w:val="18"/>
          <w:lang w:eastAsia="zh-TW"/>
        </w:rPr>
      </w:pPr>
      <w:r w:rsidRPr="00BE1297">
        <w:rPr>
          <w:rFonts w:ascii="Arial" w:hAnsi="Arial" w:cs="Arial"/>
          <w:sz w:val="22"/>
          <w:szCs w:val="18"/>
        </w:rPr>
        <w:t xml:space="preserve">Figure </w:t>
      </w:r>
      <w:r w:rsidR="00326BD0" w:rsidRPr="00BE1297">
        <w:rPr>
          <w:rFonts w:ascii="Arial" w:hAnsi="Arial" w:cs="Arial" w:hint="eastAsia"/>
          <w:sz w:val="22"/>
          <w:szCs w:val="18"/>
          <w:lang w:eastAsia="zh-TW"/>
        </w:rPr>
        <w:t>2.2.2.10.10</w:t>
      </w:r>
      <w:r w:rsidRPr="00BE1297">
        <w:rPr>
          <w:rFonts w:ascii="Arial" w:hAnsi="Arial" w:cs="Arial"/>
          <w:sz w:val="22"/>
          <w:szCs w:val="18"/>
        </w:rPr>
        <w:t>.</w:t>
      </w:r>
      <w:r w:rsidR="00326BD0" w:rsidRPr="00BE1297">
        <w:rPr>
          <w:rFonts w:ascii="Arial" w:hAnsi="Arial" w:cs="Arial" w:hint="eastAsia"/>
          <w:sz w:val="22"/>
          <w:szCs w:val="18"/>
          <w:lang w:eastAsia="zh-TW"/>
        </w:rPr>
        <w:t xml:space="preserve"> Schematic of Circle Calculation</w:t>
      </w:r>
    </w:p>
    <w:p w14:paraId="6BF05983" w14:textId="77777777" w:rsidR="00BE1297" w:rsidRPr="00BE1297" w:rsidRDefault="00BE1297" w:rsidP="001F44C3">
      <w:pPr>
        <w:pStyle w:val="ad"/>
        <w:ind w:left="1080"/>
        <w:jc w:val="center"/>
        <w:rPr>
          <w:rFonts w:ascii="Arial" w:hAnsi="Arial" w:cs="Arial"/>
          <w:sz w:val="22"/>
          <w:szCs w:val="18"/>
          <w:lang w:eastAsia="zh-TW"/>
        </w:rPr>
      </w:pPr>
    </w:p>
    <w:p w14:paraId="4B657831" w14:textId="77777777" w:rsidR="001F44C3" w:rsidRPr="006578BD" w:rsidRDefault="00000000" w:rsidP="005E3ECF">
      <w:pPr>
        <w:pStyle w:val="ad"/>
        <w:ind w:left="1080"/>
        <w:jc w:val="both"/>
        <w:rPr>
          <w:rFonts w:ascii="Arial" w:hAnsi="Arial" w:cs="Arial"/>
        </w:rPr>
      </w:pPr>
      <m:oMath>
        <m:sSub>
          <m:sSubPr>
            <m:ctrlPr>
              <w:rPr>
                <w:rFonts w:ascii="Cambria Math" w:hAnsi="Cambria Math" w:cs="Arial"/>
                <w:i/>
              </w:rPr>
            </m:ctrlPr>
          </m:sSubPr>
          <m:e>
            <m:r>
              <w:rPr>
                <w:rFonts w:ascii="Cambria Math" w:hAnsi="Cambria Math" w:cs="Arial"/>
              </w:rPr>
              <m:t>P</m:t>
            </m:r>
          </m:e>
          <m:sub>
            <m:r>
              <w:rPr>
                <w:rFonts w:ascii="Cambria Math" w:hAnsi="Cambria Math" w:cs="Arial"/>
              </w:rPr>
              <m:t>0</m:t>
            </m:r>
          </m:sub>
        </m:sSub>
        <m:r>
          <w:rPr>
            <w:rFonts w:ascii="Cambria Math" w:hAnsi="Cambria Math" w:cs="Arial"/>
          </w:rPr>
          <m:t xml:space="preserve"> </m:t>
        </m:r>
      </m:oMath>
      <w:r w:rsidR="001F44C3" w:rsidRPr="006578BD">
        <w:rPr>
          <w:rFonts w:ascii="Arial" w:hAnsi="Arial" w:cs="Arial"/>
        </w:rPr>
        <w:t xml:space="preserve">is the centre point of the circle and it is assumed to be the actual point of Dobot Magician which is obtained by “dType.GetPose(api)” to get the location of the Dobot Magician. The drawing of the circle is the connection of </w:t>
      </w:r>
      <m:oMath>
        <m:sSub>
          <m:sSubPr>
            <m:ctrlPr>
              <w:rPr>
                <w:rFonts w:ascii="Cambria Math" w:hAnsi="Cambria Math" w:cs="Arial"/>
                <w:i/>
              </w:rPr>
            </m:ctrlPr>
          </m:sSubPr>
          <m:e>
            <m:r>
              <w:rPr>
                <w:rFonts w:ascii="Cambria Math" w:hAnsi="Cambria Math" w:cs="Arial"/>
              </w:rPr>
              <m:t>P</m:t>
            </m:r>
          </m:e>
          <m:sub>
            <m:r>
              <w:rPr>
                <w:rFonts w:ascii="Cambria Math" w:hAnsi="Cambria Math" w:cs="Arial"/>
              </w:rPr>
              <m:t>1</m:t>
            </m:r>
          </m:sub>
        </m:sSub>
      </m:oMath>
      <w:r w:rsidR="001F44C3" w:rsidRPr="006578BD">
        <w:rPr>
          <w:rFonts w:ascii="Arial" w:hAnsi="Arial" w:cs="Arial"/>
        </w:rPr>
        <w:t xml:space="preserve"> and </w:t>
      </w:r>
      <m:oMath>
        <m:sSub>
          <m:sSubPr>
            <m:ctrlPr>
              <w:rPr>
                <w:rFonts w:ascii="Cambria Math" w:hAnsi="Cambria Math" w:cs="Arial"/>
                <w:i/>
              </w:rPr>
            </m:ctrlPr>
          </m:sSubPr>
          <m:e>
            <m:r>
              <w:rPr>
                <w:rFonts w:ascii="Cambria Math" w:hAnsi="Cambria Math" w:cs="Arial"/>
              </w:rPr>
              <m:t>P</m:t>
            </m:r>
          </m:e>
          <m:sub>
            <m:r>
              <w:rPr>
                <w:rFonts w:ascii="Cambria Math" w:hAnsi="Cambria Math" w:cs="Arial"/>
              </w:rPr>
              <m:t>2</m:t>
            </m:r>
          </m:sub>
        </m:sSub>
      </m:oMath>
      <w:r w:rsidR="001F44C3" w:rsidRPr="006578BD">
        <w:rPr>
          <w:rFonts w:ascii="Arial" w:hAnsi="Arial" w:cs="Arial"/>
        </w:rPr>
        <w:t xml:space="preserve"> using MOVJ as shown in Figure, and then </w:t>
      </w:r>
      <m:oMath>
        <m:sSub>
          <m:sSubPr>
            <m:ctrlPr>
              <w:rPr>
                <w:rFonts w:ascii="Cambria Math" w:hAnsi="Cambria Math" w:cs="Arial"/>
                <w:i/>
              </w:rPr>
            </m:ctrlPr>
          </m:sSubPr>
          <m:e>
            <m:r>
              <w:rPr>
                <w:rFonts w:ascii="Cambria Math" w:hAnsi="Cambria Math" w:cs="Arial"/>
              </w:rPr>
              <m:t>P</m:t>
            </m:r>
          </m:e>
          <m:sub>
            <m:r>
              <w:rPr>
                <w:rFonts w:ascii="Cambria Math" w:hAnsi="Cambria Math" w:cs="Arial"/>
              </w:rPr>
              <m:t>1</m:t>
            </m:r>
          </m:sub>
        </m:sSub>
      </m:oMath>
      <w:r w:rsidR="001F44C3" w:rsidRPr="006578BD">
        <w:rPr>
          <w:rFonts w:ascii="Arial" w:hAnsi="Arial" w:cs="Arial"/>
        </w:rPr>
        <w:t xml:space="preserve"> and </w:t>
      </w:r>
      <m:oMath>
        <m:sSub>
          <m:sSubPr>
            <m:ctrlPr>
              <w:rPr>
                <w:rFonts w:ascii="Cambria Math" w:hAnsi="Cambria Math" w:cs="Arial"/>
                <w:i/>
              </w:rPr>
            </m:ctrlPr>
          </m:sSubPr>
          <m:e>
            <m:r>
              <w:rPr>
                <w:rFonts w:ascii="Cambria Math" w:hAnsi="Cambria Math" w:cs="Arial"/>
              </w:rPr>
              <m:t>P</m:t>
            </m:r>
          </m:e>
          <m:sub>
            <m:r>
              <w:rPr>
                <w:rFonts w:ascii="Cambria Math" w:hAnsi="Cambria Math" w:cs="Arial"/>
              </w:rPr>
              <m:t>2</m:t>
            </m:r>
          </m:sub>
        </m:sSub>
      </m:oMath>
      <w:r w:rsidR="001F44C3" w:rsidRPr="006578BD">
        <w:rPr>
          <w:rFonts w:ascii="Arial" w:hAnsi="Arial" w:cs="Arial"/>
        </w:rPr>
        <w:t xml:space="preserve"> will be renewed by the following equation:</w:t>
      </w:r>
    </w:p>
    <w:p w14:paraId="0EC0D256" w14:textId="3CAB55F4" w:rsidR="001F44C3" w:rsidRPr="006578BD" w:rsidRDefault="00000000" w:rsidP="001F44C3">
      <w:pPr>
        <w:pStyle w:val="ad"/>
        <w:ind w:left="1080"/>
        <w:jc w:val="right"/>
        <w:rPr>
          <w:rFonts w:ascii="Arial" w:hAnsi="Arial" w:cs="Arial"/>
          <w:lang w:eastAsia="zh-TW"/>
        </w:rPr>
      </w:pPr>
      <m:oMath>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R×</m:t>
        </m:r>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θ</m:t>
            </m:r>
          </m:e>
        </m:func>
      </m:oMath>
      <w:r w:rsidR="001F44C3" w:rsidRPr="006578BD">
        <w:rPr>
          <w:rFonts w:ascii="Arial" w:hAnsi="Arial" w:cs="Arial"/>
        </w:rPr>
        <w:tab/>
      </w:r>
      <w:r w:rsidR="001F44C3" w:rsidRPr="006578BD">
        <w:rPr>
          <w:rFonts w:ascii="Arial" w:hAnsi="Arial" w:cs="Arial"/>
        </w:rPr>
        <w:tab/>
      </w:r>
      <w:r w:rsidR="001F44C3" w:rsidRPr="006578BD">
        <w:rPr>
          <w:rFonts w:ascii="Arial" w:hAnsi="Arial" w:cs="Arial"/>
        </w:rPr>
        <w:tab/>
        <w:t>eqn</w:t>
      </w:r>
      <w:r w:rsidR="00CB44A5">
        <w:rPr>
          <w:rFonts w:ascii="Arial" w:hAnsi="Arial" w:cs="Arial" w:hint="eastAsia"/>
          <w:lang w:eastAsia="zh-TW"/>
        </w:rPr>
        <w:t>. 2.2.2.10.</w:t>
      </w:r>
      <w:r w:rsidR="00983586">
        <w:rPr>
          <w:rFonts w:ascii="Arial" w:hAnsi="Arial" w:cs="Arial" w:hint="eastAsia"/>
          <w:lang w:eastAsia="zh-TW"/>
        </w:rPr>
        <w:t>2</w:t>
      </w:r>
    </w:p>
    <w:p w14:paraId="1651DB40" w14:textId="5E5D309C" w:rsidR="001F44C3" w:rsidRPr="006578BD" w:rsidRDefault="00000000" w:rsidP="001F44C3">
      <w:pPr>
        <w:pStyle w:val="ad"/>
        <w:ind w:left="1080"/>
        <w:jc w:val="right"/>
        <w:rPr>
          <w:rFonts w:ascii="Arial" w:hAnsi="Arial" w:cs="Arial"/>
          <w:lang w:eastAsia="zh-TW"/>
        </w:rPr>
      </w:pPr>
      <m:oMath>
        <m:sSub>
          <m:sSubPr>
            <m:ctrlPr>
              <w:rPr>
                <w:rFonts w:ascii="Cambria Math" w:hAnsi="Cambria Math" w:cs="Arial"/>
                <w:i/>
              </w:rPr>
            </m:ctrlPr>
          </m:sSubPr>
          <m:e>
            <m:r>
              <w:rPr>
                <w:rFonts w:ascii="Cambria Math" w:hAnsi="Cambria Math" w:cs="Arial"/>
              </w:rPr>
              <m:t>y</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R×</m:t>
        </m:r>
        <m:func>
          <m:funcPr>
            <m:ctrlPr>
              <w:rPr>
                <w:rFonts w:ascii="Cambria Math" w:hAnsi="Cambria Math" w:cs="Arial"/>
                <w:i/>
              </w:rPr>
            </m:ctrlPr>
          </m:funcPr>
          <m:fName>
            <m:r>
              <m:rPr>
                <m:sty m:val="p"/>
              </m:rPr>
              <w:rPr>
                <w:rFonts w:ascii="Cambria Math" w:hAnsi="Cambria Math" w:cs="Arial"/>
              </w:rPr>
              <m:t>sin</m:t>
            </m:r>
          </m:fName>
          <m:e>
            <m:r>
              <w:rPr>
                <w:rFonts w:ascii="Cambria Math" w:hAnsi="Cambria Math" w:cs="Arial"/>
              </w:rPr>
              <m:t>θ</m:t>
            </m:r>
          </m:e>
        </m:func>
      </m:oMath>
      <w:r w:rsidR="001F44C3" w:rsidRPr="006578BD">
        <w:rPr>
          <w:rFonts w:ascii="Arial" w:hAnsi="Arial" w:cs="Arial"/>
        </w:rPr>
        <w:tab/>
      </w:r>
      <w:r w:rsidR="001F44C3" w:rsidRPr="006578BD">
        <w:rPr>
          <w:rFonts w:ascii="Arial" w:hAnsi="Arial" w:cs="Arial"/>
        </w:rPr>
        <w:tab/>
      </w:r>
      <w:r w:rsidR="001F44C3" w:rsidRPr="006578BD">
        <w:rPr>
          <w:rFonts w:ascii="Arial" w:hAnsi="Arial" w:cs="Arial"/>
        </w:rPr>
        <w:tab/>
        <w:t>eqn</w:t>
      </w:r>
      <w:r w:rsidR="00CB44A5">
        <w:rPr>
          <w:rFonts w:ascii="Arial" w:hAnsi="Arial" w:cs="Arial" w:hint="eastAsia"/>
          <w:lang w:eastAsia="zh-TW"/>
        </w:rPr>
        <w:t>. 2.2.2.10.</w:t>
      </w:r>
      <w:r w:rsidR="00983586">
        <w:rPr>
          <w:rFonts w:ascii="Arial" w:hAnsi="Arial" w:cs="Arial" w:hint="eastAsia"/>
          <w:lang w:eastAsia="zh-TW"/>
        </w:rPr>
        <w:t>3</w:t>
      </w:r>
    </w:p>
    <w:p w14:paraId="5D54EDF4" w14:textId="2BD8F26F" w:rsidR="001F44C3" w:rsidRDefault="001F44C3" w:rsidP="005E3ECF">
      <w:pPr>
        <w:pStyle w:val="ad"/>
        <w:ind w:left="1080"/>
        <w:jc w:val="both"/>
        <w:rPr>
          <w:rFonts w:ascii="Arial" w:hAnsi="Arial" w:cs="Arial"/>
        </w:rPr>
      </w:pPr>
      <w:r w:rsidRPr="006578BD">
        <w:rPr>
          <w:rFonts w:ascii="Arial" w:hAnsi="Arial" w:cs="Arial"/>
        </w:rPr>
        <w:t xml:space="preserve">The results </w:t>
      </w:r>
      <w:r w:rsidR="001D2A45" w:rsidRPr="006578BD">
        <w:rPr>
          <w:rFonts w:ascii="Arial" w:hAnsi="Arial" w:cs="Arial"/>
        </w:rPr>
        <w:t>are</w:t>
      </w:r>
      <w:r w:rsidRPr="006578BD">
        <w:rPr>
          <w:rFonts w:ascii="Arial" w:hAnsi="Arial" w:cs="Arial"/>
        </w:rPr>
        <w:t xml:space="preserve"> shown in Figure </w:t>
      </w:r>
      <w:r w:rsidR="0074125C" w:rsidRPr="00D908A5">
        <w:rPr>
          <w:rFonts w:ascii="Arial" w:hAnsi="Arial" w:cs="Arial" w:hint="eastAsia"/>
          <w:lang w:eastAsia="zh-TW"/>
        </w:rPr>
        <w:t>2.2.2.10.</w:t>
      </w:r>
      <w:r w:rsidR="0074125C">
        <w:rPr>
          <w:rFonts w:ascii="Arial" w:hAnsi="Arial" w:cs="Arial" w:hint="eastAsia"/>
          <w:lang w:eastAsia="zh-TW"/>
        </w:rPr>
        <w:t>11</w:t>
      </w:r>
      <w:r w:rsidRPr="006578BD">
        <w:rPr>
          <w:rFonts w:ascii="Arial" w:hAnsi="Arial" w:cs="Arial"/>
        </w:rPr>
        <w:t>.</w:t>
      </w:r>
    </w:p>
    <w:p w14:paraId="2A13A0AE" w14:textId="77777777" w:rsidR="00D07319" w:rsidRPr="006578BD" w:rsidRDefault="00D07319" w:rsidP="001F44C3">
      <w:pPr>
        <w:pStyle w:val="ad"/>
        <w:ind w:left="1080"/>
        <w:rPr>
          <w:rFonts w:ascii="Arial" w:hAnsi="Arial" w:cs="Arial"/>
        </w:rPr>
      </w:pPr>
    </w:p>
    <w:p w14:paraId="1E39A354" w14:textId="77777777" w:rsidR="001F44C3" w:rsidRPr="006578BD" w:rsidRDefault="001F44C3" w:rsidP="001F44C3">
      <w:pPr>
        <w:rPr>
          <w:rFonts w:ascii="Arial" w:hAnsi="Arial" w:cs="Arial"/>
        </w:rPr>
      </w:pPr>
      <w:r w:rsidRPr="006578BD">
        <w:rPr>
          <w:rFonts w:ascii="Arial" w:hAnsi="Arial" w:cs="Arial"/>
          <w:noProof/>
        </w:rPr>
        <w:lastRenderedPageBreak/>
        <w:drawing>
          <wp:inline distT="0" distB="0" distL="0" distR="0" wp14:anchorId="77A57341" wp14:editId="214378FB">
            <wp:extent cx="6152905" cy="1274885"/>
            <wp:effectExtent l="0" t="0" r="635" b="1905"/>
            <wp:docPr id="1134209727" name="Picture 1" descr="一張含有 螢幕擷取畫面, 平面設計, 圖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209727" name="Picture 1" descr="一張含有 螢幕擷取畫面, 平面設計, 圖形, 設計 的圖片&#10;&#10;自動產生的描述"/>
                    <pic:cNvPicPr/>
                  </pic:nvPicPr>
                  <pic:blipFill>
                    <a:blip r:embed="rId51">
                      <a:extLst>
                        <a:ext uri="{28A0092B-C50C-407E-A947-70E740481C1C}">
                          <a14:useLocalDpi xmlns:a14="http://schemas.microsoft.com/office/drawing/2010/main" val="0"/>
                        </a:ext>
                      </a:extLst>
                    </a:blip>
                    <a:stretch>
                      <a:fillRect/>
                    </a:stretch>
                  </pic:blipFill>
                  <pic:spPr>
                    <a:xfrm>
                      <a:off x="0" y="0"/>
                      <a:ext cx="6152905" cy="1274885"/>
                    </a:xfrm>
                    <a:prstGeom prst="rect">
                      <a:avLst/>
                    </a:prstGeom>
                  </pic:spPr>
                </pic:pic>
              </a:graphicData>
            </a:graphic>
          </wp:inline>
        </w:drawing>
      </w:r>
    </w:p>
    <w:p w14:paraId="243B8065" w14:textId="6ADDC25B" w:rsidR="001F44C3" w:rsidRDefault="001F44C3" w:rsidP="001F44C3">
      <w:pPr>
        <w:pStyle w:val="ad"/>
        <w:ind w:left="1080"/>
        <w:jc w:val="center"/>
        <w:rPr>
          <w:rFonts w:ascii="Arial" w:hAnsi="Arial" w:cs="Arial"/>
          <w:sz w:val="22"/>
          <w:szCs w:val="18"/>
          <w:lang w:eastAsia="zh-TW"/>
        </w:rPr>
      </w:pPr>
      <w:r w:rsidRPr="0071191B">
        <w:rPr>
          <w:rFonts w:ascii="Arial" w:hAnsi="Arial" w:cs="Arial"/>
          <w:sz w:val="22"/>
          <w:szCs w:val="18"/>
        </w:rPr>
        <w:t xml:space="preserve">Figure </w:t>
      </w:r>
      <w:r w:rsidR="00A572C5" w:rsidRPr="0071191B">
        <w:rPr>
          <w:rFonts w:ascii="Arial" w:hAnsi="Arial" w:cs="Arial" w:hint="eastAsia"/>
          <w:sz w:val="22"/>
          <w:szCs w:val="18"/>
          <w:lang w:eastAsia="zh-TW"/>
        </w:rPr>
        <w:t>2.2.2.10.11</w:t>
      </w:r>
      <w:r w:rsidRPr="0071191B">
        <w:rPr>
          <w:rFonts w:ascii="Arial" w:hAnsi="Arial" w:cs="Arial"/>
          <w:sz w:val="22"/>
          <w:szCs w:val="18"/>
        </w:rPr>
        <w:t>.</w:t>
      </w:r>
      <w:r w:rsidR="00A572C5" w:rsidRPr="0071191B">
        <w:rPr>
          <w:rFonts w:ascii="Arial" w:hAnsi="Arial" w:cs="Arial" w:hint="eastAsia"/>
          <w:sz w:val="22"/>
          <w:szCs w:val="18"/>
          <w:lang w:eastAsia="zh-TW"/>
        </w:rPr>
        <w:t xml:space="preserve"> Circle Drawing</w:t>
      </w:r>
    </w:p>
    <w:p w14:paraId="03E3104A" w14:textId="77777777" w:rsidR="0071191B" w:rsidRPr="0071191B" w:rsidRDefault="0071191B" w:rsidP="001F44C3">
      <w:pPr>
        <w:pStyle w:val="ad"/>
        <w:ind w:left="1080"/>
        <w:jc w:val="center"/>
        <w:rPr>
          <w:rFonts w:ascii="Arial" w:hAnsi="Arial" w:cs="Arial"/>
          <w:sz w:val="22"/>
          <w:szCs w:val="18"/>
          <w:lang w:eastAsia="zh-TW"/>
        </w:rPr>
      </w:pPr>
    </w:p>
    <w:p w14:paraId="19B962FC" w14:textId="77777777" w:rsidR="001F44C3" w:rsidRPr="006578BD" w:rsidRDefault="001F44C3" w:rsidP="001F44C3">
      <w:pPr>
        <w:pStyle w:val="ad"/>
        <w:ind w:left="1080"/>
        <w:rPr>
          <w:rFonts w:ascii="Arial" w:hAnsi="Arial" w:cs="Arial"/>
          <w:b/>
          <w:bCs/>
        </w:rPr>
      </w:pPr>
      <w:r w:rsidRPr="006578BD">
        <w:rPr>
          <w:rFonts w:ascii="Arial" w:hAnsi="Arial" w:cs="Arial"/>
          <w:b/>
          <w:bCs/>
        </w:rPr>
        <w:t>Symbol “X”:</w:t>
      </w:r>
    </w:p>
    <w:p w14:paraId="78170B2D" w14:textId="77777777" w:rsidR="001F44C3" w:rsidRPr="006578BD" w:rsidRDefault="001F44C3" w:rsidP="001F44C3">
      <w:pPr>
        <w:pStyle w:val="ad"/>
        <w:ind w:left="1080"/>
        <w:jc w:val="center"/>
        <w:rPr>
          <w:rFonts w:ascii="Arial" w:hAnsi="Arial" w:cs="Arial"/>
        </w:rPr>
      </w:pPr>
      <w:r w:rsidRPr="006578BD">
        <w:rPr>
          <w:rFonts w:ascii="Arial" w:hAnsi="Arial" w:cs="Arial"/>
          <w:noProof/>
        </w:rPr>
        <w:drawing>
          <wp:inline distT="0" distB="0" distL="0" distR="0" wp14:anchorId="3484EC1B" wp14:editId="6A62A71D">
            <wp:extent cx="3400560" cy="2368836"/>
            <wp:effectExtent l="0" t="0" r="0" b="0"/>
            <wp:docPr id="2144129834" name="Picture 1" descr="一張含有 字型, 行, 筆跡,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129834" name="Picture 1" descr="一張含有 字型, 行, 筆跡, 圖表 的圖片&#10;&#10;自動產生的描述"/>
                    <pic:cNvPicPr/>
                  </pic:nvPicPr>
                  <pic:blipFill>
                    <a:blip r:embed="rId52">
                      <a:extLst>
                        <a:ext uri="{28A0092B-C50C-407E-A947-70E740481C1C}">
                          <a14:useLocalDpi xmlns:a14="http://schemas.microsoft.com/office/drawing/2010/main" val="0"/>
                        </a:ext>
                      </a:extLst>
                    </a:blip>
                    <a:stretch>
                      <a:fillRect/>
                    </a:stretch>
                  </pic:blipFill>
                  <pic:spPr>
                    <a:xfrm>
                      <a:off x="0" y="0"/>
                      <a:ext cx="3400560" cy="2368836"/>
                    </a:xfrm>
                    <a:prstGeom prst="rect">
                      <a:avLst/>
                    </a:prstGeom>
                  </pic:spPr>
                </pic:pic>
              </a:graphicData>
            </a:graphic>
          </wp:inline>
        </w:drawing>
      </w:r>
    </w:p>
    <w:p w14:paraId="2714AEF1" w14:textId="18D031B4" w:rsidR="001F44C3" w:rsidRDefault="001F44C3" w:rsidP="001F44C3">
      <w:pPr>
        <w:pStyle w:val="ad"/>
        <w:ind w:left="1080"/>
        <w:jc w:val="center"/>
        <w:rPr>
          <w:rFonts w:ascii="Arial" w:hAnsi="Arial" w:cs="Arial"/>
          <w:sz w:val="22"/>
          <w:szCs w:val="18"/>
          <w:lang w:eastAsia="zh-TW"/>
        </w:rPr>
      </w:pPr>
      <w:r w:rsidRPr="00B9037B">
        <w:rPr>
          <w:rFonts w:ascii="Arial" w:hAnsi="Arial" w:cs="Arial"/>
          <w:sz w:val="22"/>
          <w:szCs w:val="18"/>
        </w:rPr>
        <w:t>Figure</w:t>
      </w:r>
      <w:r w:rsidR="00E97A91" w:rsidRPr="00B9037B">
        <w:rPr>
          <w:rFonts w:ascii="Arial" w:hAnsi="Arial" w:cs="Arial" w:hint="eastAsia"/>
          <w:sz w:val="22"/>
          <w:szCs w:val="18"/>
          <w:lang w:eastAsia="zh-TW"/>
        </w:rPr>
        <w:t xml:space="preserve"> 2.2.2.10.12. Schematic of X Calculation</w:t>
      </w:r>
    </w:p>
    <w:p w14:paraId="785E71E3" w14:textId="77777777" w:rsidR="00B9037B" w:rsidRPr="00B9037B" w:rsidRDefault="00B9037B" w:rsidP="001F44C3">
      <w:pPr>
        <w:pStyle w:val="ad"/>
        <w:ind w:left="1080"/>
        <w:jc w:val="center"/>
        <w:rPr>
          <w:rFonts w:ascii="Arial" w:hAnsi="Arial" w:cs="Arial"/>
          <w:sz w:val="22"/>
          <w:szCs w:val="18"/>
          <w:lang w:eastAsia="zh-TW"/>
        </w:rPr>
      </w:pPr>
    </w:p>
    <w:p w14:paraId="5F88151D" w14:textId="62B061A5" w:rsidR="001F44C3" w:rsidRPr="006578BD" w:rsidRDefault="001F44C3" w:rsidP="00DB58FE">
      <w:pPr>
        <w:pStyle w:val="ad"/>
        <w:ind w:left="1080"/>
        <w:jc w:val="both"/>
        <w:rPr>
          <w:rFonts w:ascii="Arial" w:hAnsi="Arial" w:cs="Arial"/>
        </w:rPr>
      </w:pPr>
      <w:r w:rsidRPr="006578BD">
        <w:rPr>
          <w:rFonts w:ascii="Arial" w:hAnsi="Arial" w:cs="Arial"/>
        </w:rPr>
        <w:t xml:space="preserve">The movement is also using point-to-point MOVJ and JUMP. The length from </w:t>
      </w:r>
      <m:oMath>
        <m:sSub>
          <m:sSubPr>
            <m:ctrlPr>
              <w:rPr>
                <w:rFonts w:ascii="Cambria Math" w:hAnsi="Cambria Math" w:cs="Arial"/>
                <w:i/>
              </w:rPr>
            </m:ctrlPr>
          </m:sSubPr>
          <m:e>
            <m:r>
              <w:rPr>
                <w:rFonts w:ascii="Cambria Math" w:hAnsi="Cambria Math" w:cs="Arial"/>
              </w:rPr>
              <m:t>P</m:t>
            </m:r>
          </m:e>
          <m:sub>
            <m:r>
              <w:rPr>
                <w:rFonts w:ascii="Cambria Math" w:hAnsi="Cambria Math" w:cs="Arial"/>
              </w:rPr>
              <m:t>1</m:t>
            </m:r>
          </m:sub>
        </m:sSub>
      </m:oMath>
      <w:r w:rsidRPr="006578BD">
        <w:rPr>
          <w:rFonts w:ascii="Arial" w:hAnsi="Arial" w:cs="Arial"/>
        </w:rPr>
        <w:t xml:space="preserve"> to </w:t>
      </w:r>
      <m:oMath>
        <m:sSub>
          <m:sSubPr>
            <m:ctrlPr>
              <w:rPr>
                <w:rFonts w:ascii="Cambria Math" w:hAnsi="Cambria Math" w:cs="Arial"/>
                <w:i/>
              </w:rPr>
            </m:ctrlPr>
          </m:sSubPr>
          <m:e>
            <m:r>
              <w:rPr>
                <w:rFonts w:ascii="Cambria Math" w:hAnsi="Cambria Math" w:cs="Arial"/>
              </w:rPr>
              <m:t>P</m:t>
            </m:r>
          </m:e>
          <m:sub>
            <m:r>
              <w:rPr>
                <w:rFonts w:ascii="Cambria Math" w:hAnsi="Cambria Math" w:cs="Arial"/>
              </w:rPr>
              <m:t>4</m:t>
            </m:r>
          </m:sub>
        </m:sSub>
      </m:oMath>
      <w:r w:rsidRPr="006578BD">
        <w:rPr>
          <w:rFonts w:ascii="Arial" w:hAnsi="Arial" w:cs="Arial"/>
        </w:rPr>
        <w:t xml:space="preserve"> and from </w:t>
      </w:r>
      <m:oMath>
        <m:sSub>
          <m:sSubPr>
            <m:ctrlPr>
              <w:rPr>
                <w:rFonts w:ascii="Cambria Math" w:hAnsi="Cambria Math" w:cs="Arial"/>
                <w:i/>
              </w:rPr>
            </m:ctrlPr>
          </m:sSubPr>
          <m:e>
            <m:r>
              <w:rPr>
                <w:rFonts w:ascii="Cambria Math" w:hAnsi="Cambria Math" w:cs="Arial"/>
              </w:rPr>
              <m:t>P</m:t>
            </m:r>
          </m:e>
          <m:sub>
            <m:r>
              <w:rPr>
                <w:rFonts w:ascii="Cambria Math" w:hAnsi="Cambria Math" w:cs="Arial"/>
              </w:rPr>
              <m:t>2</m:t>
            </m:r>
          </m:sub>
        </m:sSub>
      </m:oMath>
      <w:r w:rsidRPr="006578BD">
        <w:rPr>
          <w:rFonts w:ascii="Arial" w:hAnsi="Arial" w:cs="Arial"/>
        </w:rPr>
        <w:t xml:space="preserve"> to </w:t>
      </w:r>
      <m:oMath>
        <m:sSub>
          <m:sSubPr>
            <m:ctrlPr>
              <w:rPr>
                <w:rFonts w:ascii="Cambria Math" w:hAnsi="Cambria Math" w:cs="Arial"/>
                <w:i/>
              </w:rPr>
            </m:ctrlPr>
          </m:sSubPr>
          <m:e>
            <m:r>
              <w:rPr>
                <w:rFonts w:ascii="Cambria Math" w:hAnsi="Cambria Math" w:cs="Arial"/>
              </w:rPr>
              <m:t>P</m:t>
            </m:r>
          </m:e>
          <m:sub>
            <m:r>
              <w:rPr>
                <w:rFonts w:ascii="Cambria Math" w:hAnsi="Cambria Math" w:cs="Arial"/>
              </w:rPr>
              <m:t>3</m:t>
            </m:r>
          </m:sub>
        </m:sSub>
      </m:oMath>
      <w:r w:rsidRPr="006578BD">
        <w:rPr>
          <w:rFonts w:ascii="Arial" w:hAnsi="Arial" w:cs="Arial"/>
        </w:rPr>
        <w:t xml:space="preserve"> is obtained from step 9 using the package “sys” to receive. The </w:t>
      </w:r>
      <w:r w:rsidRPr="00E31632">
        <w:rPr>
          <w:rFonts w:ascii="Arial" w:hAnsi="Arial" w:cs="Arial"/>
        </w:rPr>
        <w:t xml:space="preserve">points in </w:t>
      </w:r>
      <w:r w:rsidR="00E31632" w:rsidRPr="00E31632">
        <w:rPr>
          <w:rFonts w:ascii="Arial" w:hAnsi="Arial" w:cs="Arial"/>
        </w:rPr>
        <w:t>Figure 2.2.2.10.12</w:t>
      </w:r>
      <w:r w:rsidR="00E31632" w:rsidRPr="00E31632">
        <w:rPr>
          <w:rFonts w:ascii="Arial" w:hAnsi="Arial" w:cs="Arial" w:hint="eastAsia"/>
          <w:lang w:eastAsia="zh-TW"/>
        </w:rPr>
        <w:t xml:space="preserve"> </w:t>
      </w:r>
      <w:r w:rsidRPr="00E31632">
        <w:rPr>
          <w:rFonts w:ascii="Arial" w:hAnsi="Arial" w:cs="Arial"/>
        </w:rPr>
        <w:t>can be</w:t>
      </w:r>
      <w:r w:rsidRPr="006578BD">
        <w:rPr>
          <w:rFonts w:ascii="Arial" w:hAnsi="Arial" w:cs="Arial"/>
        </w:rPr>
        <w:t xml:space="preserve"> calculated:</w:t>
      </w:r>
    </w:p>
    <w:p w14:paraId="029ED0E8" w14:textId="01833225" w:rsidR="001F44C3" w:rsidRPr="006578BD" w:rsidRDefault="00000000" w:rsidP="001F44C3">
      <w:pPr>
        <w:pStyle w:val="ad"/>
        <w:ind w:left="1080"/>
        <w:jc w:val="right"/>
        <w:rPr>
          <w:rFonts w:ascii="Arial" w:hAnsi="Arial" w:cs="Arial"/>
          <w:lang w:eastAsia="zh-TW"/>
        </w:rPr>
      </w:pPr>
      <m:oMath>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r>
              <w:rPr>
                <w:rFonts w:ascii="Cambria Math" w:hAnsi="Cambria Math" w:cs="Arial"/>
              </w:rPr>
              <m:t>Length</m:t>
            </m:r>
          </m:num>
          <m:den>
            <m:r>
              <w:rPr>
                <w:rFonts w:ascii="Cambria Math" w:hAnsi="Cambria Math" w:cs="Arial"/>
              </w:rPr>
              <m:t>2</m:t>
            </m:r>
          </m:den>
        </m:f>
        <m:r>
          <w:rPr>
            <w:rFonts w:ascii="Cambria Math" w:hAnsi="Cambria Math" w:cs="Arial"/>
          </w:rPr>
          <m:t>×cos</m:t>
        </m:r>
        <m:sSup>
          <m:sSupPr>
            <m:ctrlPr>
              <w:rPr>
                <w:rFonts w:ascii="Cambria Math" w:hAnsi="Cambria Math" w:cs="Arial"/>
                <w:i/>
              </w:rPr>
            </m:ctrlPr>
          </m:sSupPr>
          <m:e>
            <m:r>
              <w:rPr>
                <w:rFonts w:ascii="Cambria Math" w:hAnsi="Cambria Math" w:cs="Arial"/>
              </w:rPr>
              <m:t>45</m:t>
            </m:r>
          </m:e>
          <m:sup>
            <m:r>
              <w:rPr>
                <w:rFonts w:ascii="Cambria Math" w:hAnsi="Cambria Math" w:cs="Arial"/>
              </w:rPr>
              <m:t>°</m:t>
            </m:r>
          </m:sup>
        </m:sSup>
      </m:oMath>
      <w:r w:rsidR="001F44C3" w:rsidRPr="006578BD">
        <w:rPr>
          <w:rFonts w:ascii="Arial" w:hAnsi="Arial" w:cs="Arial"/>
        </w:rPr>
        <w:tab/>
      </w:r>
      <w:r w:rsidR="001F44C3" w:rsidRPr="006578BD">
        <w:rPr>
          <w:rFonts w:ascii="Arial" w:hAnsi="Arial" w:cs="Arial"/>
        </w:rPr>
        <w:tab/>
      </w:r>
      <w:r w:rsidR="001F44C3" w:rsidRPr="006578BD">
        <w:rPr>
          <w:rFonts w:ascii="Arial" w:hAnsi="Arial" w:cs="Arial"/>
        </w:rPr>
        <w:tab/>
        <w:t>eqn</w:t>
      </w:r>
      <w:r w:rsidR="005A43A5">
        <w:rPr>
          <w:rFonts w:ascii="Arial" w:hAnsi="Arial" w:cs="Arial" w:hint="eastAsia"/>
          <w:lang w:eastAsia="zh-TW"/>
        </w:rPr>
        <w:t>. 2.2.2.10.</w:t>
      </w:r>
      <w:r w:rsidR="00B9037B">
        <w:rPr>
          <w:rFonts w:ascii="Arial" w:hAnsi="Arial" w:cs="Arial" w:hint="eastAsia"/>
          <w:lang w:eastAsia="zh-TW"/>
        </w:rPr>
        <w:t>4</w:t>
      </w:r>
    </w:p>
    <w:p w14:paraId="21C0FFD1" w14:textId="7E5003CB" w:rsidR="001F44C3" w:rsidRPr="005A43A5" w:rsidRDefault="00000000" w:rsidP="005A43A5">
      <w:pPr>
        <w:pStyle w:val="ad"/>
        <w:ind w:left="1080"/>
        <w:jc w:val="right"/>
        <w:rPr>
          <w:rFonts w:ascii="Arial" w:hAnsi="Arial" w:cs="Arial"/>
          <w:lang w:eastAsia="zh-TW"/>
        </w:rPr>
      </w:pPr>
      <m:oMath>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4</m:t>
            </m:r>
          </m:sub>
        </m:sSub>
      </m:oMath>
      <w:r w:rsidR="005A43A5">
        <w:rPr>
          <w:rFonts w:ascii="Arial" w:hAnsi="Arial" w:cs="Arial"/>
        </w:rPr>
        <w:tab/>
      </w:r>
      <w:r w:rsidR="005A43A5">
        <w:rPr>
          <w:rFonts w:ascii="Arial" w:hAnsi="Arial" w:cs="Arial"/>
        </w:rPr>
        <w:tab/>
      </w:r>
      <w:r w:rsidR="005A43A5">
        <w:rPr>
          <w:rFonts w:ascii="Arial" w:hAnsi="Arial" w:cs="Arial"/>
        </w:rPr>
        <w:tab/>
      </w:r>
      <w:r w:rsidR="005A43A5">
        <w:rPr>
          <w:rFonts w:ascii="Arial" w:hAnsi="Arial" w:cs="Arial" w:hint="eastAsia"/>
          <w:lang w:eastAsia="zh-TW"/>
        </w:rPr>
        <w:t>eqn. 2.2.2.10.</w:t>
      </w:r>
      <w:r w:rsidR="00B9037B">
        <w:rPr>
          <w:rFonts w:ascii="Arial" w:hAnsi="Arial" w:cs="Arial" w:hint="eastAsia"/>
          <w:lang w:eastAsia="zh-TW"/>
        </w:rPr>
        <w:t>5</w:t>
      </w:r>
    </w:p>
    <w:p w14:paraId="0422BCDD" w14:textId="671AAEF9" w:rsidR="001F44C3" w:rsidRPr="006578BD" w:rsidRDefault="00000000" w:rsidP="001F44C3">
      <w:pPr>
        <w:pStyle w:val="ad"/>
        <w:ind w:left="1080"/>
        <w:jc w:val="right"/>
        <w:rPr>
          <w:rFonts w:ascii="Arial" w:hAnsi="Arial" w:cs="Arial"/>
          <w:lang w:eastAsia="zh-TW"/>
        </w:rPr>
      </w:pPr>
      <m:oMath>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r>
              <w:rPr>
                <w:rFonts w:ascii="Cambria Math" w:hAnsi="Cambria Math" w:cs="Arial"/>
              </w:rPr>
              <m:t>Length</m:t>
            </m:r>
          </m:num>
          <m:den>
            <m:r>
              <w:rPr>
                <w:rFonts w:ascii="Cambria Math" w:hAnsi="Cambria Math" w:cs="Arial"/>
              </w:rPr>
              <m:t>2</m:t>
            </m:r>
          </m:den>
        </m:f>
        <m:r>
          <w:rPr>
            <w:rFonts w:ascii="Cambria Math" w:hAnsi="Cambria Math" w:cs="Arial"/>
          </w:rPr>
          <m:t>×sin</m:t>
        </m:r>
        <m:sSup>
          <m:sSupPr>
            <m:ctrlPr>
              <w:rPr>
                <w:rFonts w:ascii="Cambria Math" w:hAnsi="Cambria Math" w:cs="Arial"/>
                <w:i/>
              </w:rPr>
            </m:ctrlPr>
          </m:sSupPr>
          <m:e>
            <m:r>
              <w:rPr>
                <w:rFonts w:ascii="Cambria Math" w:hAnsi="Cambria Math" w:cs="Arial"/>
              </w:rPr>
              <m:t>45</m:t>
            </m:r>
          </m:e>
          <m:sup>
            <m:r>
              <w:rPr>
                <w:rFonts w:ascii="Cambria Math" w:hAnsi="Cambria Math" w:cs="Arial"/>
              </w:rPr>
              <m:t>°</m:t>
            </m:r>
          </m:sup>
        </m:sSup>
      </m:oMath>
      <w:r w:rsidR="001F44C3" w:rsidRPr="006578BD">
        <w:rPr>
          <w:rFonts w:ascii="Arial" w:hAnsi="Arial" w:cs="Arial"/>
        </w:rPr>
        <w:tab/>
      </w:r>
      <w:r w:rsidR="001F44C3" w:rsidRPr="006578BD">
        <w:rPr>
          <w:rFonts w:ascii="Arial" w:hAnsi="Arial" w:cs="Arial"/>
        </w:rPr>
        <w:tab/>
      </w:r>
      <w:r w:rsidR="001F44C3" w:rsidRPr="006578BD">
        <w:rPr>
          <w:rFonts w:ascii="Arial" w:hAnsi="Arial" w:cs="Arial"/>
        </w:rPr>
        <w:tab/>
        <w:t>eqn</w:t>
      </w:r>
      <w:r w:rsidR="005A43A5">
        <w:rPr>
          <w:rFonts w:ascii="Arial" w:hAnsi="Arial" w:cs="Arial" w:hint="eastAsia"/>
          <w:lang w:eastAsia="zh-TW"/>
        </w:rPr>
        <w:t>. 2.2.2.10.</w:t>
      </w:r>
      <w:r w:rsidR="00B9037B">
        <w:rPr>
          <w:rFonts w:ascii="Arial" w:hAnsi="Arial" w:cs="Arial" w:hint="eastAsia"/>
          <w:lang w:eastAsia="zh-TW"/>
        </w:rPr>
        <w:t>6</w:t>
      </w:r>
    </w:p>
    <w:p w14:paraId="43B41CC9" w14:textId="6A181132" w:rsidR="001F44C3" w:rsidRPr="006578BD" w:rsidRDefault="00000000" w:rsidP="005A43A5">
      <w:pPr>
        <w:pStyle w:val="ad"/>
        <w:ind w:left="1080"/>
        <w:jc w:val="right"/>
        <w:rPr>
          <w:rFonts w:ascii="Arial" w:hAnsi="Arial" w:cs="Arial"/>
          <w:lang w:eastAsia="zh-TW"/>
        </w:rPr>
      </w:pPr>
      <m:oMath>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3</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4</m:t>
            </m:r>
          </m:sub>
        </m:sSub>
      </m:oMath>
      <w:r w:rsidR="005A43A5">
        <w:rPr>
          <w:rFonts w:ascii="Arial" w:hAnsi="Arial" w:cs="Arial"/>
        </w:rPr>
        <w:tab/>
      </w:r>
      <w:r w:rsidR="005A43A5">
        <w:rPr>
          <w:rFonts w:ascii="Arial" w:hAnsi="Arial" w:cs="Arial"/>
        </w:rPr>
        <w:tab/>
      </w:r>
      <w:r w:rsidR="005A43A5">
        <w:rPr>
          <w:rFonts w:ascii="Arial" w:hAnsi="Arial" w:cs="Arial"/>
        </w:rPr>
        <w:tab/>
      </w:r>
      <w:r w:rsidR="005A43A5">
        <w:rPr>
          <w:rFonts w:ascii="Arial" w:hAnsi="Arial" w:cs="Arial" w:hint="eastAsia"/>
          <w:lang w:eastAsia="zh-TW"/>
        </w:rPr>
        <w:t>eqn. 2.2.2.10.</w:t>
      </w:r>
      <w:r w:rsidR="00B9037B">
        <w:rPr>
          <w:rFonts w:ascii="Arial" w:hAnsi="Arial" w:cs="Arial" w:hint="eastAsia"/>
          <w:lang w:eastAsia="zh-TW"/>
        </w:rPr>
        <w:t>7</w:t>
      </w:r>
    </w:p>
    <w:p w14:paraId="6FC13531" w14:textId="46FA49B8" w:rsidR="001F44C3" w:rsidRPr="006578BD" w:rsidRDefault="001F44C3" w:rsidP="00DB58FE">
      <w:pPr>
        <w:pStyle w:val="ad"/>
        <w:ind w:left="1080"/>
        <w:jc w:val="both"/>
        <w:rPr>
          <w:rFonts w:ascii="Arial" w:hAnsi="Arial" w:cs="Arial"/>
        </w:rPr>
      </w:pPr>
      <w:r w:rsidRPr="006578BD">
        <w:rPr>
          <w:rFonts w:ascii="Arial" w:hAnsi="Arial" w:cs="Arial"/>
        </w:rPr>
        <w:t xml:space="preserve">Thus, other points can be calculated based on </w:t>
      </w:r>
      <w:r w:rsidRPr="00DA3CB7">
        <w:rPr>
          <w:rFonts w:ascii="Arial" w:hAnsi="Arial" w:cs="Arial"/>
        </w:rPr>
        <w:t xml:space="preserve">Figure </w:t>
      </w:r>
      <w:r w:rsidR="00DA3CB7" w:rsidRPr="00DA3CB7">
        <w:rPr>
          <w:rFonts w:ascii="Arial" w:hAnsi="Arial" w:cs="Arial" w:hint="eastAsia"/>
          <w:lang w:eastAsia="zh-TW"/>
        </w:rPr>
        <w:t>2.2.2.10.13</w:t>
      </w:r>
      <w:r w:rsidRPr="00DA3CB7">
        <w:rPr>
          <w:rFonts w:ascii="Arial" w:hAnsi="Arial" w:cs="Arial"/>
        </w:rPr>
        <w:t>:</w:t>
      </w:r>
    </w:p>
    <w:p w14:paraId="62228166" w14:textId="77777777" w:rsidR="001F44C3" w:rsidRPr="006578BD" w:rsidRDefault="001F44C3" w:rsidP="001F44C3">
      <w:pPr>
        <w:pStyle w:val="ad"/>
        <w:ind w:left="1080"/>
        <w:jc w:val="center"/>
        <w:rPr>
          <w:rFonts w:ascii="Arial" w:hAnsi="Arial" w:cs="Arial"/>
        </w:rPr>
      </w:pPr>
      <w:r w:rsidRPr="006578BD">
        <w:rPr>
          <w:rFonts w:ascii="Arial" w:hAnsi="Arial" w:cs="Arial"/>
          <w:noProof/>
        </w:rPr>
        <w:drawing>
          <wp:inline distT="0" distB="0" distL="0" distR="0" wp14:anchorId="65B20589" wp14:editId="798B383A">
            <wp:extent cx="1675471" cy="1272870"/>
            <wp:effectExtent l="0" t="0" r="1270" b="3810"/>
            <wp:docPr id="281639647" name="Picture 1" descr="一張含有 字型, 筆跡, 行,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39647" name="Picture 1" descr="一張含有 字型, 筆跡, 行, 圖表 的圖片&#10;&#10;自動產生的描述"/>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675471" cy="1272870"/>
                    </a:xfrm>
                    <a:prstGeom prst="rect">
                      <a:avLst/>
                    </a:prstGeom>
                  </pic:spPr>
                </pic:pic>
              </a:graphicData>
            </a:graphic>
          </wp:inline>
        </w:drawing>
      </w:r>
    </w:p>
    <w:p w14:paraId="60CB15C5" w14:textId="643E8911" w:rsidR="001F44C3" w:rsidRDefault="001F44C3" w:rsidP="001F44C3">
      <w:pPr>
        <w:pStyle w:val="ad"/>
        <w:ind w:left="1080"/>
        <w:jc w:val="center"/>
        <w:rPr>
          <w:rFonts w:ascii="Arial" w:hAnsi="Arial" w:cs="Arial"/>
          <w:sz w:val="22"/>
          <w:szCs w:val="18"/>
          <w:lang w:eastAsia="zh-TW"/>
        </w:rPr>
      </w:pPr>
      <w:r w:rsidRPr="00905323">
        <w:rPr>
          <w:rFonts w:ascii="Arial" w:hAnsi="Arial" w:cs="Arial"/>
          <w:sz w:val="22"/>
          <w:szCs w:val="18"/>
        </w:rPr>
        <w:t xml:space="preserve">Figure </w:t>
      </w:r>
      <w:r w:rsidR="0027429E" w:rsidRPr="00905323">
        <w:rPr>
          <w:rFonts w:ascii="Arial" w:hAnsi="Arial" w:cs="Arial" w:hint="eastAsia"/>
          <w:sz w:val="22"/>
          <w:szCs w:val="18"/>
          <w:lang w:eastAsia="zh-TW"/>
        </w:rPr>
        <w:t>2.2.2.10.13</w:t>
      </w:r>
      <w:r w:rsidRPr="00905323">
        <w:rPr>
          <w:rFonts w:ascii="Arial" w:hAnsi="Arial" w:cs="Arial"/>
          <w:sz w:val="22"/>
          <w:szCs w:val="18"/>
        </w:rPr>
        <w:t>.</w:t>
      </w:r>
      <w:r w:rsidR="0027429E" w:rsidRPr="00905323">
        <w:rPr>
          <w:rFonts w:ascii="Arial" w:hAnsi="Arial" w:cs="Arial" w:hint="eastAsia"/>
          <w:sz w:val="22"/>
          <w:szCs w:val="18"/>
          <w:lang w:eastAsia="zh-TW"/>
        </w:rPr>
        <w:t xml:space="preserve"> Schematic of X Calculation</w:t>
      </w:r>
    </w:p>
    <w:p w14:paraId="359F02DF" w14:textId="77777777" w:rsidR="00A97B5E" w:rsidRPr="00905323" w:rsidRDefault="00A97B5E" w:rsidP="001F44C3">
      <w:pPr>
        <w:pStyle w:val="ad"/>
        <w:ind w:left="1080"/>
        <w:jc w:val="center"/>
        <w:rPr>
          <w:rFonts w:ascii="Arial" w:hAnsi="Arial" w:cs="Arial"/>
          <w:sz w:val="22"/>
          <w:szCs w:val="18"/>
          <w:lang w:eastAsia="zh-TW"/>
        </w:rPr>
      </w:pPr>
    </w:p>
    <w:p w14:paraId="6A0F2019" w14:textId="50CDCA5C" w:rsidR="001F44C3" w:rsidRPr="006578BD" w:rsidRDefault="00000000" w:rsidP="00472B9A">
      <w:pPr>
        <w:pStyle w:val="ad"/>
        <w:ind w:left="1080"/>
        <w:jc w:val="right"/>
        <w:rPr>
          <w:rFonts w:ascii="Arial" w:hAnsi="Arial" w:cs="Arial"/>
          <w:lang w:eastAsia="zh-TW"/>
        </w:rPr>
      </w:pPr>
      <m:oMath>
        <m:sSub>
          <m:sSubPr>
            <m:ctrlPr>
              <w:rPr>
                <w:rFonts w:ascii="Cambria Math" w:hAnsi="Cambria Math" w:cs="Arial"/>
                <w:i/>
              </w:rPr>
            </m:ctrlPr>
          </m:sSubPr>
          <m:e>
            <m:r>
              <w:rPr>
                <w:rFonts w:ascii="Cambria Math" w:hAnsi="Cambria Math" w:cs="Arial"/>
              </w:rPr>
              <m:t>P</m:t>
            </m:r>
          </m:e>
          <m:sub>
            <m:r>
              <w:rPr>
                <w:rFonts w:ascii="Cambria Math" w:hAnsi="Cambria Math" w:cs="Arial"/>
              </w:rPr>
              <m:t>4</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rad>
              <m:radPr>
                <m:degHide m:val="1"/>
                <m:ctrlPr>
                  <w:rPr>
                    <w:rFonts w:ascii="Cambria Math" w:hAnsi="Cambria Math" w:cs="Arial"/>
                    <w:i/>
                  </w:rPr>
                </m:ctrlPr>
              </m:radPr>
              <m:deg/>
              <m:e>
                <m:r>
                  <w:rPr>
                    <w:rFonts w:ascii="Cambria Math" w:hAnsi="Cambria Math" w:cs="Arial"/>
                  </w:rPr>
                  <m:t>2</m:t>
                </m:r>
              </m:e>
            </m:rad>
            <m:r>
              <w:rPr>
                <w:rFonts w:ascii="Cambria Math" w:hAnsi="Cambria Math" w:cs="Arial"/>
              </w:rPr>
              <m:t>Length</m:t>
            </m:r>
          </m:num>
          <m:den>
            <m:r>
              <w:rPr>
                <w:rFonts w:ascii="Cambria Math" w:hAnsi="Cambria Math" w:cs="Arial"/>
              </w:rPr>
              <m:t>2</m:t>
            </m:r>
          </m:den>
        </m:f>
        <m:r>
          <w:rPr>
            <w:rFonts w:ascii="Cambria Math" w:hAnsi="Cambria Math" w:cs="Arial"/>
          </w:rPr>
          <m:t>,</m:t>
        </m:r>
        <m:sSub>
          <m:sSubPr>
            <m:ctrlPr>
              <w:rPr>
                <w:rFonts w:ascii="Cambria Math" w:hAnsi="Cambria Math" w:cs="Arial"/>
                <w:i/>
              </w:rPr>
            </m:ctrlPr>
          </m:sSubPr>
          <m:e>
            <m:r>
              <w:rPr>
                <w:rFonts w:ascii="Cambria Math" w:hAnsi="Cambria Math" w:cs="Arial"/>
              </w:rPr>
              <m:t xml:space="preserve"> y</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rad>
              <m:radPr>
                <m:degHide m:val="1"/>
                <m:ctrlPr>
                  <w:rPr>
                    <w:rFonts w:ascii="Cambria Math" w:hAnsi="Cambria Math" w:cs="Arial"/>
                    <w:i/>
                  </w:rPr>
                </m:ctrlPr>
              </m:radPr>
              <m:deg/>
              <m:e>
                <m:r>
                  <w:rPr>
                    <w:rFonts w:ascii="Cambria Math" w:hAnsi="Cambria Math" w:cs="Arial"/>
                  </w:rPr>
                  <m:t>2</m:t>
                </m:r>
              </m:e>
            </m:rad>
            <m:r>
              <w:rPr>
                <w:rFonts w:ascii="Cambria Math" w:hAnsi="Cambria Math" w:cs="Arial"/>
              </w:rPr>
              <m:t>Length</m:t>
            </m:r>
          </m:num>
          <m:den>
            <m:r>
              <w:rPr>
                <w:rFonts w:ascii="Cambria Math" w:hAnsi="Cambria Math" w:cs="Arial"/>
              </w:rPr>
              <m:t>2</m:t>
            </m:r>
          </m:den>
        </m:f>
        <m:r>
          <w:rPr>
            <w:rFonts w:ascii="Cambria Math" w:hAnsi="Cambria Math" w:cs="Arial"/>
          </w:rPr>
          <m:t>)</m:t>
        </m:r>
      </m:oMath>
      <w:r w:rsidR="00472B9A">
        <w:rPr>
          <w:rFonts w:ascii="Arial" w:hAnsi="Arial" w:cs="Arial"/>
        </w:rPr>
        <w:tab/>
      </w:r>
      <w:r w:rsidR="00472B9A">
        <w:rPr>
          <w:rFonts w:ascii="Arial" w:hAnsi="Arial" w:cs="Arial" w:hint="eastAsia"/>
          <w:lang w:eastAsia="zh-TW"/>
        </w:rPr>
        <w:t>eqn. 2.2.2.10.</w:t>
      </w:r>
      <w:r w:rsidR="004D57F6">
        <w:rPr>
          <w:rFonts w:ascii="Arial" w:hAnsi="Arial" w:cs="Arial" w:hint="eastAsia"/>
          <w:lang w:eastAsia="zh-TW"/>
        </w:rPr>
        <w:t>8</w:t>
      </w:r>
    </w:p>
    <w:p w14:paraId="614F50BF" w14:textId="7E440627" w:rsidR="001F44C3" w:rsidRPr="006578BD" w:rsidRDefault="00000000" w:rsidP="00472B9A">
      <w:pPr>
        <w:pStyle w:val="ad"/>
        <w:ind w:left="1080"/>
        <w:jc w:val="right"/>
        <w:rPr>
          <w:rFonts w:ascii="Arial" w:hAnsi="Arial" w:cs="Arial"/>
          <w:lang w:eastAsia="zh-TW"/>
        </w:rPr>
      </w:pPr>
      <m:oMath>
        <m:sSub>
          <m:sSubPr>
            <m:ctrlPr>
              <w:rPr>
                <w:rFonts w:ascii="Cambria Math" w:hAnsi="Cambria Math" w:cs="Arial"/>
                <w:i/>
              </w:rPr>
            </m:ctrlPr>
          </m:sSubPr>
          <m:e>
            <m:r>
              <w:rPr>
                <w:rFonts w:ascii="Cambria Math" w:hAnsi="Cambria Math" w:cs="Arial"/>
              </w:rPr>
              <m:t>P</m:t>
            </m:r>
          </m:e>
          <m:sub>
            <m:r>
              <w:rPr>
                <w:rFonts w:ascii="Cambria Math" w:hAnsi="Cambria Math" w:cs="Arial"/>
              </w:rPr>
              <m:t>3</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 xml:space="preserve"> y</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rad>
              <m:radPr>
                <m:degHide m:val="1"/>
                <m:ctrlPr>
                  <w:rPr>
                    <w:rFonts w:ascii="Cambria Math" w:hAnsi="Cambria Math" w:cs="Arial"/>
                    <w:i/>
                  </w:rPr>
                </m:ctrlPr>
              </m:radPr>
              <m:deg/>
              <m:e>
                <m:r>
                  <w:rPr>
                    <w:rFonts w:ascii="Cambria Math" w:hAnsi="Cambria Math" w:cs="Arial"/>
                  </w:rPr>
                  <m:t>2</m:t>
                </m:r>
              </m:e>
            </m:rad>
            <m:r>
              <w:rPr>
                <w:rFonts w:ascii="Cambria Math" w:hAnsi="Cambria Math" w:cs="Arial"/>
              </w:rPr>
              <m:t>Length</m:t>
            </m:r>
          </m:num>
          <m:den>
            <m:r>
              <w:rPr>
                <w:rFonts w:ascii="Cambria Math" w:hAnsi="Cambria Math" w:cs="Arial"/>
              </w:rPr>
              <m:t>2</m:t>
            </m:r>
          </m:den>
        </m:f>
        <m:r>
          <w:rPr>
            <w:rFonts w:ascii="Cambria Math" w:hAnsi="Cambria Math" w:cs="Arial"/>
          </w:rPr>
          <m:t>)</m:t>
        </m:r>
      </m:oMath>
      <w:r w:rsidR="00472B9A">
        <w:rPr>
          <w:rFonts w:ascii="Arial" w:hAnsi="Arial" w:cs="Arial"/>
        </w:rPr>
        <w:tab/>
      </w:r>
      <w:r w:rsidR="00472B9A">
        <w:rPr>
          <w:rFonts w:ascii="Arial" w:hAnsi="Arial" w:cs="Arial"/>
        </w:rPr>
        <w:tab/>
      </w:r>
      <w:r w:rsidR="00472B9A">
        <w:rPr>
          <w:rFonts w:ascii="Arial" w:hAnsi="Arial" w:cs="Arial"/>
        </w:rPr>
        <w:tab/>
      </w:r>
      <w:r w:rsidR="00472B9A">
        <w:rPr>
          <w:rFonts w:ascii="Arial" w:hAnsi="Arial" w:cs="Arial" w:hint="eastAsia"/>
          <w:lang w:eastAsia="zh-TW"/>
        </w:rPr>
        <w:t>eqn. 2.2.2.10.</w:t>
      </w:r>
      <w:r w:rsidR="004D57F6">
        <w:rPr>
          <w:rFonts w:ascii="Arial" w:hAnsi="Arial" w:cs="Arial" w:hint="eastAsia"/>
          <w:lang w:eastAsia="zh-TW"/>
        </w:rPr>
        <w:t>9</w:t>
      </w:r>
    </w:p>
    <w:p w14:paraId="3AD99E48" w14:textId="68417E1F" w:rsidR="001F44C3" w:rsidRPr="006578BD" w:rsidRDefault="00000000" w:rsidP="00472B9A">
      <w:pPr>
        <w:pStyle w:val="ad"/>
        <w:ind w:left="1080"/>
        <w:jc w:val="right"/>
        <w:rPr>
          <w:rFonts w:ascii="Arial" w:hAnsi="Arial" w:cs="Arial"/>
          <w:lang w:eastAsia="zh-TW"/>
        </w:rPr>
      </w:pPr>
      <m:oMath>
        <m:sSub>
          <m:sSubPr>
            <m:ctrlPr>
              <w:rPr>
                <w:rFonts w:ascii="Cambria Math" w:hAnsi="Cambria Math" w:cs="Arial"/>
                <w:i/>
              </w:rPr>
            </m:ctrlPr>
          </m:sSubPr>
          <m:e>
            <m:r>
              <w:rPr>
                <w:rFonts w:ascii="Cambria Math" w:hAnsi="Cambria Math" w:cs="Arial"/>
              </w:rPr>
              <m:t>P</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rad>
              <m:radPr>
                <m:degHide m:val="1"/>
                <m:ctrlPr>
                  <w:rPr>
                    <w:rFonts w:ascii="Cambria Math" w:hAnsi="Cambria Math" w:cs="Arial"/>
                    <w:i/>
                  </w:rPr>
                </m:ctrlPr>
              </m:radPr>
              <m:deg/>
              <m:e>
                <m:r>
                  <w:rPr>
                    <w:rFonts w:ascii="Cambria Math" w:hAnsi="Cambria Math" w:cs="Arial"/>
                  </w:rPr>
                  <m:t>2</m:t>
                </m:r>
              </m:e>
            </m:rad>
            <m:r>
              <w:rPr>
                <w:rFonts w:ascii="Cambria Math" w:hAnsi="Cambria Math" w:cs="Arial"/>
              </w:rPr>
              <m:t>Length</m:t>
            </m:r>
          </m:num>
          <m:den>
            <m:r>
              <w:rPr>
                <w:rFonts w:ascii="Cambria Math" w:hAnsi="Cambria Math" w:cs="Arial"/>
              </w:rPr>
              <m:t>2</m:t>
            </m:r>
          </m:den>
        </m:f>
        <m:r>
          <w:rPr>
            <w:rFonts w:ascii="Cambria Math" w:hAnsi="Cambria Math" w:cs="Arial"/>
          </w:rPr>
          <m:t>,</m:t>
        </m:r>
        <m:sSub>
          <m:sSubPr>
            <m:ctrlPr>
              <w:rPr>
                <w:rFonts w:ascii="Cambria Math" w:hAnsi="Cambria Math" w:cs="Arial"/>
                <w:i/>
              </w:rPr>
            </m:ctrlPr>
          </m:sSubPr>
          <m:e>
            <m:r>
              <w:rPr>
                <w:rFonts w:ascii="Cambria Math" w:hAnsi="Cambria Math" w:cs="Arial"/>
              </w:rPr>
              <m:t xml:space="preserve"> y</m:t>
            </m:r>
          </m:e>
          <m:sub>
            <m:r>
              <w:rPr>
                <w:rFonts w:ascii="Cambria Math" w:hAnsi="Cambria Math" w:cs="Arial"/>
              </w:rPr>
              <m:t>1</m:t>
            </m:r>
          </m:sub>
        </m:sSub>
        <m:r>
          <w:rPr>
            <w:rFonts w:ascii="Cambria Math" w:hAnsi="Cambria Math" w:cs="Arial"/>
          </w:rPr>
          <m:t>)</m:t>
        </m:r>
      </m:oMath>
      <w:r w:rsidR="00472B9A">
        <w:rPr>
          <w:rFonts w:ascii="Arial" w:hAnsi="Arial" w:cs="Arial"/>
        </w:rPr>
        <w:tab/>
      </w:r>
      <w:r w:rsidR="00472B9A">
        <w:rPr>
          <w:rFonts w:ascii="Arial" w:hAnsi="Arial" w:cs="Arial"/>
        </w:rPr>
        <w:tab/>
      </w:r>
      <w:r w:rsidR="00472B9A">
        <w:rPr>
          <w:rFonts w:ascii="Arial" w:hAnsi="Arial" w:cs="Arial"/>
        </w:rPr>
        <w:tab/>
      </w:r>
      <w:r w:rsidR="00472B9A">
        <w:rPr>
          <w:rFonts w:ascii="Arial" w:hAnsi="Arial" w:cs="Arial" w:hint="eastAsia"/>
          <w:lang w:eastAsia="zh-TW"/>
        </w:rPr>
        <w:t>eqn.2.2.2.10.</w:t>
      </w:r>
      <w:r w:rsidR="004D57F6">
        <w:rPr>
          <w:rFonts w:ascii="Arial" w:hAnsi="Arial" w:cs="Arial" w:hint="eastAsia"/>
          <w:lang w:eastAsia="zh-TW"/>
        </w:rPr>
        <w:t>10</w:t>
      </w:r>
    </w:p>
    <w:p w14:paraId="499A0367" w14:textId="61C0CEB1" w:rsidR="001F44C3" w:rsidRPr="006578BD" w:rsidRDefault="001F44C3" w:rsidP="00DB58FE">
      <w:pPr>
        <w:pStyle w:val="ad"/>
        <w:ind w:left="1080"/>
        <w:jc w:val="both"/>
        <w:rPr>
          <w:rFonts w:ascii="Arial" w:hAnsi="Arial" w:cs="Arial"/>
        </w:rPr>
      </w:pPr>
      <w:r w:rsidRPr="006578BD">
        <w:rPr>
          <w:rFonts w:ascii="Arial" w:hAnsi="Arial" w:cs="Arial"/>
        </w:rPr>
        <w:t xml:space="preserve">Initially, the movement of Dobot Magician is from </w:t>
      </w:r>
      <m:oMath>
        <m:sSub>
          <m:sSubPr>
            <m:ctrlPr>
              <w:rPr>
                <w:rFonts w:ascii="Cambria Math" w:hAnsi="Cambria Math" w:cs="Arial"/>
                <w:i/>
              </w:rPr>
            </m:ctrlPr>
          </m:sSubPr>
          <m:e>
            <m:r>
              <w:rPr>
                <w:rFonts w:ascii="Cambria Math" w:hAnsi="Cambria Math" w:cs="Arial"/>
              </w:rPr>
              <m:t>P</m:t>
            </m:r>
          </m:e>
          <m:sub>
            <m:r>
              <w:rPr>
                <w:rFonts w:ascii="Cambria Math" w:hAnsi="Cambria Math" w:cs="Arial"/>
              </w:rPr>
              <m:t>0</m:t>
            </m:r>
          </m:sub>
        </m:sSub>
      </m:oMath>
      <w:r w:rsidRPr="006578BD">
        <w:rPr>
          <w:rFonts w:ascii="Arial" w:hAnsi="Arial" w:cs="Arial"/>
        </w:rPr>
        <w:t xml:space="preserve"> → </w:t>
      </w:r>
      <m:oMath>
        <m:sSub>
          <m:sSubPr>
            <m:ctrlPr>
              <w:rPr>
                <w:rFonts w:ascii="Cambria Math" w:hAnsi="Cambria Math" w:cs="Arial"/>
                <w:i/>
              </w:rPr>
            </m:ctrlPr>
          </m:sSubPr>
          <m:e>
            <m:r>
              <w:rPr>
                <w:rFonts w:ascii="Cambria Math" w:hAnsi="Cambria Math" w:cs="Arial"/>
              </w:rPr>
              <m:t>P</m:t>
            </m:r>
          </m:e>
          <m:sub>
            <m:r>
              <w:rPr>
                <w:rFonts w:ascii="Cambria Math" w:hAnsi="Cambria Math" w:cs="Arial"/>
              </w:rPr>
              <m:t>1</m:t>
            </m:r>
          </m:sub>
        </m:sSub>
      </m:oMath>
      <w:r w:rsidRPr="006578BD">
        <w:rPr>
          <w:rFonts w:ascii="Arial" w:hAnsi="Arial" w:cs="Arial"/>
        </w:rPr>
        <w:t xml:space="preserve"> → </w:t>
      </w:r>
      <m:oMath>
        <m:sSub>
          <m:sSubPr>
            <m:ctrlPr>
              <w:rPr>
                <w:rFonts w:ascii="Cambria Math" w:hAnsi="Cambria Math" w:cs="Arial"/>
                <w:i/>
              </w:rPr>
            </m:ctrlPr>
          </m:sSubPr>
          <m:e>
            <m:r>
              <w:rPr>
                <w:rFonts w:ascii="Cambria Math" w:hAnsi="Cambria Math" w:cs="Arial"/>
              </w:rPr>
              <m:t>P</m:t>
            </m:r>
          </m:e>
          <m:sub>
            <m:r>
              <w:rPr>
                <w:rFonts w:ascii="Cambria Math" w:hAnsi="Cambria Math" w:cs="Arial"/>
              </w:rPr>
              <m:t>4</m:t>
            </m:r>
          </m:sub>
        </m:sSub>
      </m:oMath>
      <w:r w:rsidRPr="006578BD">
        <w:rPr>
          <w:rFonts w:ascii="Arial" w:hAnsi="Arial" w:cs="Arial"/>
        </w:rPr>
        <w:t xml:space="preserve">. Next, the location of Dobot Magician is in </w:t>
      </w:r>
      <m:oMath>
        <m:sSub>
          <m:sSubPr>
            <m:ctrlPr>
              <w:rPr>
                <w:rFonts w:ascii="Cambria Math" w:hAnsi="Cambria Math" w:cs="Arial"/>
                <w:i/>
              </w:rPr>
            </m:ctrlPr>
          </m:sSubPr>
          <m:e>
            <m:r>
              <w:rPr>
                <w:rFonts w:ascii="Cambria Math" w:hAnsi="Cambria Math" w:cs="Arial"/>
              </w:rPr>
              <m:t>P</m:t>
            </m:r>
          </m:e>
          <m:sub>
            <m:r>
              <w:rPr>
                <w:rFonts w:ascii="Cambria Math" w:hAnsi="Cambria Math" w:cs="Arial"/>
              </w:rPr>
              <m:t>4</m:t>
            </m:r>
          </m:sub>
        </m:sSub>
      </m:oMath>
      <w:r w:rsidRPr="006578BD">
        <w:rPr>
          <w:rFonts w:ascii="Arial" w:hAnsi="Arial" w:cs="Arial"/>
        </w:rPr>
        <w:t xml:space="preserve">, to draw the X, JUMP movement is needed to use to jump from </w:t>
      </w:r>
      <m:oMath>
        <m:sSub>
          <m:sSubPr>
            <m:ctrlPr>
              <w:rPr>
                <w:rFonts w:ascii="Cambria Math" w:hAnsi="Cambria Math" w:cs="Arial"/>
                <w:i/>
              </w:rPr>
            </m:ctrlPr>
          </m:sSubPr>
          <m:e>
            <m:r>
              <w:rPr>
                <w:rFonts w:ascii="Cambria Math" w:hAnsi="Cambria Math" w:cs="Arial"/>
              </w:rPr>
              <m:t>P</m:t>
            </m:r>
          </m:e>
          <m:sub>
            <m:r>
              <w:rPr>
                <w:rFonts w:ascii="Cambria Math" w:hAnsi="Cambria Math" w:cs="Arial"/>
              </w:rPr>
              <m:t>4</m:t>
            </m:r>
          </m:sub>
        </m:sSub>
      </m:oMath>
      <w:r w:rsidRPr="006578BD">
        <w:rPr>
          <w:rFonts w:ascii="Arial" w:hAnsi="Arial" w:cs="Arial"/>
        </w:rPr>
        <w:t xml:space="preserve"> to </w:t>
      </w:r>
      <m:oMath>
        <m:sSub>
          <m:sSubPr>
            <m:ctrlPr>
              <w:rPr>
                <w:rFonts w:ascii="Cambria Math" w:hAnsi="Cambria Math" w:cs="Arial"/>
                <w:i/>
              </w:rPr>
            </m:ctrlPr>
          </m:sSubPr>
          <m:e>
            <m:r>
              <w:rPr>
                <w:rFonts w:ascii="Cambria Math" w:hAnsi="Cambria Math" w:cs="Arial"/>
              </w:rPr>
              <m:t>P</m:t>
            </m:r>
          </m:e>
          <m:sub>
            <m:r>
              <w:rPr>
                <w:rFonts w:ascii="Cambria Math" w:hAnsi="Cambria Math" w:cs="Arial"/>
              </w:rPr>
              <m:t>3</m:t>
            </m:r>
          </m:sub>
        </m:sSub>
      </m:oMath>
      <w:r w:rsidRPr="006578BD">
        <w:rPr>
          <w:rFonts w:ascii="Arial" w:hAnsi="Arial" w:cs="Arial"/>
        </w:rPr>
        <w:t xml:space="preserve"> so that it will not have a line between these two points, and </w:t>
      </w:r>
      <w:r w:rsidRPr="006578BD">
        <w:rPr>
          <w:rFonts w:ascii="Arial" w:hAnsi="Arial" w:cs="Arial"/>
        </w:rPr>
        <w:lastRenderedPageBreak/>
        <w:t xml:space="preserve">then using MOVJ again to draw a line from </w:t>
      </w:r>
      <m:oMath>
        <m:sSub>
          <m:sSubPr>
            <m:ctrlPr>
              <w:rPr>
                <w:rFonts w:ascii="Cambria Math" w:hAnsi="Cambria Math" w:cs="Arial"/>
                <w:i/>
              </w:rPr>
            </m:ctrlPr>
          </m:sSubPr>
          <m:e>
            <m:r>
              <w:rPr>
                <w:rFonts w:ascii="Cambria Math" w:hAnsi="Cambria Math" w:cs="Arial"/>
              </w:rPr>
              <m:t>P</m:t>
            </m:r>
          </m:e>
          <m:sub>
            <m:r>
              <w:rPr>
                <w:rFonts w:ascii="Cambria Math" w:hAnsi="Cambria Math" w:cs="Arial"/>
              </w:rPr>
              <m:t>3</m:t>
            </m:r>
          </m:sub>
        </m:sSub>
      </m:oMath>
      <w:r w:rsidRPr="006578BD">
        <w:rPr>
          <w:rFonts w:ascii="Arial" w:hAnsi="Arial" w:cs="Arial"/>
        </w:rPr>
        <w:t xml:space="preserve"> to </w:t>
      </w:r>
      <m:oMath>
        <m:sSub>
          <m:sSubPr>
            <m:ctrlPr>
              <w:rPr>
                <w:rFonts w:ascii="Cambria Math" w:hAnsi="Cambria Math" w:cs="Arial"/>
                <w:i/>
              </w:rPr>
            </m:ctrlPr>
          </m:sSubPr>
          <m:e>
            <m:r>
              <w:rPr>
                <w:rFonts w:ascii="Cambria Math" w:hAnsi="Cambria Math" w:cs="Arial"/>
              </w:rPr>
              <m:t>P</m:t>
            </m:r>
          </m:e>
          <m:sub>
            <m:r>
              <w:rPr>
                <w:rFonts w:ascii="Cambria Math" w:hAnsi="Cambria Math" w:cs="Arial"/>
              </w:rPr>
              <m:t>2</m:t>
            </m:r>
          </m:sub>
        </m:sSub>
      </m:oMath>
      <w:r w:rsidRPr="006578BD">
        <w:rPr>
          <w:rFonts w:ascii="Arial" w:hAnsi="Arial" w:cs="Arial"/>
        </w:rPr>
        <w:t xml:space="preserve">. The result is shown in Figure </w:t>
      </w:r>
      <w:r w:rsidR="00C13E44" w:rsidRPr="00D908A5">
        <w:rPr>
          <w:rFonts w:ascii="Arial" w:hAnsi="Arial" w:cs="Arial" w:hint="eastAsia"/>
          <w:lang w:eastAsia="zh-TW"/>
        </w:rPr>
        <w:t>2.2.2.10.</w:t>
      </w:r>
      <w:r w:rsidR="00C13E44">
        <w:rPr>
          <w:rFonts w:ascii="Arial" w:hAnsi="Arial" w:cs="Arial" w:hint="eastAsia"/>
          <w:lang w:eastAsia="zh-TW"/>
        </w:rPr>
        <w:t>14</w:t>
      </w:r>
      <w:r w:rsidRPr="006578BD">
        <w:rPr>
          <w:rFonts w:ascii="Arial" w:hAnsi="Arial" w:cs="Arial"/>
        </w:rPr>
        <w:t>.</w:t>
      </w:r>
    </w:p>
    <w:p w14:paraId="348158B1" w14:textId="77777777" w:rsidR="001F44C3" w:rsidRPr="006578BD" w:rsidRDefault="001F44C3" w:rsidP="001F44C3">
      <w:pPr>
        <w:pStyle w:val="ad"/>
        <w:ind w:left="1080"/>
        <w:rPr>
          <w:rFonts w:ascii="Arial" w:hAnsi="Arial" w:cs="Arial"/>
        </w:rPr>
      </w:pPr>
    </w:p>
    <w:p w14:paraId="613442B5" w14:textId="77777777" w:rsidR="001F44C3" w:rsidRPr="006578BD" w:rsidRDefault="001F44C3" w:rsidP="001F44C3">
      <w:pPr>
        <w:ind w:right="240"/>
        <w:rPr>
          <w:rFonts w:ascii="Arial" w:hAnsi="Arial" w:cs="Arial"/>
        </w:rPr>
      </w:pPr>
      <w:r w:rsidRPr="006578BD">
        <w:rPr>
          <w:rFonts w:ascii="Arial" w:hAnsi="Arial" w:cs="Arial"/>
          <w:noProof/>
        </w:rPr>
        <mc:AlternateContent>
          <mc:Choice Requires="wps">
            <w:drawing>
              <wp:anchor distT="0" distB="0" distL="114300" distR="114300" simplePos="0" relativeHeight="251661312" behindDoc="0" locked="0" layoutInCell="1" allowOverlap="1" wp14:anchorId="6CF8F2A4" wp14:editId="25817B3C">
                <wp:simplePos x="0" y="0"/>
                <wp:positionH relativeFrom="column">
                  <wp:posOffset>3373543</wp:posOffset>
                </wp:positionH>
                <wp:positionV relativeFrom="paragraph">
                  <wp:posOffset>1236769</wp:posOffset>
                </wp:positionV>
                <wp:extent cx="169334" cy="207010"/>
                <wp:effectExtent l="0" t="0" r="21590" b="21590"/>
                <wp:wrapNone/>
                <wp:docPr id="2015577261" name="Rectangle 2"/>
                <wp:cNvGraphicFramePr/>
                <a:graphic xmlns:a="http://schemas.openxmlformats.org/drawingml/2006/main">
                  <a:graphicData uri="http://schemas.microsoft.com/office/word/2010/wordprocessingShape">
                    <wps:wsp>
                      <wps:cNvSpPr/>
                      <wps:spPr>
                        <a:xfrm>
                          <a:off x="0" y="0"/>
                          <a:ext cx="169334" cy="207010"/>
                        </a:xfrm>
                        <a:prstGeom prst="rect">
                          <a:avLst/>
                        </a:prstGeom>
                        <a:solidFill>
                          <a:schemeClr val="bg1"/>
                        </a:solidFill>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8E674A" id="Rectangle 2" o:spid="_x0000_s1026" style="position:absolute;margin-left:265.65pt;margin-top:97.4pt;width:13.35pt;height:1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" fillcolor="white [3212]" strokecolor="white [3201]" strokeweight="1.5pt"/>
            </w:pict>
          </mc:Fallback>
        </mc:AlternateContent>
      </w:r>
      <w:r w:rsidRPr="006578BD">
        <w:rPr>
          <w:rFonts w:ascii="Arial" w:hAnsi="Arial" w:cs="Arial"/>
          <w:noProof/>
        </w:rPr>
        <w:drawing>
          <wp:inline distT="0" distB="0" distL="0" distR="0" wp14:anchorId="736177CC" wp14:editId="7D3DC67D">
            <wp:extent cx="6257006" cy="1533134"/>
            <wp:effectExtent l="0" t="0" r="0" b="0"/>
            <wp:docPr id="1484771879" name="Picture 1" descr="一張含有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71879" name="Picture 1" descr="一張含有 螢幕擷取畫面, 設計 的圖片&#10;&#10;自動產生的描述"/>
                    <pic:cNvPicPr/>
                  </pic:nvPicPr>
                  <pic:blipFill rotWithShape="1">
                    <a:blip r:embed="rId54">
                      <a:extLst>
                        <a:ext uri="{28A0092B-C50C-407E-A947-70E740481C1C}">
                          <a14:useLocalDpi xmlns:a14="http://schemas.microsoft.com/office/drawing/2010/main" val="0"/>
                        </a:ext>
                      </a:extLst>
                    </a:blip>
                    <a:srcRect l="301" t="8253" r="202" b="6087"/>
                    <a:stretch/>
                  </pic:blipFill>
                  <pic:spPr bwMode="auto">
                    <a:xfrm>
                      <a:off x="0" y="0"/>
                      <a:ext cx="6260133" cy="1533900"/>
                    </a:xfrm>
                    <a:prstGeom prst="rect">
                      <a:avLst/>
                    </a:prstGeom>
                    <a:ln>
                      <a:noFill/>
                    </a:ln>
                    <a:extLst>
                      <a:ext uri="{53640926-AAD7-44D8-BBD7-CCE9431645EC}">
                        <a14:shadowObscured xmlns:a14="http://schemas.microsoft.com/office/drawing/2010/main"/>
                      </a:ext>
                    </a:extLst>
                  </pic:spPr>
                </pic:pic>
              </a:graphicData>
            </a:graphic>
          </wp:inline>
        </w:drawing>
      </w:r>
    </w:p>
    <w:p w14:paraId="2CF013BD" w14:textId="6C254C29" w:rsidR="001F44C3" w:rsidRPr="000C3E4B" w:rsidRDefault="001F44C3" w:rsidP="001F44C3">
      <w:pPr>
        <w:pStyle w:val="ad"/>
        <w:ind w:left="1080" w:right="240"/>
        <w:jc w:val="center"/>
        <w:rPr>
          <w:rFonts w:ascii="Arial" w:hAnsi="Arial" w:cs="Arial"/>
          <w:sz w:val="22"/>
          <w:szCs w:val="18"/>
          <w:lang w:eastAsia="zh-TW"/>
        </w:rPr>
      </w:pPr>
      <w:r w:rsidRPr="000C3E4B">
        <w:rPr>
          <w:rFonts w:ascii="Arial" w:hAnsi="Arial" w:cs="Arial"/>
          <w:sz w:val="22"/>
          <w:szCs w:val="18"/>
        </w:rPr>
        <w:t xml:space="preserve">Figure </w:t>
      </w:r>
      <w:r w:rsidR="00B5138A" w:rsidRPr="000C3E4B">
        <w:rPr>
          <w:rFonts w:ascii="Arial" w:hAnsi="Arial" w:cs="Arial" w:hint="eastAsia"/>
          <w:sz w:val="22"/>
          <w:szCs w:val="18"/>
          <w:lang w:eastAsia="zh-TW"/>
        </w:rPr>
        <w:t>2.2.2.10.14</w:t>
      </w:r>
      <w:r w:rsidRPr="000C3E4B">
        <w:rPr>
          <w:rFonts w:ascii="Arial" w:hAnsi="Arial" w:cs="Arial"/>
          <w:sz w:val="22"/>
          <w:szCs w:val="18"/>
        </w:rPr>
        <w:t>.</w:t>
      </w:r>
      <w:r w:rsidR="00B5138A" w:rsidRPr="000C3E4B">
        <w:rPr>
          <w:rFonts w:ascii="Arial" w:hAnsi="Arial" w:cs="Arial" w:hint="eastAsia"/>
          <w:sz w:val="22"/>
          <w:szCs w:val="18"/>
          <w:lang w:eastAsia="zh-TW"/>
        </w:rPr>
        <w:t xml:space="preserve"> Symbol </w:t>
      </w:r>
      <w:r w:rsidR="00B5138A" w:rsidRPr="000C3E4B">
        <w:rPr>
          <w:rFonts w:ascii="Arial" w:hAnsi="Arial" w:cs="Arial"/>
          <w:sz w:val="22"/>
          <w:szCs w:val="18"/>
          <w:lang w:eastAsia="zh-TW"/>
        </w:rPr>
        <w:t>“</w:t>
      </w:r>
      <w:r w:rsidR="00B5138A" w:rsidRPr="000C3E4B">
        <w:rPr>
          <w:rFonts w:ascii="Arial" w:hAnsi="Arial" w:cs="Arial" w:hint="eastAsia"/>
          <w:sz w:val="22"/>
          <w:szCs w:val="18"/>
          <w:lang w:eastAsia="zh-TW"/>
        </w:rPr>
        <w:t>X</w:t>
      </w:r>
      <w:r w:rsidR="00B5138A" w:rsidRPr="000C3E4B">
        <w:rPr>
          <w:rFonts w:ascii="Arial" w:hAnsi="Arial" w:cs="Arial"/>
          <w:sz w:val="22"/>
          <w:szCs w:val="18"/>
          <w:lang w:eastAsia="zh-TW"/>
        </w:rPr>
        <w:t>”</w:t>
      </w:r>
      <w:r w:rsidR="00B5138A" w:rsidRPr="000C3E4B">
        <w:rPr>
          <w:rFonts w:ascii="Arial" w:hAnsi="Arial" w:cs="Arial" w:hint="eastAsia"/>
          <w:sz w:val="22"/>
          <w:szCs w:val="18"/>
          <w:lang w:eastAsia="zh-TW"/>
        </w:rPr>
        <w:t xml:space="preserve"> Drawing</w:t>
      </w:r>
    </w:p>
    <w:p w14:paraId="1132086A" w14:textId="77777777" w:rsidR="001F44C3" w:rsidRPr="006578BD" w:rsidRDefault="001F44C3" w:rsidP="001F44C3">
      <w:pPr>
        <w:pStyle w:val="ad"/>
        <w:ind w:left="1080"/>
        <w:rPr>
          <w:rFonts w:ascii="Arial" w:hAnsi="Arial" w:cs="Arial"/>
        </w:rPr>
      </w:pPr>
    </w:p>
    <w:p w14:paraId="47797A50" w14:textId="77777777" w:rsidR="001F44C3" w:rsidRPr="00BC3A81" w:rsidRDefault="001F44C3" w:rsidP="008F440E">
      <w:pPr>
        <w:ind w:left="360" w:firstLine="720"/>
        <w:rPr>
          <w:rFonts w:ascii="Arial" w:hAnsi="Arial" w:cs="Arial"/>
          <w:b/>
          <w:bCs/>
        </w:rPr>
      </w:pPr>
      <w:r w:rsidRPr="00BC3A81">
        <w:rPr>
          <w:rFonts w:ascii="Arial" w:hAnsi="Arial" w:cs="Arial"/>
          <w:b/>
          <w:bCs/>
        </w:rPr>
        <w:t>Line:</w:t>
      </w:r>
    </w:p>
    <w:p w14:paraId="50048079" w14:textId="78950EA3" w:rsidR="001F44C3" w:rsidRPr="00760160" w:rsidRDefault="001F44C3" w:rsidP="00BC3A81">
      <w:pPr>
        <w:pStyle w:val="ad"/>
        <w:ind w:left="1080"/>
        <w:jc w:val="both"/>
        <w:rPr>
          <w:rFonts w:ascii="Arial" w:hAnsi="Arial" w:cs="Arial"/>
        </w:rPr>
      </w:pPr>
      <w:r w:rsidRPr="006578BD">
        <w:rPr>
          <w:rFonts w:ascii="Arial" w:hAnsi="Arial" w:cs="Arial"/>
        </w:rPr>
        <w:t xml:space="preserve">After obtaining the length of the line, the movement is to utilize the current position as an initial point, and then using MOVL to move to the new position. The x coordinate of both points is the same, and the difference of y coordinate between two points is the length of the line. </w:t>
      </w:r>
    </w:p>
    <w:p w14:paraId="57C191AD" w14:textId="77777777" w:rsidR="001F44C3" w:rsidRPr="006578BD" w:rsidRDefault="001F44C3" w:rsidP="001F44C3">
      <w:pPr>
        <w:rPr>
          <w:rFonts w:ascii="Arial" w:hAnsi="Arial" w:cs="Arial"/>
        </w:rPr>
      </w:pPr>
    </w:p>
    <w:p w14:paraId="37FE6D05" w14:textId="77777777" w:rsidR="001F44C3" w:rsidRPr="006578BD" w:rsidRDefault="001F44C3" w:rsidP="00D706A3">
      <w:pPr>
        <w:pStyle w:val="4"/>
      </w:pPr>
      <w:r w:rsidRPr="006578BD">
        <w:t>Real-Time Gesture Control</w:t>
      </w:r>
    </w:p>
    <w:p w14:paraId="36A9241F" w14:textId="77777777" w:rsidR="001F44C3" w:rsidRPr="006578BD" w:rsidRDefault="001F44C3" w:rsidP="00760160">
      <w:pPr>
        <w:pStyle w:val="ad"/>
        <w:jc w:val="center"/>
        <w:rPr>
          <w:rFonts w:ascii="Arial" w:hAnsi="Arial" w:cs="Arial"/>
        </w:rPr>
      </w:pPr>
      <w:r w:rsidRPr="006578BD">
        <w:rPr>
          <w:rFonts w:ascii="Arial" w:hAnsi="Arial" w:cs="Arial"/>
          <w:noProof/>
        </w:rPr>
        <w:drawing>
          <wp:inline distT="0" distB="0" distL="0" distR="0" wp14:anchorId="45F4B381" wp14:editId="2C00F001">
            <wp:extent cx="4428364" cy="5003800"/>
            <wp:effectExtent l="0" t="0" r="0" b="6350"/>
            <wp:docPr id="207848616" name="Picture 4"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48616" name="Picture 4" descr="一張含有 文字, 螢幕擷取畫面, 圖表, 行 的圖片&#10;&#10;自動產生的描述"/>
                    <pic:cNvPicPr/>
                  </pic:nvPicPr>
                  <pic:blipFill>
                    <a:blip r:embed="rId55">
                      <a:extLst>
                        <a:ext uri="{28A0092B-C50C-407E-A947-70E740481C1C}">
                          <a14:useLocalDpi xmlns:a14="http://schemas.microsoft.com/office/drawing/2010/main" val="0"/>
                        </a:ext>
                      </a:extLst>
                    </a:blip>
                    <a:stretch>
                      <a:fillRect/>
                    </a:stretch>
                  </pic:blipFill>
                  <pic:spPr>
                    <a:xfrm>
                      <a:off x="0" y="0"/>
                      <a:ext cx="4434364" cy="5010579"/>
                    </a:xfrm>
                    <a:prstGeom prst="rect">
                      <a:avLst/>
                    </a:prstGeom>
                  </pic:spPr>
                </pic:pic>
              </a:graphicData>
            </a:graphic>
          </wp:inline>
        </w:drawing>
      </w:r>
    </w:p>
    <w:p w14:paraId="11DB81CC" w14:textId="098A73FF" w:rsidR="001F44C3" w:rsidRPr="00C77D6D" w:rsidRDefault="001F44C3" w:rsidP="001F44C3">
      <w:pPr>
        <w:pStyle w:val="ad"/>
        <w:jc w:val="center"/>
        <w:rPr>
          <w:rFonts w:ascii="Arial" w:hAnsi="Arial" w:cs="Arial"/>
          <w:sz w:val="22"/>
          <w:szCs w:val="18"/>
          <w:lang w:eastAsia="zh-TW"/>
        </w:rPr>
      </w:pPr>
      <w:r w:rsidRPr="00C77D6D">
        <w:rPr>
          <w:rFonts w:ascii="Arial" w:hAnsi="Arial" w:cs="Arial"/>
          <w:sz w:val="22"/>
          <w:szCs w:val="18"/>
        </w:rPr>
        <w:t xml:space="preserve">Figure </w:t>
      </w:r>
      <w:r w:rsidR="00A80263" w:rsidRPr="00C77D6D">
        <w:rPr>
          <w:rFonts w:ascii="Arial" w:hAnsi="Arial" w:cs="Arial" w:hint="eastAsia"/>
          <w:sz w:val="22"/>
          <w:szCs w:val="18"/>
          <w:lang w:eastAsia="zh-TW"/>
        </w:rPr>
        <w:t>2.2.2.11.1</w:t>
      </w:r>
      <w:r w:rsidRPr="00C77D6D">
        <w:rPr>
          <w:rFonts w:ascii="Arial" w:hAnsi="Arial" w:cs="Arial"/>
          <w:sz w:val="22"/>
          <w:szCs w:val="18"/>
        </w:rPr>
        <w:t>.</w:t>
      </w:r>
      <w:r w:rsidR="00A80263" w:rsidRPr="00C77D6D">
        <w:rPr>
          <w:rFonts w:ascii="Arial" w:hAnsi="Arial" w:cs="Arial" w:hint="eastAsia"/>
          <w:sz w:val="22"/>
          <w:szCs w:val="18"/>
          <w:lang w:eastAsia="zh-TW"/>
        </w:rPr>
        <w:t xml:space="preserve"> Flow Chart of Real-time Control</w:t>
      </w:r>
    </w:p>
    <w:p w14:paraId="2D0F1BFE" w14:textId="33DAD4F9" w:rsidR="001F44C3" w:rsidRPr="006578BD" w:rsidRDefault="001F44C3" w:rsidP="009E052A">
      <w:pPr>
        <w:pStyle w:val="ad"/>
        <w:jc w:val="both"/>
        <w:rPr>
          <w:rFonts w:ascii="Arial" w:hAnsi="Arial" w:cs="Arial"/>
        </w:rPr>
      </w:pPr>
      <w:r w:rsidRPr="006578BD">
        <w:rPr>
          <w:rFonts w:ascii="Arial" w:hAnsi="Arial" w:cs="Arial"/>
        </w:rPr>
        <w:lastRenderedPageBreak/>
        <w:t xml:space="preserve">The flow chart in </w:t>
      </w:r>
      <w:r w:rsidR="00B43CAE" w:rsidRPr="006578BD">
        <w:rPr>
          <w:rFonts w:ascii="Arial" w:hAnsi="Arial" w:cs="Arial"/>
        </w:rPr>
        <w:t>Figure 2.2.2.11.1</w:t>
      </w:r>
      <w:r w:rsidR="00B43CAE">
        <w:rPr>
          <w:rFonts w:ascii="Arial" w:hAnsi="Arial" w:cs="Arial" w:hint="eastAsia"/>
          <w:lang w:eastAsia="zh-TW"/>
        </w:rPr>
        <w:t xml:space="preserve"> </w:t>
      </w:r>
      <w:r w:rsidRPr="006578BD">
        <w:rPr>
          <w:rFonts w:ascii="Arial" w:hAnsi="Arial" w:cs="Arial"/>
        </w:rPr>
        <w:t xml:space="preserve">illustrates the process of real-time gesture control of Dobot Magician. The ideas of Real-Time Gesture Control are learned from the courses </w:t>
      </w:r>
      <w:r w:rsidR="003E5F6D">
        <w:rPr>
          <w:rFonts w:ascii="Arial" w:hAnsi="Arial" w:cs="Arial"/>
        </w:rPr>
        <w:fldChar w:fldCharType="begin"/>
      </w:r>
      <w:r w:rsidR="003E5F6D">
        <w:rPr>
          <w:rFonts w:ascii="Arial" w:hAnsi="Arial" w:cs="Arial"/>
        </w:rPr>
        <w:instrText xml:space="preserve"> ADDIN EN.CITE &lt;EndNote&gt;&lt;Cite&gt;&lt;Author&gt;Sam&lt;/Author&gt;&lt;Year&gt;2024&lt;/Year&gt;&lt;IDText&gt;Crazycurly/gesture_MeArm&lt;/IDText&gt;&lt;DisplayText&gt;[60]&lt;/DisplayText&gt;&lt;record&gt;&lt;urls&gt;&lt;related-urls&gt;&lt;url&gt;https://github.com/Crazycurly/gesture_MeArm&lt;/url&gt;&lt;/related-urls&gt;&lt;/urls&gt;&lt;titles&gt;&lt;title&gt;Crazycurly/gesture_MeArm&lt;/title&gt;&lt;/titles&gt;&lt;number&gt;April 28&lt;/number&gt;&lt;contributors&gt;&lt;authors&gt;&lt;author&gt;Sam&lt;/author&gt;&lt;/authors&gt;&lt;/contributors&gt;&lt;added-date format="utc"&gt;1714753138&lt;/added-date&gt;&lt;ref-type name="Web Page"&gt;12&lt;/ref-type&gt;&lt;dates&gt;&lt;year&gt;2024&lt;/year&gt;&lt;/dates&gt;&lt;rec-number&gt;81&lt;/rec-number&gt;&lt;last-updated-date format="utc"&gt;1714753179&lt;/last-updated-date&gt;&lt;volume&gt;2024&lt;/volume&gt;&lt;/record&gt;&lt;/Cite&gt;&lt;/EndNote&gt;</w:instrText>
      </w:r>
      <w:r w:rsidR="003E5F6D">
        <w:rPr>
          <w:rFonts w:ascii="Arial" w:hAnsi="Arial" w:cs="Arial"/>
        </w:rPr>
        <w:fldChar w:fldCharType="separate"/>
      </w:r>
      <w:r w:rsidR="003E5F6D">
        <w:rPr>
          <w:rFonts w:ascii="Arial" w:hAnsi="Arial" w:cs="Arial"/>
          <w:noProof/>
        </w:rPr>
        <w:t>[60]</w:t>
      </w:r>
      <w:r w:rsidR="003E5F6D">
        <w:rPr>
          <w:rFonts w:ascii="Arial" w:hAnsi="Arial" w:cs="Arial"/>
        </w:rPr>
        <w:fldChar w:fldCharType="end"/>
      </w:r>
      <w:r w:rsidRPr="006578BD">
        <w:rPr>
          <w:rFonts w:ascii="Arial" w:hAnsi="Arial" w:cs="Arial"/>
        </w:rPr>
        <w:t xml:space="preserve"> to modify to realize real-time gesture control with Dobot Magician.</w:t>
      </w:r>
    </w:p>
    <w:p w14:paraId="37B1B18C" w14:textId="77777777" w:rsidR="001F44C3" w:rsidRPr="006578BD" w:rsidRDefault="001F44C3" w:rsidP="001F44C3">
      <w:pPr>
        <w:pStyle w:val="ad"/>
        <w:rPr>
          <w:rFonts w:ascii="Arial" w:hAnsi="Arial" w:cs="Arial"/>
        </w:rPr>
      </w:pPr>
    </w:p>
    <w:p w14:paraId="36F50C45" w14:textId="77777777" w:rsidR="001F44C3" w:rsidRPr="006578BD" w:rsidRDefault="001F44C3" w:rsidP="001F44C3">
      <w:pPr>
        <w:pStyle w:val="ad"/>
        <w:rPr>
          <w:rFonts w:ascii="Arial" w:hAnsi="Arial" w:cs="Arial"/>
        </w:rPr>
      </w:pPr>
      <w:r w:rsidRPr="006578BD">
        <w:rPr>
          <w:rFonts w:ascii="Arial" w:hAnsi="Arial" w:cs="Arial"/>
          <w:noProof/>
        </w:rPr>
        <w:drawing>
          <wp:inline distT="0" distB="0" distL="0" distR="0" wp14:anchorId="5D9B1B95" wp14:editId="227DF853">
            <wp:extent cx="5466058" cy="3079750"/>
            <wp:effectExtent l="0" t="0" r="1905" b="6350"/>
            <wp:docPr id="1550118520" name="Picture 2" descr="一張含有 舞蹈,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18520" name="Picture 2" descr="一張含有 舞蹈, 螢幕擷取畫面, 人員 的圖片&#10;&#10;自動產生的描述"/>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75528" cy="3085086"/>
                    </a:xfrm>
                    <a:prstGeom prst="rect">
                      <a:avLst/>
                    </a:prstGeom>
                    <a:noFill/>
                  </pic:spPr>
                </pic:pic>
              </a:graphicData>
            </a:graphic>
          </wp:inline>
        </w:drawing>
      </w:r>
    </w:p>
    <w:p w14:paraId="71E486AF" w14:textId="73761CA4" w:rsidR="001F44C3" w:rsidRPr="00C91B3E" w:rsidRDefault="001F44C3" w:rsidP="001F44C3">
      <w:pPr>
        <w:pStyle w:val="ad"/>
        <w:jc w:val="center"/>
        <w:rPr>
          <w:rFonts w:ascii="Arial" w:hAnsi="Arial" w:cs="Arial"/>
          <w:sz w:val="22"/>
          <w:szCs w:val="18"/>
        </w:rPr>
      </w:pPr>
      <w:r w:rsidRPr="00C91B3E">
        <w:rPr>
          <w:rFonts w:ascii="Arial" w:hAnsi="Arial" w:cs="Arial"/>
          <w:sz w:val="22"/>
          <w:szCs w:val="18"/>
        </w:rPr>
        <w:t xml:space="preserve">Figure. </w:t>
      </w:r>
      <w:r w:rsidR="000908AF" w:rsidRPr="00C91B3E">
        <w:rPr>
          <w:rFonts w:ascii="Arial" w:hAnsi="Arial" w:cs="Arial" w:hint="eastAsia"/>
          <w:sz w:val="22"/>
          <w:szCs w:val="18"/>
          <w:lang w:eastAsia="zh-TW"/>
        </w:rPr>
        <w:t>2.2.2.11.2 Example Movement to Change Joint Angles</w:t>
      </w:r>
    </w:p>
    <w:p w14:paraId="420962A6" w14:textId="77777777" w:rsidR="00DC25E2" w:rsidRPr="006578BD" w:rsidRDefault="00DC25E2" w:rsidP="00DC25E2">
      <w:pPr>
        <w:pStyle w:val="ad"/>
        <w:jc w:val="center"/>
        <w:rPr>
          <w:rFonts w:ascii="Arial" w:hAnsi="Arial" w:cs="Arial"/>
        </w:rPr>
      </w:pPr>
      <w:r>
        <w:rPr>
          <w:rFonts w:ascii="Arial" w:hAnsi="Arial" w:cs="Arial"/>
          <w:noProof/>
        </w:rPr>
        <w:drawing>
          <wp:inline distT="0" distB="0" distL="0" distR="0" wp14:anchorId="5C3E3F97" wp14:editId="5B1A6C74">
            <wp:extent cx="3578612" cy="1481622"/>
            <wp:effectExtent l="0" t="0" r="3175" b="4445"/>
            <wp:docPr id="1573297485" name="Picture 1" descr="A close-up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297485" name="Picture 1" descr="A close-up of a hand&#10;&#10;Description automatically generated"/>
                    <pic:cNvPicPr>
                      <a:picLocks noChangeAspect="1" noChangeArrowheads="1"/>
                    </pic:cNvPicPr>
                  </pic:nvPicPr>
                  <pic:blipFill rotWithShape="1">
                    <a:blip r:embed="rId57">
                      <a:extLst>
                        <a:ext uri="{28A0092B-C50C-407E-A947-70E740481C1C}">
                          <a14:useLocalDpi xmlns:a14="http://schemas.microsoft.com/office/drawing/2010/main" val="0"/>
                        </a:ext>
                      </a:extLst>
                    </a:blip>
                    <a:srcRect t="9119" b="9605"/>
                    <a:stretch/>
                  </pic:blipFill>
                  <pic:spPr bwMode="auto">
                    <a:xfrm>
                      <a:off x="0" y="0"/>
                      <a:ext cx="3578860" cy="1481725"/>
                    </a:xfrm>
                    <a:prstGeom prst="rect">
                      <a:avLst/>
                    </a:prstGeom>
                    <a:noFill/>
                    <a:ln>
                      <a:noFill/>
                    </a:ln>
                    <a:extLst>
                      <a:ext uri="{53640926-AAD7-44D8-BBD7-CCE9431645EC}">
                        <a14:shadowObscured xmlns:a14="http://schemas.microsoft.com/office/drawing/2010/main"/>
                      </a:ext>
                    </a:extLst>
                  </pic:spPr>
                </pic:pic>
              </a:graphicData>
            </a:graphic>
          </wp:inline>
        </w:drawing>
      </w:r>
    </w:p>
    <w:p w14:paraId="7D1A6287" w14:textId="77777777" w:rsidR="00DC25E2" w:rsidRDefault="00DC25E2" w:rsidP="00DC25E2">
      <w:pPr>
        <w:pStyle w:val="ad"/>
        <w:jc w:val="center"/>
        <w:rPr>
          <w:rFonts w:ascii="Arial" w:hAnsi="Arial" w:cs="Arial"/>
          <w:sz w:val="22"/>
          <w:szCs w:val="18"/>
          <w:lang w:eastAsia="zh-TW"/>
        </w:rPr>
      </w:pPr>
      <w:r w:rsidRPr="00C91B3E">
        <w:rPr>
          <w:rFonts w:ascii="Arial" w:hAnsi="Arial" w:cs="Arial"/>
          <w:sz w:val="22"/>
          <w:szCs w:val="18"/>
        </w:rPr>
        <w:t xml:space="preserve">Figure </w:t>
      </w:r>
      <w:r w:rsidRPr="00C91B3E">
        <w:rPr>
          <w:rFonts w:ascii="Arial" w:hAnsi="Arial" w:cs="Arial" w:hint="eastAsia"/>
          <w:sz w:val="22"/>
          <w:szCs w:val="18"/>
          <w:lang w:eastAsia="zh-TW"/>
        </w:rPr>
        <w:t>2.2.2.11.3</w:t>
      </w:r>
      <w:r w:rsidRPr="00C91B3E">
        <w:rPr>
          <w:rFonts w:ascii="Arial" w:hAnsi="Arial" w:cs="Arial"/>
          <w:sz w:val="22"/>
          <w:szCs w:val="18"/>
        </w:rPr>
        <w:t>.</w:t>
      </w:r>
      <w:r w:rsidRPr="00C91B3E">
        <w:rPr>
          <w:rFonts w:ascii="Arial" w:hAnsi="Arial" w:cs="Arial" w:hint="eastAsia"/>
          <w:sz w:val="22"/>
          <w:szCs w:val="18"/>
          <w:lang w:eastAsia="zh-TW"/>
        </w:rPr>
        <w:t xml:space="preserve"> </w:t>
      </w:r>
      <w:r>
        <w:rPr>
          <w:rFonts w:ascii="Arial" w:hAnsi="Arial" w:cs="Arial" w:hint="eastAsia"/>
          <w:sz w:val="22"/>
          <w:szCs w:val="18"/>
          <w:lang w:eastAsia="zh-TW"/>
        </w:rPr>
        <w:t>Gesture to control the Gripper or Suction Cup</w:t>
      </w:r>
    </w:p>
    <w:p w14:paraId="7842C848" w14:textId="77777777" w:rsidR="00DC25E2" w:rsidRDefault="00DC25E2" w:rsidP="00DC25E2">
      <w:pPr>
        <w:pStyle w:val="ad"/>
        <w:jc w:val="center"/>
        <w:rPr>
          <w:rFonts w:ascii="Arial" w:hAnsi="Arial" w:cs="Arial"/>
          <w:sz w:val="22"/>
          <w:szCs w:val="18"/>
          <w:lang w:eastAsia="zh-TW"/>
        </w:rPr>
      </w:pPr>
      <w:r w:rsidRPr="006578BD">
        <w:rPr>
          <w:rFonts w:ascii="Arial" w:hAnsi="Arial" w:cs="Arial"/>
          <w:noProof/>
        </w:rPr>
        <w:drawing>
          <wp:inline distT="0" distB="0" distL="0" distR="0" wp14:anchorId="1FBF8DDC" wp14:editId="12B20418">
            <wp:extent cx="2547346" cy="2449810"/>
            <wp:effectExtent l="0" t="0" r="5715" b="8255"/>
            <wp:docPr id="1550002144" name="Picture 4" descr="一張含有 螢幕擷取畫面, 手指, 文字,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597604" name="Picture 4" descr="一張含有 螢幕擷取畫面, 手指, 文字, 手 的圖片&#10;&#10;自動產生的描述"/>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65504"/>
                    <a:stretch/>
                  </pic:blipFill>
                  <pic:spPr bwMode="auto">
                    <a:xfrm>
                      <a:off x="0" y="0"/>
                      <a:ext cx="2572627" cy="2474123"/>
                    </a:xfrm>
                    <a:prstGeom prst="rect">
                      <a:avLst/>
                    </a:prstGeom>
                    <a:noFill/>
                    <a:ln>
                      <a:noFill/>
                    </a:ln>
                    <a:extLst>
                      <a:ext uri="{53640926-AAD7-44D8-BBD7-CCE9431645EC}">
                        <a14:shadowObscured xmlns:a14="http://schemas.microsoft.com/office/drawing/2010/main"/>
                      </a:ext>
                    </a:extLst>
                  </pic:spPr>
                </pic:pic>
              </a:graphicData>
            </a:graphic>
          </wp:inline>
        </w:drawing>
      </w:r>
    </w:p>
    <w:p w14:paraId="350A5A15" w14:textId="77777777" w:rsidR="00DC25E2" w:rsidRDefault="00DC25E2" w:rsidP="00DC25E2">
      <w:pPr>
        <w:pStyle w:val="ad"/>
        <w:jc w:val="center"/>
        <w:rPr>
          <w:rFonts w:ascii="Arial" w:hAnsi="Arial" w:cs="Arial"/>
          <w:sz w:val="22"/>
          <w:szCs w:val="18"/>
          <w:lang w:eastAsia="zh-TW"/>
        </w:rPr>
      </w:pPr>
      <w:r w:rsidRPr="00C91B3E">
        <w:rPr>
          <w:rFonts w:ascii="Arial" w:hAnsi="Arial" w:cs="Arial"/>
          <w:sz w:val="22"/>
          <w:szCs w:val="18"/>
        </w:rPr>
        <w:t xml:space="preserve">Figure </w:t>
      </w:r>
      <w:r w:rsidRPr="00C91B3E">
        <w:rPr>
          <w:rFonts w:ascii="Arial" w:hAnsi="Arial" w:cs="Arial" w:hint="eastAsia"/>
          <w:sz w:val="22"/>
          <w:szCs w:val="18"/>
          <w:lang w:eastAsia="zh-TW"/>
        </w:rPr>
        <w:t>2.2.2.11.</w:t>
      </w:r>
      <w:r>
        <w:rPr>
          <w:rFonts w:ascii="Arial" w:hAnsi="Arial" w:cs="Arial" w:hint="eastAsia"/>
          <w:sz w:val="22"/>
          <w:szCs w:val="18"/>
          <w:lang w:eastAsia="zh-TW"/>
        </w:rPr>
        <w:t xml:space="preserve">4. </w:t>
      </w:r>
      <w:r w:rsidRPr="00C91B3E">
        <w:rPr>
          <w:rFonts w:ascii="Arial" w:hAnsi="Arial" w:cs="Arial" w:hint="eastAsia"/>
          <w:sz w:val="22"/>
          <w:szCs w:val="18"/>
          <w:lang w:eastAsia="zh-TW"/>
        </w:rPr>
        <w:t>Schematic of Joint Angles Movement and Gesture to Control</w:t>
      </w:r>
    </w:p>
    <w:p w14:paraId="692EAF11" w14:textId="77777777" w:rsidR="00DC25E2" w:rsidRPr="00C91B3E" w:rsidRDefault="00DC25E2" w:rsidP="00DC25E2">
      <w:pPr>
        <w:pStyle w:val="ad"/>
        <w:jc w:val="center"/>
        <w:rPr>
          <w:rFonts w:ascii="Arial" w:hAnsi="Arial" w:cs="Arial"/>
          <w:sz w:val="22"/>
          <w:szCs w:val="18"/>
          <w:lang w:eastAsia="zh-TW"/>
        </w:rPr>
      </w:pPr>
    </w:p>
    <w:p w14:paraId="6C4E27C5" w14:textId="41B48792" w:rsidR="00FB3F4C" w:rsidRPr="00372072" w:rsidRDefault="00DC25E2" w:rsidP="00372072">
      <w:pPr>
        <w:pStyle w:val="ad"/>
        <w:rPr>
          <w:rFonts w:ascii="Arial" w:hAnsi="Arial" w:cs="Arial"/>
        </w:rPr>
      </w:pPr>
      <w:r w:rsidRPr="006578BD">
        <w:rPr>
          <w:rFonts w:ascii="Arial" w:hAnsi="Arial" w:cs="Arial"/>
        </w:rPr>
        <w:t>In Finger 2.2.2.11.2, the process how to change the joint angles (1,2,3,4) is shown</w:t>
      </w:r>
      <w:r>
        <w:rPr>
          <w:rFonts w:ascii="Arial" w:hAnsi="Arial" w:cs="Arial" w:hint="eastAsia"/>
          <w:lang w:eastAsia="zh-TW"/>
        </w:rPr>
        <w:t xml:space="preserve">. In Figure 2.2.2.11.4, the schematic </w:t>
      </w:r>
      <w:r w:rsidRPr="006578BD">
        <w:rPr>
          <w:rFonts w:ascii="Arial" w:hAnsi="Arial" w:cs="Arial"/>
        </w:rPr>
        <w:t>is to show the movement of the hands to change the joint angles. The picture in Figure</w:t>
      </w:r>
      <w:r>
        <w:rPr>
          <w:rFonts w:ascii="Arial" w:hAnsi="Arial" w:cs="Arial" w:hint="eastAsia"/>
          <w:lang w:eastAsia="zh-TW"/>
        </w:rPr>
        <w:t xml:space="preserve"> 2.2.2.11.3</w:t>
      </w:r>
      <w:r w:rsidRPr="006578BD">
        <w:rPr>
          <w:rFonts w:ascii="Arial" w:hAnsi="Arial" w:cs="Arial"/>
        </w:rPr>
        <w:t xml:space="preserve"> is the gesture to start the gripper or the suction to grip or suction the object.</w:t>
      </w:r>
    </w:p>
    <w:p w14:paraId="29BD465F" w14:textId="77777777" w:rsidR="001F44C3" w:rsidRPr="002F6B8B" w:rsidRDefault="001F44C3">
      <w:pPr>
        <w:pStyle w:val="ad"/>
        <w:numPr>
          <w:ilvl w:val="0"/>
          <w:numId w:val="11"/>
        </w:numPr>
        <w:spacing w:after="160" w:line="278" w:lineRule="auto"/>
        <w:rPr>
          <w:rFonts w:ascii="Arial" w:hAnsi="Arial" w:cs="Arial"/>
          <w:b/>
          <w:bCs/>
        </w:rPr>
      </w:pPr>
      <w:r w:rsidRPr="002F6B8B">
        <w:rPr>
          <w:rFonts w:ascii="Arial" w:hAnsi="Arial" w:cs="Arial"/>
          <w:b/>
          <w:bCs/>
        </w:rPr>
        <w:lastRenderedPageBreak/>
        <w:t xml:space="preserve">Complex Gesture Recognition: </w:t>
      </w:r>
      <w:proofErr w:type="spellStart"/>
      <w:r w:rsidRPr="002F6B8B">
        <w:rPr>
          <w:rFonts w:ascii="Arial" w:hAnsi="Arial" w:cs="Arial"/>
          <w:b/>
          <w:bCs/>
        </w:rPr>
        <w:t>RealTime</w:t>
      </w:r>
      <w:proofErr w:type="spellEnd"/>
      <w:r w:rsidRPr="002F6B8B">
        <w:rPr>
          <w:rFonts w:ascii="Arial" w:hAnsi="Arial" w:cs="Arial"/>
          <w:b/>
          <w:bCs/>
        </w:rPr>
        <w:t xml:space="preserve"> (10 times)</w:t>
      </w:r>
    </w:p>
    <w:p w14:paraId="5D4166C1" w14:textId="77777777" w:rsidR="001F44C3" w:rsidRPr="006578BD" w:rsidRDefault="001F44C3" w:rsidP="001F44C3">
      <w:pPr>
        <w:pStyle w:val="ad"/>
        <w:ind w:left="1080"/>
        <w:jc w:val="center"/>
        <w:rPr>
          <w:rFonts w:ascii="Arial" w:hAnsi="Arial" w:cs="Arial"/>
        </w:rPr>
      </w:pPr>
      <w:r w:rsidRPr="006578BD">
        <w:rPr>
          <w:rFonts w:ascii="Arial" w:hAnsi="Arial" w:cs="Arial"/>
          <w:b/>
          <w:bCs/>
          <w:noProof/>
        </w:rPr>
        <w:drawing>
          <wp:inline distT="0" distB="0" distL="0" distR="0" wp14:anchorId="44317FDF" wp14:editId="3A03744A">
            <wp:extent cx="1463584" cy="1651000"/>
            <wp:effectExtent l="0" t="0" r="3810" b="6350"/>
            <wp:docPr id="2054430051" name="Picture 3" descr="A collage of hands with different gestu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74074" name="Picture 3" descr="A collage of hands with different gestures&#10;&#10;Description automatically generated"/>
                    <pic:cNvPicPr/>
                  </pic:nvPicPr>
                  <pic:blipFill rotWithShape="1">
                    <a:blip r:embed="rId59">
                      <a:extLst>
                        <a:ext uri="{28A0092B-C50C-407E-A947-70E740481C1C}">
                          <a14:useLocalDpi xmlns:a14="http://schemas.microsoft.com/office/drawing/2010/main" val="0"/>
                        </a:ext>
                      </a:extLst>
                    </a:blip>
                    <a:srcRect l="72050" t="9512" r="9946" b="23108"/>
                    <a:stretch/>
                  </pic:blipFill>
                  <pic:spPr bwMode="auto">
                    <a:xfrm>
                      <a:off x="0" y="0"/>
                      <a:ext cx="1467638" cy="1655573"/>
                    </a:xfrm>
                    <a:prstGeom prst="rect">
                      <a:avLst/>
                    </a:prstGeom>
                    <a:ln>
                      <a:noFill/>
                    </a:ln>
                    <a:extLst>
                      <a:ext uri="{53640926-AAD7-44D8-BBD7-CCE9431645EC}">
                        <a14:shadowObscured xmlns:a14="http://schemas.microsoft.com/office/drawing/2010/main"/>
                      </a:ext>
                    </a:extLst>
                  </pic:spPr>
                </pic:pic>
              </a:graphicData>
            </a:graphic>
          </wp:inline>
        </w:drawing>
      </w:r>
    </w:p>
    <w:p w14:paraId="310FD574" w14:textId="24A11F84" w:rsidR="001F44C3" w:rsidRPr="002F6B8B" w:rsidRDefault="001F44C3" w:rsidP="001F44C3">
      <w:pPr>
        <w:pStyle w:val="ad"/>
        <w:ind w:left="1080"/>
        <w:jc w:val="center"/>
        <w:rPr>
          <w:rFonts w:ascii="Arial" w:hAnsi="Arial" w:cs="Arial"/>
          <w:sz w:val="22"/>
          <w:szCs w:val="18"/>
          <w:lang w:eastAsia="zh-TW"/>
        </w:rPr>
      </w:pPr>
      <w:r w:rsidRPr="002F6B8B">
        <w:rPr>
          <w:rFonts w:ascii="Arial" w:hAnsi="Arial" w:cs="Arial"/>
          <w:sz w:val="22"/>
          <w:szCs w:val="18"/>
        </w:rPr>
        <w:t xml:space="preserve">Figure </w:t>
      </w:r>
      <w:r w:rsidR="009719B1" w:rsidRPr="002F6B8B">
        <w:rPr>
          <w:rFonts w:ascii="Arial" w:hAnsi="Arial" w:cs="Arial" w:hint="eastAsia"/>
          <w:sz w:val="22"/>
          <w:szCs w:val="18"/>
          <w:lang w:eastAsia="zh-TW"/>
        </w:rPr>
        <w:t>2.2.2.11.4</w:t>
      </w:r>
      <w:r w:rsidRPr="002F6B8B">
        <w:rPr>
          <w:rFonts w:ascii="Arial" w:hAnsi="Arial" w:cs="Arial"/>
          <w:sz w:val="22"/>
          <w:szCs w:val="18"/>
        </w:rPr>
        <w:t>.</w:t>
      </w:r>
      <w:r w:rsidR="00FA7BE7" w:rsidRPr="002F6B8B">
        <w:rPr>
          <w:rFonts w:ascii="Arial" w:hAnsi="Arial" w:cs="Arial" w:hint="eastAsia"/>
          <w:sz w:val="22"/>
          <w:szCs w:val="18"/>
          <w:lang w:eastAsia="zh-TW"/>
        </w:rPr>
        <w:t xml:space="preserve"> </w:t>
      </w:r>
      <w:r w:rsidR="00FA7BE7" w:rsidRPr="002F6B8B">
        <w:rPr>
          <w:rFonts w:ascii="Arial" w:hAnsi="Arial" w:cs="Arial"/>
          <w:sz w:val="22"/>
          <w:szCs w:val="18"/>
          <w:lang w:eastAsia="zh-TW"/>
        </w:rPr>
        <w:t>“</w:t>
      </w:r>
      <w:proofErr w:type="spellStart"/>
      <w:r w:rsidR="00FA7BE7" w:rsidRPr="002F6B8B">
        <w:rPr>
          <w:rFonts w:ascii="Arial" w:hAnsi="Arial" w:cs="Arial" w:hint="eastAsia"/>
          <w:sz w:val="22"/>
          <w:szCs w:val="18"/>
          <w:lang w:eastAsia="zh-TW"/>
        </w:rPr>
        <w:t>RealTime</w:t>
      </w:r>
      <w:proofErr w:type="spellEnd"/>
      <w:r w:rsidR="00FA7BE7" w:rsidRPr="002F6B8B">
        <w:rPr>
          <w:rFonts w:ascii="Arial" w:hAnsi="Arial" w:cs="Arial"/>
          <w:sz w:val="22"/>
          <w:szCs w:val="18"/>
          <w:lang w:eastAsia="zh-TW"/>
        </w:rPr>
        <w:t>”</w:t>
      </w:r>
      <w:r w:rsidR="00FA7BE7" w:rsidRPr="002F6B8B">
        <w:rPr>
          <w:rFonts w:ascii="Arial" w:hAnsi="Arial" w:cs="Arial" w:hint="eastAsia"/>
          <w:sz w:val="22"/>
          <w:szCs w:val="18"/>
          <w:lang w:eastAsia="zh-TW"/>
        </w:rPr>
        <w:t xml:space="preserve"> Gesture</w:t>
      </w:r>
    </w:p>
    <w:p w14:paraId="5DCAAD90" w14:textId="0558EC83" w:rsidR="007164AE" w:rsidRPr="00784DA1" w:rsidRDefault="001F44C3" w:rsidP="005B0184">
      <w:pPr>
        <w:pStyle w:val="ad"/>
        <w:ind w:left="1080"/>
        <w:jc w:val="both"/>
        <w:rPr>
          <w:rFonts w:ascii="Arial" w:hAnsi="Arial" w:cs="Arial"/>
        </w:rPr>
      </w:pPr>
      <w:r w:rsidRPr="009719B1">
        <w:rPr>
          <w:rFonts w:ascii="Arial" w:hAnsi="Arial" w:cs="Arial"/>
        </w:rPr>
        <w:t xml:space="preserve">The procedure of complex gesture recognition is explained in </w:t>
      </w:r>
      <w:r w:rsidR="006F056C">
        <w:rPr>
          <w:rFonts w:ascii="Arial" w:hAnsi="Arial" w:cs="Arial" w:hint="eastAsia"/>
          <w:lang w:eastAsia="zh-TW"/>
        </w:rPr>
        <w:t xml:space="preserve">section </w:t>
      </w:r>
      <w:r w:rsidR="009719B1" w:rsidRPr="009719B1">
        <w:rPr>
          <w:rFonts w:ascii="Arial" w:hAnsi="Arial" w:cs="Arial" w:hint="eastAsia"/>
          <w:lang w:eastAsia="zh-TW"/>
        </w:rPr>
        <w:t>2.2.2.7</w:t>
      </w:r>
      <w:r w:rsidRPr="009719B1">
        <w:rPr>
          <w:rFonts w:ascii="Arial" w:hAnsi="Arial" w:cs="Arial"/>
        </w:rPr>
        <w:t>. Afte</w:t>
      </w:r>
      <w:r w:rsidRPr="006578BD">
        <w:rPr>
          <w:rFonts w:ascii="Arial" w:hAnsi="Arial" w:cs="Arial"/>
        </w:rPr>
        <w:t>r the “</w:t>
      </w:r>
      <w:proofErr w:type="spellStart"/>
      <w:r w:rsidRPr="006578BD">
        <w:rPr>
          <w:rFonts w:ascii="Arial" w:hAnsi="Arial" w:cs="Arial"/>
        </w:rPr>
        <w:t>RealTime</w:t>
      </w:r>
      <w:proofErr w:type="spellEnd"/>
      <w:r w:rsidRPr="006578BD">
        <w:rPr>
          <w:rFonts w:ascii="Arial" w:hAnsi="Arial" w:cs="Arial"/>
        </w:rPr>
        <w:t xml:space="preserve">” gesture is recognised continuously ten times as </w:t>
      </w:r>
      <w:r w:rsidRPr="00F01EC7">
        <w:rPr>
          <w:rFonts w:ascii="Arial" w:hAnsi="Arial" w:cs="Arial"/>
        </w:rPr>
        <w:t>shown in Figure</w:t>
      </w:r>
      <w:r w:rsidRPr="006578BD">
        <w:rPr>
          <w:rFonts w:ascii="Arial" w:hAnsi="Arial" w:cs="Arial"/>
        </w:rPr>
        <w:t xml:space="preserve"> </w:t>
      </w:r>
      <w:r w:rsidR="007B2072" w:rsidRPr="009719B1">
        <w:rPr>
          <w:rFonts w:ascii="Arial" w:hAnsi="Arial" w:cs="Arial" w:hint="eastAsia"/>
          <w:lang w:eastAsia="zh-TW"/>
        </w:rPr>
        <w:t>2.2.2.11.4</w:t>
      </w:r>
      <w:r w:rsidR="007B2072">
        <w:rPr>
          <w:rFonts w:ascii="Arial" w:hAnsi="Arial" w:cs="Arial" w:hint="eastAsia"/>
          <w:lang w:eastAsia="zh-TW"/>
        </w:rPr>
        <w:t xml:space="preserve">, </w:t>
      </w:r>
      <w:r w:rsidRPr="006578BD">
        <w:rPr>
          <w:rFonts w:ascii="Arial" w:hAnsi="Arial" w:cs="Arial"/>
        </w:rPr>
        <w:t>the system will stop recognising the gesture and the motion is defined to implement “</w:t>
      </w:r>
      <w:proofErr w:type="spellStart"/>
      <w:r w:rsidRPr="006578BD">
        <w:rPr>
          <w:rFonts w:ascii="Arial" w:hAnsi="Arial" w:cs="Arial"/>
        </w:rPr>
        <w:t>RealTime</w:t>
      </w:r>
      <w:proofErr w:type="spellEnd"/>
      <w:r w:rsidRPr="006578BD">
        <w:rPr>
          <w:rFonts w:ascii="Arial" w:hAnsi="Arial" w:cs="Arial"/>
        </w:rPr>
        <w:t>” task.</w:t>
      </w:r>
    </w:p>
    <w:p w14:paraId="0F496145" w14:textId="77777777" w:rsidR="001F44C3" w:rsidRPr="006578BD" w:rsidRDefault="001F44C3" w:rsidP="001F44C3">
      <w:pPr>
        <w:pStyle w:val="ad"/>
        <w:ind w:left="1080"/>
        <w:rPr>
          <w:rFonts w:ascii="Arial" w:hAnsi="Arial" w:cs="Arial"/>
        </w:rPr>
      </w:pPr>
    </w:p>
    <w:p w14:paraId="0D25436D" w14:textId="77777777" w:rsidR="001F44C3" w:rsidRPr="00784DA1" w:rsidRDefault="001F44C3">
      <w:pPr>
        <w:pStyle w:val="ad"/>
        <w:numPr>
          <w:ilvl w:val="0"/>
          <w:numId w:val="11"/>
        </w:numPr>
        <w:spacing w:after="160" w:line="278" w:lineRule="auto"/>
        <w:rPr>
          <w:rFonts w:ascii="Arial" w:hAnsi="Arial" w:cs="Arial"/>
          <w:b/>
          <w:bCs/>
        </w:rPr>
      </w:pPr>
      <w:r w:rsidRPr="00784DA1">
        <w:rPr>
          <w:rFonts w:ascii="Arial" w:hAnsi="Arial" w:cs="Arial"/>
          <w:b/>
          <w:bCs/>
        </w:rPr>
        <w:t>Termination</w:t>
      </w:r>
    </w:p>
    <w:p w14:paraId="69985847" w14:textId="58226659" w:rsidR="001F44C3" w:rsidRPr="006578BD" w:rsidRDefault="001F44C3" w:rsidP="005B0184">
      <w:pPr>
        <w:pStyle w:val="ad"/>
        <w:ind w:left="1080"/>
        <w:jc w:val="both"/>
        <w:rPr>
          <w:rFonts w:ascii="Arial" w:hAnsi="Arial" w:cs="Arial"/>
        </w:rPr>
      </w:pPr>
      <w:r w:rsidRPr="006578BD">
        <w:rPr>
          <w:rFonts w:ascii="Arial" w:hAnsi="Arial" w:cs="Arial"/>
        </w:rPr>
        <w:t xml:space="preserve">To minimize the delay of real-time gesture control with Dobot Magician, after the determination of </w:t>
      </w:r>
      <w:proofErr w:type="spellStart"/>
      <w:r w:rsidRPr="006578BD">
        <w:rPr>
          <w:rFonts w:ascii="Arial" w:hAnsi="Arial" w:cs="Arial"/>
        </w:rPr>
        <w:t>RealTime</w:t>
      </w:r>
      <w:proofErr w:type="spellEnd"/>
      <w:r w:rsidRPr="006578BD">
        <w:rPr>
          <w:rFonts w:ascii="Arial" w:hAnsi="Arial" w:cs="Arial"/>
        </w:rPr>
        <w:t xml:space="preserve">, the original program is </w:t>
      </w:r>
      <w:r w:rsidR="003B39F8" w:rsidRPr="006578BD">
        <w:rPr>
          <w:rFonts w:ascii="Arial" w:hAnsi="Arial" w:cs="Arial"/>
        </w:rPr>
        <w:t>terminated,</w:t>
      </w:r>
      <w:r w:rsidRPr="006578BD">
        <w:rPr>
          <w:rFonts w:ascii="Arial" w:hAnsi="Arial" w:cs="Arial"/>
        </w:rPr>
        <w:t xml:space="preserve"> and the camera is also released. Using the function “</w:t>
      </w:r>
      <w:proofErr w:type="spellStart"/>
      <w:proofErr w:type="gramStart"/>
      <w:r w:rsidRPr="006578BD">
        <w:rPr>
          <w:rFonts w:ascii="Arial" w:hAnsi="Arial" w:cs="Arial"/>
        </w:rPr>
        <w:t>subprocess.run</w:t>
      </w:r>
      <w:proofErr w:type="spellEnd"/>
      <w:r w:rsidRPr="006578BD">
        <w:rPr>
          <w:rFonts w:ascii="Arial" w:hAnsi="Arial" w:cs="Arial"/>
        </w:rPr>
        <w:t>(</w:t>
      </w:r>
      <w:proofErr w:type="gramEnd"/>
      <w:r w:rsidRPr="006578BD">
        <w:rPr>
          <w:rFonts w:ascii="Arial" w:hAnsi="Arial" w:cs="Arial"/>
        </w:rPr>
        <w:t xml:space="preserve">)” in subprocess package can open the other file without manually opening the file. As a result, the data in the file of real-time control task is not returned into the main program. </w:t>
      </w:r>
    </w:p>
    <w:p w14:paraId="147F9807" w14:textId="77777777" w:rsidR="001F44C3" w:rsidRPr="00784DA1" w:rsidRDefault="001F44C3">
      <w:pPr>
        <w:pStyle w:val="ad"/>
        <w:numPr>
          <w:ilvl w:val="0"/>
          <w:numId w:val="11"/>
        </w:numPr>
        <w:spacing w:after="160" w:line="278" w:lineRule="auto"/>
        <w:rPr>
          <w:rFonts w:ascii="Arial" w:hAnsi="Arial" w:cs="Arial"/>
          <w:b/>
          <w:bCs/>
        </w:rPr>
      </w:pPr>
      <w:r w:rsidRPr="00784DA1">
        <w:rPr>
          <w:rFonts w:ascii="Arial" w:hAnsi="Arial" w:cs="Arial"/>
          <w:b/>
          <w:bCs/>
        </w:rPr>
        <w:t>Dobot Magician Initialization</w:t>
      </w:r>
    </w:p>
    <w:p w14:paraId="7DF7FE29" w14:textId="42760477" w:rsidR="001F44C3" w:rsidRPr="006578BD" w:rsidRDefault="001F44C3" w:rsidP="005B0184">
      <w:pPr>
        <w:pStyle w:val="ad"/>
        <w:ind w:left="1080"/>
        <w:jc w:val="both"/>
        <w:rPr>
          <w:rFonts w:ascii="Arial" w:hAnsi="Arial" w:cs="Arial"/>
        </w:rPr>
      </w:pPr>
      <w:r w:rsidRPr="006578BD">
        <w:rPr>
          <w:rFonts w:ascii="Arial" w:hAnsi="Arial" w:cs="Arial"/>
        </w:rPr>
        <w:t xml:space="preserve">The process is the same as previous </w:t>
      </w:r>
      <w:r w:rsidRPr="00177760">
        <w:rPr>
          <w:rFonts w:ascii="Arial" w:hAnsi="Arial" w:cs="Arial"/>
        </w:rPr>
        <w:t xml:space="preserve">which is explained in </w:t>
      </w:r>
      <w:r w:rsidR="00A73802">
        <w:rPr>
          <w:rFonts w:ascii="Arial" w:hAnsi="Arial" w:cs="Arial" w:hint="eastAsia"/>
          <w:lang w:eastAsia="zh-TW"/>
        </w:rPr>
        <w:t xml:space="preserve">section </w:t>
      </w:r>
      <w:r w:rsidR="00E3007D" w:rsidRPr="00177760">
        <w:rPr>
          <w:rFonts w:ascii="Arial" w:hAnsi="Arial" w:cs="Arial" w:hint="eastAsia"/>
          <w:lang w:eastAsia="zh-TW"/>
        </w:rPr>
        <w:t>2.2.2.10</w:t>
      </w:r>
      <w:r w:rsidRPr="00177760">
        <w:rPr>
          <w:rFonts w:ascii="Arial" w:hAnsi="Arial" w:cs="Arial"/>
        </w:rPr>
        <w:t>.</w:t>
      </w:r>
    </w:p>
    <w:p w14:paraId="2DDE5EE3" w14:textId="77777777" w:rsidR="001F44C3" w:rsidRPr="00784DA1" w:rsidRDefault="001F44C3">
      <w:pPr>
        <w:pStyle w:val="ad"/>
        <w:numPr>
          <w:ilvl w:val="0"/>
          <w:numId w:val="11"/>
        </w:numPr>
        <w:spacing w:after="160" w:line="278" w:lineRule="auto"/>
        <w:rPr>
          <w:rFonts w:ascii="Arial" w:hAnsi="Arial" w:cs="Arial"/>
          <w:b/>
          <w:bCs/>
        </w:rPr>
      </w:pPr>
      <w:r w:rsidRPr="00784DA1">
        <w:rPr>
          <w:rFonts w:ascii="Arial" w:hAnsi="Arial" w:cs="Arial"/>
          <w:b/>
          <w:bCs/>
        </w:rPr>
        <w:t>Parameters Initialization</w:t>
      </w:r>
    </w:p>
    <w:p w14:paraId="46EAE4D5" w14:textId="3FFFC954" w:rsidR="001F44C3" w:rsidRPr="006578BD" w:rsidRDefault="001F44C3" w:rsidP="005B0184">
      <w:pPr>
        <w:pStyle w:val="ad"/>
        <w:ind w:left="1080"/>
        <w:jc w:val="both"/>
        <w:rPr>
          <w:rFonts w:ascii="Arial" w:hAnsi="Arial" w:cs="Arial"/>
        </w:rPr>
      </w:pPr>
      <w:r w:rsidRPr="006578BD">
        <w:rPr>
          <w:rFonts w:ascii="Arial" w:hAnsi="Arial" w:cs="Arial"/>
        </w:rPr>
        <w:t xml:space="preserve">The parameters of Dobot Magician </w:t>
      </w:r>
      <w:r w:rsidR="001B6FDB" w:rsidRPr="006578BD">
        <w:rPr>
          <w:rFonts w:ascii="Arial" w:hAnsi="Arial" w:cs="Arial"/>
        </w:rPr>
        <w:t>are</w:t>
      </w:r>
      <w:r w:rsidRPr="006578BD">
        <w:rPr>
          <w:rFonts w:ascii="Arial" w:hAnsi="Arial" w:cs="Arial"/>
        </w:rPr>
        <w:t xml:space="preserve"> shown </w:t>
      </w:r>
      <w:r w:rsidRPr="00494035">
        <w:rPr>
          <w:rFonts w:ascii="Arial" w:hAnsi="Arial" w:cs="Arial"/>
        </w:rPr>
        <w:t xml:space="preserve">in Table </w:t>
      </w:r>
      <w:r w:rsidR="00E9378B" w:rsidRPr="00494035">
        <w:rPr>
          <w:rFonts w:ascii="Arial" w:hAnsi="Arial" w:cs="Arial" w:hint="eastAsia"/>
          <w:lang w:eastAsia="zh-TW"/>
        </w:rPr>
        <w:t>2.2.2.10.1</w:t>
      </w:r>
      <w:r w:rsidRPr="00494035">
        <w:rPr>
          <w:rFonts w:ascii="Arial" w:hAnsi="Arial" w:cs="Arial"/>
        </w:rPr>
        <w:t>. Therefore</w:t>
      </w:r>
      <w:r w:rsidRPr="006578BD">
        <w:rPr>
          <w:rFonts w:ascii="Arial" w:hAnsi="Arial" w:cs="Arial"/>
        </w:rPr>
        <w:t xml:space="preserve">, the range of each joint angle is set as shown in Table </w:t>
      </w:r>
      <w:r w:rsidR="004131A9">
        <w:rPr>
          <w:rFonts w:ascii="Arial" w:hAnsi="Arial" w:cs="Arial" w:hint="eastAsia"/>
          <w:lang w:eastAsia="zh-TW"/>
        </w:rPr>
        <w:t>2.2.2.11.1</w:t>
      </w:r>
      <w:r w:rsidRPr="006578BD">
        <w:rPr>
          <w:rFonts w:ascii="Arial" w:hAnsi="Arial" w:cs="Arial"/>
        </w:rPr>
        <w:t>.</w:t>
      </w:r>
    </w:p>
    <w:p w14:paraId="3C59AC53" w14:textId="289B5CC2" w:rsidR="001F44C3" w:rsidRPr="006578BD" w:rsidRDefault="001F44C3" w:rsidP="001F44C3">
      <w:pPr>
        <w:ind w:firstLine="720"/>
        <w:rPr>
          <w:rFonts w:ascii="Arial" w:hAnsi="Arial" w:cs="Arial"/>
        </w:rPr>
      </w:pPr>
      <w:r w:rsidRPr="004131A9">
        <w:rPr>
          <w:rFonts w:ascii="Arial" w:hAnsi="Arial" w:cs="Arial"/>
        </w:rPr>
        <w:t xml:space="preserve">Table </w:t>
      </w:r>
      <w:r w:rsidR="004131A9" w:rsidRPr="004131A9">
        <w:rPr>
          <w:rFonts w:ascii="Arial" w:hAnsi="Arial" w:cs="Arial" w:hint="eastAsia"/>
          <w:lang w:eastAsia="zh-TW"/>
        </w:rPr>
        <w:t>2.2.2.11.1</w:t>
      </w:r>
      <w:r w:rsidRPr="004131A9">
        <w:rPr>
          <w:rFonts w:ascii="Arial" w:hAnsi="Arial" w:cs="Arial"/>
        </w:rPr>
        <w:t>.</w:t>
      </w:r>
      <w:r w:rsidRPr="006578BD">
        <w:rPr>
          <w:rFonts w:ascii="Arial" w:hAnsi="Arial" w:cs="Arial"/>
        </w:rPr>
        <w:t xml:space="preserve"> Joint Angle Parameters </w:t>
      </w:r>
    </w:p>
    <w:tbl>
      <w:tblPr>
        <w:tblStyle w:val="af9"/>
        <w:tblW w:w="0" w:type="auto"/>
        <w:tblInd w:w="720" w:type="dxa"/>
        <w:tblLook w:val="04A0" w:firstRow="1" w:lastRow="0" w:firstColumn="1" w:lastColumn="0" w:noHBand="0" w:noVBand="1"/>
      </w:tblPr>
      <w:tblGrid>
        <w:gridCol w:w="4453"/>
        <w:gridCol w:w="4456"/>
      </w:tblGrid>
      <w:tr w:rsidR="001F44C3" w:rsidRPr="006578BD" w14:paraId="35CCDD66" w14:textId="77777777" w:rsidTr="000A4B49">
        <w:tc>
          <w:tcPr>
            <w:tcW w:w="4508" w:type="dxa"/>
          </w:tcPr>
          <w:p w14:paraId="5734CA09" w14:textId="77777777" w:rsidR="001F44C3" w:rsidRPr="006578BD" w:rsidRDefault="001F44C3" w:rsidP="000A4B49">
            <w:pPr>
              <w:pStyle w:val="ad"/>
              <w:ind w:left="0"/>
              <w:jc w:val="center"/>
              <w:rPr>
                <w:rFonts w:ascii="Arial" w:hAnsi="Arial" w:cs="Arial"/>
                <w:b/>
                <w:bCs/>
              </w:rPr>
            </w:pPr>
            <w:r w:rsidRPr="006578BD">
              <w:rPr>
                <w:rFonts w:ascii="Arial" w:hAnsi="Arial" w:cs="Arial"/>
                <w:b/>
                <w:bCs/>
              </w:rPr>
              <w:t>Joint Angle</w:t>
            </w:r>
          </w:p>
        </w:tc>
        <w:tc>
          <w:tcPr>
            <w:tcW w:w="4508" w:type="dxa"/>
          </w:tcPr>
          <w:p w14:paraId="1F37ABF7" w14:textId="77777777" w:rsidR="001F44C3" w:rsidRPr="006578BD" w:rsidRDefault="001F44C3" w:rsidP="000A4B49">
            <w:pPr>
              <w:pStyle w:val="ad"/>
              <w:ind w:left="0"/>
              <w:jc w:val="center"/>
              <w:rPr>
                <w:rFonts w:ascii="Arial" w:hAnsi="Arial" w:cs="Arial"/>
                <w:b/>
                <w:bCs/>
              </w:rPr>
            </w:pPr>
            <w:r w:rsidRPr="006578BD">
              <w:rPr>
                <w:rFonts w:ascii="Arial" w:hAnsi="Arial" w:cs="Arial"/>
                <w:b/>
                <w:bCs/>
              </w:rPr>
              <w:t>Angle Range</w:t>
            </w:r>
          </w:p>
        </w:tc>
      </w:tr>
      <w:tr w:rsidR="001F44C3" w:rsidRPr="006578BD" w14:paraId="30D3E61A" w14:textId="77777777" w:rsidTr="000A4B49">
        <w:tc>
          <w:tcPr>
            <w:tcW w:w="4508" w:type="dxa"/>
          </w:tcPr>
          <w:p w14:paraId="0F567484" w14:textId="77777777" w:rsidR="001F44C3" w:rsidRPr="006578BD" w:rsidRDefault="001F44C3" w:rsidP="000A4B49">
            <w:pPr>
              <w:pStyle w:val="ad"/>
              <w:ind w:left="0"/>
              <w:jc w:val="center"/>
              <w:rPr>
                <w:rFonts w:ascii="Arial" w:hAnsi="Arial" w:cs="Arial"/>
              </w:rPr>
            </w:pPr>
            <w:r w:rsidRPr="006578BD">
              <w:rPr>
                <w:rFonts w:ascii="Arial" w:hAnsi="Arial" w:cs="Arial"/>
              </w:rPr>
              <w:t>Joint Angle 1 (Base)</w:t>
            </w:r>
          </w:p>
        </w:tc>
        <w:tc>
          <w:tcPr>
            <w:tcW w:w="4508" w:type="dxa"/>
          </w:tcPr>
          <w:p w14:paraId="02C092FF" w14:textId="77777777" w:rsidR="001F44C3" w:rsidRPr="006578BD" w:rsidRDefault="00000000" w:rsidP="000A4B49">
            <w:pPr>
              <w:pStyle w:val="ad"/>
              <w:ind w:left="0"/>
              <w:jc w:val="center"/>
              <w:rPr>
                <w:rFonts w:ascii="Arial" w:hAnsi="Arial" w:cs="Arial"/>
              </w:rPr>
            </w:pPr>
            <m:oMathPara>
              <m:oMath>
                <m:sSup>
                  <m:sSupPr>
                    <m:ctrlPr>
                      <w:rPr>
                        <w:rFonts w:ascii="Cambria Math" w:hAnsi="Cambria Math" w:cs="Arial"/>
                        <w:i/>
                      </w:rPr>
                    </m:ctrlPr>
                  </m:sSupPr>
                  <m:e>
                    <m:r>
                      <w:rPr>
                        <w:rFonts w:ascii="Cambria Math" w:hAnsi="Cambria Math" w:cs="Arial"/>
                      </w:rPr>
                      <m:t>-90</m:t>
                    </m:r>
                  </m:e>
                  <m:sup>
                    <m:r>
                      <w:rPr>
                        <w:rFonts w:ascii="Cambria Math" w:hAnsi="Cambria Math" w:cs="Arial"/>
                      </w:rPr>
                      <m:t>°</m:t>
                    </m:r>
                  </m:sup>
                </m:sSup>
                <m:r>
                  <w:rPr>
                    <w:rFonts w:ascii="Cambria Math" w:hAnsi="Cambria Math" w:cs="Arial"/>
                  </w:rPr>
                  <m:t>~</m:t>
                </m:r>
                <m:sSup>
                  <m:sSupPr>
                    <m:ctrlPr>
                      <w:rPr>
                        <w:rFonts w:ascii="Cambria Math" w:hAnsi="Cambria Math" w:cs="Arial"/>
                        <w:i/>
                      </w:rPr>
                    </m:ctrlPr>
                  </m:sSupPr>
                  <m:e>
                    <m:r>
                      <w:rPr>
                        <w:rFonts w:ascii="Cambria Math" w:hAnsi="Cambria Math" w:cs="Arial"/>
                      </w:rPr>
                      <m:t>+90</m:t>
                    </m:r>
                  </m:e>
                  <m:sup>
                    <m:r>
                      <w:rPr>
                        <w:rFonts w:ascii="Cambria Math" w:hAnsi="Cambria Math" w:cs="Arial"/>
                      </w:rPr>
                      <m:t>°</m:t>
                    </m:r>
                  </m:sup>
                </m:sSup>
              </m:oMath>
            </m:oMathPara>
          </w:p>
        </w:tc>
      </w:tr>
      <w:tr w:rsidR="001F44C3" w:rsidRPr="006578BD" w14:paraId="0BA28A8D" w14:textId="77777777" w:rsidTr="000A4B49">
        <w:tc>
          <w:tcPr>
            <w:tcW w:w="4508" w:type="dxa"/>
          </w:tcPr>
          <w:p w14:paraId="4C2F4665" w14:textId="77777777" w:rsidR="001F44C3" w:rsidRPr="006578BD" w:rsidRDefault="001F44C3" w:rsidP="000A4B49">
            <w:pPr>
              <w:pStyle w:val="ad"/>
              <w:ind w:left="0"/>
              <w:jc w:val="center"/>
              <w:rPr>
                <w:rFonts w:ascii="Arial" w:hAnsi="Arial" w:cs="Arial"/>
              </w:rPr>
            </w:pPr>
            <w:r w:rsidRPr="006578BD">
              <w:rPr>
                <w:rFonts w:ascii="Arial" w:hAnsi="Arial" w:cs="Arial"/>
              </w:rPr>
              <w:t>Joint Angle 2 (Rear Arm)</w:t>
            </w:r>
          </w:p>
        </w:tc>
        <w:tc>
          <w:tcPr>
            <w:tcW w:w="4508" w:type="dxa"/>
          </w:tcPr>
          <w:p w14:paraId="4CAC5E18" w14:textId="77777777" w:rsidR="001F44C3" w:rsidRPr="006578BD" w:rsidRDefault="00000000" w:rsidP="000A4B49">
            <w:pPr>
              <w:pStyle w:val="ad"/>
              <w:ind w:left="0"/>
              <w:jc w:val="center"/>
              <w:rPr>
                <w:rFonts w:ascii="Arial" w:hAnsi="Arial" w:cs="Arial"/>
              </w:rPr>
            </w:pPr>
            <m:oMathPara>
              <m:oMath>
                <m:sSup>
                  <m:sSupPr>
                    <m:ctrlPr>
                      <w:rPr>
                        <w:rFonts w:ascii="Cambria Math" w:hAnsi="Cambria Math" w:cs="Arial"/>
                        <w:i/>
                      </w:rPr>
                    </m:ctrlPr>
                  </m:sSupPr>
                  <m:e>
                    <m:r>
                      <w:rPr>
                        <w:rFonts w:ascii="Cambria Math" w:hAnsi="Cambria Math" w:cs="Arial"/>
                      </w:rPr>
                      <m:t>0</m:t>
                    </m:r>
                  </m:e>
                  <m:sup>
                    <m:r>
                      <w:rPr>
                        <w:rFonts w:ascii="Cambria Math" w:hAnsi="Cambria Math" w:cs="Arial"/>
                      </w:rPr>
                      <m:t>°</m:t>
                    </m:r>
                  </m:sup>
                </m:sSup>
                <m:r>
                  <w:rPr>
                    <w:rFonts w:ascii="Cambria Math" w:hAnsi="Cambria Math" w:cs="Arial"/>
                  </w:rPr>
                  <m:t>~</m:t>
                </m:r>
                <m:sSup>
                  <m:sSupPr>
                    <m:ctrlPr>
                      <w:rPr>
                        <w:rFonts w:ascii="Cambria Math" w:hAnsi="Cambria Math" w:cs="Arial"/>
                        <w:i/>
                      </w:rPr>
                    </m:ctrlPr>
                  </m:sSupPr>
                  <m:e>
                    <m:r>
                      <w:rPr>
                        <w:rFonts w:ascii="Cambria Math" w:hAnsi="Cambria Math" w:cs="Arial"/>
                      </w:rPr>
                      <m:t>80</m:t>
                    </m:r>
                  </m:e>
                  <m:sup>
                    <m:r>
                      <w:rPr>
                        <w:rFonts w:ascii="Cambria Math" w:hAnsi="Cambria Math" w:cs="Arial"/>
                      </w:rPr>
                      <m:t>°</m:t>
                    </m:r>
                  </m:sup>
                </m:sSup>
              </m:oMath>
            </m:oMathPara>
          </w:p>
        </w:tc>
      </w:tr>
      <w:tr w:rsidR="001F44C3" w:rsidRPr="006578BD" w14:paraId="20A858A1" w14:textId="77777777" w:rsidTr="000A4B49">
        <w:tc>
          <w:tcPr>
            <w:tcW w:w="4508" w:type="dxa"/>
          </w:tcPr>
          <w:p w14:paraId="75A9EFCD" w14:textId="77777777" w:rsidR="001F44C3" w:rsidRPr="006578BD" w:rsidRDefault="001F44C3" w:rsidP="000A4B49">
            <w:pPr>
              <w:pStyle w:val="ad"/>
              <w:ind w:left="0"/>
              <w:jc w:val="center"/>
              <w:rPr>
                <w:rFonts w:ascii="Arial" w:hAnsi="Arial" w:cs="Arial"/>
              </w:rPr>
            </w:pPr>
            <w:r w:rsidRPr="006578BD">
              <w:rPr>
                <w:rFonts w:ascii="Arial" w:hAnsi="Arial" w:cs="Arial"/>
              </w:rPr>
              <w:t>Joint Angle 3 (Forearm)</w:t>
            </w:r>
          </w:p>
        </w:tc>
        <w:tc>
          <w:tcPr>
            <w:tcW w:w="4508" w:type="dxa"/>
          </w:tcPr>
          <w:p w14:paraId="13618E9A" w14:textId="77777777" w:rsidR="001F44C3" w:rsidRPr="006578BD" w:rsidRDefault="00000000" w:rsidP="000A4B49">
            <w:pPr>
              <w:pStyle w:val="ad"/>
              <w:ind w:left="0"/>
              <w:jc w:val="center"/>
              <w:rPr>
                <w:rFonts w:ascii="Arial" w:hAnsi="Arial" w:cs="Arial"/>
              </w:rPr>
            </w:pPr>
            <m:oMathPara>
              <m:oMath>
                <m:sSup>
                  <m:sSupPr>
                    <m:ctrlPr>
                      <w:rPr>
                        <w:rFonts w:ascii="Cambria Math" w:hAnsi="Cambria Math" w:cs="Arial"/>
                        <w:i/>
                      </w:rPr>
                    </m:ctrlPr>
                  </m:sSupPr>
                  <m:e>
                    <m:r>
                      <w:rPr>
                        <w:rFonts w:ascii="Cambria Math" w:hAnsi="Cambria Math" w:cs="Arial"/>
                      </w:rPr>
                      <m:t>0</m:t>
                    </m:r>
                  </m:e>
                  <m:sup>
                    <m:r>
                      <w:rPr>
                        <w:rFonts w:ascii="Cambria Math" w:hAnsi="Cambria Math" w:cs="Arial"/>
                      </w:rPr>
                      <m:t>°</m:t>
                    </m:r>
                  </m:sup>
                </m:sSup>
                <m:r>
                  <w:rPr>
                    <w:rFonts w:ascii="Cambria Math" w:hAnsi="Cambria Math" w:cs="Arial"/>
                  </w:rPr>
                  <m:t>~</m:t>
                </m:r>
                <m:sSup>
                  <m:sSupPr>
                    <m:ctrlPr>
                      <w:rPr>
                        <w:rFonts w:ascii="Cambria Math" w:hAnsi="Cambria Math" w:cs="Arial"/>
                        <w:i/>
                      </w:rPr>
                    </m:ctrlPr>
                  </m:sSupPr>
                  <m:e>
                    <m:r>
                      <w:rPr>
                        <w:rFonts w:ascii="Cambria Math" w:hAnsi="Cambria Math" w:cs="Arial"/>
                      </w:rPr>
                      <m:t>80</m:t>
                    </m:r>
                  </m:e>
                  <m:sup>
                    <m:r>
                      <w:rPr>
                        <w:rFonts w:ascii="Cambria Math" w:hAnsi="Cambria Math" w:cs="Arial"/>
                      </w:rPr>
                      <m:t>°</m:t>
                    </m:r>
                  </m:sup>
                </m:sSup>
              </m:oMath>
            </m:oMathPara>
          </w:p>
        </w:tc>
      </w:tr>
      <w:tr w:rsidR="001F44C3" w:rsidRPr="006578BD" w14:paraId="3F6361CF" w14:textId="77777777" w:rsidTr="000A4B49">
        <w:tc>
          <w:tcPr>
            <w:tcW w:w="4508" w:type="dxa"/>
          </w:tcPr>
          <w:p w14:paraId="755CD22E" w14:textId="77777777" w:rsidR="001F44C3" w:rsidRPr="006578BD" w:rsidRDefault="001F44C3" w:rsidP="000A4B49">
            <w:pPr>
              <w:pStyle w:val="ad"/>
              <w:ind w:left="0"/>
              <w:jc w:val="center"/>
              <w:rPr>
                <w:rFonts w:ascii="Arial" w:hAnsi="Arial" w:cs="Arial"/>
              </w:rPr>
            </w:pPr>
            <w:r w:rsidRPr="006578BD">
              <w:rPr>
                <w:rFonts w:ascii="Arial" w:hAnsi="Arial" w:cs="Arial"/>
              </w:rPr>
              <w:t>Joint Angle 4 (End-effector rotation)</w:t>
            </w:r>
          </w:p>
        </w:tc>
        <w:tc>
          <w:tcPr>
            <w:tcW w:w="4508" w:type="dxa"/>
          </w:tcPr>
          <w:p w14:paraId="04F829AC" w14:textId="77777777" w:rsidR="001F44C3" w:rsidRPr="006578BD" w:rsidRDefault="00000000" w:rsidP="000A4B49">
            <w:pPr>
              <w:pStyle w:val="ad"/>
              <w:ind w:left="0"/>
              <w:jc w:val="center"/>
              <w:rPr>
                <w:rFonts w:ascii="Arial" w:hAnsi="Arial" w:cs="Arial"/>
              </w:rPr>
            </w:pPr>
            <m:oMathPara>
              <m:oMath>
                <m:sSup>
                  <m:sSupPr>
                    <m:ctrlPr>
                      <w:rPr>
                        <w:rFonts w:ascii="Cambria Math" w:hAnsi="Cambria Math" w:cs="Arial"/>
                        <w:i/>
                      </w:rPr>
                    </m:ctrlPr>
                  </m:sSupPr>
                  <m:e>
                    <m:r>
                      <w:rPr>
                        <w:rFonts w:ascii="Cambria Math" w:hAnsi="Cambria Math" w:cs="Arial"/>
                      </w:rPr>
                      <m:t>-90</m:t>
                    </m:r>
                  </m:e>
                  <m:sup>
                    <m:r>
                      <w:rPr>
                        <w:rFonts w:ascii="Cambria Math" w:hAnsi="Cambria Math" w:cs="Arial"/>
                      </w:rPr>
                      <m:t>°</m:t>
                    </m:r>
                  </m:sup>
                </m:sSup>
                <m:r>
                  <w:rPr>
                    <w:rFonts w:ascii="Cambria Math" w:hAnsi="Cambria Math" w:cs="Arial"/>
                  </w:rPr>
                  <m:t>~</m:t>
                </m:r>
                <m:sSup>
                  <m:sSupPr>
                    <m:ctrlPr>
                      <w:rPr>
                        <w:rFonts w:ascii="Cambria Math" w:hAnsi="Cambria Math" w:cs="Arial"/>
                        <w:i/>
                      </w:rPr>
                    </m:ctrlPr>
                  </m:sSupPr>
                  <m:e>
                    <m:r>
                      <w:rPr>
                        <w:rFonts w:ascii="Cambria Math" w:hAnsi="Cambria Math" w:cs="Arial"/>
                      </w:rPr>
                      <m:t>+90</m:t>
                    </m:r>
                  </m:e>
                  <m:sup>
                    <m:r>
                      <w:rPr>
                        <w:rFonts w:ascii="Cambria Math" w:hAnsi="Cambria Math" w:cs="Arial"/>
                      </w:rPr>
                      <m:t>°</m:t>
                    </m:r>
                  </m:sup>
                </m:sSup>
              </m:oMath>
            </m:oMathPara>
          </w:p>
        </w:tc>
      </w:tr>
    </w:tbl>
    <w:p w14:paraId="62AC101F" w14:textId="77777777" w:rsidR="001F44C3" w:rsidRPr="006578BD" w:rsidRDefault="001F44C3" w:rsidP="001F44C3">
      <w:pPr>
        <w:pStyle w:val="ad"/>
        <w:ind w:left="1080"/>
        <w:rPr>
          <w:rFonts w:ascii="Arial" w:hAnsi="Arial" w:cs="Arial"/>
        </w:rPr>
      </w:pPr>
    </w:p>
    <w:p w14:paraId="7DF371DD" w14:textId="77777777" w:rsidR="001F44C3" w:rsidRPr="00784DA1" w:rsidRDefault="001F44C3">
      <w:pPr>
        <w:pStyle w:val="ad"/>
        <w:numPr>
          <w:ilvl w:val="0"/>
          <w:numId w:val="11"/>
        </w:numPr>
        <w:spacing w:after="160" w:line="278" w:lineRule="auto"/>
        <w:rPr>
          <w:rFonts w:ascii="Arial" w:hAnsi="Arial" w:cs="Arial"/>
          <w:b/>
          <w:bCs/>
        </w:rPr>
      </w:pPr>
      <w:r w:rsidRPr="00784DA1">
        <w:rPr>
          <w:rFonts w:ascii="Arial" w:hAnsi="Arial" w:cs="Arial"/>
          <w:b/>
          <w:bCs/>
        </w:rPr>
        <w:t>Open Camera and Hand Landmarks Identification</w:t>
      </w:r>
    </w:p>
    <w:p w14:paraId="7F642E1B" w14:textId="6B834CE8" w:rsidR="001F44C3" w:rsidRPr="006578BD" w:rsidRDefault="001F44C3" w:rsidP="005B0184">
      <w:pPr>
        <w:pStyle w:val="ad"/>
        <w:ind w:left="1080"/>
        <w:jc w:val="both"/>
        <w:rPr>
          <w:rFonts w:ascii="Arial" w:hAnsi="Arial" w:cs="Arial"/>
        </w:rPr>
      </w:pPr>
      <w:r w:rsidRPr="006578BD">
        <w:rPr>
          <w:rFonts w:ascii="Arial" w:hAnsi="Arial" w:cs="Arial"/>
        </w:rPr>
        <w:t xml:space="preserve">To open camera, the OpenCV function “cv2.VideoCapture(0)” is used, and the process of Hand Landmarks Identification is the same as previous which is </w:t>
      </w:r>
      <w:r w:rsidRPr="0078035E">
        <w:rPr>
          <w:rFonts w:ascii="Arial" w:hAnsi="Arial" w:cs="Arial"/>
        </w:rPr>
        <w:t xml:space="preserve">explained in </w:t>
      </w:r>
      <w:r w:rsidR="0096456F">
        <w:rPr>
          <w:rFonts w:ascii="Arial" w:hAnsi="Arial" w:cs="Arial" w:hint="eastAsia"/>
          <w:lang w:eastAsia="zh-TW"/>
        </w:rPr>
        <w:t xml:space="preserve">section </w:t>
      </w:r>
      <w:r w:rsidR="0078035E" w:rsidRPr="0078035E">
        <w:rPr>
          <w:rFonts w:ascii="Arial" w:hAnsi="Arial" w:cs="Arial" w:hint="eastAsia"/>
          <w:lang w:eastAsia="zh-TW"/>
        </w:rPr>
        <w:t>2.2.2.3</w:t>
      </w:r>
      <w:r w:rsidRPr="0078035E">
        <w:rPr>
          <w:rFonts w:ascii="Arial" w:hAnsi="Arial" w:cs="Arial"/>
        </w:rPr>
        <w:t>.</w:t>
      </w:r>
    </w:p>
    <w:p w14:paraId="4149C7B5" w14:textId="77777777" w:rsidR="001F44C3" w:rsidRPr="00784DA1" w:rsidRDefault="001F44C3">
      <w:pPr>
        <w:pStyle w:val="ad"/>
        <w:numPr>
          <w:ilvl w:val="0"/>
          <w:numId w:val="11"/>
        </w:numPr>
        <w:spacing w:after="160" w:line="278" w:lineRule="auto"/>
        <w:rPr>
          <w:rFonts w:ascii="Arial" w:hAnsi="Arial" w:cs="Arial"/>
          <w:b/>
          <w:bCs/>
        </w:rPr>
      </w:pPr>
      <w:r w:rsidRPr="00784DA1">
        <w:rPr>
          <w:rFonts w:ascii="Arial" w:hAnsi="Arial" w:cs="Arial"/>
          <w:b/>
          <w:bCs/>
        </w:rPr>
        <w:t>Joint Angle Calculation</w:t>
      </w:r>
    </w:p>
    <w:p w14:paraId="467F3502" w14:textId="5AA41703" w:rsidR="001F44C3" w:rsidRPr="006578BD" w:rsidRDefault="001F44C3" w:rsidP="005B0184">
      <w:pPr>
        <w:pStyle w:val="ad"/>
        <w:ind w:left="1080"/>
        <w:jc w:val="both"/>
        <w:rPr>
          <w:rFonts w:ascii="Arial" w:hAnsi="Arial" w:cs="Arial"/>
        </w:rPr>
      </w:pPr>
      <w:r w:rsidRPr="006578BD">
        <w:rPr>
          <w:rFonts w:ascii="Arial" w:hAnsi="Arial" w:cs="Arial"/>
        </w:rPr>
        <w:t xml:space="preserve">The process is used the x, </w:t>
      </w:r>
      <w:proofErr w:type="gramStart"/>
      <w:r w:rsidRPr="006578BD">
        <w:rPr>
          <w:rFonts w:ascii="Arial" w:hAnsi="Arial" w:cs="Arial"/>
        </w:rPr>
        <w:t>y</w:t>
      </w:r>
      <w:proofErr w:type="gramEnd"/>
      <w:r w:rsidRPr="006578BD">
        <w:rPr>
          <w:rFonts w:ascii="Arial" w:hAnsi="Arial" w:cs="Arial"/>
        </w:rPr>
        <w:t xml:space="preserve"> and z coordinate of wrist (ID:0) and metacarpophalangeal joint of index finger (ID:5) as shown </w:t>
      </w:r>
      <w:r w:rsidRPr="00C77A97">
        <w:rPr>
          <w:rFonts w:ascii="Arial" w:hAnsi="Arial" w:cs="Arial"/>
        </w:rPr>
        <w:t xml:space="preserve">in Figure </w:t>
      </w:r>
      <w:r w:rsidR="00616E31" w:rsidRPr="00C77A97">
        <w:rPr>
          <w:rFonts w:ascii="Arial" w:hAnsi="Arial" w:cs="Arial" w:hint="eastAsia"/>
          <w:lang w:eastAsia="zh-TW"/>
        </w:rPr>
        <w:t>2.2.2.2.1</w:t>
      </w:r>
      <w:r w:rsidRPr="00C77A97">
        <w:rPr>
          <w:rFonts w:ascii="Arial" w:hAnsi="Arial" w:cs="Arial"/>
        </w:rPr>
        <w:t xml:space="preserve"> to</w:t>
      </w:r>
      <w:r w:rsidRPr="006578BD">
        <w:rPr>
          <w:rFonts w:ascii="Arial" w:hAnsi="Arial" w:cs="Arial"/>
        </w:rPr>
        <w:t xml:space="preserve"> calculate the joint angles.</w:t>
      </w:r>
    </w:p>
    <w:p w14:paraId="192167CB" w14:textId="77777777" w:rsidR="001F44C3" w:rsidRPr="008A0702" w:rsidRDefault="001F44C3" w:rsidP="008A0702">
      <w:pPr>
        <w:ind w:firstLine="720"/>
        <w:rPr>
          <w:rFonts w:ascii="Arial" w:hAnsi="Arial" w:cs="Arial"/>
          <w:b/>
          <w:bCs/>
        </w:rPr>
      </w:pPr>
      <w:r w:rsidRPr="008A0702">
        <w:rPr>
          <w:rFonts w:ascii="Arial" w:hAnsi="Arial" w:cs="Arial"/>
          <w:b/>
          <w:bCs/>
        </w:rPr>
        <w:t>Joint Angle 1 (Base):</w:t>
      </w:r>
    </w:p>
    <w:p w14:paraId="319796F6" w14:textId="6ED60AF0" w:rsidR="001F44C3" w:rsidRPr="006578BD" w:rsidRDefault="001F44C3" w:rsidP="005B0184">
      <w:pPr>
        <w:pStyle w:val="ad"/>
        <w:ind w:left="1080"/>
        <w:jc w:val="both"/>
        <w:rPr>
          <w:rFonts w:ascii="Arial" w:hAnsi="Arial" w:cs="Arial"/>
        </w:rPr>
      </w:pPr>
      <w:r w:rsidRPr="006578BD">
        <w:rPr>
          <w:rFonts w:ascii="Arial" w:hAnsi="Arial" w:cs="Arial"/>
        </w:rPr>
        <w:t xml:space="preserve">The theory is to calculate the angle through the difference of x coordinate values between wrist and metacarpophalangeal joint of index finger as shown in Figure </w:t>
      </w:r>
      <w:r w:rsidR="002F3792">
        <w:rPr>
          <w:rFonts w:ascii="Arial" w:hAnsi="Arial" w:cs="Arial" w:hint="eastAsia"/>
          <w:lang w:eastAsia="zh-TW"/>
        </w:rPr>
        <w:t>2.2.2.11.5</w:t>
      </w:r>
      <w:r w:rsidRPr="006578BD">
        <w:rPr>
          <w:rFonts w:ascii="Arial" w:hAnsi="Arial" w:cs="Arial"/>
        </w:rPr>
        <w:t>.</w:t>
      </w:r>
    </w:p>
    <w:p w14:paraId="1F872865" w14:textId="77777777" w:rsidR="001F44C3" w:rsidRPr="006578BD" w:rsidRDefault="001F44C3" w:rsidP="001F44C3">
      <w:pPr>
        <w:pStyle w:val="ad"/>
        <w:ind w:left="1080"/>
        <w:jc w:val="center"/>
        <w:rPr>
          <w:rFonts w:ascii="Arial" w:hAnsi="Arial" w:cs="Arial"/>
        </w:rPr>
      </w:pPr>
      <w:r w:rsidRPr="006578BD">
        <w:rPr>
          <w:rFonts w:ascii="Arial" w:hAnsi="Arial" w:cs="Arial"/>
          <w:noProof/>
        </w:rPr>
        <w:lastRenderedPageBreak/>
        <w:drawing>
          <wp:inline distT="0" distB="0" distL="0" distR="0" wp14:anchorId="31911266" wp14:editId="79430F6C">
            <wp:extent cx="2323465" cy="2075290"/>
            <wp:effectExtent l="0" t="0" r="635" b="1270"/>
            <wp:docPr id="554971309" name="Picture 1" descr="A hand with a triangle and a triangl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971309" name="Picture 1" descr="A hand with a triangle and a triangle with text&#10;&#10;Description automatically generated"/>
                    <pic:cNvPicPr/>
                  </pic:nvPicPr>
                  <pic:blipFill rotWithShape="1">
                    <a:blip r:embed="rId60"/>
                    <a:srcRect l="6654" r="5969" b="6962"/>
                    <a:stretch/>
                  </pic:blipFill>
                  <pic:spPr bwMode="auto">
                    <a:xfrm>
                      <a:off x="0" y="0"/>
                      <a:ext cx="2363180" cy="2110763"/>
                    </a:xfrm>
                    <a:prstGeom prst="rect">
                      <a:avLst/>
                    </a:prstGeom>
                    <a:ln>
                      <a:noFill/>
                    </a:ln>
                    <a:extLst>
                      <a:ext uri="{53640926-AAD7-44D8-BBD7-CCE9431645EC}">
                        <a14:shadowObscured xmlns:a14="http://schemas.microsoft.com/office/drawing/2010/main"/>
                      </a:ext>
                    </a:extLst>
                  </pic:spPr>
                </pic:pic>
              </a:graphicData>
            </a:graphic>
          </wp:inline>
        </w:drawing>
      </w:r>
    </w:p>
    <w:p w14:paraId="1F257A0B" w14:textId="6612B257" w:rsidR="001F44C3" w:rsidRDefault="001F44C3" w:rsidP="001F44C3">
      <w:pPr>
        <w:pStyle w:val="ad"/>
        <w:ind w:left="1080"/>
        <w:jc w:val="center"/>
        <w:rPr>
          <w:rFonts w:ascii="Arial" w:hAnsi="Arial" w:cs="Arial"/>
          <w:sz w:val="22"/>
          <w:szCs w:val="18"/>
          <w:lang w:eastAsia="zh-TW"/>
        </w:rPr>
      </w:pPr>
      <w:r w:rsidRPr="00784DA1">
        <w:rPr>
          <w:rFonts w:ascii="Arial" w:hAnsi="Arial" w:cs="Arial"/>
          <w:sz w:val="22"/>
          <w:szCs w:val="18"/>
        </w:rPr>
        <w:t xml:space="preserve">Figure </w:t>
      </w:r>
      <w:r w:rsidR="001F0A45" w:rsidRPr="00784DA1">
        <w:rPr>
          <w:rFonts w:ascii="Arial" w:hAnsi="Arial" w:cs="Arial" w:hint="eastAsia"/>
          <w:sz w:val="22"/>
          <w:szCs w:val="18"/>
          <w:lang w:eastAsia="zh-TW"/>
        </w:rPr>
        <w:t>2.2.2.11.5</w:t>
      </w:r>
      <w:r w:rsidRPr="00784DA1">
        <w:rPr>
          <w:rFonts w:ascii="Arial" w:hAnsi="Arial" w:cs="Arial"/>
          <w:sz w:val="22"/>
          <w:szCs w:val="18"/>
        </w:rPr>
        <w:t>.</w:t>
      </w:r>
      <w:r w:rsidR="001F0A45" w:rsidRPr="00784DA1">
        <w:rPr>
          <w:rFonts w:ascii="Arial" w:hAnsi="Arial" w:cs="Arial" w:hint="eastAsia"/>
          <w:sz w:val="22"/>
          <w:szCs w:val="18"/>
          <w:lang w:eastAsia="zh-TW"/>
        </w:rPr>
        <w:t xml:space="preserve"> Schematic of Joint Angle Calculation</w:t>
      </w:r>
    </w:p>
    <w:p w14:paraId="1B4196D4" w14:textId="77777777" w:rsidR="00784DA1" w:rsidRPr="00784DA1" w:rsidRDefault="00784DA1" w:rsidP="001F44C3">
      <w:pPr>
        <w:pStyle w:val="ad"/>
        <w:ind w:left="1080"/>
        <w:jc w:val="center"/>
        <w:rPr>
          <w:rFonts w:ascii="Arial" w:hAnsi="Arial" w:cs="Arial"/>
          <w:sz w:val="22"/>
          <w:szCs w:val="18"/>
          <w:lang w:eastAsia="zh-TW"/>
        </w:rPr>
      </w:pPr>
    </w:p>
    <w:p w14:paraId="7BC7B92E" w14:textId="555F554D" w:rsidR="001F44C3" w:rsidRPr="006578BD" w:rsidRDefault="001F44C3" w:rsidP="007C6210">
      <w:pPr>
        <w:pStyle w:val="ad"/>
        <w:ind w:left="1080"/>
        <w:jc w:val="right"/>
        <w:rPr>
          <w:rFonts w:ascii="Arial" w:hAnsi="Arial" w:cs="Arial"/>
          <w:lang w:eastAsia="zh-TW"/>
        </w:rPr>
      </w:pPr>
      <m:oMath>
        <m:r>
          <w:rPr>
            <w:rFonts w:ascii="Cambria Math" w:hAnsi="Cambria Math" w:cs="Arial"/>
          </w:rPr>
          <m:t xml:space="preserve">Distance=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ndex</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Wrist</m:t>
                    </m:r>
                  </m:sub>
                </m:sSub>
                <m:r>
                  <w:rPr>
                    <w:rFonts w:ascii="Cambria Math" w:hAnsi="Cambria Math" w:cs="Arial"/>
                  </w:rPr>
                  <m:t>)</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Index</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Wrist</m:t>
                    </m:r>
                  </m:sub>
                </m:sSub>
                <m:r>
                  <w:rPr>
                    <w:rFonts w:ascii="Cambria Math" w:hAnsi="Cambria Math" w:cs="Arial"/>
                  </w:rPr>
                  <m:t>)</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Index</m:t>
                    </m:r>
                  </m:sub>
                </m:sSub>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Wrist</m:t>
                    </m:r>
                  </m:sub>
                </m:sSub>
                <m:r>
                  <w:rPr>
                    <w:rFonts w:ascii="Cambria Math" w:hAnsi="Cambria Math" w:cs="Arial"/>
                  </w:rPr>
                  <m:t>)</m:t>
                </m:r>
              </m:e>
              <m:sup>
                <m:r>
                  <w:rPr>
                    <w:rFonts w:ascii="Cambria Math" w:hAnsi="Cambria Math" w:cs="Arial"/>
                  </w:rPr>
                  <m:t>2</m:t>
                </m:r>
              </m:sup>
            </m:sSup>
          </m:e>
        </m:rad>
      </m:oMath>
      <w:r w:rsidR="007C6210">
        <w:rPr>
          <w:rFonts w:ascii="Arial" w:hAnsi="Arial" w:cs="Arial"/>
        </w:rPr>
        <w:tab/>
      </w:r>
      <w:r w:rsidR="007C6210">
        <w:rPr>
          <w:rFonts w:ascii="Arial" w:hAnsi="Arial" w:cs="Arial"/>
        </w:rPr>
        <w:tab/>
      </w:r>
      <w:r w:rsidR="007C6210">
        <w:rPr>
          <w:rFonts w:ascii="Arial" w:hAnsi="Arial" w:cs="Arial" w:hint="eastAsia"/>
          <w:lang w:eastAsia="zh-TW"/>
        </w:rPr>
        <w:t>eqn. 2.2.2.11.1</w:t>
      </w:r>
    </w:p>
    <w:p w14:paraId="38181AF7" w14:textId="67B92132" w:rsidR="001F44C3" w:rsidRPr="006578BD" w:rsidRDefault="001F44C3" w:rsidP="001F44C3">
      <w:pPr>
        <w:pStyle w:val="ad"/>
        <w:ind w:left="1080"/>
        <w:jc w:val="right"/>
        <w:rPr>
          <w:rFonts w:ascii="Arial" w:hAnsi="Arial" w:cs="Arial"/>
          <w:lang w:eastAsia="zh-TW"/>
        </w:rPr>
      </w:pPr>
      <m:oMath>
        <m:r>
          <w:rPr>
            <w:rFonts w:ascii="Cambria Math" w:hAnsi="Cambria Math" w:cs="Arial"/>
          </w:rPr>
          <m:t>θ=</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x</m:t>
                </m:r>
              </m:e>
              <m:sub>
                <m:r>
                  <w:rPr>
                    <w:rFonts w:ascii="Cambria Math" w:hAnsi="Cambria Math" w:cs="Arial"/>
                  </w:rPr>
                  <m:t>Index</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Wrist</m:t>
                </m:r>
              </m:sub>
            </m:sSub>
          </m:num>
          <m:den>
            <m:r>
              <w:rPr>
                <w:rFonts w:ascii="Cambria Math" w:hAnsi="Cambria Math" w:cs="Arial"/>
              </w:rPr>
              <m:t>Distance</m:t>
            </m:r>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180</m:t>
                </m:r>
              </m:e>
              <m:sup>
                <m:r>
                  <w:rPr>
                    <w:rFonts w:ascii="Cambria Math" w:hAnsi="Cambria Math" w:cs="Arial"/>
                  </w:rPr>
                  <m:t>°</m:t>
                </m:r>
              </m:sup>
            </m:sSup>
          </m:num>
          <m:den>
            <m:r>
              <w:rPr>
                <w:rFonts w:ascii="Cambria Math" w:hAnsi="Cambria Math" w:cs="Arial"/>
              </w:rPr>
              <m:t>π</m:t>
            </m:r>
          </m:den>
        </m:f>
        <m:r>
          <w:rPr>
            <w:rFonts w:ascii="Cambria Math" w:hAnsi="Cambria Math" w:cs="Arial"/>
          </w:rPr>
          <m:t xml:space="preserve"> [degrees]</m:t>
        </m:r>
      </m:oMath>
      <w:r w:rsidRPr="006578BD">
        <w:rPr>
          <w:rFonts w:ascii="Arial" w:hAnsi="Arial" w:cs="Arial"/>
        </w:rPr>
        <w:tab/>
      </w:r>
      <w:r w:rsidRPr="006578BD">
        <w:rPr>
          <w:rFonts w:ascii="Arial" w:hAnsi="Arial" w:cs="Arial"/>
        </w:rPr>
        <w:tab/>
        <w:t>eqn</w:t>
      </w:r>
      <w:r w:rsidR="001D64D2">
        <w:rPr>
          <w:rFonts w:ascii="Arial" w:hAnsi="Arial" w:cs="Arial" w:hint="eastAsia"/>
          <w:lang w:eastAsia="zh-TW"/>
        </w:rPr>
        <w:t>. 2.2.2.11.</w:t>
      </w:r>
      <w:r w:rsidR="007C6210">
        <w:rPr>
          <w:rFonts w:ascii="Arial" w:hAnsi="Arial" w:cs="Arial" w:hint="eastAsia"/>
          <w:lang w:eastAsia="zh-TW"/>
        </w:rPr>
        <w:t>2</w:t>
      </w:r>
    </w:p>
    <w:p w14:paraId="0FCF35F3" w14:textId="2D6784CA" w:rsidR="001F44C3" w:rsidRPr="006578BD" w:rsidRDefault="001F44C3" w:rsidP="005B0184">
      <w:pPr>
        <w:pStyle w:val="ad"/>
        <w:ind w:left="1080"/>
        <w:jc w:val="both"/>
        <w:rPr>
          <w:rFonts w:ascii="Arial" w:hAnsi="Arial" w:cs="Arial"/>
        </w:rPr>
      </w:pPr>
      <w:r w:rsidRPr="006578BD">
        <w:rPr>
          <w:rFonts w:ascii="Arial" w:hAnsi="Arial" w:cs="Arial"/>
        </w:rPr>
        <w:t xml:space="preserve">After the calculation of the angle, the math function “lambda” is used to limit the angle in the range of </w:t>
      </w:r>
      <m:oMath>
        <m:sSup>
          <m:sSupPr>
            <m:ctrlPr>
              <w:rPr>
                <w:rFonts w:ascii="Cambria Math" w:hAnsi="Cambria Math" w:cs="Arial"/>
                <w:i/>
              </w:rPr>
            </m:ctrlPr>
          </m:sSupPr>
          <m:e>
            <m:r>
              <w:rPr>
                <w:rFonts w:ascii="Cambria Math" w:hAnsi="Cambria Math" w:cs="Arial"/>
              </w:rPr>
              <m:t>-50</m:t>
            </m:r>
          </m:e>
          <m:sup>
            <m:r>
              <w:rPr>
                <w:rFonts w:ascii="Cambria Math" w:hAnsi="Cambria Math" w:cs="Arial"/>
              </w:rPr>
              <m:t>°</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 xml:space="preserve"> 50</m:t>
            </m:r>
          </m:e>
          <m:sup>
            <m:r>
              <w:rPr>
                <w:rFonts w:ascii="Cambria Math" w:hAnsi="Cambria Math" w:cs="Arial"/>
              </w:rPr>
              <m:t>°</m:t>
            </m:r>
          </m:sup>
        </m:sSup>
        <m:r>
          <w:rPr>
            <w:rFonts w:ascii="Cambria Math" w:hAnsi="Cambria Math" w:cs="Arial"/>
          </w:rPr>
          <m:t xml:space="preserve"> </m:t>
        </m:r>
      </m:oMath>
      <w:r w:rsidRPr="006578BD">
        <w:rPr>
          <w:rFonts w:ascii="Arial" w:hAnsi="Arial" w:cs="Arial"/>
        </w:rPr>
        <w:t xml:space="preserve">. The range is adjusted by obtaining the initial angle </w:t>
      </w:r>
      <m:oMath>
        <m:r>
          <w:rPr>
            <w:rFonts w:ascii="Cambria Math" w:hAnsi="Cambria Math" w:cs="Arial"/>
          </w:rPr>
          <m:t>θ</m:t>
        </m:r>
      </m:oMath>
      <w:r w:rsidRPr="006578BD">
        <w:rPr>
          <w:rFonts w:ascii="Arial" w:hAnsi="Arial" w:cs="Arial"/>
        </w:rPr>
        <w:t xml:space="preserve"> when the hand is shifted to left or right as shown in Figure </w:t>
      </w:r>
      <w:r w:rsidR="00F923C1">
        <w:rPr>
          <w:rFonts w:ascii="Arial" w:hAnsi="Arial" w:cs="Arial" w:hint="eastAsia"/>
          <w:lang w:eastAsia="zh-TW"/>
        </w:rPr>
        <w:t>2.2.2.11.2</w:t>
      </w:r>
      <w:r w:rsidRPr="006578BD">
        <w:rPr>
          <w:rFonts w:ascii="Arial" w:hAnsi="Arial" w:cs="Arial"/>
        </w:rPr>
        <w:t>. The parameters can be different since it depends on the sensitivity of the system to the change of angle of the hand. Next, another “lambda” function is used to linearly maps a value from one range to another, and the principle is as follows:</w:t>
      </w:r>
    </w:p>
    <w:p w14:paraId="1B5551F1" w14:textId="77777777" w:rsidR="001F44C3" w:rsidRPr="006578BD" w:rsidRDefault="001F44C3" w:rsidP="005B0184">
      <w:pPr>
        <w:pStyle w:val="ad"/>
        <w:ind w:left="1080"/>
        <w:jc w:val="both"/>
        <w:rPr>
          <w:rFonts w:ascii="Arial" w:hAnsi="Arial" w:cs="Arial"/>
        </w:rPr>
      </w:pPr>
      <w:r w:rsidRPr="006578BD">
        <w:rPr>
          <w:rFonts w:ascii="Arial" w:hAnsi="Arial" w:cs="Arial"/>
        </w:rPr>
        <w:t>For example, x = 50 and it is needed to be mapped from range [0, 100] to [0, 200]:</w:t>
      </w:r>
    </w:p>
    <w:p w14:paraId="333559E7" w14:textId="3AC85051" w:rsidR="001F44C3" w:rsidRPr="006578BD" w:rsidRDefault="001F44C3" w:rsidP="00622F8E">
      <w:pPr>
        <w:pStyle w:val="ad"/>
        <w:ind w:left="1080"/>
        <w:jc w:val="right"/>
        <w:rPr>
          <w:rFonts w:ascii="Arial" w:hAnsi="Arial" w:cs="Arial"/>
          <w:lang w:eastAsia="zh-TW"/>
        </w:rPr>
      </w:pPr>
      <m:oMath>
        <m:r>
          <w:rPr>
            <w:rFonts w:ascii="Cambria Math" w:hAnsi="Cambria Math" w:cs="Arial"/>
          </w:rPr>
          <m:t xml:space="preserve">Ratio Calculation: </m:t>
        </m:r>
        <m:f>
          <m:fPr>
            <m:ctrlPr>
              <w:rPr>
                <w:rFonts w:ascii="Cambria Math" w:hAnsi="Cambria Math" w:cs="Arial"/>
                <w:i/>
              </w:rPr>
            </m:ctrlPr>
          </m:fPr>
          <m:num>
            <m:r>
              <w:rPr>
                <w:rFonts w:ascii="Cambria Math" w:hAnsi="Cambria Math" w:cs="Arial"/>
              </w:rPr>
              <m:t>50-0</m:t>
            </m:r>
          </m:num>
          <m:den>
            <m:r>
              <w:rPr>
                <w:rFonts w:ascii="Cambria Math" w:hAnsi="Cambria Math" w:cs="Arial"/>
              </w:rPr>
              <m:t>100-0</m:t>
            </m:r>
          </m:den>
        </m:f>
        <m:r>
          <w:rPr>
            <w:rFonts w:ascii="Cambria Math" w:hAnsi="Cambria Math" w:cs="Arial"/>
          </w:rPr>
          <m:t>=0.5</m:t>
        </m:r>
      </m:oMath>
      <w:r w:rsidR="00622F8E">
        <w:rPr>
          <w:rFonts w:ascii="Arial" w:hAnsi="Arial" w:cs="Arial"/>
        </w:rPr>
        <w:tab/>
      </w:r>
      <w:r w:rsidR="00622F8E">
        <w:rPr>
          <w:rFonts w:ascii="Arial" w:hAnsi="Arial" w:cs="Arial"/>
        </w:rPr>
        <w:tab/>
      </w:r>
      <w:r w:rsidR="00622F8E">
        <w:rPr>
          <w:rFonts w:ascii="Arial" w:hAnsi="Arial" w:cs="Arial" w:hint="eastAsia"/>
          <w:lang w:eastAsia="zh-TW"/>
        </w:rPr>
        <w:t>eqn. 2.2.2.11.3</w:t>
      </w:r>
    </w:p>
    <w:p w14:paraId="20C6B41C" w14:textId="4593887C" w:rsidR="001F44C3" w:rsidRPr="006578BD" w:rsidRDefault="001F44C3" w:rsidP="00622F8E">
      <w:pPr>
        <w:pStyle w:val="ad"/>
        <w:ind w:left="1080"/>
        <w:jc w:val="right"/>
        <w:rPr>
          <w:rFonts w:ascii="Arial" w:hAnsi="Arial" w:cs="Arial"/>
          <w:lang w:eastAsia="zh-TW"/>
        </w:rPr>
      </w:pPr>
      <m:oMath>
        <m:r>
          <w:rPr>
            <w:rFonts w:ascii="Cambria Math" w:hAnsi="Cambria Math" w:cs="Arial"/>
          </w:rPr>
          <m:t>Map to the new range:0.5×</m:t>
        </m:r>
        <m:d>
          <m:dPr>
            <m:ctrlPr>
              <w:rPr>
                <w:rFonts w:ascii="Cambria Math" w:hAnsi="Cambria Math" w:cs="Arial"/>
                <w:i/>
              </w:rPr>
            </m:ctrlPr>
          </m:dPr>
          <m:e>
            <m:r>
              <w:rPr>
                <w:rFonts w:ascii="Cambria Math" w:hAnsi="Cambria Math" w:cs="Arial"/>
              </w:rPr>
              <m:t>200-0</m:t>
            </m:r>
          </m:e>
        </m:d>
        <m:r>
          <w:rPr>
            <w:rFonts w:ascii="Cambria Math" w:hAnsi="Cambria Math" w:cs="Arial"/>
          </w:rPr>
          <m:t>=100</m:t>
        </m:r>
      </m:oMath>
      <w:r w:rsidR="00622F8E">
        <w:rPr>
          <w:rFonts w:ascii="Arial" w:hAnsi="Arial" w:cs="Arial"/>
        </w:rPr>
        <w:tab/>
      </w:r>
      <w:r w:rsidR="00622F8E">
        <w:rPr>
          <w:rFonts w:ascii="Arial" w:hAnsi="Arial" w:cs="Arial" w:hint="eastAsia"/>
          <w:lang w:eastAsia="zh-TW"/>
        </w:rPr>
        <w:t>eqn.2.2.2.11.4</w:t>
      </w:r>
    </w:p>
    <w:p w14:paraId="01F84AB3" w14:textId="540A91F2" w:rsidR="001F44C3" w:rsidRPr="006578BD" w:rsidRDefault="001F44C3" w:rsidP="00622F8E">
      <w:pPr>
        <w:pStyle w:val="ad"/>
        <w:ind w:left="1080"/>
        <w:jc w:val="right"/>
        <w:rPr>
          <w:rFonts w:ascii="Arial" w:hAnsi="Arial" w:cs="Arial"/>
          <w:lang w:eastAsia="zh-TW"/>
        </w:rPr>
      </w:pPr>
      <m:oMath>
        <m:r>
          <w:rPr>
            <w:rFonts w:ascii="Cambria Math" w:hAnsi="Cambria Math" w:cs="Arial"/>
          </w:rPr>
          <m:t>Plus the minimum of the new range:100+0=100</m:t>
        </m:r>
      </m:oMath>
      <w:r w:rsidR="00622F8E">
        <w:rPr>
          <w:rFonts w:ascii="Arial" w:hAnsi="Arial" w:cs="Arial"/>
        </w:rPr>
        <w:tab/>
      </w:r>
      <w:r w:rsidR="00622F8E">
        <w:rPr>
          <w:rFonts w:ascii="Arial" w:hAnsi="Arial" w:cs="Arial" w:hint="eastAsia"/>
          <w:lang w:eastAsia="zh-TW"/>
        </w:rPr>
        <w:t>eqn.2.2.2.11.5</w:t>
      </w:r>
    </w:p>
    <w:p w14:paraId="2D56752B" w14:textId="049B1FFD" w:rsidR="001F44C3" w:rsidRPr="006578BD" w:rsidRDefault="001F44C3" w:rsidP="001F44C3">
      <w:pPr>
        <w:pStyle w:val="ad"/>
        <w:ind w:left="1080"/>
        <w:rPr>
          <w:rFonts w:ascii="Arial" w:hAnsi="Arial" w:cs="Arial"/>
        </w:rPr>
      </w:pPr>
      <w:r w:rsidRPr="006578BD">
        <w:rPr>
          <w:rFonts w:ascii="Arial" w:hAnsi="Arial" w:cs="Arial"/>
        </w:rPr>
        <w:t xml:space="preserve">As a result, using this theory can map the angle range to the new range which is </w:t>
      </w:r>
      <m:oMath>
        <m:sSup>
          <m:sSupPr>
            <m:ctrlPr>
              <w:rPr>
                <w:rFonts w:ascii="Cambria Math" w:hAnsi="Cambria Math" w:cs="Arial"/>
                <w:i/>
              </w:rPr>
            </m:ctrlPr>
          </m:sSupPr>
          <m:e>
            <m:r>
              <w:rPr>
                <w:rFonts w:ascii="Cambria Math" w:hAnsi="Cambria Math" w:cs="Arial"/>
              </w:rPr>
              <m:t>-90</m:t>
            </m:r>
          </m:e>
          <m:sup>
            <m:r>
              <w:rPr>
                <w:rFonts w:ascii="Cambria Math" w:hAnsi="Cambria Math" w:cs="Arial"/>
              </w:rPr>
              <m:t>°</m:t>
            </m:r>
          </m:sup>
        </m:sSup>
        <m:r>
          <w:rPr>
            <w:rFonts w:ascii="Cambria Math" w:hAnsi="Cambria Math" w:cs="Arial"/>
          </w:rPr>
          <m:t>~</m:t>
        </m:r>
        <m:sSup>
          <m:sSupPr>
            <m:ctrlPr>
              <w:rPr>
                <w:rFonts w:ascii="Cambria Math" w:hAnsi="Cambria Math" w:cs="Arial"/>
                <w:i/>
              </w:rPr>
            </m:ctrlPr>
          </m:sSupPr>
          <m:e>
            <m:r>
              <w:rPr>
                <w:rFonts w:ascii="Cambria Math" w:hAnsi="Cambria Math" w:cs="Arial"/>
              </w:rPr>
              <m:t>+90</m:t>
            </m:r>
          </m:e>
          <m:sup>
            <m:r>
              <w:rPr>
                <w:rFonts w:ascii="Cambria Math" w:hAnsi="Cambria Math" w:cs="Arial"/>
              </w:rPr>
              <m:t>°</m:t>
            </m:r>
          </m:sup>
        </m:sSup>
      </m:oMath>
      <w:r w:rsidRPr="006578BD">
        <w:rPr>
          <w:rFonts w:ascii="Arial" w:hAnsi="Arial" w:cs="Arial"/>
        </w:rPr>
        <w:t xml:space="preserve"> which is referred to the limitation of joint angle 1</w:t>
      </w:r>
      <w:r w:rsidR="00F551AC">
        <w:rPr>
          <w:rFonts w:ascii="Arial" w:hAnsi="Arial" w:cs="Arial" w:hint="eastAsia"/>
          <w:lang w:eastAsia="zh-TW"/>
        </w:rPr>
        <w:t xml:space="preserve"> </w:t>
      </w:r>
      <w:r w:rsidR="00F551AC">
        <w:rPr>
          <w:rFonts w:ascii="Arial" w:hAnsi="Arial" w:cs="Arial"/>
          <w:lang w:eastAsia="zh-TW"/>
        </w:rPr>
        <w:fldChar w:fldCharType="begin"/>
      </w:r>
      <w:r w:rsidR="00F551AC">
        <w:rPr>
          <w:rFonts w:ascii="Arial" w:hAnsi="Arial" w:cs="Arial"/>
          <w:lang w:eastAsia="zh-TW"/>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F551AC">
        <w:rPr>
          <w:rFonts w:ascii="Arial" w:hAnsi="Arial" w:cs="Arial"/>
          <w:lang w:eastAsia="zh-TW"/>
        </w:rPr>
        <w:fldChar w:fldCharType="separate"/>
      </w:r>
      <w:r w:rsidR="00F551AC">
        <w:rPr>
          <w:rFonts w:ascii="Arial" w:hAnsi="Arial" w:cs="Arial"/>
          <w:noProof/>
          <w:lang w:eastAsia="zh-TW"/>
        </w:rPr>
        <w:t>[12]</w:t>
      </w:r>
      <w:r w:rsidR="00F551AC">
        <w:rPr>
          <w:rFonts w:ascii="Arial" w:hAnsi="Arial" w:cs="Arial"/>
          <w:lang w:eastAsia="zh-TW"/>
        </w:rPr>
        <w:fldChar w:fldCharType="end"/>
      </w:r>
      <w:r w:rsidRPr="006578BD">
        <w:rPr>
          <w:rFonts w:ascii="Arial" w:hAnsi="Arial" w:cs="Arial"/>
        </w:rPr>
        <w:t xml:space="preserve">. </w:t>
      </w:r>
    </w:p>
    <w:p w14:paraId="68D9B8AE" w14:textId="77777777" w:rsidR="001F44C3" w:rsidRPr="007137D8" w:rsidRDefault="001F44C3" w:rsidP="007137D8">
      <w:pPr>
        <w:ind w:firstLine="720"/>
        <w:rPr>
          <w:rFonts w:ascii="Arial" w:hAnsi="Arial" w:cs="Arial"/>
          <w:b/>
          <w:bCs/>
        </w:rPr>
      </w:pPr>
      <w:r w:rsidRPr="007137D8">
        <w:rPr>
          <w:rFonts w:ascii="Arial" w:hAnsi="Arial" w:cs="Arial"/>
          <w:b/>
          <w:bCs/>
        </w:rPr>
        <w:t>Joint Angle 2 (Rear Arm):</w:t>
      </w:r>
    </w:p>
    <w:p w14:paraId="038ED5B0" w14:textId="24578C36" w:rsidR="001F44C3" w:rsidRPr="006578BD" w:rsidRDefault="001F44C3" w:rsidP="005B0184">
      <w:pPr>
        <w:pStyle w:val="ad"/>
        <w:ind w:left="1080"/>
        <w:jc w:val="both"/>
        <w:rPr>
          <w:rFonts w:ascii="Arial" w:hAnsi="Arial" w:cs="Arial"/>
        </w:rPr>
      </w:pPr>
      <w:r w:rsidRPr="006578BD">
        <w:rPr>
          <w:rFonts w:ascii="Arial" w:hAnsi="Arial" w:cs="Arial"/>
        </w:rPr>
        <w:t xml:space="preserve">The theory is the same as the joint angle 1, but joint angle is mapped to the Y-axis operating range of the robotic arm based on the y-coordinate of the wrist. The old range is from 0.3 to 0.7 which is also adjusted by the moving the hand to the upper border of the frame and the lower border of the frame. The range can be different since it also depends on the sensitivity of the system to the change of angle of the hand. The new range is </w:t>
      </w:r>
      <m:oMath>
        <m:sSup>
          <m:sSupPr>
            <m:ctrlPr>
              <w:rPr>
                <w:rFonts w:ascii="Cambria Math" w:hAnsi="Cambria Math" w:cs="Arial"/>
                <w:i/>
              </w:rPr>
            </m:ctrlPr>
          </m:sSupPr>
          <m:e>
            <m:r>
              <w:rPr>
                <w:rFonts w:ascii="Cambria Math" w:hAnsi="Cambria Math" w:cs="Arial"/>
              </w:rPr>
              <m:t>0</m:t>
            </m:r>
          </m:e>
          <m:sup>
            <m:r>
              <w:rPr>
                <w:rFonts w:ascii="Cambria Math" w:hAnsi="Cambria Math" w:cs="Arial"/>
              </w:rPr>
              <m:t>°</m:t>
            </m:r>
          </m:sup>
        </m:sSup>
        <m:r>
          <w:rPr>
            <w:rFonts w:ascii="Cambria Math" w:hAnsi="Cambria Math" w:cs="Arial"/>
          </w:rPr>
          <m:t>~</m:t>
        </m:r>
        <m:sSup>
          <m:sSupPr>
            <m:ctrlPr>
              <w:rPr>
                <w:rFonts w:ascii="Cambria Math" w:hAnsi="Cambria Math" w:cs="Arial"/>
                <w:i/>
              </w:rPr>
            </m:ctrlPr>
          </m:sSupPr>
          <m:e>
            <m:r>
              <w:rPr>
                <w:rFonts w:ascii="Cambria Math" w:hAnsi="Cambria Math" w:cs="Arial"/>
              </w:rPr>
              <m:t>80</m:t>
            </m:r>
          </m:e>
          <m:sup>
            <m:r>
              <w:rPr>
                <w:rFonts w:ascii="Cambria Math" w:hAnsi="Cambria Math" w:cs="Arial"/>
              </w:rPr>
              <m:t>°</m:t>
            </m:r>
          </m:sup>
        </m:sSup>
      </m:oMath>
      <w:r w:rsidRPr="001719AB">
        <w:rPr>
          <w:rFonts w:ascii="Arial" w:hAnsi="Arial" w:cs="Arial"/>
        </w:rPr>
        <w:t xml:space="preserve"> which</w:t>
      </w:r>
      <w:r w:rsidRPr="006578BD">
        <w:rPr>
          <w:rFonts w:ascii="Arial" w:hAnsi="Arial" w:cs="Arial"/>
        </w:rPr>
        <w:t xml:space="preserve"> is referred to the limitation of joint angle 2</w:t>
      </w:r>
      <w:r w:rsidR="00F551AC">
        <w:rPr>
          <w:rFonts w:ascii="Arial" w:hAnsi="Arial" w:cs="Arial" w:hint="eastAsia"/>
          <w:lang w:eastAsia="zh-TW"/>
        </w:rPr>
        <w:t xml:space="preserve"> </w:t>
      </w:r>
      <w:r w:rsidR="00F551AC">
        <w:rPr>
          <w:rFonts w:ascii="Arial" w:hAnsi="Arial" w:cs="Arial"/>
          <w:lang w:eastAsia="zh-TW"/>
        </w:rPr>
        <w:fldChar w:fldCharType="begin"/>
      </w:r>
      <w:r w:rsidR="00F551AC">
        <w:rPr>
          <w:rFonts w:ascii="Arial" w:hAnsi="Arial" w:cs="Arial"/>
          <w:lang w:eastAsia="zh-TW"/>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F551AC">
        <w:rPr>
          <w:rFonts w:ascii="Arial" w:hAnsi="Arial" w:cs="Arial"/>
          <w:lang w:eastAsia="zh-TW"/>
        </w:rPr>
        <w:fldChar w:fldCharType="separate"/>
      </w:r>
      <w:r w:rsidR="00F551AC">
        <w:rPr>
          <w:rFonts w:ascii="Arial" w:hAnsi="Arial" w:cs="Arial"/>
          <w:noProof/>
          <w:lang w:eastAsia="zh-TW"/>
        </w:rPr>
        <w:t>[12]</w:t>
      </w:r>
      <w:r w:rsidR="00F551AC">
        <w:rPr>
          <w:rFonts w:ascii="Arial" w:hAnsi="Arial" w:cs="Arial"/>
          <w:lang w:eastAsia="zh-TW"/>
        </w:rPr>
        <w:fldChar w:fldCharType="end"/>
      </w:r>
      <w:r w:rsidRPr="006578BD">
        <w:rPr>
          <w:rFonts w:ascii="Arial" w:hAnsi="Arial" w:cs="Arial"/>
        </w:rPr>
        <w:t>.</w:t>
      </w:r>
    </w:p>
    <w:p w14:paraId="19A878B0" w14:textId="77777777" w:rsidR="001F44C3" w:rsidRPr="006578BD" w:rsidRDefault="001F44C3" w:rsidP="001F44C3">
      <w:pPr>
        <w:pStyle w:val="ad"/>
        <w:ind w:left="1080"/>
        <w:rPr>
          <w:rFonts w:ascii="Arial" w:hAnsi="Arial" w:cs="Arial"/>
        </w:rPr>
      </w:pPr>
    </w:p>
    <w:p w14:paraId="6F2AB0CE" w14:textId="77777777" w:rsidR="001F44C3" w:rsidRPr="003C5995" w:rsidRDefault="001F44C3" w:rsidP="003C5995">
      <w:pPr>
        <w:ind w:firstLine="720"/>
        <w:rPr>
          <w:rFonts w:ascii="Arial" w:hAnsi="Arial" w:cs="Arial"/>
          <w:b/>
          <w:bCs/>
        </w:rPr>
      </w:pPr>
      <w:r w:rsidRPr="003C5995">
        <w:rPr>
          <w:rFonts w:ascii="Arial" w:hAnsi="Arial" w:cs="Arial"/>
          <w:b/>
          <w:bCs/>
        </w:rPr>
        <w:t>Joint Angle 3 (Forearm):</w:t>
      </w:r>
    </w:p>
    <w:p w14:paraId="53CDC9DE" w14:textId="5AB7C094" w:rsidR="001F44C3" w:rsidRPr="006578BD" w:rsidRDefault="001F44C3" w:rsidP="005B0184">
      <w:pPr>
        <w:pStyle w:val="ad"/>
        <w:ind w:left="1080"/>
        <w:jc w:val="both"/>
        <w:rPr>
          <w:rFonts w:ascii="Arial" w:hAnsi="Arial" w:cs="Arial"/>
        </w:rPr>
      </w:pPr>
      <w:r w:rsidRPr="006578BD">
        <w:rPr>
          <w:rFonts w:ascii="Arial" w:hAnsi="Arial" w:cs="Arial"/>
        </w:rPr>
        <w:t xml:space="preserve">The theory is </w:t>
      </w:r>
      <w:proofErr w:type="gramStart"/>
      <w:r w:rsidRPr="006578BD">
        <w:rPr>
          <w:rFonts w:ascii="Arial" w:hAnsi="Arial" w:cs="Arial"/>
        </w:rPr>
        <w:t>similar to</w:t>
      </w:r>
      <w:proofErr w:type="gramEnd"/>
      <w:r w:rsidRPr="006578BD">
        <w:rPr>
          <w:rFonts w:ascii="Arial" w:hAnsi="Arial" w:cs="Arial"/>
        </w:rPr>
        <w:t xml:space="preserve"> the previous of joint angle 1 and joint angle 2, but joint angle is used the size of the hand “Distance” </w:t>
      </w:r>
      <w:r w:rsidRPr="003C1F63">
        <w:rPr>
          <w:rFonts w:ascii="Arial" w:hAnsi="Arial" w:cs="Arial"/>
        </w:rPr>
        <w:t xml:space="preserve">in Figure </w:t>
      </w:r>
      <w:r w:rsidR="003C1F63" w:rsidRPr="003C1F63">
        <w:rPr>
          <w:rFonts w:ascii="Arial" w:hAnsi="Arial" w:cs="Arial" w:hint="eastAsia"/>
          <w:lang w:eastAsia="zh-TW"/>
        </w:rPr>
        <w:t>2.2.2.11.5</w:t>
      </w:r>
      <w:r w:rsidRPr="003C1F63">
        <w:rPr>
          <w:rFonts w:ascii="Arial" w:hAnsi="Arial" w:cs="Arial"/>
        </w:rPr>
        <w:t xml:space="preserve"> to map to the</w:t>
      </w:r>
      <w:r w:rsidRPr="006578BD">
        <w:rPr>
          <w:rFonts w:ascii="Arial" w:hAnsi="Arial" w:cs="Arial"/>
        </w:rPr>
        <w:t xml:space="preserve"> operating range of the Z-axis. In other words, it depends on the distance between the hand and the camera. In fact, the size of the palm is approximately the same to the user. However, to the camera, the size of the palm is not the same. If the hand is far from the camera, the size of palm will be smaller and vice versa. The initial range is from 0.1 to 0.25 which is also adjusted by moving the hand far from the camera and close to the camera. The range can be different since it also depends on the sensitivity of the system to the change of angle of the </w:t>
      </w:r>
      <w:r w:rsidRPr="00737A45">
        <w:rPr>
          <w:rFonts w:ascii="Arial" w:hAnsi="Arial" w:cs="Arial"/>
        </w:rPr>
        <w:t xml:space="preserve">hand. The new range is </w:t>
      </w:r>
      <m:oMath>
        <m:sSup>
          <m:sSupPr>
            <m:ctrlPr>
              <w:rPr>
                <w:rFonts w:ascii="Cambria Math" w:hAnsi="Cambria Math" w:cs="Arial"/>
                <w:i/>
              </w:rPr>
            </m:ctrlPr>
          </m:sSupPr>
          <m:e>
            <m:r>
              <w:rPr>
                <w:rFonts w:ascii="Cambria Math" w:hAnsi="Cambria Math" w:cs="Arial"/>
              </w:rPr>
              <m:t>0</m:t>
            </m:r>
          </m:e>
          <m:sup>
            <m:r>
              <w:rPr>
                <w:rFonts w:ascii="Cambria Math" w:hAnsi="Cambria Math" w:cs="Arial"/>
              </w:rPr>
              <m:t>°</m:t>
            </m:r>
          </m:sup>
        </m:sSup>
        <m:r>
          <w:rPr>
            <w:rFonts w:ascii="Cambria Math" w:hAnsi="Cambria Math" w:cs="Arial"/>
          </w:rPr>
          <m:t>~</m:t>
        </m:r>
        <m:sSup>
          <m:sSupPr>
            <m:ctrlPr>
              <w:rPr>
                <w:rFonts w:ascii="Cambria Math" w:hAnsi="Cambria Math" w:cs="Arial"/>
                <w:i/>
              </w:rPr>
            </m:ctrlPr>
          </m:sSupPr>
          <m:e>
            <m:r>
              <w:rPr>
                <w:rFonts w:ascii="Cambria Math" w:hAnsi="Cambria Math" w:cs="Arial"/>
              </w:rPr>
              <m:t>80</m:t>
            </m:r>
          </m:e>
          <m:sup>
            <m:r>
              <w:rPr>
                <w:rFonts w:ascii="Cambria Math" w:hAnsi="Cambria Math" w:cs="Arial"/>
              </w:rPr>
              <m:t>°</m:t>
            </m:r>
          </m:sup>
        </m:sSup>
      </m:oMath>
      <w:r w:rsidRPr="00737A45">
        <w:rPr>
          <w:rFonts w:ascii="Arial" w:hAnsi="Arial" w:cs="Arial"/>
        </w:rPr>
        <w:t xml:space="preserve"> which is referred to the limitation of joint angle 3</w:t>
      </w:r>
      <w:r w:rsidR="00F551AC">
        <w:rPr>
          <w:rFonts w:ascii="Arial" w:hAnsi="Arial" w:cs="Arial" w:hint="eastAsia"/>
          <w:lang w:eastAsia="zh-TW"/>
        </w:rPr>
        <w:t xml:space="preserve"> </w:t>
      </w:r>
      <w:r w:rsidR="00F551AC">
        <w:rPr>
          <w:rFonts w:ascii="Arial" w:hAnsi="Arial" w:cs="Arial"/>
          <w:lang w:eastAsia="zh-TW"/>
        </w:rPr>
        <w:fldChar w:fldCharType="begin"/>
      </w:r>
      <w:r w:rsidR="00F551AC">
        <w:rPr>
          <w:rFonts w:ascii="Arial" w:hAnsi="Arial" w:cs="Arial"/>
          <w:lang w:eastAsia="zh-TW"/>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F551AC">
        <w:rPr>
          <w:rFonts w:ascii="Arial" w:hAnsi="Arial" w:cs="Arial"/>
          <w:lang w:eastAsia="zh-TW"/>
        </w:rPr>
        <w:fldChar w:fldCharType="separate"/>
      </w:r>
      <w:r w:rsidR="00F551AC">
        <w:rPr>
          <w:rFonts w:ascii="Arial" w:hAnsi="Arial" w:cs="Arial"/>
          <w:noProof/>
          <w:lang w:eastAsia="zh-TW"/>
        </w:rPr>
        <w:t>[12]</w:t>
      </w:r>
      <w:r w:rsidR="00F551AC">
        <w:rPr>
          <w:rFonts w:ascii="Arial" w:hAnsi="Arial" w:cs="Arial"/>
          <w:lang w:eastAsia="zh-TW"/>
        </w:rPr>
        <w:fldChar w:fldCharType="end"/>
      </w:r>
      <w:r w:rsidRPr="00737A45">
        <w:rPr>
          <w:rFonts w:ascii="Arial" w:hAnsi="Arial" w:cs="Arial"/>
        </w:rPr>
        <w:t>.</w:t>
      </w:r>
    </w:p>
    <w:p w14:paraId="18C62D61" w14:textId="77777777" w:rsidR="001F44C3" w:rsidRPr="006578BD" w:rsidRDefault="001F44C3" w:rsidP="001F44C3">
      <w:pPr>
        <w:pStyle w:val="ad"/>
        <w:ind w:left="1080"/>
        <w:rPr>
          <w:rFonts w:ascii="Arial" w:hAnsi="Arial" w:cs="Arial"/>
        </w:rPr>
      </w:pPr>
    </w:p>
    <w:p w14:paraId="05C7B304" w14:textId="77777777" w:rsidR="001F44C3" w:rsidRPr="00E64880" w:rsidRDefault="001F44C3">
      <w:pPr>
        <w:pStyle w:val="ad"/>
        <w:numPr>
          <w:ilvl w:val="0"/>
          <w:numId w:val="11"/>
        </w:numPr>
        <w:spacing w:after="160" w:line="278" w:lineRule="auto"/>
        <w:rPr>
          <w:rFonts w:ascii="Arial" w:hAnsi="Arial" w:cs="Arial"/>
          <w:b/>
          <w:bCs/>
        </w:rPr>
      </w:pPr>
      <w:r w:rsidRPr="00E64880">
        <w:rPr>
          <w:rFonts w:ascii="Arial" w:hAnsi="Arial" w:cs="Arial"/>
          <w:b/>
          <w:bCs/>
        </w:rPr>
        <w:lastRenderedPageBreak/>
        <w:t>Dobot Magician Control</w:t>
      </w:r>
    </w:p>
    <w:p w14:paraId="592B4C96" w14:textId="29D3DF9B" w:rsidR="001F44C3" w:rsidRDefault="001F44C3" w:rsidP="005B0184">
      <w:pPr>
        <w:pStyle w:val="ad"/>
        <w:ind w:left="1080"/>
        <w:jc w:val="both"/>
        <w:rPr>
          <w:rFonts w:ascii="Arial" w:hAnsi="Arial" w:cs="Arial"/>
        </w:rPr>
      </w:pPr>
      <w:r w:rsidRPr="006578BD">
        <w:rPr>
          <w:rFonts w:ascii="Arial" w:hAnsi="Arial" w:cs="Arial"/>
        </w:rPr>
        <w:t>To control the joint angles of Dobot Magician, the function “</w:t>
      </w:r>
      <w:proofErr w:type="spellStart"/>
      <w:r w:rsidRPr="006578BD">
        <w:rPr>
          <w:rFonts w:ascii="Arial" w:hAnsi="Arial" w:cs="Arial"/>
        </w:rPr>
        <w:t>dType.SetPTPCmdEx</w:t>
      </w:r>
      <w:proofErr w:type="spellEnd"/>
      <w:r w:rsidRPr="006578BD">
        <w:rPr>
          <w:rFonts w:ascii="Arial" w:hAnsi="Arial" w:cs="Arial"/>
        </w:rPr>
        <w:t xml:space="preserve">” is used to set the joint angles based on the previous calculation in step 6. Since the joint angles are calculated to many digits after the decimal point and it is hard for the user to keep the hand static without slight moves, the joint angles change continuously. Moreover, if the joint angles of Dobot Magician are needed to change continuously, the delay time will </w:t>
      </w:r>
      <w:r w:rsidR="001F06D3" w:rsidRPr="006578BD">
        <w:rPr>
          <w:rFonts w:ascii="Arial" w:hAnsi="Arial" w:cs="Arial"/>
        </w:rPr>
        <w:t>increase,</w:t>
      </w:r>
      <w:r w:rsidRPr="006578BD">
        <w:rPr>
          <w:rFonts w:ascii="Arial" w:hAnsi="Arial" w:cs="Arial"/>
        </w:rPr>
        <w:t xml:space="preserve"> and Dobot Magician will not be able to follow the hand movement in real time. As a result, the joint angles are only taken to inter digits (unconditionally round off decimal places), and if the angle is the same as the previous, the joint angles of Dobot Magician wouldn’t change. However, the joint angle 4 is still the same as the initial pose in this stage, and it can be changed in the following steps. </w:t>
      </w:r>
    </w:p>
    <w:p w14:paraId="038E60E9" w14:textId="77777777" w:rsidR="00493A62" w:rsidRPr="006578BD" w:rsidRDefault="00493A62" w:rsidP="005B0184">
      <w:pPr>
        <w:pStyle w:val="ad"/>
        <w:ind w:left="1080"/>
        <w:jc w:val="both"/>
        <w:rPr>
          <w:rFonts w:ascii="Arial" w:hAnsi="Arial" w:cs="Arial"/>
        </w:rPr>
      </w:pPr>
    </w:p>
    <w:p w14:paraId="6D25EFCE" w14:textId="77777777" w:rsidR="001F44C3" w:rsidRPr="00E64880" w:rsidRDefault="001F44C3">
      <w:pPr>
        <w:pStyle w:val="ad"/>
        <w:numPr>
          <w:ilvl w:val="0"/>
          <w:numId w:val="11"/>
        </w:numPr>
        <w:spacing w:after="160" w:line="278" w:lineRule="auto"/>
        <w:rPr>
          <w:rFonts w:ascii="Arial" w:hAnsi="Arial" w:cs="Arial"/>
          <w:b/>
          <w:bCs/>
        </w:rPr>
      </w:pPr>
      <w:r w:rsidRPr="00E64880">
        <w:rPr>
          <w:rFonts w:ascii="Arial" w:hAnsi="Arial" w:cs="Arial"/>
          <w:b/>
          <w:bCs/>
        </w:rPr>
        <w:t>Gripper Movement</w:t>
      </w:r>
    </w:p>
    <w:p w14:paraId="0A93542F" w14:textId="64928FCD" w:rsidR="00910F62" w:rsidRPr="00665E0E" w:rsidRDefault="001F44C3" w:rsidP="002E4355">
      <w:pPr>
        <w:pStyle w:val="ad"/>
        <w:ind w:left="1080"/>
        <w:jc w:val="both"/>
        <w:rPr>
          <w:rFonts w:ascii="Arial" w:hAnsi="Arial" w:cs="Arial"/>
        </w:rPr>
      </w:pPr>
      <w:r w:rsidRPr="006578BD">
        <w:rPr>
          <w:rFonts w:ascii="Arial" w:hAnsi="Arial" w:cs="Arial"/>
        </w:rPr>
        <w:t xml:space="preserve">The process is designed that if the right hand is closed, the air pump will inject compressed air into the cylinder through the air tube to push the piston inside the cylinder to open the gripper and move down. Then, the air is released from the cylinder to grip the object (Close) and move up to the previous height. Whether </w:t>
      </w:r>
      <w:r w:rsidRPr="00CD4104">
        <w:rPr>
          <w:rFonts w:ascii="Arial" w:hAnsi="Arial" w:cs="Arial"/>
        </w:rPr>
        <w:t xml:space="preserve">the right hand is closed or not is determined by Finger Detection which is explained in </w:t>
      </w:r>
      <w:r w:rsidR="007D7FBE">
        <w:rPr>
          <w:rFonts w:ascii="Arial" w:hAnsi="Arial" w:cs="Arial" w:hint="eastAsia"/>
          <w:lang w:eastAsia="zh-TW"/>
        </w:rPr>
        <w:t xml:space="preserve">section </w:t>
      </w:r>
      <w:r w:rsidR="00CD4104" w:rsidRPr="00CD4104">
        <w:rPr>
          <w:rFonts w:ascii="Arial" w:hAnsi="Arial" w:cs="Arial" w:hint="eastAsia"/>
          <w:lang w:eastAsia="zh-TW"/>
        </w:rPr>
        <w:t>2.2.2.5</w:t>
      </w:r>
      <w:r w:rsidRPr="00CD4104">
        <w:rPr>
          <w:rFonts w:ascii="Arial" w:hAnsi="Arial" w:cs="Arial"/>
        </w:rPr>
        <w:t>.</w:t>
      </w:r>
    </w:p>
    <w:p w14:paraId="1C80E06D" w14:textId="77777777" w:rsidR="00910F62" w:rsidRPr="006578BD" w:rsidRDefault="00910F62" w:rsidP="001F44C3">
      <w:pPr>
        <w:pStyle w:val="ad"/>
        <w:ind w:left="1080"/>
        <w:rPr>
          <w:rFonts w:ascii="Arial" w:hAnsi="Arial" w:cs="Arial"/>
        </w:rPr>
      </w:pPr>
    </w:p>
    <w:p w14:paraId="16A903B7" w14:textId="77777777" w:rsidR="001F44C3" w:rsidRPr="00665E0E" w:rsidRDefault="001F44C3">
      <w:pPr>
        <w:pStyle w:val="ad"/>
        <w:numPr>
          <w:ilvl w:val="0"/>
          <w:numId w:val="11"/>
        </w:numPr>
        <w:spacing w:after="160" w:line="278" w:lineRule="auto"/>
        <w:rPr>
          <w:rFonts w:ascii="Arial" w:hAnsi="Arial" w:cs="Arial"/>
          <w:b/>
          <w:bCs/>
        </w:rPr>
      </w:pPr>
      <w:r w:rsidRPr="00665E0E">
        <w:rPr>
          <w:rFonts w:ascii="Arial" w:hAnsi="Arial" w:cs="Arial"/>
          <w:b/>
          <w:bCs/>
        </w:rPr>
        <w:t>Suction Cup Movement</w:t>
      </w:r>
    </w:p>
    <w:p w14:paraId="6D003D8C" w14:textId="77777777" w:rsidR="001F44C3" w:rsidRPr="006578BD" w:rsidRDefault="001F44C3" w:rsidP="002E4355">
      <w:pPr>
        <w:pStyle w:val="ad"/>
        <w:ind w:left="1080"/>
        <w:jc w:val="both"/>
        <w:rPr>
          <w:rFonts w:ascii="Arial" w:hAnsi="Arial" w:cs="Arial"/>
        </w:rPr>
      </w:pPr>
      <w:r w:rsidRPr="006578BD">
        <w:rPr>
          <w:rFonts w:ascii="Arial" w:hAnsi="Arial" w:cs="Arial"/>
        </w:rPr>
        <w:t>The working principle is also designed that if the right hand is closed, the suction cup will move down and the air pump evacuate the air from inside the pump, and thus the suction cup absorb to the surface of the object. Then, the suction cup will move up to the initial height.</w:t>
      </w:r>
    </w:p>
    <w:p w14:paraId="3D461B4C" w14:textId="77777777" w:rsidR="001F44C3" w:rsidRPr="006578BD" w:rsidRDefault="001F44C3" w:rsidP="001F44C3">
      <w:pPr>
        <w:pStyle w:val="ad"/>
        <w:ind w:left="1080"/>
        <w:rPr>
          <w:rFonts w:ascii="Arial" w:hAnsi="Arial" w:cs="Arial"/>
        </w:rPr>
      </w:pPr>
    </w:p>
    <w:p w14:paraId="4591FAC4" w14:textId="77777777" w:rsidR="001F44C3" w:rsidRPr="00665E0E" w:rsidRDefault="001F44C3">
      <w:pPr>
        <w:pStyle w:val="ad"/>
        <w:numPr>
          <w:ilvl w:val="0"/>
          <w:numId w:val="11"/>
        </w:numPr>
        <w:spacing w:after="160" w:line="278" w:lineRule="auto"/>
        <w:rPr>
          <w:rFonts w:ascii="Arial" w:hAnsi="Arial" w:cs="Arial"/>
          <w:b/>
          <w:bCs/>
        </w:rPr>
      </w:pPr>
      <w:r w:rsidRPr="00665E0E">
        <w:rPr>
          <w:rFonts w:ascii="Arial" w:hAnsi="Arial" w:cs="Arial"/>
          <w:b/>
          <w:bCs/>
        </w:rPr>
        <w:t xml:space="preserve"> Joint Angle (4) Calculation and Control</w:t>
      </w:r>
    </w:p>
    <w:p w14:paraId="0C4E07F9" w14:textId="2845CD95" w:rsidR="001F44C3" w:rsidRPr="006578BD" w:rsidRDefault="001F44C3" w:rsidP="002E4355">
      <w:pPr>
        <w:pStyle w:val="ad"/>
        <w:ind w:left="1080"/>
        <w:jc w:val="both"/>
        <w:rPr>
          <w:rFonts w:ascii="Arial" w:hAnsi="Arial" w:cs="Arial"/>
        </w:rPr>
      </w:pPr>
      <w:r w:rsidRPr="006578BD">
        <w:rPr>
          <w:rFonts w:ascii="Arial" w:hAnsi="Arial" w:cs="Arial"/>
        </w:rPr>
        <w:t xml:space="preserve">The mode is active when two hands are detected on the frame, and the pose of Dobor Magician is paused only the joint angle 4 can be changed by the gesture of the left hand. The theory is the same as the joint angle 1 to map the angle from the initial range to the new range. The initial range is also </w:t>
      </w:r>
      <m:oMath>
        <m:sSup>
          <m:sSupPr>
            <m:ctrlPr>
              <w:rPr>
                <w:rFonts w:ascii="Cambria Math" w:hAnsi="Cambria Math" w:cs="Arial"/>
                <w:i/>
              </w:rPr>
            </m:ctrlPr>
          </m:sSupPr>
          <m:e>
            <m:r>
              <w:rPr>
                <w:rFonts w:ascii="Cambria Math" w:hAnsi="Cambria Math" w:cs="Arial"/>
              </w:rPr>
              <m:t>-50</m:t>
            </m:r>
          </m:e>
          <m:sup>
            <m:r>
              <w:rPr>
                <w:rFonts w:ascii="Cambria Math" w:hAnsi="Cambria Math" w:cs="Arial"/>
              </w:rPr>
              <m:t>°</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 xml:space="preserve"> 50</m:t>
            </m:r>
          </m:e>
          <m:sup>
            <m:r>
              <w:rPr>
                <w:rFonts w:ascii="Cambria Math" w:hAnsi="Cambria Math" w:cs="Arial"/>
              </w:rPr>
              <m:t>°</m:t>
            </m:r>
          </m:sup>
        </m:sSup>
      </m:oMath>
      <w:r w:rsidRPr="006578BD">
        <w:rPr>
          <w:rFonts w:ascii="Arial" w:hAnsi="Arial" w:cs="Arial"/>
        </w:rPr>
        <w:t xml:space="preserve">, and the new range is from </w:t>
      </w:r>
      <m:oMath>
        <m:sSup>
          <m:sSupPr>
            <m:ctrlPr>
              <w:rPr>
                <w:rFonts w:ascii="Cambria Math" w:hAnsi="Cambria Math" w:cs="Arial"/>
                <w:i/>
              </w:rPr>
            </m:ctrlPr>
          </m:sSupPr>
          <m:e>
            <m:r>
              <w:rPr>
                <w:rFonts w:ascii="Cambria Math" w:hAnsi="Cambria Math" w:cs="Arial"/>
              </w:rPr>
              <m:t>0</m:t>
            </m:r>
          </m:e>
          <m:sup>
            <m:r>
              <w:rPr>
                <w:rFonts w:ascii="Cambria Math" w:hAnsi="Cambria Math" w:cs="Arial"/>
              </w:rPr>
              <m:t>°</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 xml:space="preserve"> 150</m:t>
            </m:r>
          </m:e>
          <m:sup>
            <m:r>
              <w:rPr>
                <w:rFonts w:ascii="Cambria Math" w:hAnsi="Cambria Math" w:cs="Arial"/>
              </w:rPr>
              <m:t>°</m:t>
            </m:r>
          </m:sup>
        </m:sSup>
      </m:oMath>
      <w:r w:rsidRPr="006578BD">
        <w:rPr>
          <w:rFonts w:ascii="Arial" w:hAnsi="Arial" w:cs="Arial"/>
        </w:rPr>
        <w:t xml:space="preserve"> which is referred to the limitation of joint angle 4</w:t>
      </w:r>
      <w:r w:rsidR="00380E64">
        <w:rPr>
          <w:rFonts w:ascii="Arial" w:hAnsi="Arial" w:cs="Arial" w:hint="eastAsia"/>
          <w:lang w:eastAsia="zh-TW"/>
        </w:rPr>
        <w:t xml:space="preserve"> </w:t>
      </w:r>
      <w:r w:rsidR="00380E64">
        <w:rPr>
          <w:rFonts w:ascii="Arial" w:hAnsi="Arial" w:cs="Arial"/>
          <w:lang w:eastAsia="zh-TW"/>
        </w:rPr>
        <w:fldChar w:fldCharType="begin"/>
      </w:r>
      <w:r w:rsidR="00380E64">
        <w:rPr>
          <w:rFonts w:ascii="Arial" w:hAnsi="Arial" w:cs="Arial"/>
          <w:lang w:eastAsia="zh-TW"/>
        </w:rPr>
        <w:instrText xml:space="preserve"> ADDIN EN.CITE &lt;EndNote&gt;&lt;Cite&gt;&lt;Year&gt;2020&lt;/Year&gt;&lt;IDText&gt;Dobot Magician User Guide&lt;/IDText&gt;&lt;DisplayText&gt;[12]&lt;/DisplayText&gt;&lt;record&gt;&lt;urls&gt;&lt;related-urls&gt;&lt;url&gt;https://www.dobot-robots.com/service/download-center?keyword=&amp;amp;products%5B%5D=316&lt;/url&gt;&lt;/related-urls&gt;&lt;/urls&gt;&lt;titles&gt;&lt;title&gt;Dobot Magician User Guide&lt;/title&gt;&lt;/titles&gt;&lt;access-date&gt;April 8&lt;/access-date&gt;&lt;added-date format="utc"&gt;1714696072&lt;/added-date&gt;&lt;ref-type name="Generic"&gt;13&lt;/ref-type&gt;&lt;dates&gt;&lt;year&gt;2020&lt;/year&gt;&lt;/dates&gt;&lt;rec-number&gt;29&lt;/rec-number&gt;&lt;last-updated-date format="utc"&gt;1714696109&lt;/last-updated-date&gt;&lt;/record&gt;&lt;/Cite&gt;&lt;/EndNote&gt;</w:instrText>
      </w:r>
      <w:r w:rsidR="00380E64">
        <w:rPr>
          <w:rFonts w:ascii="Arial" w:hAnsi="Arial" w:cs="Arial"/>
          <w:lang w:eastAsia="zh-TW"/>
        </w:rPr>
        <w:fldChar w:fldCharType="separate"/>
      </w:r>
      <w:r w:rsidR="00380E64">
        <w:rPr>
          <w:rFonts w:ascii="Arial" w:hAnsi="Arial" w:cs="Arial"/>
          <w:noProof/>
          <w:lang w:eastAsia="zh-TW"/>
        </w:rPr>
        <w:t>[12]</w:t>
      </w:r>
      <w:r w:rsidR="00380E64">
        <w:rPr>
          <w:rFonts w:ascii="Arial" w:hAnsi="Arial" w:cs="Arial"/>
          <w:lang w:eastAsia="zh-TW"/>
        </w:rPr>
        <w:fldChar w:fldCharType="end"/>
      </w:r>
      <w:r w:rsidRPr="006578BD">
        <w:rPr>
          <w:rFonts w:ascii="Arial" w:hAnsi="Arial" w:cs="Arial"/>
        </w:rPr>
        <w:t>. Consequently, using this function the angle of the gripper and the suction cup can be modified to adjust the appropriate angle to grip or absorb the objects.</w:t>
      </w:r>
    </w:p>
    <w:p w14:paraId="7966F05A" w14:textId="77777777" w:rsidR="00DA3EC4" w:rsidRPr="006578BD" w:rsidRDefault="00DA3EC4" w:rsidP="00DA3EC4">
      <w:pPr>
        <w:rPr>
          <w:rFonts w:ascii="Arial" w:eastAsiaTheme="majorEastAsia" w:hAnsi="Arial" w:cs="Arial"/>
          <w:b/>
          <w:bCs/>
          <w:iCs/>
          <w:szCs w:val="28"/>
          <w:lang w:eastAsia="zh-TW"/>
        </w:rPr>
      </w:pPr>
    </w:p>
    <w:p w14:paraId="607B2F4C" w14:textId="25E3BEB9" w:rsidR="00F52D4E" w:rsidRPr="006578BD" w:rsidRDefault="00F52D4E" w:rsidP="00F52D4E">
      <w:pPr>
        <w:pStyle w:val="1"/>
        <w:rPr>
          <w:lang w:eastAsia="zh-TW"/>
        </w:rPr>
      </w:pPr>
      <w:bookmarkStart w:id="14" w:name="_Toc165655708"/>
      <w:r w:rsidRPr="006578BD">
        <w:rPr>
          <w:lang w:eastAsia="zh-TW"/>
        </w:rPr>
        <w:lastRenderedPageBreak/>
        <w:t>Final System Testing and Validation</w:t>
      </w:r>
      <w:bookmarkEnd w:id="14"/>
    </w:p>
    <w:p w14:paraId="5E137809" w14:textId="77777777" w:rsidR="00046419" w:rsidRPr="00B50A16" w:rsidRDefault="00046419" w:rsidP="008A0A98">
      <w:pPr>
        <w:pStyle w:val="2"/>
      </w:pPr>
      <w:bookmarkStart w:id="15" w:name="_Toc165655709"/>
      <w:r w:rsidRPr="00B50A16">
        <w:rPr>
          <w:noProof/>
        </w:rPr>
        <w:drawing>
          <wp:anchor distT="0" distB="0" distL="114300" distR="114300" simplePos="0" relativeHeight="251663360" behindDoc="0" locked="0" layoutInCell="1" allowOverlap="1" wp14:anchorId="329B4880" wp14:editId="0A392C72">
            <wp:simplePos x="0" y="0"/>
            <wp:positionH relativeFrom="column">
              <wp:posOffset>2162810</wp:posOffset>
            </wp:positionH>
            <wp:positionV relativeFrom="paragraph">
              <wp:posOffset>-13335</wp:posOffset>
            </wp:positionV>
            <wp:extent cx="1926590" cy="2615565"/>
            <wp:effectExtent l="0" t="1588" r="0" b="0"/>
            <wp:wrapSquare wrapText="bothSides"/>
            <wp:docPr id="316510693" name="圖片 2" descr="一張含有 相機, 相機和鏡頭, 光學儀器, 鏡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10693" name="圖片 2" descr="一張含有 相機, 相機和鏡頭, 光學儀器, 鏡片 的圖片&#10;&#10;自動產生的描述"/>
                    <pic:cNvPicPr/>
                  </pic:nvPicPr>
                  <pic:blipFill rotWithShape="1">
                    <a:blip r:embed="rId61" cstate="print">
                      <a:extLst>
                        <a:ext uri="{28A0092B-C50C-407E-A947-70E740481C1C}">
                          <a14:useLocalDpi xmlns:a14="http://schemas.microsoft.com/office/drawing/2010/main" val="0"/>
                        </a:ext>
                      </a:extLst>
                    </a:blip>
                    <a:srcRect r="8792" b="7143"/>
                    <a:stretch/>
                  </pic:blipFill>
                  <pic:spPr bwMode="auto">
                    <a:xfrm rot="16200000">
                      <a:off x="0" y="0"/>
                      <a:ext cx="1926590" cy="2615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50A16">
        <w:t>Camera</w:t>
      </w:r>
      <w:bookmarkEnd w:id="15"/>
    </w:p>
    <w:p w14:paraId="2BF0D36D" w14:textId="1DFD849C" w:rsidR="00046419" w:rsidRPr="00B50A16" w:rsidRDefault="00046419" w:rsidP="00046419">
      <w:pPr>
        <w:ind w:left="720"/>
        <w:jc w:val="center"/>
        <w:rPr>
          <w:rFonts w:ascii="Arial" w:hAnsi="Arial" w:cs="Arial"/>
        </w:rPr>
      </w:pPr>
      <w:r w:rsidRPr="00B50A16">
        <w:rPr>
          <w:rFonts w:ascii="Arial" w:hAnsi="Arial" w:cs="Arial"/>
        </w:rPr>
        <w:br w:type="textWrapping" w:clear="all"/>
      </w:r>
      <w:r w:rsidRPr="008514ED">
        <w:rPr>
          <w:rFonts w:ascii="Arial" w:hAnsi="Arial" w:cs="Arial"/>
          <w:sz w:val="22"/>
          <w:szCs w:val="18"/>
        </w:rPr>
        <w:t xml:space="preserve">Figure </w:t>
      </w:r>
      <w:r w:rsidR="002A2E13" w:rsidRPr="008514ED">
        <w:rPr>
          <w:rFonts w:ascii="Arial" w:hAnsi="Arial" w:cs="Arial" w:hint="eastAsia"/>
          <w:sz w:val="22"/>
          <w:szCs w:val="18"/>
          <w:lang w:eastAsia="zh-TW"/>
        </w:rPr>
        <w:t>3.1.1</w:t>
      </w:r>
      <w:r w:rsidRPr="008514ED">
        <w:rPr>
          <w:rFonts w:ascii="Arial" w:hAnsi="Arial" w:cs="Arial"/>
          <w:sz w:val="22"/>
          <w:szCs w:val="18"/>
        </w:rPr>
        <w:t>. Testing environment setting</w:t>
      </w:r>
    </w:p>
    <w:p w14:paraId="50EBD47D" w14:textId="77777777" w:rsidR="00046419" w:rsidRPr="00B50A16" w:rsidRDefault="00046419" w:rsidP="00046419">
      <w:pPr>
        <w:pStyle w:val="ad"/>
        <w:rPr>
          <w:rFonts w:ascii="Arial" w:hAnsi="Arial" w:cs="Arial"/>
        </w:rPr>
      </w:pPr>
      <w:r w:rsidRPr="00B50A16">
        <w:rPr>
          <w:rFonts w:ascii="Arial" w:hAnsi="Arial" w:cs="Arial"/>
          <w:noProof/>
        </w:rPr>
        <w:drawing>
          <wp:inline distT="0" distB="0" distL="0" distR="0" wp14:anchorId="4E6AD200" wp14:editId="730739DD">
            <wp:extent cx="5353050" cy="1729985"/>
            <wp:effectExtent l="0" t="0" r="0" b="3810"/>
            <wp:docPr id="1618842731" name="圖片 1" descr="一張含有 設備, 室內, 冰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42731" name="圖片 1" descr="一張含有 設備, 室內, 冰箱 的圖片&#10;&#10;自動產生的描述"/>
                    <pic:cNvPicPr/>
                  </pic:nvPicPr>
                  <pic:blipFill>
                    <a:blip r:embed="rId62"/>
                    <a:stretch>
                      <a:fillRect/>
                    </a:stretch>
                  </pic:blipFill>
                  <pic:spPr>
                    <a:xfrm>
                      <a:off x="0" y="0"/>
                      <a:ext cx="5355464" cy="1730765"/>
                    </a:xfrm>
                    <a:prstGeom prst="rect">
                      <a:avLst/>
                    </a:prstGeom>
                  </pic:spPr>
                </pic:pic>
              </a:graphicData>
            </a:graphic>
          </wp:inline>
        </w:drawing>
      </w:r>
    </w:p>
    <w:p w14:paraId="02439BBA" w14:textId="2BD06374" w:rsidR="00046419" w:rsidRDefault="00046419" w:rsidP="00046419">
      <w:pPr>
        <w:pStyle w:val="ad"/>
        <w:jc w:val="center"/>
        <w:rPr>
          <w:rFonts w:ascii="Arial" w:hAnsi="Arial" w:cs="Arial"/>
          <w:sz w:val="22"/>
          <w:szCs w:val="18"/>
        </w:rPr>
      </w:pPr>
      <w:r w:rsidRPr="008514ED">
        <w:rPr>
          <w:rFonts w:ascii="Arial" w:hAnsi="Arial" w:cs="Arial"/>
          <w:sz w:val="22"/>
          <w:szCs w:val="18"/>
        </w:rPr>
        <w:t xml:space="preserve">Figure </w:t>
      </w:r>
      <w:r w:rsidR="00B238F8" w:rsidRPr="008514ED">
        <w:rPr>
          <w:rFonts w:ascii="Arial" w:hAnsi="Arial" w:cs="Arial" w:hint="eastAsia"/>
          <w:sz w:val="22"/>
          <w:szCs w:val="18"/>
          <w:lang w:eastAsia="zh-TW"/>
        </w:rPr>
        <w:t>3.1.</w:t>
      </w:r>
      <w:r w:rsidRPr="008514ED">
        <w:rPr>
          <w:rFonts w:ascii="Arial" w:hAnsi="Arial" w:cs="Arial"/>
          <w:sz w:val="22"/>
          <w:szCs w:val="18"/>
        </w:rPr>
        <w:t>2. Comparison</w:t>
      </w:r>
    </w:p>
    <w:p w14:paraId="21F50F06" w14:textId="77777777" w:rsidR="008514ED" w:rsidRPr="008514ED" w:rsidRDefault="008514ED" w:rsidP="00046419">
      <w:pPr>
        <w:pStyle w:val="ad"/>
        <w:jc w:val="center"/>
        <w:rPr>
          <w:rFonts w:ascii="Arial" w:hAnsi="Arial" w:cs="Arial"/>
          <w:sz w:val="22"/>
          <w:szCs w:val="18"/>
        </w:rPr>
      </w:pPr>
    </w:p>
    <w:p w14:paraId="76B9D9A7" w14:textId="204B0F7B" w:rsidR="00046419" w:rsidRDefault="00046419" w:rsidP="00533CB7">
      <w:pPr>
        <w:pStyle w:val="ad"/>
        <w:jc w:val="both"/>
        <w:rPr>
          <w:rFonts w:ascii="Arial" w:hAnsi="Arial" w:cs="Arial"/>
        </w:rPr>
      </w:pPr>
      <w:r w:rsidRPr="00B50A16">
        <w:rPr>
          <w:rFonts w:ascii="Arial" w:hAnsi="Arial" w:cs="Arial"/>
        </w:rPr>
        <w:t xml:space="preserve">The testing environment was set as shown in Figure </w:t>
      </w:r>
      <w:r w:rsidR="00EF3766">
        <w:rPr>
          <w:rFonts w:ascii="Arial" w:hAnsi="Arial" w:cs="Arial" w:hint="eastAsia"/>
          <w:lang w:eastAsia="zh-TW"/>
        </w:rPr>
        <w:t>3.1.</w:t>
      </w:r>
      <w:r w:rsidRPr="00B50A16">
        <w:rPr>
          <w:rFonts w:ascii="Arial" w:hAnsi="Arial" w:cs="Arial"/>
        </w:rPr>
        <w:t xml:space="preserve">1 to compare the differences between Xbox One Kinect Motion Sensor and the actual vision in the real world. Based on Figure </w:t>
      </w:r>
      <w:r w:rsidR="00EF3766">
        <w:rPr>
          <w:rFonts w:ascii="Arial" w:hAnsi="Arial" w:cs="Arial" w:hint="eastAsia"/>
          <w:lang w:eastAsia="zh-TW"/>
        </w:rPr>
        <w:t>3.1.</w:t>
      </w:r>
      <w:r w:rsidRPr="00B50A16">
        <w:rPr>
          <w:rFonts w:ascii="Arial" w:hAnsi="Arial" w:cs="Arial"/>
        </w:rPr>
        <w:t xml:space="preserve">2, the results proved that the frame captured by Xbox One Kinect Motion Sensor is approximately the same as the actual vision in the real world. After repeated testing, Xbox One Kinect Motion Sensor could be turned on successfully every time. Unless the camera continuously turned on and off more than 20 times, it might overheat and be unable to display images as shown </w:t>
      </w:r>
      <w:r w:rsidRPr="00AD52E9">
        <w:rPr>
          <w:rFonts w:ascii="Arial" w:hAnsi="Arial" w:cs="Arial"/>
        </w:rPr>
        <w:t xml:space="preserve">in Figure </w:t>
      </w:r>
      <w:r w:rsidR="00A2019E" w:rsidRPr="00AD52E9">
        <w:rPr>
          <w:rFonts w:ascii="Arial" w:hAnsi="Arial" w:cs="Arial" w:hint="eastAsia"/>
          <w:lang w:eastAsia="zh-TW"/>
        </w:rPr>
        <w:t>3.1.</w:t>
      </w:r>
      <w:r w:rsidRPr="00AD52E9">
        <w:rPr>
          <w:rFonts w:ascii="Arial" w:hAnsi="Arial" w:cs="Arial"/>
        </w:rPr>
        <w:t>3.</w:t>
      </w:r>
    </w:p>
    <w:p w14:paraId="7B7EB317" w14:textId="77777777" w:rsidR="00611FC8" w:rsidRPr="00B50A16" w:rsidRDefault="00611FC8" w:rsidP="00533CB7">
      <w:pPr>
        <w:pStyle w:val="ad"/>
        <w:jc w:val="both"/>
        <w:rPr>
          <w:rFonts w:ascii="Arial" w:hAnsi="Arial" w:cs="Arial"/>
        </w:rPr>
      </w:pPr>
    </w:p>
    <w:p w14:paraId="52DFC684" w14:textId="77777777" w:rsidR="00046419" w:rsidRPr="00B50A16" w:rsidRDefault="00046419" w:rsidP="00046419">
      <w:pPr>
        <w:pStyle w:val="ad"/>
        <w:jc w:val="center"/>
        <w:rPr>
          <w:rFonts w:ascii="Arial" w:hAnsi="Arial" w:cs="Arial"/>
        </w:rPr>
      </w:pPr>
      <w:r w:rsidRPr="00B50A16">
        <w:rPr>
          <w:rFonts w:ascii="Arial" w:hAnsi="Arial" w:cs="Arial"/>
          <w:noProof/>
        </w:rPr>
        <w:drawing>
          <wp:inline distT="0" distB="0" distL="0" distR="0" wp14:anchorId="7743DAC1" wp14:editId="1C147BBF">
            <wp:extent cx="4634245" cy="2633472"/>
            <wp:effectExtent l="0" t="0" r="0" b="0"/>
            <wp:docPr id="7" name="Picture 6" descr="A black rectangular object with white text&#10;&#10;Description automatically generated">
              <a:extLst xmlns:a="http://schemas.openxmlformats.org/drawingml/2006/main">
                <a:ext uri="{FF2B5EF4-FFF2-40B4-BE49-F238E27FC236}">
                  <a16:creationId xmlns:a16="http://schemas.microsoft.com/office/drawing/2014/main" id="{9DA309D7-5697-EA88-7BDA-A7C3EE3BD2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black rectangular object with white text&#10;&#10;Description automatically generated">
                      <a:extLst>
                        <a:ext uri="{FF2B5EF4-FFF2-40B4-BE49-F238E27FC236}">
                          <a16:creationId xmlns:a16="http://schemas.microsoft.com/office/drawing/2014/main" id="{9DA309D7-5697-EA88-7BDA-A7C3EE3BD2A4}"/>
                        </a:ext>
                      </a:extLst>
                    </pic:cNvPr>
                    <pic:cNvPicPr>
                      <a:picLocks noChangeAspect="1"/>
                    </pic:cNvPicPr>
                  </pic:nvPicPr>
                  <pic:blipFill rotWithShape="1">
                    <a:blip r:embed="rId63"/>
                    <a:srcRect l="997"/>
                    <a:stretch/>
                  </pic:blipFill>
                  <pic:spPr bwMode="auto">
                    <a:xfrm>
                      <a:off x="0" y="0"/>
                      <a:ext cx="4675592" cy="2656968"/>
                    </a:xfrm>
                    <a:prstGeom prst="rect">
                      <a:avLst/>
                    </a:prstGeom>
                    <a:ln>
                      <a:noFill/>
                    </a:ln>
                    <a:extLst>
                      <a:ext uri="{53640926-AAD7-44D8-BBD7-CCE9431645EC}">
                        <a14:shadowObscured xmlns:a14="http://schemas.microsoft.com/office/drawing/2010/main"/>
                      </a:ext>
                    </a:extLst>
                  </pic:spPr>
                </pic:pic>
              </a:graphicData>
            </a:graphic>
          </wp:inline>
        </w:drawing>
      </w:r>
    </w:p>
    <w:p w14:paraId="05E1DB7F" w14:textId="3763632B" w:rsidR="00046419" w:rsidRPr="00450963" w:rsidRDefault="00046419" w:rsidP="00450963">
      <w:pPr>
        <w:pStyle w:val="ad"/>
        <w:jc w:val="center"/>
        <w:rPr>
          <w:rFonts w:ascii="Arial" w:hAnsi="Arial" w:cs="Arial"/>
          <w:sz w:val="22"/>
          <w:szCs w:val="18"/>
          <w:lang w:eastAsia="zh-TW"/>
        </w:rPr>
      </w:pPr>
      <w:r w:rsidRPr="00450963">
        <w:rPr>
          <w:rFonts w:ascii="Arial" w:hAnsi="Arial" w:cs="Arial"/>
          <w:sz w:val="22"/>
          <w:szCs w:val="18"/>
        </w:rPr>
        <w:t>Figure 3</w:t>
      </w:r>
      <w:r w:rsidR="00A2019E" w:rsidRPr="00450963">
        <w:rPr>
          <w:rFonts w:ascii="Arial" w:hAnsi="Arial" w:cs="Arial" w:hint="eastAsia"/>
          <w:sz w:val="22"/>
          <w:szCs w:val="18"/>
          <w:lang w:eastAsia="zh-TW"/>
        </w:rPr>
        <w:t>.1.3</w:t>
      </w:r>
      <w:r w:rsidRPr="00450963">
        <w:rPr>
          <w:rFonts w:ascii="Arial" w:hAnsi="Arial" w:cs="Arial"/>
          <w:sz w:val="22"/>
          <w:szCs w:val="18"/>
        </w:rPr>
        <w:t xml:space="preserve">. </w:t>
      </w:r>
      <w:r w:rsidR="00870147" w:rsidRPr="00450963">
        <w:rPr>
          <w:rFonts w:ascii="Arial" w:hAnsi="Arial" w:cs="Arial" w:hint="eastAsia"/>
          <w:sz w:val="22"/>
          <w:szCs w:val="18"/>
          <w:lang w:eastAsia="zh-TW"/>
        </w:rPr>
        <w:t>Error Display</w:t>
      </w:r>
    </w:p>
    <w:p w14:paraId="44AE430B" w14:textId="77777777" w:rsidR="00046419" w:rsidRPr="00B50A16" w:rsidRDefault="00046419" w:rsidP="00BD1B17">
      <w:pPr>
        <w:pStyle w:val="2"/>
      </w:pPr>
      <w:bookmarkStart w:id="16" w:name="_Toc165655710"/>
      <w:r w:rsidRPr="00B50A16">
        <w:lastRenderedPageBreak/>
        <w:t>Hand Identification</w:t>
      </w:r>
      <w:bookmarkEnd w:id="16"/>
    </w:p>
    <w:p w14:paraId="6C4EE7C4" w14:textId="77777777" w:rsidR="00046419" w:rsidRPr="00A40C2F" w:rsidRDefault="00046419" w:rsidP="00A40C2F">
      <w:pPr>
        <w:jc w:val="center"/>
        <w:rPr>
          <w:rFonts w:ascii="Arial" w:hAnsi="Arial" w:cs="Arial"/>
        </w:rPr>
      </w:pPr>
      <w:r w:rsidRPr="00B50A16">
        <w:rPr>
          <w:noProof/>
        </w:rPr>
        <w:drawing>
          <wp:inline distT="0" distB="0" distL="0" distR="0" wp14:anchorId="112A027E" wp14:editId="06876F8B">
            <wp:extent cx="6092802" cy="1302106"/>
            <wp:effectExtent l="0" t="0" r="3810" b="0"/>
            <wp:docPr id="1158378556" name="Picture 1" descr="A collage of hands with pin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378556" name="Picture 1" descr="A collage of hands with pink line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6149693" cy="1314264"/>
                    </a:xfrm>
                    <a:prstGeom prst="rect">
                      <a:avLst/>
                    </a:prstGeom>
                  </pic:spPr>
                </pic:pic>
              </a:graphicData>
            </a:graphic>
          </wp:inline>
        </w:drawing>
      </w:r>
    </w:p>
    <w:p w14:paraId="2A1E4430" w14:textId="3C783737" w:rsidR="00046419" w:rsidRDefault="00046419" w:rsidP="00046419">
      <w:pPr>
        <w:pStyle w:val="ad"/>
        <w:jc w:val="center"/>
        <w:rPr>
          <w:rFonts w:ascii="Arial" w:hAnsi="Arial" w:cs="Arial"/>
          <w:sz w:val="22"/>
          <w:szCs w:val="18"/>
        </w:rPr>
      </w:pPr>
      <w:r w:rsidRPr="006A79CE">
        <w:rPr>
          <w:rFonts w:ascii="Arial" w:hAnsi="Arial" w:cs="Arial"/>
          <w:sz w:val="22"/>
          <w:szCs w:val="18"/>
        </w:rPr>
        <w:t xml:space="preserve">Figure </w:t>
      </w:r>
      <w:r w:rsidR="00566B54" w:rsidRPr="006A79CE">
        <w:rPr>
          <w:rFonts w:ascii="Arial" w:hAnsi="Arial" w:cs="Arial" w:hint="eastAsia"/>
          <w:sz w:val="22"/>
          <w:szCs w:val="18"/>
          <w:lang w:eastAsia="zh-TW"/>
        </w:rPr>
        <w:t>3.2.1</w:t>
      </w:r>
      <w:r w:rsidRPr="006A79CE">
        <w:rPr>
          <w:rFonts w:ascii="Arial" w:hAnsi="Arial" w:cs="Arial"/>
          <w:sz w:val="22"/>
          <w:szCs w:val="18"/>
        </w:rPr>
        <w:t>. Hand Identification</w:t>
      </w:r>
    </w:p>
    <w:p w14:paraId="7E313B64" w14:textId="77777777" w:rsidR="006A79CE" w:rsidRPr="006A79CE" w:rsidRDefault="006A79CE" w:rsidP="00046419">
      <w:pPr>
        <w:pStyle w:val="ad"/>
        <w:jc w:val="center"/>
        <w:rPr>
          <w:rFonts w:ascii="Arial" w:hAnsi="Arial" w:cs="Arial"/>
          <w:sz w:val="22"/>
          <w:szCs w:val="18"/>
        </w:rPr>
      </w:pPr>
    </w:p>
    <w:p w14:paraId="662AB42F" w14:textId="5188878C" w:rsidR="00046419" w:rsidRPr="00676F99" w:rsidRDefault="00046419" w:rsidP="00676F99">
      <w:pPr>
        <w:ind w:left="720"/>
        <w:jc w:val="both"/>
        <w:rPr>
          <w:rFonts w:ascii="Arial" w:hAnsi="Arial" w:cs="Arial"/>
        </w:rPr>
      </w:pPr>
      <w:r w:rsidRPr="00676F99">
        <w:rPr>
          <w:rFonts w:ascii="Arial" w:hAnsi="Arial" w:cs="Arial"/>
        </w:rPr>
        <w:t xml:space="preserve">As shown in Figure </w:t>
      </w:r>
      <w:r w:rsidR="003F361C" w:rsidRPr="00676F99">
        <w:rPr>
          <w:rFonts w:ascii="Arial" w:hAnsi="Arial" w:cs="Arial" w:hint="eastAsia"/>
          <w:lang w:eastAsia="zh-TW"/>
        </w:rPr>
        <w:t>3.2.1</w:t>
      </w:r>
      <w:r w:rsidRPr="00676F99">
        <w:rPr>
          <w:rFonts w:ascii="Arial" w:hAnsi="Arial" w:cs="Arial"/>
        </w:rPr>
        <w:t xml:space="preserve">, the system was able to identify the palm, back, </w:t>
      </w:r>
      <w:proofErr w:type="gramStart"/>
      <w:r w:rsidRPr="00676F99">
        <w:rPr>
          <w:rFonts w:ascii="Arial" w:hAnsi="Arial" w:cs="Arial"/>
        </w:rPr>
        <w:t>left</w:t>
      </w:r>
      <w:proofErr w:type="gramEnd"/>
      <w:r w:rsidRPr="00676F99">
        <w:rPr>
          <w:rFonts w:ascii="Arial" w:hAnsi="Arial" w:cs="Arial"/>
        </w:rPr>
        <w:t xml:space="preserve"> and right hand clearly, and also was able to identify two hands simultaneously. Moreover, even in the messy background, the hands were also detected properly.</w:t>
      </w:r>
    </w:p>
    <w:p w14:paraId="0F4F6B9C" w14:textId="77777777" w:rsidR="00046419" w:rsidRPr="00B50A16" w:rsidRDefault="00046419" w:rsidP="005B0D4C">
      <w:pPr>
        <w:jc w:val="center"/>
        <w:rPr>
          <w:rFonts w:ascii="Arial" w:hAnsi="Arial" w:cs="Arial"/>
        </w:rPr>
      </w:pPr>
      <w:r w:rsidRPr="00B50A16">
        <w:rPr>
          <w:rFonts w:ascii="Arial" w:hAnsi="Arial" w:cs="Arial"/>
          <w:noProof/>
        </w:rPr>
        <w:drawing>
          <wp:inline distT="0" distB="0" distL="0" distR="0" wp14:anchorId="202352F0" wp14:editId="55461CDB">
            <wp:extent cx="6148446" cy="1479550"/>
            <wp:effectExtent l="0" t="0" r="5080" b="6350"/>
            <wp:docPr id="879565983" name="Picture 1" descr="A black rectangular object with pin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565983" name="Picture 1" descr="A black rectangular object with pink text&#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6184814" cy="1488302"/>
                    </a:xfrm>
                    <a:prstGeom prst="rect">
                      <a:avLst/>
                    </a:prstGeom>
                  </pic:spPr>
                </pic:pic>
              </a:graphicData>
            </a:graphic>
          </wp:inline>
        </w:drawing>
      </w:r>
    </w:p>
    <w:p w14:paraId="74DFEECD" w14:textId="7428C838" w:rsidR="00046419" w:rsidRDefault="00046419" w:rsidP="00046419">
      <w:pPr>
        <w:pStyle w:val="ad"/>
        <w:jc w:val="center"/>
        <w:rPr>
          <w:rFonts w:ascii="Arial" w:hAnsi="Arial" w:cs="Arial"/>
          <w:sz w:val="22"/>
          <w:szCs w:val="18"/>
        </w:rPr>
      </w:pPr>
      <w:r w:rsidRPr="006A79CE">
        <w:rPr>
          <w:rFonts w:ascii="Arial" w:hAnsi="Arial" w:cs="Arial"/>
          <w:sz w:val="22"/>
          <w:szCs w:val="18"/>
        </w:rPr>
        <w:t xml:space="preserve">Figure </w:t>
      </w:r>
      <w:r w:rsidR="005B0D4C" w:rsidRPr="006A79CE">
        <w:rPr>
          <w:rFonts w:ascii="Arial" w:hAnsi="Arial" w:cs="Arial" w:hint="eastAsia"/>
          <w:sz w:val="22"/>
          <w:szCs w:val="18"/>
          <w:lang w:eastAsia="zh-TW"/>
        </w:rPr>
        <w:t>3.2.2</w:t>
      </w:r>
      <w:r w:rsidRPr="006A79CE">
        <w:rPr>
          <w:rFonts w:ascii="Arial" w:hAnsi="Arial" w:cs="Arial"/>
          <w:sz w:val="22"/>
          <w:szCs w:val="18"/>
        </w:rPr>
        <w:t>. Hand Identification Testing</w:t>
      </w:r>
    </w:p>
    <w:p w14:paraId="0ED2E79B" w14:textId="77777777" w:rsidR="006A79CE" w:rsidRPr="006A79CE" w:rsidRDefault="006A79CE" w:rsidP="00046419">
      <w:pPr>
        <w:pStyle w:val="ad"/>
        <w:jc w:val="center"/>
        <w:rPr>
          <w:rFonts w:ascii="Arial" w:hAnsi="Arial" w:cs="Arial"/>
          <w:sz w:val="22"/>
          <w:szCs w:val="18"/>
        </w:rPr>
      </w:pPr>
    </w:p>
    <w:p w14:paraId="4DD911FA" w14:textId="5D62813D" w:rsidR="00046419" w:rsidRPr="00B50A16" w:rsidRDefault="00046419" w:rsidP="00266BAD">
      <w:pPr>
        <w:pStyle w:val="ad"/>
        <w:jc w:val="both"/>
        <w:rPr>
          <w:rFonts w:ascii="Arial" w:hAnsi="Arial" w:cs="Arial"/>
        </w:rPr>
      </w:pPr>
      <w:r w:rsidRPr="00B50A16">
        <w:rPr>
          <w:rFonts w:ascii="Arial" w:hAnsi="Arial" w:cs="Arial"/>
        </w:rPr>
        <w:t xml:space="preserve">Based on Figure </w:t>
      </w:r>
      <w:r w:rsidR="005B0D4C">
        <w:rPr>
          <w:rFonts w:ascii="Arial" w:hAnsi="Arial" w:cs="Arial" w:hint="eastAsia"/>
          <w:lang w:eastAsia="zh-TW"/>
        </w:rPr>
        <w:t>3.2.2</w:t>
      </w:r>
      <w:r w:rsidRPr="00B50A16">
        <w:rPr>
          <w:rFonts w:ascii="Arial" w:hAnsi="Arial" w:cs="Arial"/>
        </w:rPr>
        <w:t>, the system of hand identification was able to recognise the hands clearly in the situations of low-light environments, hands with obstacles, 2D images. When the obstacles were in front of the hands, the system would take more time to recognise the hands. Hand Identification was only not working if the light was comprehensively dark. However, if the hands were in 2D, it was unable to perform the tasks.</w:t>
      </w:r>
    </w:p>
    <w:p w14:paraId="1B93860E" w14:textId="77777777" w:rsidR="00046419" w:rsidRPr="00B50A16" w:rsidRDefault="00046419" w:rsidP="00266BAD">
      <w:pPr>
        <w:pStyle w:val="ad"/>
        <w:jc w:val="both"/>
        <w:rPr>
          <w:rFonts w:ascii="Arial" w:hAnsi="Arial" w:cs="Arial"/>
        </w:rPr>
      </w:pPr>
    </w:p>
    <w:p w14:paraId="058A7F96" w14:textId="77777777" w:rsidR="00046419" w:rsidRPr="00C8020B" w:rsidRDefault="00046419" w:rsidP="00C8020B">
      <w:pPr>
        <w:jc w:val="center"/>
        <w:rPr>
          <w:rFonts w:ascii="Arial" w:hAnsi="Arial" w:cs="Arial"/>
        </w:rPr>
      </w:pPr>
      <w:r w:rsidRPr="00B50A16">
        <w:rPr>
          <w:noProof/>
        </w:rPr>
        <w:drawing>
          <wp:inline distT="0" distB="0" distL="0" distR="0" wp14:anchorId="31EF6406" wp14:editId="47DCF93B">
            <wp:extent cx="4960047" cy="3057525"/>
            <wp:effectExtent l="0" t="0" r="0" b="0"/>
            <wp:docPr id="274857900" name="圖片 3" descr="A graph with numbers and a number of tim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857900" name="圖片 3" descr="A graph with numbers and a number of times&#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61137" cy="3058197"/>
                    </a:xfrm>
                    <a:prstGeom prst="rect">
                      <a:avLst/>
                    </a:prstGeom>
                    <a:noFill/>
                  </pic:spPr>
                </pic:pic>
              </a:graphicData>
            </a:graphic>
          </wp:inline>
        </w:drawing>
      </w:r>
    </w:p>
    <w:p w14:paraId="2D4D4F52" w14:textId="7A4597A8" w:rsidR="00046419" w:rsidRDefault="00046419" w:rsidP="00C8020B">
      <w:pPr>
        <w:jc w:val="center"/>
        <w:rPr>
          <w:rFonts w:ascii="Arial" w:hAnsi="Arial" w:cs="Arial"/>
          <w:sz w:val="22"/>
          <w:szCs w:val="18"/>
        </w:rPr>
      </w:pPr>
      <w:r w:rsidRPr="002B0577">
        <w:rPr>
          <w:rFonts w:ascii="Arial" w:hAnsi="Arial" w:cs="Arial"/>
          <w:sz w:val="22"/>
          <w:szCs w:val="18"/>
        </w:rPr>
        <w:t xml:space="preserve">Figure </w:t>
      </w:r>
      <w:r w:rsidR="00A6347E" w:rsidRPr="002B0577">
        <w:rPr>
          <w:rFonts w:ascii="Arial" w:hAnsi="Arial" w:cs="Arial" w:hint="eastAsia"/>
          <w:sz w:val="22"/>
          <w:szCs w:val="18"/>
          <w:lang w:eastAsia="zh-TW"/>
        </w:rPr>
        <w:t>3.2.3</w:t>
      </w:r>
      <w:r w:rsidRPr="002B0577">
        <w:rPr>
          <w:rFonts w:ascii="Arial" w:hAnsi="Arial" w:cs="Arial"/>
          <w:sz w:val="22"/>
          <w:szCs w:val="18"/>
        </w:rPr>
        <w:t>. Delay time of Hand Identification</w:t>
      </w:r>
    </w:p>
    <w:p w14:paraId="0C4CAF59" w14:textId="77777777" w:rsidR="002B0577" w:rsidRPr="002B0577" w:rsidRDefault="002B0577" w:rsidP="00C8020B">
      <w:pPr>
        <w:jc w:val="center"/>
        <w:rPr>
          <w:rFonts w:ascii="Arial" w:hAnsi="Arial" w:cs="Arial"/>
          <w:sz w:val="22"/>
          <w:szCs w:val="18"/>
        </w:rPr>
      </w:pPr>
    </w:p>
    <w:p w14:paraId="09E8CE9D" w14:textId="2C719594" w:rsidR="00046419" w:rsidRPr="00B50A16" w:rsidRDefault="00046419" w:rsidP="00266BAD">
      <w:pPr>
        <w:pStyle w:val="ad"/>
        <w:jc w:val="both"/>
        <w:rPr>
          <w:rFonts w:ascii="Arial" w:hAnsi="Arial" w:cs="Arial"/>
        </w:rPr>
      </w:pPr>
      <w:r w:rsidRPr="00B50A16">
        <w:rPr>
          <w:rFonts w:ascii="Arial" w:hAnsi="Arial" w:cs="Arial"/>
        </w:rPr>
        <w:t xml:space="preserve">As shown in Figure </w:t>
      </w:r>
      <w:r w:rsidR="003C5B24">
        <w:rPr>
          <w:rFonts w:ascii="Arial" w:hAnsi="Arial" w:cs="Arial" w:hint="eastAsia"/>
          <w:lang w:eastAsia="zh-TW"/>
        </w:rPr>
        <w:t>3.2.3</w:t>
      </w:r>
      <w:r w:rsidRPr="00B50A16">
        <w:rPr>
          <w:rFonts w:ascii="Arial" w:hAnsi="Arial" w:cs="Arial"/>
        </w:rPr>
        <w:t xml:space="preserve">, the system could recognise the hand in real-time, and the testing results that delay time is 0 second could indicate that once the hands were </w:t>
      </w:r>
      <w:r w:rsidRPr="00B50A16">
        <w:rPr>
          <w:rFonts w:ascii="Arial" w:hAnsi="Arial" w:cs="Arial"/>
        </w:rPr>
        <w:lastRenderedPageBreak/>
        <w:t>shown in the frame, the hands would be captured by the camera and be recognised instantly.</w:t>
      </w:r>
    </w:p>
    <w:p w14:paraId="434B1E00" w14:textId="77777777" w:rsidR="00046419" w:rsidRPr="00B50A16" w:rsidRDefault="00046419" w:rsidP="00046419">
      <w:pPr>
        <w:pStyle w:val="ad"/>
        <w:rPr>
          <w:rFonts w:ascii="Arial" w:hAnsi="Arial" w:cs="Arial"/>
        </w:rPr>
      </w:pPr>
    </w:p>
    <w:p w14:paraId="33CAABFC" w14:textId="77777777" w:rsidR="00046419" w:rsidRPr="00B50A16" w:rsidRDefault="00046419" w:rsidP="00046419">
      <w:pPr>
        <w:pStyle w:val="ad"/>
        <w:rPr>
          <w:rFonts w:ascii="Arial" w:hAnsi="Arial" w:cs="Arial"/>
        </w:rPr>
      </w:pPr>
      <w:r w:rsidRPr="00B50A16">
        <w:rPr>
          <w:rFonts w:ascii="Arial" w:hAnsi="Arial" w:cs="Arial"/>
          <w:noProof/>
        </w:rPr>
        <w:drawing>
          <wp:inline distT="0" distB="0" distL="0" distR="0" wp14:anchorId="035233BA" wp14:editId="039715EE">
            <wp:extent cx="5731510" cy="2626995"/>
            <wp:effectExtent l="0" t="0" r="2540" b="1905"/>
            <wp:docPr id="426561328" name="圖片 1" descr="一張含有 手套, 服裝, 手, 安全手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561328" name="圖片 1" descr="一張含有 手套, 服裝, 手, 安全手套 的圖片&#10;&#10;自動產生的描述"/>
                    <pic:cNvPicPr/>
                  </pic:nvPicPr>
                  <pic:blipFill>
                    <a:blip r:embed="rId67"/>
                    <a:stretch>
                      <a:fillRect/>
                    </a:stretch>
                  </pic:blipFill>
                  <pic:spPr>
                    <a:xfrm>
                      <a:off x="0" y="0"/>
                      <a:ext cx="5731510" cy="2626995"/>
                    </a:xfrm>
                    <a:prstGeom prst="rect">
                      <a:avLst/>
                    </a:prstGeom>
                  </pic:spPr>
                </pic:pic>
              </a:graphicData>
            </a:graphic>
          </wp:inline>
        </w:drawing>
      </w:r>
    </w:p>
    <w:p w14:paraId="0134AF0E" w14:textId="202DF941" w:rsidR="00046419" w:rsidRDefault="00046419" w:rsidP="00046419">
      <w:pPr>
        <w:pStyle w:val="ad"/>
        <w:jc w:val="center"/>
        <w:rPr>
          <w:rFonts w:ascii="Arial" w:hAnsi="Arial" w:cs="Arial"/>
          <w:sz w:val="22"/>
          <w:szCs w:val="18"/>
        </w:rPr>
      </w:pPr>
      <w:r w:rsidRPr="002B0577">
        <w:rPr>
          <w:rFonts w:ascii="Arial" w:hAnsi="Arial" w:cs="Arial"/>
          <w:sz w:val="22"/>
          <w:szCs w:val="18"/>
        </w:rPr>
        <w:t xml:space="preserve">Figure </w:t>
      </w:r>
      <w:r w:rsidR="00571AC1" w:rsidRPr="002B0577">
        <w:rPr>
          <w:rFonts w:ascii="Arial" w:hAnsi="Arial" w:cs="Arial" w:hint="eastAsia"/>
          <w:sz w:val="22"/>
          <w:szCs w:val="18"/>
          <w:lang w:eastAsia="zh-TW"/>
        </w:rPr>
        <w:t>3.2.4</w:t>
      </w:r>
      <w:r w:rsidRPr="002B0577">
        <w:rPr>
          <w:rFonts w:ascii="Arial" w:hAnsi="Arial" w:cs="Arial"/>
          <w:sz w:val="22"/>
          <w:szCs w:val="18"/>
        </w:rPr>
        <w:t>. Gloves Recognition</w:t>
      </w:r>
    </w:p>
    <w:p w14:paraId="2822FA14" w14:textId="77777777" w:rsidR="002B0577" w:rsidRPr="002B0577" w:rsidRDefault="002B0577" w:rsidP="00046419">
      <w:pPr>
        <w:pStyle w:val="ad"/>
        <w:jc w:val="center"/>
        <w:rPr>
          <w:rFonts w:ascii="Arial" w:hAnsi="Arial" w:cs="Arial"/>
          <w:sz w:val="22"/>
          <w:szCs w:val="18"/>
        </w:rPr>
      </w:pPr>
    </w:p>
    <w:p w14:paraId="5D2C4AA8" w14:textId="1563159A" w:rsidR="00046419" w:rsidRDefault="00046419" w:rsidP="003E0823">
      <w:pPr>
        <w:pStyle w:val="ad"/>
        <w:jc w:val="both"/>
        <w:rPr>
          <w:rFonts w:ascii="Arial" w:hAnsi="Arial" w:cs="Arial"/>
        </w:rPr>
      </w:pPr>
      <w:r w:rsidRPr="00B50A16">
        <w:rPr>
          <w:rFonts w:ascii="Arial" w:hAnsi="Arial" w:cs="Arial"/>
        </w:rPr>
        <w:t xml:space="preserve">According to Figure </w:t>
      </w:r>
      <w:r w:rsidR="00794C7C">
        <w:rPr>
          <w:rFonts w:ascii="Arial" w:hAnsi="Arial" w:cs="Arial" w:hint="eastAsia"/>
          <w:lang w:eastAsia="zh-TW"/>
        </w:rPr>
        <w:t>3.2.4</w:t>
      </w:r>
      <w:r w:rsidRPr="00B50A16">
        <w:rPr>
          <w:rFonts w:ascii="Arial" w:hAnsi="Arial" w:cs="Arial"/>
        </w:rPr>
        <w:t xml:space="preserve"> the system is unable to recognise the hand if the hand in gloves as the recognised model is trained by a real human hand </w:t>
      </w:r>
      <w:r w:rsidR="00DE5119">
        <w:rPr>
          <w:rFonts w:ascii="Arial" w:hAnsi="Arial" w:cs="Arial"/>
        </w:rPr>
        <w:fldChar w:fldCharType="begin"/>
      </w:r>
      <w:r w:rsidR="00DE5119">
        <w:rPr>
          <w:rFonts w:ascii="Arial" w:hAnsi="Arial" w:cs="Arial"/>
        </w:rPr>
        <w:instrText xml:space="preserve"> ADDIN EN.CITE &lt;EndNote&gt;&lt;Cite&gt;&lt;Year&gt;2022&lt;/Year&gt;&lt;IDText&gt;google/mediapipe&lt;/IDText&gt;&lt;DisplayText&gt;[61]&lt;/DisplayText&gt;&lt;record&gt;&lt;urls&gt;&lt;related-urls&gt;&lt;url&gt;https://github.com/google/mediapipe/blob/master/docs/solutions/hands.md&lt;/url&gt;&lt;/related-urls&gt;&lt;/urls&gt;&lt;titles&gt;&lt;title&gt;google/mediapipe&lt;/title&gt;&lt;/titles&gt;&lt;number&gt;April 17&lt;/number&gt;&lt;added-date format="utc"&gt;1714754215&lt;/added-date&gt;&lt;ref-type name="Web Page"&gt;12&lt;/ref-type&gt;&lt;dates&gt;&lt;year&gt;2022&lt;/year&gt;&lt;/dates&gt;&lt;rec-number&gt;82&lt;/rec-number&gt;&lt;publisher&gt;GitHub&lt;/publisher&gt;&lt;last-updated-date format="utc"&gt;1714754247&lt;/last-updated-date&gt;&lt;volume&gt;2024&lt;/volume&gt;&lt;/record&gt;&lt;/Cite&gt;&lt;/EndNote&gt;</w:instrText>
      </w:r>
      <w:r w:rsidR="00DE5119">
        <w:rPr>
          <w:rFonts w:ascii="Arial" w:hAnsi="Arial" w:cs="Arial"/>
        </w:rPr>
        <w:fldChar w:fldCharType="separate"/>
      </w:r>
      <w:r w:rsidR="00DE5119">
        <w:rPr>
          <w:rFonts w:ascii="Arial" w:hAnsi="Arial" w:cs="Arial"/>
          <w:noProof/>
        </w:rPr>
        <w:t>[61]</w:t>
      </w:r>
      <w:r w:rsidR="00DE5119">
        <w:rPr>
          <w:rFonts w:ascii="Arial" w:hAnsi="Arial" w:cs="Arial"/>
        </w:rPr>
        <w:fldChar w:fldCharType="end"/>
      </w:r>
      <w:r w:rsidRPr="00B50A16">
        <w:rPr>
          <w:rFonts w:ascii="Arial" w:hAnsi="Arial" w:cs="Arial"/>
        </w:rPr>
        <w:t>.</w:t>
      </w:r>
    </w:p>
    <w:p w14:paraId="68FE1A8A" w14:textId="77777777" w:rsidR="0016280C" w:rsidRPr="00B50A16" w:rsidRDefault="0016280C" w:rsidP="003E0823">
      <w:pPr>
        <w:pStyle w:val="ad"/>
        <w:jc w:val="both"/>
        <w:rPr>
          <w:rFonts w:ascii="Arial" w:hAnsi="Arial" w:cs="Arial"/>
        </w:rPr>
      </w:pPr>
    </w:p>
    <w:p w14:paraId="0738ED12" w14:textId="77777777" w:rsidR="00046419" w:rsidRPr="00B50A16" w:rsidRDefault="00046419" w:rsidP="00046419">
      <w:pPr>
        <w:jc w:val="center"/>
        <w:rPr>
          <w:rFonts w:ascii="Arial" w:hAnsi="Arial" w:cs="Arial"/>
        </w:rPr>
      </w:pPr>
      <w:r w:rsidRPr="00B50A16">
        <w:rPr>
          <w:rFonts w:ascii="Arial" w:hAnsi="Arial" w:cs="Arial"/>
          <w:noProof/>
        </w:rPr>
        <w:drawing>
          <wp:inline distT="0" distB="0" distL="0" distR="0" wp14:anchorId="5630F725" wp14:editId="2F86334E">
            <wp:extent cx="6367669" cy="2895600"/>
            <wp:effectExtent l="0" t="0" r="0" b="0"/>
            <wp:docPr id="408812510" name="圖片 2" descr="A graph showing a graph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812510" name="圖片 2" descr="A graph showing a graph of a test&#10;&#10;Description automatically generated with medium confidenc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393130" cy="2907178"/>
                    </a:xfrm>
                    <a:prstGeom prst="rect">
                      <a:avLst/>
                    </a:prstGeom>
                    <a:noFill/>
                  </pic:spPr>
                </pic:pic>
              </a:graphicData>
            </a:graphic>
          </wp:inline>
        </w:drawing>
      </w:r>
    </w:p>
    <w:p w14:paraId="2DEB88E8" w14:textId="766F3536" w:rsidR="00046419" w:rsidRDefault="00046419" w:rsidP="00046419">
      <w:pPr>
        <w:pStyle w:val="ad"/>
        <w:jc w:val="center"/>
        <w:rPr>
          <w:rFonts w:ascii="Arial" w:hAnsi="Arial" w:cs="Arial"/>
          <w:sz w:val="22"/>
          <w:szCs w:val="18"/>
        </w:rPr>
      </w:pPr>
      <w:r w:rsidRPr="002B0577">
        <w:rPr>
          <w:rFonts w:ascii="Arial" w:hAnsi="Arial" w:cs="Arial"/>
          <w:sz w:val="22"/>
          <w:szCs w:val="18"/>
        </w:rPr>
        <w:t xml:space="preserve">Figure </w:t>
      </w:r>
      <w:r w:rsidR="00621C6D" w:rsidRPr="002B0577">
        <w:rPr>
          <w:rFonts w:ascii="Arial" w:hAnsi="Arial" w:cs="Arial" w:hint="eastAsia"/>
          <w:sz w:val="22"/>
          <w:szCs w:val="18"/>
          <w:lang w:eastAsia="zh-TW"/>
        </w:rPr>
        <w:t>3.2.5</w:t>
      </w:r>
      <w:r w:rsidRPr="002B0577">
        <w:rPr>
          <w:rFonts w:ascii="Arial" w:hAnsi="Arial" w:cs="Arial"/>
          <w:sz w:val="22"/>
          <w:szCs w:val="18"/>
        </w:rPr>
        <w:t>. FPS Testing</w:t>
      </w:r>
    </w:p>
    <w:p w14:paraId="2445112D" w14:textId="77777777" w:rsidR="002B0577" w:rsidRPr="002B0577" w:rsidRDefault="002B0577" w:rsidP="00046419">
      <w:pPr>
        <w:pStyle w:val="ad"/>
        <w:jc w:val="center"/>
        <w:rPr>
          <w:rFonts w:ascii="Arial" w:hAnsi="Arial" w:cs="Arial"/>
          <w:sz w:val="22"/>
          <w:szCs w:val="18"/>
        </w:rPr>
      </w:pPr>
    </w:p>
    <w:p w14:paraId="3FEFFD0E" w14:textId="49CA5453" w:rsidR="00046419" w:rsidRPr="00B50A16" w:rsidRDefault="00046419" w:rsidP="003E0823">
      <w:pPr>
        <w:pStyle w:val="ad"/>
        <w:jc w:val="both"/>
        <w:rPr>
          <w:rFonts w:ascii="Arial" w:hAnsi="Arial" w:cs="Arial"/>
        </w:rPr>
      </w:pPr>
      <w:r w:rsidRPr="00B50A16">
        <w:rPr>
          <w:rFonts w:ascii="Arial" w:hAnsi="Arial" w:cs="Arial"/>
        </w:rPr>
        <w:t xml:space="preserve">The system was tested by testing Frames Per Second (FPS) </w:t>
      </w:r>
      <w:r w:rsidR="009907F0">
        <w:rPr>
          <w:rFonts w:ascii="Arial" w:hAnsi="Arial" w:cs="Arial" w:hint="eastAsia"/>
          <w:lang w:eastAsia="zh-TW"/>
        </w:rPr>
        <w:t xml:space="preserve">in Figure 3.2.5 </w:t>
      </w:r>
      <w:r w:rsidRPr="00B50A16">
        <w:rPr>
          <w:rFonts w:ascii="Arial" w:hAnsi="Arial" w:cs="Arial"/>
        </w:rPr>
        <w:t>based on the following formula:</w:t>
      </w:r>
    </w:p>
    <w:p w14:paraId="74CBD494" w14:textId="60D52737" w:rsidR="00046419" w:rsidRPr="00B50A16" w:rsidRDefault="00046419" w:rsidP="00046419">
      <w:pPr>
        <w:pStyle w:val="ad"/>
        <w:jc w:val="right"/>
        <w:rPr>
          <w:rFonts w:ascii="Arial" w:hAnsi="Arial" w:cs="Arial"/>
          <w:lang w:eastAsia="zh-TW"/>
        </w:rPr>
      </w:pPr>
      <m:oMath>
        <m:r>
          <w:rPr>
            <w:rFonts w:ascii="Cambria Math" w:hAnsi="Cambria Math" w:cs="Arial"/>
          </w:rPr>
          <m:t>FPS=</m:t>
        </m:r>
        <m:f>
          <m:fPr>
            <m:ctrlPr>
              <w:rPr>
                <w:rFonts w:ascii="Cambria Math" w:hAnsi="Cambria Math" w:cs="Arial"/>
                <w:i/>
              </w:rPr>
            </m:ctrlPr>
          </m:fPr>
          <m:num>
            <m:r>
              <w:rPr>
                <w:rFonts w:ascii="Cambria Math" w:hAnsi="Cambria Math" w:cs="Arial"/>
              </w:rPr>
              <m:t>1</m:t>
            </m:r>
          </m:num>
          <m:den>
            <m:r>
              <w:rPr>
                <w:rFonts w:ascii="Cambria Math" w:hAnsi="Cambria Math" w:cs="Arial"/>
              </w:rPr>
              <m:t>Current Time-Previous Time (Recorded from previous iteration)</m:t>
            </m:r>
          </m:den>
        </m:f>
        <m:r>
          <w:rPr>
            <w:rFonts w:ascii="Cambria Math" w:hAnsi="Cambria Math" w:cs="Arial"/>
          </w:rPr>
          <m:t xml:space="preserve"> [FPS]</m:t>
        </m:r>
      </m:oMath>
      <w:r w:rsidR="001B53DF">
        <w:rPr>
          <w:rFonts w:ascii="Arial" w:hAnsi="Arial" w:cs="Arial"/>
        </w:rPr>
        <w:tab/>
      </w:r>
      <w:r w:rsidRPr="00B50A16">
        <w:rPr>
          <w:rFonts w:ascii="Arial" w:hAnsi="Arial" w:cs="Arial"/>
        </w:rPr>
        <w:t>eqn</w:t>
      </w:r>
      <w:r w:rsidR="001B53DF">
        <w:rPr>
          <w:rFonts w:ascii="Arial" w:hAnsi="Arial" w:cs="Arial" w:hint="eastAsia"/>
          <w:lang w:eastAsia="zh-TW"/>
        </w:rPr>
        <w:t>. 3.2.1</w:t>
      </w:r>
    </w:p>
    <w:p w14:paraId="4AA73171" w14:textId="1FF6A833" w:rsidR="00046419" w:rsidRPr="00B50A16" w:rsidRDefault="00046419" w:rsidP="003E0823">
      <w:pPr>
        <w:pStyle w:val="ad"/>
        <w:jc w:val="both"/>
        <w:rPr>
          <w:rFonts w:ascii="Arial" w:hAnsi="Arial" w:cs="Arial"/>
        </w:rPr>
      </w:pPr>
      <w:r w:rsidRPr="00B50A16">
        <w:rPr>
          <w:rFonts w:ascii="Arial" w:hAnsi="Arial" w:cs="Arial"/>
        </w:rPr>
        <w:t xml:space="preserve">As shown in Figure </w:t>
      </w:r>
      <w:r w:rsidR="00B61D4D">
        <w:rPr>
          <w:rFonts w:ascii="Arial" w:hAnsi="Arial" w:cs="Arial" w:hint="eastAsia"/>
          <w:lang w:eastAsia="zh-TW"/>
        </w:rPr>
        <w:t>3.2.5</w:t>
      </w:r>
      <w:r w:rsidRPr="00B50A16">
        <w:rPr>
          <w:rFonts w:ascii="Arial" w:hAnsi="Arial" w:cs="Arial"/>
        </w:rPr>
        <w:t>, the initial FPS was less than 10 fps since the system was needed to import the data from the libraries. Once the camera captured the hands, the initial was also low than 10 fps as the process of obtaining the hand information took some time to launch. After that, the FPS was approximately over than 10 fps, and the frame was stable and smooth. The FPS sometimes was still lower than 10 fps when the hands in the frame moved rapidly or changed the pose quickly.</w:t>
      </w:r>
    </w:p>
    <w:p w14:paraId="0B20A9AD" w14:textId="77777777" w:rsidR="00046419" w:rsidRPr="00B50A16" w:rsidRDefault="00046419" w:rsidP="003E0823">
      <w:pPr>
        <w:pStyle w:val="ad"/>
        <w:jc w:val="both"/>
        <w:rPr>
          <w:rFonts w:ascii="Arial" w:hAnsi="Arial" w:cs="Arial"/>
        </w:rPr>
      </w:pPr>
    </w:p>
    <w:p w14:paraId="7F19FB5B" w14:textId="77777777" w:rsidR="00046419" w:rsidRDefault="00046419" w:rsidP="003E0823">
      <w:pPr>
        <w:pStyle w:val="ad"/>
        <w:jc w:val="both"/>
        <w:rPr>
          <w:rFonts w:ascii="Arial" w:hAnsi="Arial" w:cs="Arial"/>
        </w:rPr>
      </w:pPr>
      <w:r w:rsidRPr="00B50A16">
        <w:rPr>
          <w:rFonts w:ascii="Arial" w:hAnsi="Arial" w:cs="Arial"/>
        </w:rPr>
        <w:lastRenderedPageBreak/>
        <w:t>Based on the above results, Hand Identification was worked in 2D and 3D recognition, low-light conditions, hands with obstacles and hands in messy backgrounds. The system only not worked in dark conditions and the hands was in 2D images. From the above testing, Hand Identification was able to work in real time. As the hand identification was unable to work if the hands were in gloves and the light was dark, the following testing would not test the system in these two conditions.</w:t>
      </w:r>
    </w:p>
    <w:p w14:paraId="214B4913" w14:textId="77777777" w:rsidR="00BE74A1" w:rsidRPr="00B50A16" w:rsidRDefault="00BE74A1" w:rsidP="003E0823">
      <w:pPr>
        <w:pStyle w:val="ad"/>
        <w:jc w:val="both"/>
        <w:rPr>
          <w:rFonts w:ascii="Arial" w:hAnsi="Arial" w:cs="Arial"/>
        </w:rPr>
      </w:pPr>
    </w:p>
    <w:p w14:paraId="22CCC407" w14:textId="77777777" w:rsidR="00046419" w:rsidRPr="00B50A16" w:rsidRDefault="00046419" w:rsidP="00D01E82">
      <w:pPr>
        <w:pStyle w:val="2"/>
      </w:pPr>
      <w:bookmarkStart w:id="17" w:name="_Toc165655711"/>
      <w:r w:rsidRPr="00B50A16">
        <w:t>Hand Landmarks Identification (</w:t>
      </w:r>
      <w:proofErr w:type="spellStart"/>
      <w:r w:rsidRPr="00B50A16">
        <w:t>MediaPipe</w:t>
      </w:r>
      <w:proofErr w:type="spellEnd"/>
      <w:r w:rsidRPr="00B50A16">
        <w:t>)</w:t>
      </w:r>
      <w:bookmarkEnd w:id="17"/>
    </w:p>
    <w:p w14:paraId="2488FEA9" w14:textId="77777777" w:rsidR="00046419" w:rsidRPr="00B50A16" w:rsidRDefault="00046419" w:rsidP="00046419">
      <w:pPr>
        <w:ind w:left="720"/>
        <w:rPr>
          <w:rFonts w:ascii="Arial" w:hAnsi="Arial" w:cs="Arial"/>
        </w:rPr>
      </w:pPr>
      <w:r w:rsidRPr="00B50A16">
        <w:rPr>
          <w:rFonts w:ascii="Arial" w:hAnsi="Arial" w:cs="Arial"/>
          <w:noProof/>
        </w:rPr>
        <w:drawing>
          <wp:inline distT="0" distB="0" distL="0" distR="0" wp14:anchorId="4A6AFEF8" wp14:editId="05C43C73">
            <wp:extent cx="5312771" cy="1924215"/>
            <wp:effectExtent l="0" t="0" r="2540" b="0"/>
            <wp:docPr id="1641020765" name="Picture 12" descr="A screenshot of a computer&#10;&#10;Description automatically generated">
              <a:extLst xmlns:a="http://schemas.openxmlformats.org/drawingml/2006/main">
                <a:ext uri="{FF2B5EF4-FFF2-40B4-BE49-F238E27FC236}">
                  <a16:creationId xmlns:a16="http://schemas.microsoft.com/office/drawing/2014/main" id="{B45B9637-ABD7-002F-EDD2-BADCB79598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screenshot of a computer&#10;&#10;Description automatically generated">
                      <a:extLst>
                        <a:ext uri="{FF2B5EF4-FFF2-40B4-BE49-F238E27FC236}">
                          <a16:creationId xmlns:a16="http://schemas.microsoft.com/office/drawing/2014/main" id="{B45B9637-ABD7-002F-EDD2-BADCB795988B}"/>
                        </a:ext>
                      </a:extLst>
                    </pic:cNvPr>
                    <pic:cNvPicPr>
                      <a:picLocks noChangeAspect="1"/>
                    </pic:cNvPicPr>
                  </pic:nvPicPr>
                  <pic:blipFill>
                    <a:blip r:embed="rId69"/>
                    <a:stretch>
                      <a:fillRect/>
                    </a:stretch>
                  </pic:blipFill>
                  <pic:spPr>
                    <a:xfrm>
                      <a:off x="0" y="0"/>
                      <a:ext cx="5330181" cy="1930521"/>
                    </a:xfrm>
                    <a:prstGeom prst="rect">
                      <a:avLst/>
                    </a:prstGeom>
                  </pic:spPr>
                </pic:pic>
              </a:graphicData>
            </a:graphic>
          </wp:inline>
        </w:drawing>
      </w:r>
    </w:p>
    <w:p w14:paraId="369E6320" w14:textId="466F2D5E" w:rsidR="00046419" w:rsidRDefault="00046419" w:rsidP="00046419">
      <w:pPr>
        <w:ind w:left="720"/>
        <w:jc w:val="center"/>
        <w:rPr>
          <w:rFonts w:ascii="Arial" w:hAnsi="Arial" w:cs="Arial"/>
          <w:sz w:val="22"/>
          <w:szCs w:val="18"/>
        </w:rPr>
      </w:pPr>
      <w:r w:rsidRPr="002B0577">
        <w:rPr>
          <w:rFonts w:ascii="Arial" w:hAnsi="Arial" w:cs="Arial"/>
          <w:sz w:val="22"/>
          <w:szCs w:val="18"/>
        </w:rPr>
        <w:t xml:space="preserve">Figure </w:t>
      </w:r>
      <w:r w:rsidR="00237A3E" w:rsidRPr="002B0577">
        <w:rPr>
          <w:rFonts w:ascii="Arial" w:hAnsi="Arial" w:cs="Arial" w:hint="eastAsia"/>
          <w:sz w:val="22"/>
          <w:szCs w:val="18"/>
          <w:lang w:eastAsia="zh-TW"/>
        </w:rPr>
        <w:t>3.3.1</w:t>
      </w:r>
      <w:r w:rsidRPr="002B0577">
        <w:rPr>
          <w:rFonts w:ascii="Arial" w:hAnsi="Arial" w:cs="Arial"/>
          <w:sz w:val="22"/>
          <w:szCs w:val="18"/>
        </w:rPr>
        <w:t>. Hand Landmarks (</w:t>
      </w:r>
      <w:proofErr w:type="spellStart"/>
      <w:r w:rsidRPr="002B0577">
        <w:rPr>
          <w:rFonts w:ascii="Arial" w:hAnsi="Arial" w:cs="Arial"/>
          <w:sz w:val="22"/>
          <w:szCs w:val="18"/>
        </w:rPr>
        <w:t>MediaPipe</w:t>
      </w:r>
      <w:proofErr w:type="spellEnd"/>
      <w:r w:rsidRPr="002B0577">
        <w:rPr>
          <w:rFonts w:ascii="Arial" w:hAnsi="Arial" w:cs="Arial"/>
          <w:sz w:val="22"/>
          <w:szCs w:val="18"/>
        </w:rPr>
        <w:t xml:space="preserve">) </w:t>
      </w:r>
      <w:r w:rsidR="00464F57" w:rsidRPr="002B0577">
        <w:rPr>
          <w:rFonts w:ascii="Arial" w:hAnsi="Arial" w:cs="Arial"/>
          <w:sz w:val="22"/>
          <w:szCs w:val="18"/>
        </w:rPr>
        <w:fldChar w:fldCharType="begin"/>
      </w:r>
      <w:r w:rsidR="00464F57" w:rsidRPr="002B0577">
        <w:rPr>
          <w:rFonts w:ascii="Arial" w:hAnsi="Arial" w:cs="Arial"/>
          <w:sz w:val="22"/>
          <w:szCs w:val="18"/>
        </w:rPr>
        <w:instrText xml:space="preserve"> ADDIN EN.CITE &lt;EndNote&gt;&lt;Cite&gt;&lt;IDText&gt;Hand landmarks detection guide | MediaPipe&lt;/IDText&gt;&lt;DisplayText&gt;[39]&lt;/DisplayText&gt;&lt;record&gt;&lt;urls&gt;&lt;related-urls&gt;&lt;url&gt;https://developers.google.com/mediapipe/solutions/vision/hand_landmarker&lt;/url&gt;&lt;/related-urls&gt;&lt;/urls&gt;&lt;titles&gt;&lt;title&gt;Hand landmarks detection guide | MediaPipe&lt;/title&gt;&lt;/titles&gt;&lt;number&gt;April 24&lt;/number&gt;&lt;added-date format="utc"&gt;1714738767&lt;/added-date&gt;&lt;ref-type name="Web Page"&gt;12&lt;/ref-type&gt;&lt;rec-number&gt;59&lt;/rec-number&gt;&lt;publisher&gt;Google Developers&lt;/publisher&gt;&lt;last-updated-date format="utc"&gt;1714738844&lt;/last-updated-date&gt;&lt;volume&gt;2024&lt;/volume&gt;&lt;/record&gt;&lt;/Cite&gt;&lt;/EndNote&gt;</w:instrText>
      </w:r>
      <w:r w:rsidR="00464F57" w:rsidRPr="002B0577">
        <w:rPr>
          <w:rFonts w:ascii="Arial" w:hAnsi="Arial" w:cs="Arial"/>
          <w:sz w:val="22"/>
          <w:szCs w:val="18"/>
        </w:rPr>
        <w:fldChar w:fldCharType="separate"/>
      </w:r>
      <w:r w:rsidR="00464F57" w:rsidRPr="002B0577">
        <w:rPr>
          <w:rFonts w:ascii="Arial" w:hAnsi="Arial" w:cs="Arial"/>
          <w:noProof/>
          <w:sz w:val="22"/>
          <w:szCs w:val="18"/>
        </w:rPr>
        <w:t>[39]</w:t>
      </w:r>
      <w:r w:rsidR="00464F57" w:rsidRPr="002B0577">
        <w:rPr>
          <w:rFonts w:ascii="Arial" w:hAnsi="Arial" w:cs="Arial"/>
          <w:sz w:val="22"/>
          <w:szCs w:val="18"/>
        </w:rPr>
        <w:fldChar w:fldCharType="end"/>
      </w:r>
    </w:p>
    <w:p w14:paraId="63E4402A" w14:textId="77777777" w:rsidR="0016280C" w:rsidRPr="002B0577" w:rsidRDefault="0016280C" w:rsidP="00046419">
      <w:pPr>
        <w:ind w:left="720"/>
        <w:jc w:val="center"/>
        <w:rPr>
          <w:rFonts w:ascii="Arial" w:hAnsi="Arial" w:cs="Arial"/>
          <w:sz w:val="22"/>
          <w:szCs w:val="18"/>
        </w:rPr>
      </w:pPr>
    </w:p>
    <w:p w14:paraId="754D9245" w14:textId="77777777" w:rsidR="00046419" w:rsidRPr="00B50A16" w:rsidRDefault="00046419" w:rsidP="00046419">
      <w:pPr>
        <w:rPr>
          <w:rFonts w:ascii="Arial" w:hAnsi="Arial" w:cs="Arial"/>
        </w:rPr>
      </w:pPr>
      <w:r w:rsidRPr="00B50A16">
        <w:rPr>
          <w:rFonts w:ascii="Arial" w:hAnsi="Arial" w:cs="Arial"/>
          <w:noProof/>
        </w:rPr>
        <w:drawing>
          <wp:inline distT="0" distB="0" distL="0" distR="0" wp14:anchorId="544FBEC6" wp14:editId="2E53C0DA">
            <wp:extent cx="6155076" cy="2863850"/>
            <wp:effectExtent l="0" t="0" r="0" b="0"/>
            <wp:docPr id="858135400" name="Picture 1" descr="A close-up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135400" name="Picture 1" descr="A close-up of a hand&#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6156267" cy="2864404"/>
                    </a:xfrm>
                    <a:prstGeom prst="rect">
                      <a:avLst/>
                    </a:prstGeom>
                  </pic:spPr>
                </pic:pic>
              </a:graphicData>
            </a:graphic>
          </wp:inline>
        </w:drawing>
      </w:r>
    </w:p>
    <w:p w14:paraId="3BF1647E" w14:textId="41852D37" w:rsidR="00046419" w:rsidRDefault="00046419" w:rsidP="00046419">
      <w:pPr>
        <w:jc w:val="center"/>
        <w:rPr>
          <w:rFonts w:ascii="Arial" w:hAnsi="Arial" w:cs="Arial"/>
          <w:sz w:val="22"/>
          <w:szCs w:val="18"/>
        </w:rPr>
      </w:pPr>
      <w:r w:rsidRPr="002B0577">
        <w:rPr>
          <w:rFonts w:ascii="Arial" w:hAnsi="Arial" w:cs="Arial"/>
          <w:sz w:val="22"/>
          <w:szCs w:val="18"/>
        </w:rPr>
        <w:t xml:space="preserve">Figure </w:t>
      </w:r>
      <w:r w:rsidR="004D7B0B" w:rsidRPr="002B0577">
        <w:rPr>
          <w:rFonts w:ascii="Arial" w:hAnsi="Arial" w:cs="Arial" w:hint="eastAsia"/>
          <w:sz w:val="22"/>
          <w:szCs w:val="18"/>
          <w:lang w:eastAsia="zh-TW"/>
        </w:rPr>
        <w:t>3.3.2</w:t>
      </w:r>
      <w:r w:rsidRPr="002B0577">
        <w:rPr>
          <w:rFonts w:ascii="Arial" w:hAnsi="Arial" w:cs="Arial"/>
          <w:sz w:val="22"/>
          <w:szCs w:val="18"/>
        </w:rPr>
        <w:t>. Testing Setting</w:t>
      </w:r>
    </w:p>
    <w:p w14:paraId="7BCC8AAE" w14:textId="77777777" w:rsidR="002B0577" w:rsidRPr="002B0577" w:rsidRDefault="002B0577" w:rsidP="00046419">
      <w:pPr>
        <w:jc w:val="center"/>
        <w:rPr>
          <w:rFonts w:ascii="Arial" w:hAnsi="Arial" w:cs="Arial"/>
          <w:sz w:val="22"/>
          <w:szCs w:val="18"/>
        </w:rPr>
      </w:pPr>
    </w:p>
    <w:p w14:paraId="36A90054" w14:textId="4FE2B275" w:rsidR="00046419" w:rsidRPr="00B50A16" w:rsidRDefault="00046419" w:rsidP="009F339C">
      <w:pPr>
        <w:jc w:val="both"/>
        <w:rPr>
          <w:rFonts w:ascii="Arial" w:hAnsi="Arial" w:cs="Arial"/>
        </w:rPr>
      </w:pPr>
      <w:r w:rsidRPr="00B50A16">
        <w:rPr>
          <w:rFonts w:ascii="Arial" w:hAnsi="Arial" w:cs="Arial"/>
        </w:rPr>
        <w:t xml:space="preserve">In Figure </w:t>
      </w:r>
      <w:r w:rsidR="00EF2BFA">
        <w:rPr>
          <w:rFonts w:ascii="Arial" w:hAnsi="Arial" w:cs="Arial" w:hint="eastAsia"/>
          <w:lang w:eastAsia="zh-TW"/>
        </w:rPr>
        <w:t>3.3.2</w:t>
      </w:r>
      <w:r w:rsidRPr="00B50A16">
        <w:rPr>
          <w:rFonts w:ascii="Arial" w:hAnsi="Arial" w:cs="Arial"/>
        </w:rPr>
        <w:t>, the numbers were as follows: 1. Palm (Right) 2. Right (Back) 3. Palm (Left) 4. Back (Left) 5. Bending (Left) 6. Two Hands 7. Other hands Affecting 8. Bending (Left)</w:t>
      </w:r>
    </w:p>
    <w:p w14:paraId="0C7E6618" w14:textId="77777777" w:rsidR="00046419" w:rsidRPr="00B50A16" w:rsidRDefault="00046419" w:rsidP="00EA2FF2">
      <w:pPr>
        <w:jc w:val="center"/>
        <w:rPr>
          <w:rFonts w:ascii="Arial" w:hAnsi="Arial" w:cs="Arial"/>
        </w:rPr>
      </w:pPr>
      <w:r w:rsidRPr="00B50A16">
        <w:rPr>
          <w:rFonts w:ascii="Arial" w:hAnsi="Arial" w:cs="Arial"/>
          <w:noProof/>
        </w:rPr>
        <w:lastRenderedPageBreak/>
        <w:drawing>
          <wp:inline distT="0" distB="0" distL="0" distR="0" wp14:anchorId="1F1A00C6" wp14:editId="439C6566">
            <wp:extent cx="5200650" cy="2686050"/>
            <wp:effectExtent l="0" t="0" r="0" b="0"/>
            <wp:docPr id="1239438024" name="圖表 1">
              <a:extLst xmlns:a="http://schemas.openxmlformats.org/drawingml/2006/main">
                <a:ext uri="{FF2B5EF4-FFF2-40B4-BE49-F238E27FC236}">
                  <a16:creationId xmlns:a16="http://schemas.microsoft.com/office/drawing/2014/main" id="{4FEA07E6-4A6F-6FE3-FFA1-2E00F4187B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81F5672" w14:textId="5EFB80DA" w:rsidR="00046419" w:rsidRDefault="00046419" w:rsidP="00046419">
      <w:pPr>
        <w:ind w:left="720"/>
        <w:jc w:val="center"/>
        <w:rPr>
          <w:rFonts w:ascii="Arial" w:hAnsi="Arial" w:cs="Arial"/>
          <w:sz w:val="22"/>
          <w:szCs w:val="18"/>
        </w:rPr>
      </w:pPr>
      <w:r w:rsidRPr="002B0577">
        <w:rPr>
          <w:rFonts w:ascii="Arial" w:hAnsi="Arial" w:cs="Arial"/>
          <w:sz w:val="22"/>
          <w:szCs w:val="18"/>
        </w:rPr>
        <w:t xml:space="preserve">Figure </w:t>
      </w:r>
      <w:r w:rsidR="00EA2FF2" w:rsidRPr="002B0577">
        <w:rPr>
          <w:rFonts w:ascii="Arial" w:hAnsi="Arial" w:cs="Arial" w:hint="eastAsia"/>
          <w:sz w:val="22"/>
          <w:szCs w:val="18"/>
          <w:lang w:eastAsia="zh-TW"/>
        </w:rPr>
        <w:t>3.3.3</w:t>
      </w:r>
      <w:r w:rsidRPr="002B0577">
        <w:rPr>
          <w:rFonts w:ascii="Arial" w:hAnsi="Arial" w:cs="Arial"/>
          <w:sz w:val="22"/>
          <w:szCs w:val="18"/>
        </w:rPr>
        <w:t>. Match Percentage</w:t>
      </w:r>
    </w:p>
    <w:p w14:paraId="7272600B" w14:textId="77777777" w:rsidR="002B0577" w:rsidRPr="002B0577" w:rsidRDefault="002B0577" w:rsidP="00046419">
      <w:pPr>
        <w:ind w:left="720"/>
        <w:jc w:val="center"/>
        <w:rPr>
          <w:rFonts w:ascii="Arial" w:hAnsi="Arial" w:cs="Arial"/>
          <w:sz w:val="22"/>
          <w:szCs w:val="18"/>
        </w:rPr>
      </w:pPr>
    </w:p>
    <w:p w14:paraId="1544484E" w14:textId="51D1F652" w:rsidR="00046419" w:rsidRDefault="00046419" w:rsidP="009F339C">
      <w:pPr>
        <w:ind w:left="720"/>
        <w:jc w:val="both"/>
        <w:rPr>
          <w:rFonts w:ascii="Arial" w:hAnsi="Arial" w:cs="Arial"/>
        </w:rPr>
      </w:pPr>
      <w:r w:rsidRPr="00B50A16">
        <w:rPr>
          <w:rFonts w:ascii="Arial" w:hAnsi="Arial" w:cs="Arial"/>
        </w:rPr>
        <w:t xml:space="preserve">The method was to print the hand landmarks on the corresponding position of the frame to compare the hand landmarks provided by </w:t>
      </w:r>
      <w:proofErr w:type="spellStart"/>
      <w:r w:rsidRPr="00B50A16">
        <w:rPr>
          <w:rFonts w:ascii="Arial" w:hAnsi="Arial" w:cs="Arial"/>
        </w:rPr>
        <w:t>MediaPipe</w:t>
      </w:r>
      <w:proofErr w:type="spellEnd"/>
      <w:r w:rsidRPr="00B50A16">
        <w:rPr>
          <w:rFonts w:ascii="Arial" w:hAnsi="Arial" w:cs="Arial"/>
        </w:rPr>
        <w:t xml:space="preserve"> in Figure </w:t>
      </w:r>
      <w:r w:rsidR="00536940">
        <w:rPr>
          <w:rFonts w:ascii="Arial" w:hAnsi="Arial" w:cs="Arial" w:hint="eastAsia"/>
          <w:lang w:eastAsia="zh-TW"/>
        </w:rPr>
        <w:t>3.3.1</w:t>
      </w:r>
      <w:r w:rsidRPr="00B50A16">
        <w:rPr>
          <w:rFonts w:ascii="Arial" w:hAnsi="Arial" w:cs="Arial"/>
        </w:rPr>
        <w:t xml:space="preserve"> to the hand landmarks shown in Figure </w:t>
      </w:r>
      <w:r w:rsidR="00536940">
        <w:rPr>
          <w:rFonts w:ascii="Arial" w:hAnsi="Arial" w:cs="Arial" w:hint="eastAsia"/>
          <w:lang w:eastAsia="zh-TW"/>
        </w:rPr>
        <w:t>3.3.2</w:t>
      </w:r>
      <w:r w:rsidRPr="00B50A16">
        <w:rPr>
          <w:rFonts w:ascii="Arial" w:hAnsi="Arial" w:cs="Arial"/>
        </w:rPr>
        <w:t xml:space="preserve">. In the seventh picture in Figure </w:t>
      </w:r>
      <w:r w:rsidR="007A37ED">
        <w:rPr>
          <w:rFonts w:ascii="Arial" w:hAnsi="Arial" w:cs="Arial" w:hint="eastAsia"/>
          <w:lang w:eastAsia="zh-TW"/>
        </w:rPr>
        <w:t>3.3.2</w:t>
      </w:r>
      <w:r w:rsidRPr="00B50A16">
        <w:rPr>
          <w:rFonts w:ascii="Arial" w:hAnsi="Arial" w:cs="Arial"/>
        </w:rPr>
        <w:t xml:space="preserve">, it indicated that when an integral human hand was shown on the frame and had detected already, it would not detect other incomplete hands. This phenomenon was also in line with the previous testing results in Hand Identification. Based on Figure </w:t>
      </w:r>
      <w:r w:rsidR="00042DCE">
        <w:rPr>
          <w:rFonts w:ascii="Arial" w:hAnsi="Arial" w:cs="Arial" w:hint="eastAsia"/>
          <w:lang w:eastAsia="zh-TW"/>
        </w:rPr>
        <w:t>3.3.3</w:t>
      </w:r>
      <w:r w:rsidRPr="00B50A16">
        <w:rPr>
          <w:rFonts w:ascii="Arial" w:hAnsi="Arial" w:cs="Arial"/>
        </w:rPr>
        <w:t xml:space="preserve">, the recognised model trained by </w:t>
      </w:r>
      <w:proofErr w:type="spellStart"/>
      <w:r w:rsidRPr="00B50A16">
        <w:rPr>
          <w:rFonts w:ascii="Arial" w:hAnsi="Arial" w:cs="Arial"/>
        </w:rPr>
        <w:t>MediaPipe</w:t>
      </w:r>
      <w:proofErr w:type="spellEnd"/>
      <w:r w:rsidRPr="00B50A16">
        <w:rPr>
          <w:rFonts w:ascii="Arial" w:hAnsi="Arial" w:cs="Arial"/>
        </w:rPr>
        <w:t xml:space="preserve"> could identify the human hands in any pose, even the hands were in the messy background.</w:t>
      </w:r>
    </w:p>
    <w:p w14:paraId="31CC8C97" w14:textId="77777777" w:rsidR="00CF460C" w:rsidRPr="00B50A16" w:rsidRDefault="00CF460C" w:rsidP="00E210FC">
      <w:pPr>
        <w:jc w:val="both"/>
        <w:rPr>
          <w:rFonts w:ascii="Arial" w:hAnsi="Arial" w:cs="Arial"/>
        </w:rPr>
      </w:pPr>
    </w:p>
    <w:p w14:paraId="77969998" w14:textId="77777777" w:rsidR="00046419" w:rsidRPr="00B50A16" w:rsidRDefault="00046419" w:rsidP="007B32F0">
      <w:pPr>
        <w:pStyle w:val="2"/>
      </w:pPr>
      <w:bookmarkStart w:id="18" w:name="_Toc165655712"/>
      <w:r w:rsidRPr="00B50A16">
        <w:t>Hand Position Identification</w:t>
      </w:r>
      <w:bookmarkEnd w:id="18"/>
    </w:p>
    <w:p w14:paraId="678F6470" w14:textId="53C43C49" w:rsidR="00046419" w:rsidRPr="00B50A16" w:rsidRDefault="00046419" w:rsidP="00E049B1">
      <w:pPr>
        <w:pStyle w:val="ad"/>
        <w:jc w:val="both"/>
        <w:rPr>
          <w:rFonts w:ascii="Arial" w:hAnsi="Arial" w:cs="Arial"/>
        </w:rPr>
      </w:pPr>
      <w:r w:rsidRPr="00DE038E">
        <w:rPr>
          <w:rFonts w:ascii="Arial" w:hAnsi="Arial" w:cs="Arial"/>
        </w:rPr>
        <w:t xml:space="preserve">According to </w:t>
      </w:r>
      <w:r w:rsidR="00870E60">
        <w:rPr>
          <w:rFonts w:ascii="Arial" w:hAnsi="Arial" w:cs="Arial"/>
          <w:lang w:eastAsia="zh-TW"/>
        </w:rPr>
        <w:t xml:space="preserve">section </w:t>
      </w:r>
      <w:r w:rsidR="00DE038E" w:rsidRPr="00DE038E">
        <w:rPr>
          <w:rFonts w:ascii="Arial" w:hAnsi="Arial" w:cs="Arial" w:hint="eastAsia"/>
          <w:lang w:eastAsia="zh-TW"/>
        </w:rPr>
        <w:t>2.2.2.2</w:t>
      </w:r>
      <w:r w:rsidRPr="00DE038E">
        <w:rPr>
          <w:rFonts w:ascii="Arial" w:hAnsi="Arial" w:cs="Arial"/>
        </w:rPr>
        <w:t>, as</w:t>
      </w:r>
      <w:r w:rsidRPr="00B50A16">
        <w:rPr>
          <w:rFonts w:ascii="Arial" w:hAnsi="Arial" w:cs="Arial"/>
        </w:rPr>
        <w:t xml:space="preserve"> the coordinate of each hand landmark was calculated through a normalization of camera’s width and height, and the coordinate of each hand landmark would be projected to the new range based on the actual camera’s width and height. Consequently, the testing method was to print the original point and the projected point simultaneously on the frame. The calculation of the accuracy was to calculate the length of wrist to middle fingertip in the range of 0 to 1 (</w:t>
      </w:r>
      <w:proofErr w:type="spellStart"/>
      <w:r w:rsidRPr="00B50A16">
        <w:rPr>
          <w:rFonts w:ascii="Arial" w:hAnsi="Arial" w:cs="Arial"/>
        </w:rPr>
        <w:t>MediaPipe</w:t>
      </w:r>
      <w:proofErr w:type="spellEnd"/>
      <w:r w:rsidRPr="00B50A16">
        <w:rPr>
          <w:rFonts w:ascii="Arial" w:hAnsi="Arial" w:cs="Arial"/>
        </w:rPr>
        <w:t>) and the range of the camera respectively and subtracted these two values to obtain the difference (Distance 1). The next step was to calculate the length of wrist to index fingertip in the range of 0 to 1 (</w:t>
      </w:r>
      <w:proofErr w:type="spellStart"/>
      <w:r w:rsidRPr="00B50A16">
        <w:rPr>
          <w:rFonts w:ascii="Arial" w:hAnsi="Arial" w:cs="Arial"/>
        </w:rPr>
        <w:t>MediaPipe</w:t>
      </w:r>
      <w:proofErr w:type="spellEnd"/>
      <w:r w:rsidRPr="00B50A16">
        <w:rPr>
          <w:rFonts w:ascii="Arial" w:hAnsi="Arial" w:cs="Arial"/>
        </w:rPr>
        <w:t>) and the range of the camera respectively and subtracted these two values to obtain the difference (Distance 2). Next, the ratio could be calculated as follows:</w:t>
      </w:r>
    </w:p>
    <w:p w14:paraId="030CFF39" w14:textId="5DDB2CB1" w:rsidR="00046419" w:rsidRPr="00B50A16" w:rsidRDefault="00046419" w:rsidP="00E17ED0">
      <w:pPr>
        <w:pStyle w:val="ad"/>
        <w:jc w:val="right"/>
        <w:rPr>
          <w:rFonts w:ascii="Arial" w:hAnsi="Arial" w:cs="Arial"/>
          <w:lang w:eastAsia="zh-TW"/>
        </w:rPr>
      </w:pPr>
      <m:oMath>
        <m:r>
          <w:rPr>
            <w:rFonts w:ascii="Cambria Math" w:hAnsi="Cambria Math" w:cs="Arial"/>
          </w:rPr>
          <m:t>Ratio=</m:t>
        </m:r>
        <m:f>
          <m:fPr>
            <m:ctrlPr>
              <w:rPr>
                <w:rFonts w:ascii="Cambria Math" w:hAnsi="Cambria Math" w:cs="Arial"/>
                <w:i/>
              </w:rPr>
            </m:ctrlPr>
          </m:fPr>
          <m:num>
            <m:r>
              <w:rPr>
                <w:rFonts w:ascii="Cambria Math" w:hAnsi="Cambria Math" w:cs="Arial"/>
              </w:rPr>
              <m:t>Distance 1</m:t>
            </m:r>
          </m:num>
          <m:den>
            <m:r>
              <w:rPr>
                <w:rFonts w:ascii="Cambria Math" w:hAnsi="Cambria Math" w:cs="Arial"/>
              </w:rPr>
              <m:t>Distance 2</m:t>
            </m:r>
          </m:den>
        </m:f>
      </m:oMath>
      <w:r w:rsidR="00E17ED0">
        <w:rPr>
          <w:rFonts w:ascii="Arial" w:hAnsi="Arial" w:cs="Arial"/>
        </w:rPr>
        <w:tab/>
      </w:r>
      <w:r w:rsidR="00E17ED0">
        <w:rPr>
          <w:rFonts w:ascii="Arial" w:hAnsi="Arial" w:cs="Arial"/>
        </w:rPr>
        <w:tab/>
      </w:r>
      <w:r w:rsidR="00E17ED0">
        <w:rPr>
          <w:rFonts w:ascii="Arial" w:hAnsi="Arial" w:cs="Arial"/>
        </w:rPr>
        <w:tab/>
      </w:r>
      <w:r w:rsidR="00E17ED0">
        <w:rPr>
          <w:rFonts w:ascii="Arial" w:hAnsi="Arial" w:cs="Arial"/>
        </w:rPr>
        <w:tab/>
      </w:r>
      <w:r w:rsidR="00E17ED0">
        <w:rPr>
          <w:rFonts w:ascii="Arial" w:hAnsi="Arial" w:cs="Arial" w:hint="eastAsia"/>
          <w:lang w:eastAsia="zh-TW"/>
        </w:rPr>
        <w:t>eqn. 3.4.1</w:t>
      </w:r>
    </w:p>
    <w:p w14:paraId="24A7DBB7" w14:textId="77777777" w:rsidR="00046419" w:rsidRPr="00B50A16" w:rsidRDefault="00046419" w:rsidP="00E049B1">
      <w:pPr>
        <w:pStyle w:val="ad"/>
        <w:jc w:val="both"/>
        <w:rPr>
          <w:rFonts w:ascii="Arial" w:hAnsi="Arial" w:cs="Arial"/>
        </w:rPr>
      </w:pPr>
      <w:r w:rsidRPr="00B50A16">
        <w:rPr>
          <w:rFonts w:ascii="Arial" w:hAnsi="Arial" w:cs="Arial"/>
        </w:rPr>
        <w:t>If the ratio was closer to 1, it indicated that the two results were amplified by the same factor. Since the original coordinates would be mapped to the new coordinates (multiplied by the width and height of the camera), the closer the ratio was to 1, it manifested that the two values were the same for their corresponding range distances.</w:t>
      </w:r>
    </w:p>
    <w:p w14:paraId="56A4C330" w14:textId="77777777" w:rsidR="00046419" w:rsidRPr="00B50A16" w:rsidRDefault="00046419" w:rsidP="00750FA7">
      <w:pPr>
        <w:pStyle w:val="ad"/>
        <w:jc w:val="center"/>
        <w:rPr>
          <w:rFonts w:ascii="Arial" w:hAnsi="Arial" w:cs="Arial"/>
        </w:rPr>
      </w:pPr>
      <w:r w:rsidRPr="00B50A16">
        <w:rPr>
          <w:rFonts w:ascii="Arial" w:hAnsi="Arial" w:cs="Arial"/>
          <w:noProof/>
        </w:rPr>
        <w:lastRenderedPageBreak/>
        <w:drawing>
          <wp:inline distT="0" distB="0" distL="0" distR="0" wp14:anchorId="61EAE01B" wp14:editId="0AA454C9">
            <wp:extent cx="4733925" cy="2838450"/>
            <wp:effectExtent l="0" t="0" r="9525" b="0"/>
            <wp:docPr id="1815994568" name="圖表 1">
              <a:extLst xmlns:a="http://schemas.openxmlformats.org/drawingml/2006/main">
                <a:ext uri="{FF2B5EF4-FFF2-40B4-BE49-F238E27FC236}">
                  <a16:creationId xmlns:a16="http://schemas.microsoft.com/office/drawing/2014/main" id="{70A3389F-B49F-4BA0-532A-B199571C9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9E0F2C4" w14:textId="693B308F" w:rsidR="00046419" w:rsidRDefault="00046419" w:rsidP="00046419">
      <w:pPr>
        <w:pStyle w:val="ad"/>
        <w:jc w:val="center"/>
        <w:rPr>
          <w:rFonts w:ascii="Arial" w:hAnsi="Arial" w:cs="Arial"/>
          <w:sz w:val="22"/>
          <w:szCs w:val="18"/>
        </w:rPr>
      </w:pPr>
      <w:r w:rsidRPr="002B0577">
        <w:rPr>
          <w:rFonts w:ascii="Arial" w:hAnsi="Arial" w:cs="Arial"/>
          <w:sz w:val="22"/>
          <w:szCs w:val="18"/>
        </w:rPr>
        <w:t xml:space="preserve">Figure </w:t>
      </w:r>
      <w:r w:rsidR="00A04403" w:rsidRPr="002B0577">
        <w:rPr>
          <w:rFonts w:ascii="Arial" w:hAnsi="Arial" w:cs="Arial" w:hint="eastAsia"/>
          <w:sz w:val="22"/>
          <w:szCs w:val="18"/>
          <w:lang w:eastAsia="zh-TW"/>
        </w:rPr>
        <w:t>3.4.1</w:t>
      </w:r>
      <w:r w:rsidRPr="002B0577">
        <w:rPr>
          <w:rFonts w:ascii="Arial" w:hAnsi="Arial" w:cs="Arial"/>
          <w:sz w:val="22"/>
          <w:szCs w:val="18"/>
        </w:rPr>
        <w:t>. Ratio</w:t>
      </w:r>
    </w:p>
    <w:p w14:paraId="0628C1C4" w14:textId="77777777" w:rsidR="002B0577" w:rsidRPr="002B0577" w:rsidRDefault="002B0577" w:rsidP="00046419">
      <w:pPr>
        <w:pStyle w:val="ad"/>
        <w:jc w:val="center"/>
        <w:rPr>
          <w:rFonts w:ascii="Arial" w:hAnsi="Arial" w:cs="Arial"/>
          <w:sz w:val="22"/>
          <w:szCs w:val="18"/>
        </w:rPr>
      </w:pPr>
    </w:p>
    <w:p w14:paraId="15CDF304" w14:textId="2145A1AC" w:rsidR="00046419" w:rsidRDefault="00046419" w:rsidP="0021382E">
      <w:pPr>
        <w:pStyle w:val="ad"/>
        <w:jc w:val="both"/>
        <w:rPr>
          <w:rFonts w:ascii="Arial" w:hAnsi="Arial" w:cs="Arial"/>
        </w:rPr>
      </w:pPr>
      <w:r w:rsidRPr="00B50A16">
        <w:rPr>
          <w:rFonts w:ascii="Arial" w:hAnsi="Arial" w:cs="Arial"/>
        </w:rPr>
        <w:t xml:space="preserve">Based on Figure </w:t>
      </w:r>
      <w:r w:rsidR="00264B58">
        <w:rPr>
          <w:rFonts w:ascii="Arial" w:hAnsi="Arial" w:cs="Arial" w:hint="eastAsia"/>
          <w:lang w:eastAsia="zh-TW"/>
        </w:rPr>
        <w:t>3.4.1</w:t>
      </w:r>
      <w:r w:rsidRPr="00B50A16">
        <w:rPr>
          <w:rFonts w:ascii="Arial" w:hAnsi="Arial" w:cs="Arial"/>
        </w:rPr>
        <w:t xml:space="preserve">, the ratio was roughly in the range of 0.9 to 1.2. Therefore, the recalculation of x and y coordinates were consistent with the original coordinates calculated by </w:t>
      </w:r>
      <w:proofErr w:type="spellStart"/>
      <w:r w:rsidRPr="00B50A16">
        <w:rPr>
          <w:rFonts w:ascii="Arial" w:hAnsi="Arial" w:cs="Arial"/>
        </w:rPr>
        <w:t>MediaPipe</w:t>
      </w:r>
      <w:proofErr w:type="spellEnd"/>
      <w:r w:rsidRPr="00B50A16">
        <w:rPr>
          <w:rFonts w:ascii="Arial" w:hAnsi="Arial" w:cs="Arial"/>
        </w:rPr>
        <w:t xml:space="preserve">. </w:t>
      </w:r>
    </w:p>
    <w:p w14:paraId="7B4F21E0" w14:textId="77777777" w:rsidR="0013473B" w:rsidRPr="00B50A16" w:rsidRDefault="0013473B" w:rsidP="00046419">
      <w:pPr>
        <w:pStyle w:val="ad"/>
        <w:rPr>
          <w:rFonts w:ascii="Arial" w:hAnsi="Arial" w:cs="Arial"/>
        </w:rPr>
      </w:pPr>
    </w:p>
    <w:p w14:paraId="18F0A192" w14:textId="77777777" w:rsidR="00046419" w:rsidRPr="00B50A16" w:rsidRDefault="00046419" w:rsidP="0045353A">
      <w:pPr>
        <w:pStyle w:val="2"/>
      </w:pPr>
      <w:bookmarkStart w:id="19" w:name="_Toc165655713"/>
      <w:r w:rsidRPr="00B50A16">
        <w:t>Finger Detection, Finger Classification and Finger Counting</w:t>
      </w:r>
      <w:bookmarkEnd w:id="19"/>
    </w:p>
    <w:p w14:paraId="62730B98" w14:textId="7447E780" w:rsidR="00046419" w:rsidRPr="00B50A16" w:rsidRDefault="00046419" w:rsidP="0021382E">
      <w:pPr>
        <w:pStyle w:val="ad"/>
        <w:jc w:val="both"/>
        <w:rPr>
          <w:rFonts w:ascii="Arial" w:hAnsi="Arial" w:cs="Arial"/>
        </w:rPr>
      </w:pPr>
      <w:r w:rsidRPr="00B50A16">
        <w:rPr>
          <w:rFonts w:ascii="Arial" w:hAnsi="Arial" w:cs="Arial"/>
        </w:rPr>
        <w:t>As Finger Classification and Finger Counting were based on the data from Finger Detection</w:t>
      </w:r>
      <w:r w:rsidR="00680575">
        <w:rPr>
          <w:rFonts w:ascii="Arial" w:hAnsi="Arial" w:cs="Arial" w:hint="eastAsia"/>
          <w:lang w:eastAsia="zh-TW"/>
        </w:rPr>
        <w:t xml:space="preserve"> </w:t>
      </w:r>
      <w:r w:rsidR="00AE718D">
        <w:rPr>
          <w:rFonts w:ascii="Arial" w:hAnsi="Arial" w:cs="Arial" w:hint="eastAsia"/>
          <w:lang w:eastAsia="zh-TW"/>
        </w:rPr>
        <w:t xml:space="preserve">in section </w:t>
      </w:r>
      <w:r w:rsidR="00680575">
        <w:rPr>
          <w:rFonts w:ascii="Arial" w:hAnsi="Arial" w:cs="Arial" w:hint="eastAsia"/>
          <w:lang w:eastAsia="zh-TW"/>
        </w:rPr>
        <w:t>2.2.2.5</w:t>
      </w:r>
      <w:r w:rsidRPr="00B50A16">
        <w:rPr>
          <w:rFonts w:ascii="Arial" w:hAnsi="Arial" w:cs="Arial"/>
        </w:rPr>
        <w:t>, three functionalities were tested together. The approach was to test the success percentage of correct recognition in the conditions of well-lit environment, low light environment, right and left hands, obstacles in front of the hand. The FPS of the system was also tested.</w:t>
      </w:r>
    </w:p>
    <w:p w14:paraId="7290B0D7" w14:textId="77777777" w:rsidR="00046419" w:rsidRPr="00B50A16" w:rsidRDefault="00046419" w:rsidP="00AE4A18">
      <w:pPr>
        <w:pStyle w:val="ad"/>
        <w:jc w:val="center"/>
        <w:rPr>
          <w:rFonts w:ascii="Arial" w:hAnsi="Arial" w:cs="Arial"/>
        </w:rPr>
      </w:pPr>
      <w:r w:rsidRPr="00B50A16">
        <w:rPr>
          <w:rFonts w:ascii="Arial" w:hAnsi="Arial" w:cs="Arial"/>
          <w:noProof/>
        </w:rPr>
        <w:drawing>
          <wp:inline distT="0" distB="0" distL="0" distR="0" wp14:anchorId="5D5568DA" wp14:editId="30A45820">
            <wp:extent cx="5010150" cy="2971800"/>
            <wp:effectExtent l="0" t="0" r="0" b="0"/>
            <wp:docPr id="161910503" name="圖表 1">
              <a:extLst xmlns:a="http://schemas.openxmlformats.org/drawingml/2006/main">
                <a:ext uri="{FF2B5EF4-FFF2-40B4-BE49-F238E27FC236}">
                  <a16:creationId xmlns:a16="http://schemas.microsoft.com/office/drawing/2014/main" id="{394C2B11-0DD2-817C-B36C-23D49DA14C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33DD1427" w14:textId="179900DA" w:rsidR="00046419" w:rsidRPr="002B0577" w:rsidRDefault="00046419" w:rsidP="00046419">
      <w:pPr>
        <w:pStyle w:val="ad"/>
        <w:jc w:val="center"/>
        <w:rPr>
          <w:rFonts w:ascii="Arial" w:hAnsi="Arial" w:cs="Arial"/>
          <w:sz w:val="22"/>
          <w:szCs w:val="18"/>
        </w:rPr>
      </w:pPr>
      <w:r w:rsidRPr="002B0577">
        <w:rPr>
          <w:rFonts w:ascii="Arial" w:hAnsi="Arial" w:cs="Arial"/>
          <w:sz w:val="22"/>
          <w:szCs w:val="18"/>
        </w:rPr>
        <w:t xml:space="preserve">Figure </w:t>
      </w:r>
      <w:r w:rsidR="00AE4A18" w:rsidRPr="002B0577">
        <w:rPr>
          <w:rFonts w:ascii="Arial" w:hAnsi="Arial" w:cs="Arial" w:hint="eastAsia"/>
          <w:sz w:val="22"/>
          <w:szCs w:val="18"/>
          <w:lang w:eastAsia="zh-TW"/>
        </w:rPr>
        <w:t>3.5.1</w:t>
      </w:r>
      <w:r w:rsidRPr="002B0577">
        <w:rPr>
          <w:rFonts w:ascii="Arial" w:hAnsi="Arial" w:cs="Arial"/>
          <w:sz w:val="22"/>
          <w:szCs w:val="18"/>
        </w:rPr>
        <w:t>. Recognition Accuracy</w:t>
      </w:r>
    </w:p>
    <w:p w14:paraId="435AF34F" w14:textId="77777777" w:rsidR="00046419" w:rsidRDefault="00046419" w:rsidP="00046419">
      <w:pPr>
        <w:pStyle w:val="ad"/>
        <w:rPr>
          <w:rFonts w:ascii="Arial" w:hAnsi="Arial" w:cs="Arial"/>
        </w:rPr>
      </w:pPr>
    </w:p>
    <w:p w14:paraId="20B0EE65" w14:textId="77777777" w:rsidR="002E2F13" w:rsidRDefault="002E2F13" w:rsidP="00046419">
      <w:pPr>
        <w:pStyle w:val="ad"/>
        <w:rPr>
          <w:rFonts w:ascii="Arial" w:hAnsi="Arial" w:cs="Arial"/>
        </w:rPr>
      </w:pPr>
    </w:p>
    <w:p w14:paraId="727260D8" w14:textId="77777777" w:rsidR="002E2F13" w:rsidRDefault="002E2F13" w:rsidP="00046419">
      <w:pPr>
        <w:pStyle w:val="ad"/>
        <w:rPr>
          <w:rFonts w:ascii="Arial" w:hAnsi="Arial" w:cs="Arial"/>
        </w:rPr>
      </w:pPr>
    </w:p>
    <w:p w14:paraId="1F1B8E16" w14:textId="77777777" w:rsidR="002E2F13" w:rsidRDefault="002E2F13" w:rsidP="00046419">
      <w:pPr>
        <w:pStyle w:val="ad"/>
        <w:rPr>
          <w:rFonts w:ascii="Arial" w:hAnsi="Arial" w:cs="Arial"/>
        </w:rPr>
      </w:pPr>
    </w:p>
    <w:p w14:paraId="05C553D5" w14:textId="77777777" w:rsidR="002E2F13" w:rsidRPr="00B50A16" w:rsidRDefault="002E2F13" w:rsidP="00046419">
      <w:pPr>
        <w:pStyle w:val="ad"/>
        <w:rPr>
          <w:rFonts w:ascii="Arial" w:hAnsi="Arial" w:cs="Arial"/>
        </w:rPr>
      </w:pPr>
    </w:p>
    <w:p w14:paraId="1335010F" w14:textId="3AE14513" w:rsidR="00046419" w:rsidRPr="00B50A16" w:rsidRDefault="00046419" w:rsidP="00046419">
      <w:pPr>
        <w:rPr>
          <w:rFonts w:ascii="Arial" w:hAnsi="Arial" w:cs="Arial"/>
        </w:rPr>
      </w:pPr>
      <w:r w:rsidRPr="00B50A16">
        <w:rPr>
          <w:rFonts w:ascii="Arial" w:hAnsi="Arial" w:cs="Arial"/>
        </w:rPr>
        <w:lastRenderedPageBreak/>
        <w:t xml:space="preserve">Table </w:t>
      </w:r>
      <w:r w:rsidR="00C701A1">
        <w:rPr>
          <w:rFonts w:ascii="Arial" w:hAnsi="Arial" w:cs="Arial" w:hint="eastAsia"/>
          <w:lang w:eastAsia="zh-TW"/>
        </w:rPr>
        <w:t>3.5.1</w:t>
      </w:r>
      <w:r w:rsidRPr="00B50A16">
        <w:rPr>
          <w:rFonts w:ascii="Arial" w:hAnsi="Arial" w:cs="Arial"/>
        </w:rPr>
        <w:t xml:space="preserve">. Recognition Accuracy when the obstacle was in front of the </w:t>
      </w:r>
      <w:proofErr w:type="gramStart"/>
      <w:r w:rsidRPr="00B50A16">
        <w:rPr>
          <w:rFonts w:ascii="Arial" w:hAnsi="Arial" w:cs="Arial"/>
        </w:rPr>
        <w:t>hand</w:t>
      </w:r>
      <w:proofErr w:type="gramEnd"/>
    </w:p>
    <w:tbl>
      <w:tblPr>
        <w:tblStyle w:val="af9"/>
        <w:tblW w:w="5000" w:type="pct"/>
        <w:tblLook w:val="04A0" w:firstRow="1" w:lastRow="0" w:firstColumn="1" w:lastColumn="0" w:noHBand="0" w:noVBand="1"/>
      </w:tblPr>
      <w:tblGrid>
        <w:gridCol w:w="2395"/>
        <w:gridCol w:w="724"/>
        <w:gridCol w:w="724"/>
        <w:gridCol w:w="724"/>
        <w:gridCol w:w="724"/>
        <w:gridCol w:w="724"/>
        <w:gridCol w:w="724"/>
        <w:gridCol w:w="724"/>
        <w:gridCol w:w="724"/>
        <w:gridCol w:w="724"/>
        <w:gridCol w:w="718"/>
      </w:tblGrid>
      <w:tr w:rsidR="00046419" w:rsidRPr="00B50A16" w14:paraId="3B422621" w14:textId="77777777" w:rsidTr="00E74D36">
        <w:trPr>
          <w:trHeight w:val="416"/>
        </w:trPr>
        <w:tc>
          <w:tcPr>
            <w:tcW w:w="1243" w:type="pct"/>
          </w:tcPr>
          <w:p w14:paraId="73764A61" w14:textId="77777777" w:rsidR="00046419" w:rsidRPr="00B50A16" w:rsidRDefault="00046419" w:rsidP="00E74D36">
            <w:pPr>
              <w:pStyle w:val="ad"/>
              <w:ind w:left="0"/>
              <w:rPr>
                <w:rFonts w:ascii="Arial" w:hAnsi="Arial" w:cs="Arial"/>
                <w:b/>
                <w:bCs/>
              </w:rPr>
            </w:pPr>
            <w:r w:rsidRPr="00B50A16">
              <w:rPr>
                <w:rFonts w:ascii="Arial" w:hAnsi="Arial" w:cs="Arial"/>
                <w:b/>
                <w:bCs/>
              </w:rPr>
              <w:t>Number</w:t>
            </w:r>
          </w:p>
        </w:tc>
        <w:tc>
          <w:tcPr>
            <w:tcW w:w="376" w:type="pct"/>
          </w:tcPr>
          <w:p w14:paraId="1C105258"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0</w:t>
            </w:r>
          </w:p>
        </w:tc>
        <w:tc>
          <w:tcPr>
            <w:tcW w:w="376" w:type="pct"/>
          </w:tcPr>
          <w:p w14:paraId="3933AB0C"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1</w:t>
            </w:r>
          </w:p>
        </w:tc>
        <w:tc>
          <w:tcPr>
            <w:tcW w:w="376" w:type="pct"/>
          </w:tcPr>
          <w:p w14:paraId="0E35C43A"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2</w:t>
            </w:r>
          </w:p>
        </w:tc>
        <w:tc>
          <w:tcPr>
            <w:tcW w:w="376" w:type="pct"/>
          </w:tcPr>
          <w:p w14:paraId="3FB5A8E1"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3</w:t>
            </w:r>
          </w:p>
        </w:tc>
        <w:tc>
          <w:tcPr>
            <w:tcW w:w="376" w:type="pct"/>
          </w:tcPr>
          <w:p w14:paraId="371CA857"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4</w:t>
            </w:r>
          </w:p>
        </w:tc>
        <w:tc>
          <w:tcPr>
            <w:tcW w:w="376" w:type="pct"/>
          </w:tcPr>
          <w:p w14:paraId="6172DAF5"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5</w:t>
            </w:r>
          </w:p>
        </w:tc>
        <w:tc>
          <w:tcPr>
            <w:tcW w:w="376" w:type="pct"/>
          </w:tcPr>
          <w:p w14:paraId="0E46E28A"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6</w:t>
            </w:r>
          </w:p>
        </w:tc>
        <w:tc>
          <w:tcPr>
            <w:tcW w:w="376" w:type="pct"/>
          </w:tcPr>
          <w:p w14:paraId="506D936F"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7</w:t>
            </w:r>
          </w:p>
        </w:tc>
        <w:tc>
          <w:tcPr>
            <w:tcW w:w="376" w:type="pct"/>
          </w:tcPr>
          <w:p w14:paraId="16BDF839"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8</w:t>
            </w:r>
          </w:p>
        </w:tc>
        <w:tc>
          <w:tcPr>
            <w:tcW w:w="373" w:type="pct"/>
          </w:tcPr>
          <w:p w14:paraId="10E84F98"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9</w:t>
            </w:r>
          </w:p>
        </w:tc>
      </w:tr>
      <w:tr w:rsidR="00046419" w:rsidRPr="00B50A16" w14:paraId="208F3241" w14:textId="77777777" w:rsidTr="00E74D36">
        <w:trPr>
          <w:trHeight w:val="807"/>
        </w:trPr>
        <w:tc>
          <w:tcPr>
            <w:tcW w:w="1243" w:type="pct"/>
          </w:tcPr>
          <w:p w14:paraId="73BD8465" w14:textId="77777777" w:rsidR="00046419" w:rsidRPr="00B50A16" w:rsidRDefault="00046419" w:rsidP="00E74D36">
            <w:pPr>
              <w:pStyle w:val="ad"/>
              <w:ind w:left="0"/>
              <w:rPr>
                <w:rFonts w:ascii="Arial" w:hAnsi="Arial" w:cs="Arial"/>
                <w:b/>
                <w:bCs/>
              </w:rPr>
            </w:pPr>
            <w:r w:rsidRPr="00B50A16">
              <w:rPr>
                <w:rFonts w:ascii="Arial" w:hAnsi="Arial" w:cs="Arial"/>
                <w:b/>
                <w:bCs/>
              </w:rPr>
              <w:t>Accuracy (%)</w:t>
            </w:r>
          </w:p>
        </w:tc>
        <w:tc>
          <w:tcPr>
            <w:tcW w:w="376" w:type="pct"/>
            <w:vAlign w:val="center"/>
          </w:tcPr>
          <w:p w14:paraId="488D10AD" w14:textId="77777777" w:rsidR="00046419" w:rsidRPr="00B50A16" w:rsidRDefault="00046419" w:rsidP="00E74D36">
            <w:pPr>
              <w:pStyle w:val="ad"/>
              <w:ind w:left="0"/>
              <w:jc w:val="center"/>
              <w:rPr>
                <w:rFonts w:ascii="Arial" w:hAnsi="Arial" w:cs="Arial"/>
              </w:rPr>
            </w:pPr>
            <w:r w:rsidRPr="00B50A16">
              <w:rPr>
                <w:rFonts w:ascii="Arial" w:hAnsi="Arial" w:cs="Arial"/>
              </w:rPr>
              <w:t>70</w:t>
            </w:r>
          </w:p>
        </w:tc>
        <w:tc>
          <w:tcPr>
            <w:tcW w:w="376" w:type="pct"/>
            <w:vAlign w:val="center"/>
          </w:tcPr>
          <w:p w14:paraId="66C58B98" w14:textId="77777777" w:rsidR="00046419" w:rsidRPr="00B50A16" w:rsidRDefault="00046419" w:rsidP="00E74D36">
            <w:pPr>
              <w:pStyle w:val="ad"/>
              <w:ind w:left="0"/>
              <w:jc w:val="center"/>
              <w:rPr>
                <w:rFonts w:ascii="Arial" w:hAnsi="Arial" w:cs="Arial"/>
              </w:rPr>
            </w:pPr>
            <w:r w:rsidRPr="00B50A16">
              <w:rPr>
                <w:rFonts w:ascii="Arial" w:hAnsi="Arial" w:cs="Arial"/>
              </w:rPr>
              <w:t>76</w:t>
            </w:r>
          </w:p>
        </w:tc>
        <w:tc>
          <w:tcPr>
            <w:tcW w:w="376" w:type="pct"/>
            <w:vAlign w:val="center"/>
          </w:tcPr>
          <w:p w14:paraId="438942C0" w14:textId="77777777" w:rsidR="00046419" w:rsidRPr="00B50A16" w:rsidRDefault="00046419" w:rsidP="00E74D36">
            <w:pPr>
              <w:pStyle w:val="ad"/>
              <w:ind w:left="0"/>
              <w:jc w:val="center"/>
              <w:rPr>
                <w:rFonts w:ascii="Arial" w:hAnsi="Arial" w:cs="Arial"/>
              </w:rPr>
            </w:pPr>
            <w:r w:rsidRPr="00B50A16">
              <w:rPr>
                <w:rFonts w:ascii="Arial" w:hAnsi="Arial" w:cs="Arial"/>
              </w:rPr>
              <w:t>91</w:t>
            </w:r>
          </w:p>
        </w:tc>
        <w:tc>
          <w:tcPr>
            <w:tcW w:w="376" w:type="pct"/>
            <w:vAlign w:val="center"/>
          </w:tcPr>
          <w:p w14:paraId="03D2953F" w14:textId="77777777" w:rsidR="00046419" w:rsidRPr="00B50A16" w:rsidRDefault="00046419" w:rsidP="00E74D36">
            <w:pPr>
              <w:pStyle w:val="ad"/>
              <w:ind w:left="0"/>
              <w:jc w:val="center"/>
              <w:rPr>
                <w:rFonts w:ascii="Arial" w:hAnsi="Arial" w:cs="Arial"/>
              </w:rPr>
            </w:pPr>
            <w:r w:rsidRPr="00B50A16">
              <w:rPr>
                <w:rFonts w:ascii="Arial" w:hAnsi="Arial" w:cs="Arial"/>
              </w:rPr>
              <w:t>80</w:t>
            </w:r>
          </w:p>
        </w:tc>
        <w:tc>
          <w:tcPr>
            <w:tcW w:w="376" w:type="pct"/>
            <w:vAlign w:val="center"/>
          </w:tcPr>
          <w:p w14:paraId="40B44F07" w14:textId="77777777" w:rsidR="00046419" w:rsidRPr="00B50A16" w:rsidRDefault="00046419" w:rsidP="00E74D36">
            <w:pPr>
              <w:pStyle w:val="ad"/>
              <w:ind w:left="0"/>
              <w:jc w:val="center"/>
              <w:rPr>
                <w:rFonts w:ascii="Arial" w:hAnsi="Arial" w:cs="Arial"/>
              </w:rPr>
            </w:pPr>
            <w:r w:rsidRPr="00B50A16">
              <w:rPr>
                <w:rFonts w:ascii="Arial" w:hAnsi="Arial" w:cs="Arial"/>
              </w:rPr>
              <w:t>84</w:t>
            </w:r>
          </w:p>
        </w:tc>
        <w:tc>
          <w:tcPr>
            <w:tcW w:w="376" w:type="pct"/>
            <w:vAlign w:val="center"/>
          </w:tcPr>
          <w:p w14:paraId="6048A1C6" w14:textId="77777777" w:rsidR="00046419" w:rsidRPr="00B50A16" w:rsidRDefault="00046419" w:rsidP="00E74D36">
            <w:pPr>
              <w:pStyle w:val="ad"/>
              <w:ind w:left="0"/>
              <w:jc w:val="center"/>
              <w:rPr>
                <w:rFonts w:ascii="Arial" w:hAnsi="Arial" w:cs="Arial"/>
              </w:rPr>
            </w:pPr>
            <w:r w:rsidRPr="00B50A16">
              <w:rPr>
                <w:rFonts w:ascii="Arial" w:hAnsi="Arial" w:cs="Arial"/>
                <w:color w:val="000000"/>
              </w:rPr>
              <w:t>84</w:t>
            </w:r>
          </w:p>
        </w:tc>
        <w:tc>
          <w:tcPr>
            <w:tcW w:w="376" w:type="pct"/>
            <w:vAlign w:val="center"/>
          </w:tcPr>
          <w:p w14:paraId="5D7307CA" w14:textId="77777777" w:rsidR="00046419" w:rsidRPr="00B50A16" w:rsidRDefault="00046419" w:rsidP="00E74D36">
            <w:pPr>
              <w:pStyle w:val="ad"/>
              <w:ind w:left="0"/>
              <w:jc w:val="center"/>
              <w:rPr>
                <w:rFonts w:ascii="Arial" w:hAnsi="Arial" w:cs="Arial"/>
              </w:rPr>
            </w:pPr>
            <w:r w:rsidRPr="00B50A16">
              <w:rPr>
                <w:rFonts w:ascii="Arial" w:hAnsi="Arial" w:cs="Arial"/>
                <w:color w:val="000000"/>
              </w:rPr>
              <w:t>47</w:t>
            </w:r>
          </w:p>
        </w:tc>
        <w:tc>
          <w:tcPr>
            <w:tcW w:w="376" w:type="pct"/>
            <w:vAlign w:val="center"/>
          </w:tcPr>
          <w:p w14:paraId="20FEA893" w14:textId="77777777" w:rsidR="00046419" w:rsidRPr="00B50A16" w:rsidRDefault="00046419" w:rsidP="00E74D36">
            <w:pPr>
              <w:pStyle w:val="ad"/>
              <w:ind w:left="0"/>
              <w:jc w:val="center"/>
              <w:rPr>
                <w:rFonts w:ascii="Arial" w:hAnsi="Arial" w:cs="Arial"/>
              </w:rPr>
            </w:pPr>
            <w:r w:rsidRPr="00B50A16">
              <w:rPr>
                <w:rFonts w:ascii="Arial" w:hAnsi="Arial" w:cs="Arial"/>
              </w:rPr>
              <w:t>51</w:t>
            </w:r>
          </w:p>
        </w:tc>
        <w:tc>
          <w:tcPr>
            <w:tcW w:w="376" w:type="pct"/>
            <w:vAlign w:val="center"/>
          </w:tcPr>
          <w:p w14:paraId="6495E139" w14:textId="77777777" w:rsidR="00046419" w:rsidRPr="00B50A16" w:rsidRDefault="00046419" w:rsidP="00E74D36">
            <w:pPr>
              <w:pStyle w:val="ad"/>
              <w:ind w:left="0"/>
              <w:jc w:val="center"/>
              <w:rPr>
                <w:rFonts w:ascii="Arial" w:hAnsi="Arial" w:cs="Arial"/>
              </w:rPr>
            </w:pPr>
            <w:r w:rsidRPr="00B50A16">
              <w:rPr>
                <w:rFonts w:ascii="Arial" w:hAnsi="Arial" w:cs="Arial"/>
                <w:color w:val="000000"/>
              </w:rPr>
              <w:t>38</w:t>
            </w:r>
          </w:p>
        </w:tc>
        <w:tc>
          <w:tcPr>
            <w:tcW w:w="373" w:type="pct"/>
            <w:vAlign w:val="center"/>
          </w:tcPr>
          <w:p w14:paraId="64EE2F08" w14:textId="77777777" w:rsidR="00046419" w:rsidRPr="00B50A16" w:rsidRDefault="00046419" w:rsidP="00E74D36">
            <w:pPr>
              <w:pStyle w:val="ad"/>
              <w:ind w:left="0"/>
              <w:jc w:val="center"/>
              <w:rPr>
                <w:rFonts w:ascii="Arial" w:hAnsi="Arial" w:cs="Arial"/>
              </w:rPr>
            </w:pPr>
            <w:r w:rsidRPr="00B50A16">
              <w:rPr>
                <w:rFonts w:ascii="Arial" w:hAnsi="Arial" w:cs="Arial"/>
                <w:color w:val="000000"/>
              </w:rPr>
              <w:t>21</w:t>
            </w:r>
          </w:p>
        </w:tc>
      </w:tr>
      <w:tr w:rsidR="00046419" w:rsidRPr="00B50A16" w14:paraId="3E0BDACC" w14:textId="77777777" w:rsidTr="00E74D36">
        <w:trPr>
          <w:trHeight w:val="807"/>
        </w:trPr>
        <w:tc>
          <w:tcPr>
            <w:tcW w:w="1243" w:type="pct"/>
          </w:tcPr>
          <w:p w14:paraId="3087B41E" w14:textId="77777777" w:rsidR="00046419" w:rsidRPr="00B50A16" w:rsidRDefault="00046419" w:rsidP="00E74D36">
            <w:pPr>
              <w:pStyle w:val="ad"/>
              <w:ind w:left="0"/>
              <w:rPr>
                <w:rFonts w:ascii="Arial" w:hAnsi="Arial" w:cs="Arial"/>
                <w:b/>
                <w:bCs/>
              </w:rPr>
            </w:pPr>
            <w:r w:rsidRPr="00B50A16">
              <w:rPr>
                <w:rFonts w:ascii="Arial" w:hAnsi="Arial" w:cs="Arial"/>
                <w:b/>
                <w:bCs/>
              </w:rPr>
              <w:t>Number of Samples</w:t>
            </w:r>
          </w:p>
        </w:tc>
        <w:tc>
          <w:tcPr>
            <w:tcW w:w="376" w:type="pct"/>
            <w:vAlign w:val="center"/>
          </w:tcPr>
          <w:p w14:paraId="6115A7D5" w14:textId="77777777" w:rsidR="00046419" w:rsidRPr="00B50A16" w:rsidRDefault="00046419" w:rsidP="00E74D36">
            <w:pPr>
              <w:pStyle w:val="ad"/>
              <w:ind w:left="0"/>
              <w:jc w:val="center"/>
              <w:rPr>
                <w:rFonts w:ascii="Arial" w:hAnsi="Arial" w:cs="Arial"/>
              </w:rPr>
            </w:pPr>
            <w:r w:rsidRPr="00B50A16">
              <w:rPr>
                <w:rFonts w:ascii="Arial" w:hAnsi="Arial" w:cs="Arial"/>
              </w:rPr>
              <w:t>357</w:t>
            </w:r>
          </w:p>
        </w:tc>
        <w:tc>
          <w:tcPr>
            <w:tcW w:w="376" w:type="pct"/>
            <w:vAlign w:val="center"/>
          </w:tcPr>
          <w:p w14:paraId="16D4746B" w14:textId="77777777" w:rsidR="00046419" w:rsidRPr="00B50A16" w:rsidRDefault="00046419" w:rsidP="00E74D36">
            <w:pPr>
              <w:pStyle w:val="ad"/>
              <w:ind w:left="0"/>
              <w:jc w:val="center"/>
              <w:rPr>
                <w:rFonts w:ascii="Arial" w:hAnsi="Arial" w:cs="Arial"/>
              </w:rPr>
            </w:pPr>
            <w:r w:rsidRPr="00B50A16">
              <w:rPr>
                <w:rFonts w:ascii="Arial" w:hAnsi="Arial" w:cs="Arial"/>
              </w:rPr>
              <w:t>342</w:t>
            </w:r>
          </w:p>
        </w:tc>
        <w:tc>
          <w:tcPr>
            <w:tcW w:w="376" w:type="pct"/>
            <w:vAlign w:val="center"/>
          </w:tcPr>
          <w:p w14:paraId="6F82DEC5" w14:textId="77777777" w:rsidR="00046419" w:rsidRPr="00B50A16" w:rsidRDefault="00046419" w:rsidP="00E74D36">
            <w:pPr>
              <w:pStyle w:val="ad"/>
              <w:ind w:left="0"/>
              <w:jc w:val="center"/>
              <w:rPr>
                <w:rFonts w:ascii="Arial" w:hAnsi="Arial" w:cs="Arial"/>
              </w:rPr>
            </w:pPr>
            <w:r w:rsidRPr="00B50A16">
              <w:rPr>
                <w:rFonts w:ascii="Arial" w:hAnsi="Arial" w:cs="Arial"/>
              </w:rPr>
              <w:t>290</w:t>
            </w:r>
          </w:p>
        </w:tc>
        <w:tc>
          <w:tcPr>
            <w:tcW w:w="376" w:type="pct"/>
            <w:vAlign w:val="center"/>
          </w:tcPr>
          <w:p w14:paraId="0AA92AB9" w14:textId="77777777" w:rsidR="00046419" w:rsidRPr="00B50A16" w:rsidRDefault="00046419" w:rsidP="00E74D36">
            <w:pPr>
              <w:pStyle w:val="ad"/>
              <w:ind w:left="0"/>
              <w:jc w:val="center"/>
              <w:rPr>
                <w:rFonts w:ascii="Arial" w:hAnsi="Arial" w:cs="Arial"/>
              </w:rPr>
            </w:pPr>
            <w:r w:rsidRPr="00B50A16">
              <w:rPr>
                <w:rFonts w:ascii="Arial" w:hAnsi="Arial" w:cs="Arial"/>
                <w:color w:val="000000"/>
              </w:rPr>
              <w:t>343</w:t>
            </w:r>
          </w:p>
        </w:tc>
        <w:tc>
          <w:tcPr>
            <w:tcW w:w="376" w:type="pct"/>
            <w:vAlign w:val="center"/>
          </w:tcPr>
          <w:p w14:paraId="16D8B820" w14:textId="77777777" w:rsidR="00046419" w:rsidRPr="00B50A16" w:rsidRDefault="00046419" w:rsidP="00E74D36">
            <w:pPr>
              <w:pStyle w:val="ad"/>
              <w:ind w:left="0"/>
              <w:jc w:val="center"/>
              <w:rPr>
                <w:rFonts w:ascii="Arial" w:hAnsi="Arial" w:cs="Arial"/>
              </w:rPr>
            </w:pPr>
            <w:r w:rsidRPr="00B50A16">
              <w:rPr>
                <w:rFonts w:ascii="Arial" w:hAnsi="Arial" w:cs="Arial"/>
                <w:color w:val="000000"/>
              </w:rPr>
              <w:t>344</w:t>
            </w:r>
          </w:p>
        </w:tc>
        <w:tc>
          <w:tcPr>
            <w:tcW w:w="376" w:type="pct"/>
            <w:vAlign w:val="center"/>
          </w:tcPr>
          <w:p w14:paraId="131C70F4" w14:textId="77777777" w:rsidR="00046419" w:rsidRPr="00B50A16" w:rsidRDefault="00046419" w:rsidP="00E74D36">
            <w:pPr>
              <w:pStyle w:val="ad"/>
              <w:ind w:left="0"/>
              <w:jc w:val="center"/>
              <w:rPr>
                <w:rFonts w:ascii="Arial" w:hAnsi="Arial" w:cs="Arial"/>
                <w:color w:val="000000"/>
              </w:rPr>
            </w:pPr>
            <w:r w:rsidRPr="00B50A16">
              <w:rPr>
                <w:rFonts w:ascii="Arial" w:hAnsi="Arial" w:cs="Arial"/>
                <w:color w:val="000000"/>
              </w:rPr>
              <w:t>275</w:t>
            </w:r>
          </w:p>
        </w:tc>
        <w:tc>
          <w:tcPr>
            <w:tcW w:w="376" w:type="pct"/>
            <w:vAlign w:val="center"/>
          </w:tcPr>
          <w:p w14:paraId="45260580" w14:textId="77777777" w:rsidR="00046419" w:rsidRPr="00B50A16" w:rsidRDefault="00046419" w:rsidP="00E74D36">
            <w:pPr>
              <w:pStyle w:val="ad"/>
              <w:ind w:left="0"/>
              <w:jc w:val="center"/>
              <w:rPr>
                <w:rFonts w:ascii="Arial" w:hAnsi="Arial" w:cs="Arial"/>
                <w:color w:val="000000"/>
              </w:rPr>
            </w:pPr>
            <w:r w:rsidRPr="00B50A16">
              <w:rPr>
                <w:rFonts w:ascii="Arial" w:hAnsi="Arial" w:cs="Arial"/>
                <w:color w:val="000000"/>
              </w:rPr>
              <w:t>340</w:t>
            </w:r>
          </w:p>
        </w:tc>
        <w:tc>
          <w:tcPr>
            <w:tcW w:w="376" w:type="pct"/>
            <w:vAlign w:val="center"/>
          </w:tcPr>
          <w:p w14:paraId="5EADD691" w14:textId="77777777" w:rsidR="00046419" w:rsidRPr="00B50A16" w:rsidRDefault="00046419" w:rsidP="00E74D36">
            <w:pPr>
              <w:pStyle w:val="ad"/>
              <w:ind w:left="0"/>
              <w:jc w:val="center"/>
              <w:rPr>
                <w:rFonts w:ascii="Arial" w:hAnsi="Arial" w:cs="Arial"/>
              </w:rPr>
            </w:pPr>
            <w:r w:rsidRPr="00B50A16">
              <w:rPr>
                <w:rFonts w:ascii="Arial" w:hAnsi="Arial" w:cs="Arial"/>
                <w:color w:val="000000"/>
              </w:rPr>
              <w:t>291</w:t>
            </w:r>
          </w:p>
        </w:tc>
        <w:tc>
          <w:tcPr>
            <w:tcW w:w="376" w:type="pct"/>
            <w:vAlign w:val="center"/>
          </w:tcPr>
          <w:p w14:paraId="4E0D5510" w14:textId="77777777" w:rsidR="00046419" w:rsidRPr="00B50A16" w:rsidRDefault="00046419" w:rsidP="00E74D36">
            <w:pPr>
              <w:pStyle w:val="ad"/>
              <w:ind w:left="0"/>
              <w:jc w:val="center"/>
              <w:rPr>
                <w:rFonts w:ascii="Arial" w:hAnsi="Arial" w:cs="Arial"/>
                <w:color w:val="000000"/>
              </w:rPr>
            </w:pPr>
            <w:r w:rsidRPr="00B50A16">
              <w:rPr>
                <w:rFonts w:ascii="Arial" w:hAnsi="Arial" w:cs="Arial"/>
                <w:color w:val="000000"/>
              </w:rPr>
              <w:t>212</w:t>
            </w:r>
          </w:p>
        </w:tc>
        <w:tc>
          <w:tcPr>
            <w:tcW w:w="373" w:type="pct"/>
            <w:vAlign w:val="center"/>
          </w:tcPr>
          <w:p w14:paraId="70851F3A" w14:textId="77777777" w:rsidR="00046419" w:rsidRPr="00B50A16" w:rsidRDefault="00046419" w:rsidP="00E74D36">
            <w:pPr>
              <w:pStyle w:val="ad"/>
              <w:ind w:left="0"/>
              <w:jc w:val="center"/>
              <w:rPr>
                <w:rFonts w:ascii="Arial" w:hAnsi="Arial" w:cs="Arial"/>
                <w:color w:val="000000"/>
              </w:rPr>
            </w:pPr>
            <w:r w:rsidRPr="00B50A16">
              <w:rPr>
                <w:rFonts w:ascii="Arial" w:hAnsi="Arial" w:cs="Arial"/>
                <w:color w:val="000000"/>
              </w:rPr>
              <w:t>264</w:t>
            </w:r>
          </w:p>
        </w:tc>
      </w:tr>
    </w:tbl>
    <w:p w14:paraId="67D59F25" w14:textId="77777777" w:rsidR="00046419" w:rsidRPr="00B50A16" w:rsidRDefault="00046419" w:rsidP="00046419">
      <w:pPr>
        <w:rPr>
          <w:rFonts w:ascii="Arial" w:hAnsi="Arial" w:cs="Arial"/>
        </w:rPr>
      </w:pPr>
    </w:p>
    <w:p w14:paraId="094742E2" w14:textId="78511023" w:rsidR="00046419" w:rsidRDefault="00046419" w:rsidP="00D4517D">
      <w:pPr>
        <w:ind w:left="720"/>
        <w:jc w:val="both"/>
        <w:rPr>
          <w:rFonts w:ascii="Arial" w:hAnsi="Arial" w:cs="Arial"/>
        </w:rPr>
      </w:pPr>
      <w:r w:rsidRPr="00B50A16">
        <w:rPr>
          <w:rFonts w:ascii="Arial" w:hAnsi="Arial" w:cs="Arial"/>
        </w:rPr>
        <w:t xml:space="preserve">Based on Table </w:t>
      </w:r>
      <w:r w:rsidR="00390CE1">
        <w:rPr>
          <w:rFonts w:ascii="Arial" w:hAnsi="Arial" w:cs="Arial" w:hint="eastAsia"/>
          <w:lang w:eastAsia="zh-TW"/>
        </w:rPr>
        <w:t>3.5.1</w:t>
      </w:r>
      <w:r w:rsidRPr="00B50A16">
        <w:rPr>
          <w:rFonts w:ascii="Arial" w:hAnsi="Arial" w:cs="Arial"/>
        </w:rPr>
        <w:t xml:space="preserve">, the obstacle in front of the hand would have a significant influence on gesture 6, 8 and 9, and the accuracy percentage would be less than 50%. In </w:t>
      </w:r>
      <w:r w:rsidR="00234761" w:rsidRPr="00B50A16">
        <w:rPr>
          <w:rFonts w:ascii="Arial" w:hAnsi="Arial" w:cs="Arial"/>
        </w:rPr>
        <w:t>Figure</w:t>
      </w:r>
      <w:r w:rsidRPr="00B50A16">
        <w:rPr>
          <w:rFonts w:ascii="Arial" w:hAnsi="Arial" w:cs="Arial"/>
        </w:rPr>
        <w:t xml:space="preserve"> </w:t>
      </w:r>
      <w:r w:rsidR="00234761">
        <w:rPr>
          <w:rFonts w:ascii="Arial" w:hAnsi="Arial" w:cs="Arial" w:hint="eastAsia"/>
          <w:lang w:eastAsia="zh-TW"/>
        </w:rPr>
        <w:t>3.5.1</w:t>
      </w:r>
      <w:r w:rsidRPr="00B50A16">
        <w:rPr>
          <w:rFonts w:ascii="Arial" w:hAnsi="Arial" w:cs="Arial"/>
        </w:rPr>
        <w:t>, the results manifested that Finger Detection, Finger Classification and Finger Counting worked precisely with 100% accuracy under well-lit condition and low light condition. Overall, the obstacle would extremely affect the recognition of Finger Detection, Finger Classification and Finger Counting.</w:t>
      </w:r>
    </w:p>
    <w:p w14:paraId="00ADD489" w14:textId="77777777" w:rsidR="0051515E" w:rsidRPr="00B50A16" w:rsidRDefault="0051515E" w:rsidP="00046419">
      <w:pPr>
        <w:rPr>
          <w:rFonts w:ascii="Arial" w:hAnsi="Arial" w:cs="Arial"/>
        </w:rPr>
      </w:pPr>
    </w:p>
    <w:p w14:paraId="0DDD95EC" w14:textId="77777777" w:rsidR="00046419" w:rsidRPr="00B50A16" w:rsidRDefault="00046419" w:rsidP="001454BB">
      <w:pPr>
        <w:pStyle w:val="2"/>
      </w:pPr>
      <w:bookmarkStart w:id="20" w:name="_Toc165655714"/>
      <w:r w:rsidRPr="00B50A16">
        <w:t>Complex Gesture Recognition</w:t>
      </w:r>
      <w:bookmarkEnd w:id="20"/>
    </w:p>
    <w:p w14:paraId="08CD2C98" w14:textId="2AC3AFBA" w:rsidR="00046419" w:rsidRDefault="00046419" w:rsidP="00F22191">
      <w:pPr>
        <w:pStyle w:val="ad"/>
        <w:jc w:val="both"/>
        <w:rPr>
          <w:rFonts w:ascii="Arial" w:hAnsi="Arial" w:cs="Arial"/>
        </w:rPr>
      </w:pPr>
      <w:r w:rsidRPr="00B50A16">
        <w:rPr>
          <w:rFonts w:ascii="Arial" w:hAnsi="Arial" w:cs="Arial"/>
        </w:rPr>
        <w:t xml:space="preserve">The method was to examine the correct recognition of the gestures under the well-lit environment, clear background, messy background and low-light environment, and the FPS during the recognised process was also tested. The number of trained samples were shown in Table </w:t>
      </w:r>
      <w:r w:rsidR="00FB5243">
        <w:rPr>
          <w:rFonts w:ascii="Arial" w:hAnsi="Arial" w:cs="Arial" w:hint="eastAsia"/>
          <w:lang w:eastAsia="zh-TW"/>
        </w:rPr>
        <w:t>3.6.1</w:t>
      </w:r>
      <w:r w:rsidRPr="00B50A16">
        <w:rPr>
          <w:rFonts w:ascii="Arial" w:hAnsi="Arial" w:cs="Arial"/>
        </w:rPr>
        <w:t>.</w:t>
      </w:r>
    </w:p>
    <w:p w14:paraId="1A48EBB6" w14:textId="77777777" w:rsidR="00E85F9B" w:rsidRPr="00B50A16" w:rsidRDefault="00E85F9B" w:rsidP="00F22191">
      <w:pPr>
        <w:pStyle w:val="ad"/>
        <w:jc w:val="both"/>
        <w:rPr>
          <w:rFonts w:ascii="Arial" w:hAnsi="Arial" w:cs="Arial"/>
        </w:rPr>
      </w:pPr>
    </w:p>
    <w:p w14:paraId="42347CFD" w14:textId="0883CCFF" w:rsidR="00046419" w:rsidRPr="00B50A16" w:rsidRDefault="00046419" w:rsidP="00046419">
      <w:pPr>
        <w:pStyle w:val="ad"/>
        <w:rPr>
          <w:rFonts w:ascii="Arial" w:hAnsi="Arial" w:cs="Arial"/>
        </w:rPr>
      </w:pPr>
      <w:r w:rsidRPr="00B50A16">
        <w:rPr>
          <w:rFonts w:ascii="Arial" w:hAnsi="Arial" w:cs="Arial"/>
        </w:rPr>
        <w:t xml:space="preserve">Table </w:t>
      </w:r>
      <w:r w:rsidR="00FB5243">
        <w:rPr>
          <w:rFonts w:ascii="Arial" w:hAnsi="Arial" w:cs="Arial" w:hint="eastAsia"/>
          <w:lang w:eastAsia="zh-TW"/>
        </w:rPr>
        <w:t>3.6.1</w:t>
      </w:r>
      <w:r w:rsidRPr="00B50A16">
        <w:rPr>
          <w:rFonts w:ascii="Arial" w:hAnsi="Arial" w:cs="Arial"/>
        </w:rPr>
        <w:t>. Number of Training Samples</w:t>
      </w:r>
    </w:p>
    <w:tbl>
      <w:tblPr>
        <w:tblStyle w:val="af9"/>
        <w:tblW w:w="0" w:type="auto"/>
        <w:tblInd w:w="720" w:type="dxa"/>
        <w:tblLayout w:type="fixed"/>
        <w:tblLook w:val="04A0" w:firstRow="1" w:lastRow="0" w:firstColumn="1" w:lastColumn="0" w:noHBand="0" w:noVBand="1"/>
      </w:tblPr>
      <w:tblGrid>
        <w:gridCol w:w="2110"/>
        <w:gridCol w:w="1182"/>
        <w:gridCol w:w="1727"/>
        <w:gridCol w:w="1596"/>
        <w:gridCol w:w="1681"/>
      </w:tblGrid>
      <w:tr w:rsidR="00046419" w:rsidRPr="00B50A16" w14:paraId="2BF89CCF" w14:textId="77777777" w:rsidTr="00E74D36">
        <w:tc>
          <w:tcPr>
            <w:tcW w:w="2110" w:type="dxa"/>
          </w:tcPr>
          <w:p w14:paraId="72ABD178" w14:textId="77777777" w:rsidR="00046419" w:rsidRPr="00B50A16" w:rsidRDefault="00046419" w:rsidP="00E74D36">
            <w:pPr>
              <w:pStyle w:val="ad"/>
              <w:ind w:left="0"/>
              <w:rPr>
                <w:rFonts w:ascii="Arial" w:hAnsi="Arial" w:cs="Arial"/>
              </w:rPr>
            </w:pPr>
            <w:r w:rsidRPr="00B50A16">
              <w:rPr>
                <w:rFonts w:ascii="Arial" w:hAnsi="Arial" w:cs="Arial"/>
              </w:rPr>
              <w:t>Gesture</w:t>
            </w:r>
          </w:p>
        </w:tc>
        <w:tc>
          <w:tcPr>
            <w:tcW w:w="1182" w:type="dxa"/>
          </w:tcPr>
          <w:p w14:paraId="448FE773" w14:textId="77777777" w:rsidR="00046419" w:rsidRPr="00B50A16" w:rsidRDefault="00046419" w:rsidP="00E74D36">
            <w:pPr>
              <w:pStyle w:val="ad"/>
              <w:ind w:left="0"/>
              <w:rPr>
                <w:rFonts w:ascii="Arial" w:hAnsi="Arial" w:cs="Arial"/>
              </w:rPr>
            </w:pPr>
            <w:r w:rsidRPr="00B50A16">
              <w:rPr>
                <w:rFonts w:ascii="Arial" w:hAnsi="Arial" w:cs="Arial"/>
              </w:rPr>
              <w:t>Single</w:t>
            </w:r>
          </w:p>
        </w:tc>
        <w:tc>
          <w:tcPr>
            <w:tcW w:w="1727" w:type="dxa"/>
          </w:tcPr>
          <w:p w14:paraId="5FAEEE2F" w14:textId="77777777" w:rsidR="00046419" w:rsidRPr="00B50A16" w:rsidRDefault="00046419" w:rsidP="00E74D36">
            <w:pPr>
              <w:pStyle w:val="ad"/>
              <w:ind w:left="0"/>
              <w:rPr>
                <w:rFonts w:ascii="Arial" w:hAnsi="Arial" w:cs="Arial"/>
              </w:rPr>
            </w:pPr>
            <w:proofErr w:type="spellStart"/>
            <w:r w:rsidRPr="00B50A16">
              <w:rPr>
                <w:rFonts w:ascii="Arial" w:hAnsi="Arial" w:cs="Arial"/>
              </w:rPr>
              <w:t>MultiHands</w:t>
            </w:r>
            <w:proofErr w:type="spellEnd"/>
          </w:p>
        </w:tc>
        <w:tc>
          <w:tcPr>
            <w:tcW w:w="1596" w:type="dxa"/>
          </w:tcPr>
          <w:p w14:paraId="54F45EE2" w14:textId="77777777" w:rsidR="00046419" w:rsidRPr="00B50A16" w:rsidRDefault="00046419" w:rsidP="00E74D36">
            <w:pPr>
              <w:pStyle w:val="ad"/>
              <w:ind w:left="0"/>
              <w:rPr>
                <w:rFonts w:ascii="Arial" w:hAnsi="Arial" w:cs="Arial"/>
              </w:rPr>
            </w:pPr>
            <w:r w:rsidRPr="00B50A16">
              <w:rPr>
                <w:rFonts w:ascii="Arial" w:hAnsi="Arial" w:cs="Arial"/>
              </w:rPr>
              <w:t>Draw</w:t>
            </w:r>
          </w:p>
        </w:tc>
        <w:tc>
          <w:tcPr>
            <w:tcW w:w="1681" w:type="dxa"/>
          </w:tcPr>
          <w:p w14:paraId="3DE8EDD3" w14:textId="77777777" w:rsidR="00046419" w:rsidRPr="00B50A16" w:rsidRDefault="00046419" w:rsidP="00E74D36">
            <w:pPr>
              <w:pStyle w:val="ad"/>
              <w:ind w:left="0"/>
              <w:rPr>
                <w:rFonts w:ascii="Arial" w:hAnsi="Arial" w:cs="Arial"/>
              </w:rPr>
            </w:pPr>
            <w:proofErr w:type="spellStart"/>
            <w:r w:rsidRPr="00B50A16">
              <w:rPr>
                <w:rFonts w:ascii="Arial" w:hAnsi="Arial" w:cs="Arial"/>
              </w:rPr>
              <w:t>RealTime</w:t>
            </w:r>
            <w:proofErr w:type="spellEnd"/>
          </w:p>
        </w:tc>
      </w:tr>
      <w:tr w:rsidR="00046419" w:rsidRPr="00B50A16" w14:paraId="73495EC3" w14:textId="77777777" w:rsidTr="00E74D36">
        <w:tc>
          <w:tcPr>
            <w:tcW w:w="2110" w:type="dxa"/>
          </w:tcPr>
          <w:p w14:paraId="7BA46CEA" w14:textId="77777777" w:rsidR="00046419" w:rsidRPr="00B50A16" w:rsidRDefault="00046419" w:rsidP="00E74D36">
            <w:pPr>
              <w:pStyle w:val="ad"/>
              <w:ind w:left="0"/>
              <w:rPr>
                <w:rFonts w:ascii="Arial" w:hAnsi="Arial" w:cs="Arial"/>
              </w:rPr>
            </w:pPr>
            <w:r w:rsidRPr="00B50A16">
              <w:rPr>
                <w:rFonts w:ascii="Arial" w:hAnsi="Arial" w:cs="Arial"/>
              </w:rPr>
              <w:t>Trained Samples</w:t>
            </w:r>
          </w:p>
        </w:tc>
        <w:tc>
          <w:tcPr>
            <w:tcW w:w="1182" w:type="dxa"/>
          </w:tcPr>
          <w:p w14:paraId="6DF3444B" w14:textId="77777777" w:rsidR="00046419" w:rsidRPr="00B50A16" w:rsidRDefault="00046419" w:rsidP="00E74D36">
            <w:pPr>
              <w:pStyle w:val="ad"/>
              <w:ind w:left="0"/>
              <w:rPr>
                <w:rFonts w:ascii="Arial" w:hAnsi="Arial" w:cs="Arial"/>
              </w:rPr>
            </w:pPr>
            <w:r w:rsidRPr="00B50A16">
              <w:rPr>
                <w:rFonts w:ascii="Arial" w:hAnsi="Arial" w:cs="Arial"/>
              </w:rPr>
              <w:t>77</w:t>
            </w:r>
          </w:p>
        </w:tc>
        <w:tc>
          <w:tcPr>
            <w:tcW w:w="1727" w:type="dxa"/>
          </w:tcPr>
          <w:p w14:paraId="288FD1AE" w14:textId="77777777" w:rsidR="00046419" w:rsidRPr="00B50A16" w:rsidRDefault="00046419" w:rsidP="00E74D36">
            <w:pPr>
              <w:pStyle w:val="ad"/>
              <w:ind w:left="0"/>
              <w:rPr>
                <w:rFonts w:ascii="Arial" w:hAnsi="Arial" w:cs="Arial"/>
              </w:rPr>
            </w:pPr>
            <w:r w:rsidRPr="00B50A16">
              <w:rPr>
                <w:rFonts w:ascii="Arial" w:hAnsi="Arial" w:cs="Arial"/>
              </w:rPr>
              <w:t>91</w:t>
            </w:r>
          </w:p>
        </w:tc>
        <w:tc>
          <w:tcPr>
            <w:tcW w:w="1596" w:type="dxa"/>
          </w:tcPr>
          <w:p w14:paraId="306BD15C" w14:textId="77777777" w:rsidR="00046419" w:rsidRPr="00B50A16" w:rsidRDefault="00046419" w:rsidP="00E74D36">
            <w:pPr>
              <w:pStyle w:val="ad"/>
              <w:ind w:left="0"/>
              <w:rPr>
                <w:rFonts w:ascii="Arial" w:hAnsi="Arial" w:cs="Arial"/>
              </w:rPr>
            </w:pPr>
            <w:r w:rsidRPr="00B50A16">
              <w:rPr>
                <w:rFonts w:ascii="Arial" w:hAnsi="Arial" w:cs="Arial"/>
              </w:rPr>
              <w:t>86</w:t>
            </w:r>
          </w:p>
        </w:tc>
        <w:tc>
          <w:tcPr>
            <w:tcW w:w="1681" w:type="dxa"/>
          </w:tcPr>
          <w:p w14:paraId="334B8566" w14:textId="77777777" w:rsidR="00046419" w:rsidRPr="00B50A16" w:rsidRDefault="00046419" w:rsidP="00E74D36">
            <w:pPr>
              <w:pStyle w:val="ad"/>
              <w:ind w:left="0"/>
              <w:rPr>
                <w:rFonts w:ascii="Arial" w:hAnsi="Arial" w:cs="Arial"/>
              </w:rPr>
            </w:pPr>
            <w:r w:rsidRPr="00B50A16">
              <w:rPr>
                <w:rFonts w:ascii="Arial" w:hAnsi="Arial" w:cs="Arial"/>
              </w:rPr>
              <w:t>107</w:t>
            </w:r>
          </w:p>
        </w:tc>
      </w:tr>
    </w:tbl>
    <w:p w14:paraId="60C54E55" w14:textId="77777777" w:rsidR="00046419" w:rsidRPr="00B50A16" w:rsidRDefault="00046419" w:rsidP="00046419">
      <w:pPr>
        <w:pStyle w:val="ad"/>
        <w:rPr>
          <w:rFonts w:ascii="Arial" w:hAnsi="Arial" w:cs="Arial"/>
        </w:rPr>
      </w:pPr>
    </w:p>
    <w:p w14:paraId="0C5AF783" w14:textId="0E34B1DA" w:rsidR="00046419" w:rsidRPr="00B50A16" w:rsidRDefault="00046419" w:rsidP="00046419">
      <w:pPr>
        <w:pStyle w:val="ad"/>
        <w:rPr>
          <w:rFonts w:ascii="Arial" w:hAnsi="Arial" w:cs="Arial"/>
        </w:rPr>
      </w:pPr>
      <w:r w:rsidRPr="00B50A16">
        <w:rPr>
          <w:rFonts w:ascii="Arial" w:hAnsi="Arial" w:cs="Arial"/>
        </w:rPr>
        <w:t>Table 3</w:t>
      </w:r>
      <w:r w:rsidR="00CD5066">
        <w:rPr>
          <w:rFonts w:ascii="Arial" w:hAnsi="Arial" w:cs="Arial" w:hint="eastAsia"/>
          <w:lang w:eastAsia="zh-TW"/>
        </w:rPr>
        <w:t>.6.2</w:t>
      </w:r>
      <w:r w:rsidRPr="00B50A16">
        <w:rPr>
          <w:rFonts w:ascii="Arial" w:hAnsi="Arial" w:cs="Arial"/>
        </w:rPr>
        <w:t>. Testing (Right Hand, Low-light Environment, Clear Background)</w:t>
      </w:r>
    </w:p>
    <w:tbl>
      <w:tblPr>
        <w:tblStyle w:val="af9"/>
        <w:tblW w:w="0" w:type="auto"/>
        <w:tblInd w:w="720" w:type="dxa"/>
        <w:tblLook w:val="04A0" w:firstRow="1" w:lastRow="0" w:firstColumn="1" w:lastColumn="0" w:noHBand="0" w:noVBand="1"/>
      </w:tblPr>
      <w:tblGrid>
        <w:gridCol w:w="1678"/>
        <w:gridCol w:w="1614"/>
        <w:gridCol w:w="1727"/>
        <w:gridCol w:w="1596"/>
        <w:gridCol w:w="1681"/>
      </w:tblGrid>
      <w:tr w:rsidR="00046419" w:rsidRPr="00B50A16" w14:paraId="184DBC75" w14:textId="77777777" w:rsidTr="00E74D36">
        <w:tc>
          <w:tcPr>
            <w:tcW w:w="1678" w:type="dxa"/>
          </w:tcPr>
          <w:p w14:paraId="18D60DE5" w14:textId="77777777" w:rsidR="00046419" w:rsidRPr="00B50A16" w:rsidRDefault="00046419" w:rsidP="00E74D36">
            <w:pPr>
              <w:pStyle w:val="ad"/>
              <w:ind w:left="0"/>
              <w:rPr>
                <w:rFonts w:ascii="Arial" w:hAnsi="Arial" w:cs="Arial"/>
              </w:rPr>
            </w:pPr>
            <w:r w:rsidRPr="00B50A16">
              <w:rPr>
                <w:rFonts w:ascii="Arial" w:hAnsi="Arial" w:cs="Arial"/>
              </w:rPr>
              <w:t>Gesture</w:t>
            </w:r>
          </w:p>
        </w:tc>
        <w:tc>
          <w:tcPr>
            <w:tcW w:w="1614" w:type="dxa"/>
          </w:tcPr>
          <w:p w14:paraId="66DFD199" w14:textId="77777777" w:rsidR="00046419" w:rsidRPr="00B50A16" w:rsidRDefault="00046419" w:rsidP="00E74D36">
            <w:pPr>
              <w:pStyle w:val="ad"/>
              <w:ind w:left="0"/>
              <w:rPr>
                <w:rFonts w:ascii="Arial" w:hAnsi="Arial" w:cs="Arial"/>
              </w:rPr>
            </w:pPr>
            <w:r w:rsidRPr="00B50A16">
              <w:rPr>
                <w:rFonts w:ascii="Arial" w:hAnsi="Arial" w:cs="Arial"/>
              </w:rPr>
              <w:t>Single</w:t>
            </w:r>
          </w:p>
        </w:tc>
        <w:tc>
          <w:tcPr>
            <w:tcW w:w="1727" w:type="dxa"/>
          </w:tcPr>
          <w:p w14:paraId="3378B865" w14:textId="77777777" w:rsidR="00046419" w:rsidRPr="00B50A16" w:rsidRDefault="00046419" w:rsidP="00E74D36">
            <w:pPr>
              <w:pStyle w:val="ad"/>
              <w:ind w:left="0"/>
              <w:rPr>
                <w:rFonts w:ascii="Arial" w:hAnsi="Arial" w:cs="Arial"/>
              </w:rPr>
            </w:pPr>
            <w:proofErr w:type="spellStart"/>
            <w:r w:rsidRPr="00B50A16">
              <w:rPr>
                <w:rFonts w:ascii="Arial" w:hAnsi="Arial" w:cs="Arial"/>
              </w:rPr>
              <w:t>MultiHands</w:t>
            </w:r>
            <w:proofErr w:type="spellEnd"/>
          </w:p>
        </w:tc>
        <w:tc>
          <w:tcPr>
            <w:tcW w:w="1596" w:type="dxa"/>
          </w:tcPr>
          <w:p w14:paraId="3946BE0D" w14:textId="77777777" w:rsidR="00046419" w:rsidRPr="00B50A16" w:rsidRDefault="00046419" w:rsidP="00E74D36">
            <w:pPr>
              <w:pStyle w:val="ad"/>
              <w:ind w:left="0"/>
              <w:rPr>
                <w:rFonts w:ascii="Arial" w:hAnsi="Arial" w:cs="Arial"/>
              </w:rPr>
            </w:pPr>
            <w:r w:rsidRPr="00B50A16">
              <w:rPr>
                <w:rFonts w:ascii="Arial" w:hAnsi="Arial" w:cs="Arial"/>
              </w:rPr>
              <w:t>Draw</w:t>
            </w:r>
          </w:p>
        </w:tc>
        <w:tc>
          <w:tcPr>
            <w:tcW w:w="1681" w:type="dxa"/>
          </w:tcPr>
          <w:p w14:paraId="69F5DDE0" w14:textId="77777777" w:rsidR="00046419" w:rsidRPr="00B50A16" w:rsidRDefault="00046419" w:rsidP="00E74D36">
            <w:pPr>
              <w:pStyle w:val="ad"/>
              <w:ind w:left="0"/>
              <w:rPr>
                <w:rFonts w:ascii="Arial" w:hAnsi="Arial" w:cs="Arial"/>
              </w:rPr>
            </w:pPr>
            <w:proofErr w:type="spellStart"/>
            <w:r w:rsidRPr="00B50A16">
              <w:rPr>
                <w:rFonts w:ascii="Arial" w:hAnsi="Arial" w:cs="Arial"/>
              </w:rPr>
              <w:t>RealTime</w:t>
            </w:r>
            <w:proofErr w:type="spellEnd"/>
          </w:p>
        </w:tc>
      </w:tr>
      <w:tr w:rsidR="00046419" w:rsidRPr="00B50A16" w14:paraId="08A032D0" w14:textId="77777777" w:rsidTr="00E74D36">
        <w:tc>
          <w:tcPr>
            <w:tcW w:w="1678" w:type="dxa"/>
          </w:tcPr>
          <w:p w14:paraId="7943A56C" w14:textId="77777777" w:rsidR="00046419" w:rsidRPr="00B50A16" w:rsidRDefault="00046419" w:rsidP="00E74D36">
            <w:pPr>
              <w:pStyle w:val="ad"/>
              <w:ind w:left="0"/>
              <w:rPr>
                <w:rFonts w:ascii="Arial" w:hAnsi="Arial" w:cs="Arial"/>
              </w:rPr>
            </w:pPr>
            <w:r w:rsidRPr="00B50A16">
              <w:rPr>
                <w:rFonts w:ascii="Arial" w:hAnsi="Arial" w:cs="Arial"/>
              </w:rPr>
              <w:t>Accuracy</w:t>
            </w:r>
          </w:p>
        </w:tc>
        <w:tc>
          <w:tcPr>
            <w:tcW w:w="1614" w:type="dxa"/>
            <w:vAlign w:val="bottom"/>
          </w:tcPr>
          <w:p w14:paraId="332E2708"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826087</w:t>
            </w:r>
          </w:p>
        </w:tc>
        <w:tc>
          <w:tcPr>
            <w:tcW w:w="1727" w:type="dxa"/>
            <w:vAlign w:val="bottom"/>
          </w:tcPr>
          <w:p w14:paraId="0C9C2F0F"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805128</w:t>
            </w:r>
          </w:p>
        </w:tc>
        <w:tc>
          <w:tcPr>
            <w:tcW w:w="1596" w:type="dxa"/>
            <w:vAlign w:val="bottom"/>
          </w:tcPr>
          <w:p w14:paraId="5EC5FB0F"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c>
          <w:tcPr>
            <w:tcW w:w="1681" w:type="dxa"/>
            <w:vAlign w:val="bottom"/>
          </w:tcPr>
          <w:p w14:paraId="6C3D5985"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r>
      <w:tr w:rsidR="00046419" w:rsidRPr="00B50A16" w14:paraId="135B4DCB" w14:textId="77777777" w:rsidTr="00E74D36">
        <w:tc>
          <w:tcPr>
            <w:tcW w:w="1678" w:type="dxa"/>
          </w:tcPr>
          <w:p w14:paraId="04CA13D5" w14:textId="77777777" w:rsidR="00046419" w:rsidRPr="00B50A16" w:rsidRDefault="00046419" w:rsidP="00E74D36">
            <w:pPr>
              <w:pStyle w:val="ad"/>
              <w:ind w:left="0"/>
              <w:rPr>
                <w:rFonts w:ascii="Arial" w:hAnsi="Arial" w:cs="Arial"/>
              </w:rPr>
            </w:pPr>
            <w:r w:rsidRPr="00B50A16">
              <w:rPr>
                <w:rFonts w:ascii="Arial" w:hAnsi="Arial" w:cs="Arial"/>
              </w:rPr>
              <w:t>Samples</w:t>
            </w:r>
          </w:p>
        </w:tc>
        <w:tc>
          <w:tcPr>
            <w:tcW w:w="1614" w:type="dxa"/>
            <w:vAlign w:val="bottom"/>
          </w:tcPr>
          <w:p w14:paraId="576783AE"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38</w:t>
            </w:r>
          </w:p>
        </w:tc>
        <w:tc>
          <w:tcPr>
            <w:tcW w:w="1727" w:type="dxa"/>
            <w:vAlign w:val="bottom"/>
          </w:tcPr>
          <w:p w14:paraId="393397FB"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95</w:t>
            </w:r>
          </w:p>
        </w:tc>
        <w:tc>
          <w:tcPr>
            <w:tcW w:w="1596" w:type="dxa"/>
            <w:vAlign w:val="bottom"/>
          </w:tcPr>
          <w:p w14:paraId="0B5A55FF"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33</w:t>
            </w:r>
          </w:p>
        </w:tc>
        <w:tc>
          <w:tcPr>
            <w:tcW w:w="1681" w:type="dxa"/>
            <w:vAlign w:val="bottom"/>
          </w:tcPr>
          <w:p w14:paraId="23A1DB00"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45</w:t>
            </w:r>
          </w:p>
        </w:tc>
      </w:tr>
    </w:tbl>
    <w:p w14:paraId="69873F7C" w14:textId="77777777" w:rsidR="003E7E27" w:rsidRPr="00940F09" w:rsidRDefault="003E7E27" w:rsidP="00940F09">
      <w:pPr>
        <w:rPr>
          <w:rFonts w:ascii="Arial" w:hAnsi="Arial" w:cs="Arial"/>
        </w:rPr>
      </w:pPr>
    </w:p>
    <w:p w14:paraId="6F1E4627" w14:textId="437A186D" w:rsidR="00046419" w:rsidRPr="00B50A16" w:rsidRDefault="00046419" w:rsidP="00046419">
      <w:pPr>
        <w:pStyle w:val="ad"/>
        <w:rPr>
          <w:rFonts w:ascii="Arial" w:hAnsi="Arial" w:cs="Arial"/>
        </w:rPr>
      </w:pPr>
      <w:r w:rsidRPr="00B50A16">
        <w:rPr>
          <w:rFonts w:ascii="Arial" w:hAnsi="Arial" w:cs="Arial"/>
        </w:rPr>
        <w:t xml:space="preserve">Table </w:t>
      </w:r>
      <w:r w:rsidR="00CD5066">
        <w:rPr>
          <w:rFonts w:ascii="Arial" w:hAnsi="Arial" w:cs="Arial" w:hint="eastAsia"/>
          <w:lang w:eastAsia="zh-TW"/>
        </w:rPr>
        <w:t>3.6.3</w:t>
      </w:r>
      <w:r w:rsidRPr="00B50A16">
        <w:rPr>
          <w:rFonts w:ascii="Arial" w:hAnsi="Arial" w:cs="Arial"/>
        </w:rPr>
        <w:t>. Testing (Left Hand, Low-light Environment, Clear Background)</w:t>
      </w:r>
    </w:p>
    <w:tbl>
      <w:tblPr>
        <w:tblStyle w:val="af9"/>
        <w:tblW w:w="0" w:type="auto"/>
        <w:tblInd w:w="720" w:type="dxa"/>
        <w:tblLook w:val="04A0" w:firstRow="1" w:lastRow="0" w:firstColumn="1" w:lastColumn="0" w:noHBand="0" w:noVBand="1"/>
      </w:tblPr>
      <w:tblGrid>
        <w:gridCol w:w="1678"/>
        <w:gridCol w:w="1614"/>
        <w:gridCol w:w="1727"/>
        <w:gridCol w:w="1596"/>
        <w:gridCol w:w="1681"/>
      </w:tblGrid>
      <w:tr w:rsidR="00046419" w:rsidRPr="00B50A16" w14:paraId="65A93645" w14:textId="77777777" w:rsidTr="00E74D36">
        <w:tc>
          <w:tcPr>
            <w:tcW w:w="1678" w:type="dxa"/>
          </w:tcPr>
          <w:p w14:paraId="77762699" w14:textId="77777777" w:rsidR="00046419" w:rsidRPr="00B50A16" w:rsidRDefault="00046419" w:rsidP="00E74D36">
            <w:pPr>
              <w:pStyle w:val="ad"/>
              <w:ind w:left="0"/>
              <w:rPr>
                <w:rFonts w:ascii="Arial" w:hAnsi="Arial" w:cs="Arial"/>
              </w:rPr>
            </w:pPr>
            <w:r w:rsidRPr="00B50A16">
              <w:rPr>
                <w:rFonts w:ascii="Arial" w:hAnsi="Arial" w:cs="Arial"/>
              </w:rPr>
              <w:t>Gesture</w:t>
            </w:r>
          </w:p>
        </w:tc>
        <w:tc>
          <w:tcPr>
            <w:tcW w:w="1614" w:type="dxa"/>
          </w:tcPr>
          <w:p w14:paraId="0AB3B319" w14:textId="77777777" w:rsidR="00046419" w:rsidRPr="00B50A16" w:rsidRDefault="00046419" w:rsidP="00E74D36">
            <w:pPr>
              <w:pStyle w:val="ad"/>
              <w:ind w:left="0"/>
              <w:rPr>
                <w:rFonts w:ascii="Arial" w:hAnsi="Arial" w:cs="Arial"/>
              </w:rPr>
            </w:pPr>
            <w:r w:rsidRPr="00B50A16">
              <w:rPr>
                <w:rFonts w:ascii="Arial" w:hAnsi="Arial" w:cs="Arial"/>
              </w:rPr>
              <w:t>Single</w:t>
            </w:r>
          </w:p>
        </w:tc>
        <w:tc>
          <w:tcPr>
            <w:tcW w:w="1727" w:type="dxa"/>
          </w:tcPr>
          <w:p w14:paraId="2AEA6EC5" w14:textId="77777777" w:rsidR="00046419" w:rsidRPr="00B50A16" w:rsidRDefault="00046419" w:rsidP="00E74D36">
            <w:pPr>
              <w:pStyle w:val="ad"/>
              <w:ind w:left="0"/>
              <w:rPr>
                <w:rFonts w:ascii="Arial" w:hAnsi="Arial" w:cs="Arial"/>
              </w:rPr>
            </w:pPr>
            <w:proofErr w:type="spellStart"/>
            <w:r w:rsidRPr="00B50A16">
              <w:rPr>
                <w:rFonts w:ascii="Arial" w:hAnsi="Arial" w:cs="Arial"/>
              </w:rPr>
              <w:t>MultiHands</w:t>
            </w:r>
            <w:proofErr w:type="spellEnd"/>
          </w:p>
        </w:tc>
        <w:tc>
          <w:tcPr>
            <w:tcW w:w="1596" w:type="dxa"/>
          </w:tcPr>
          <w:p w14:paraId="7EA8473E" w14:textId="77777777" w:rsidR="00046419" w:rsidRPr="00B50A16" w:rsidRDefault="00046419" w:rsidP="00E74D36">
            <w:pPr>
              <w:pStyle w:val="ad"/>
              <w:ind w:left="0"/>
              <w:rPr>
                <w:rFonts w:ascii="Arial" w:hAnsi="Arial" w:cs="Arial"/>
              </w:rPr>
            </w:pPr>
            <w:r w:rsidRPr="00B50A16">
              <w:rPr>
                <w:rFonts w:ascii="Arial" w:hAnsi="Arial" w:cs="Arial"/>
              </w:rPr>
              <w:t>Draw</w:t>
            </w:r>
          </w:p>
        </w:tc>
        <w:tc>
          <w:tcPr>
            <w:tcW w:w="1681" w:type="dxa"/>
          </w:tcPr>
          <w:p w14:paraId="18C200E6" w14:textId="77777777" w:rsidR="00046419" w:rsidRPr="00B50A16" w:rsidRDefault="00046419" w:rsidP="00E74D36">
            <w:pPr>
              <w:pStyle w:val="ad"/>
              <w:ind w:left="0"/>
              <w:rPr>
                <w:rFonts w:ascii="Arial" w:hAnsi="Arial" w:cs="Arial"/>
              </w:rPr>
            </w:pPr>
            <w:proofErr w:type="spellStart"/>
            <w:r w:rsidRPr="00B50A16">
              <w:rPr>
                <w:rFonts w:ascii="Arial" w:hAnsi="Arial" w:cs="Arial"/>
              </w:rPr>
              <w:t>RealTime</w:t>
            </w:r>
            <w:proofErr w:type="spellEnd"/>
          </w:p>
        </w:tc>
      </w:tr>
      <w:tr w:rsidR="00046419" w:rsidRPr="00B50A16" w14:paraId="422C26FA" w14:textId="77777777" w:rsidTr="00E74D36">
        <w:tc>
          <w:tcPr>
            <w:tcW w:w="1678" w:type="dxa"/>
          </w:tcPr>
          <w:p w14:paraId="2793D02E" w14:textId="77777777" w:rsidR="00046419" w:rsidRPr="00B50A16" w:rsidRDefault="00046419" w:rsidP="00E74D36">
            <w:pPr>
              <w:pStyle w:val="ad"/>
              <w:ind w:left="0"/>
              <w:rPr>
                <w:rFonts w:ascii="Arial" w:hAnsi="Arial" w:cs="Arial"/>
              </w:rPr>
            </w:pPr>
            <w:r w:rsidRPr="00B50A16">
              <w:rPr>
                <w:rFonts w:ascii="Arial" w:hAnsi="Arial" w:cs="Arial"/>
              </w:rPr>
              <w:t>Accuracy</w:t>
            </w:r>
          </w:p>
        </w:tc>
        <w:tc>
          <w:tcPr>
            <w:tcW w:w="1614" w:type="dxa"/>
            <w:vAlign w:val="bottom"/>
          </w:tcPr>
          <w:p w14:paraId="6CA649C1"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62701</w:t>
            </w:r>
          </w:p>
        </w:tc>
        <w:tc>
          <w:tcPr>
            <w:tcW w:w="1727" w:type="dxa"/>
            <w:vAlign w:val="bottom"/>
          </w:tcPr>
          <w:p w14:paraId="4268512C"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683077</w:t>
            </w:r>
          </w:p>
        </w:tc>
        <w:tc>
          <w:tcPr>
            <w:tcW w:w="1596" w:type="dxa"/>
            <w:vAlign w:val="bottom"/>
          </w:tcPr>
          <w:p w14:paraId="36FED9BB"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957983</w:t>
            </w:r>
          </w:p>
        </w:tc>
        <w:tc>
          <w:tcPr>
            <w:tcW w:w="1681" w:type="dxa"/>
            <w:vAlign w:val="bottom"/>
          </w:tcPr>
          <w:p w14:paraId="69F39F1E"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r>
      <w:tr w:rsidR="00046419" w:rsidRPr="00B50A16" w14:paraId="1C04E4E0" w14:textId="77777777" w:rsidTr="00E74D36">
        <w:tc>
          <w:tcPr>
            <w:tcW w:w="1678" w:type="dxa"/>
          </w:tcPr>
          <w:p w14:paraId="32E01FEF" w14:textId="77777777" w:rsidR="00046419" w:rsidRPr="00B50A16" w:rsidRDefault="00046419" w:rsidP="00E74D36">
            <w:pPr>
              <w:pStyle w:val="ad"/>
              <w:ind w:left="0"/>
              <w:rPr>
                <w:rFonts w:ascii="Arial" w:hAnsi="Arial" w:cs="Arial"/>
              </w:rPr>
            </w:pPr>
            <w:r w:rsidRPr="00B50A16">
              <w:rPr>
                <w:rFonts w:ascii="Arial" w:hAnsi="Arial" w:cs="Arial"/>
              </w:rPr>
              <w:t>Samples</w:t>
            </w:r>
          </w:p>
        </w:tc>
        <w:tc>
          <w:tcPr>
            <w:tcW w:w="1614" w:type="dxa"/>
            <w:vAlign w:val="bottom"/>
          </w:tcPr>
          <w:p w14:paraId="5B35E8DE"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311</w:t>
            </w:r>
          </w:p>
        </w:tc>
        <w:tc>
          <w:tcPr>
            <w:tcW w:w="1727" w:type="dxa"/>
            <w:vAlign w:val="bottom"/>
          </w:tcPr>
          <w:p w14:paraId="3E336CB5"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325</w:t>
            </w:r>
          </w:p>
        </w:tc>
        <w:tc>
          <w:tcPr>
            <w:tcW w:w="1596" w:type="dxa"/>
            <w:vAlign w:val="bottom"/>
          </w:tcPr>
          <w:p w14:paraId="55DE3059"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38</w:t>
            </w:r>
          </w:p>
        </w:tc>
        <w:tc>
          <w:tcPr>
            <w:tcW w:w="1681" w:type="dxa"/>
            <w:vAlign w:val="bottom"/>
          </w:tcPr>
          <w:p w14:paraId="47F1A2F1"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87</w:t>
            </w:r>
          </w:p>
        </w:tc>
      </w:tr>
    </w:tbl>
    <w:p w14:paraId="02CD1961" w14:textId="77777777" w:rsidR="00046419" w:rsidRPr="00B50A16" w:rsidRDefault="00046419" w:rsidP="00046419">
      <w:pPr>
        <w:pStyle w:val="ad"/>
        <w:rPr>
          <w:rFonts w:ascii="Arial" w:hAnsi="Arial" w:cs="Arial"/>
        </w:rPr>
      </w:pPr>
    </w:p>
    <w:p w14:paraId="115353F7" w14:textId="16A8ABC9" w:rsidR="00046419" w:rsidRPr="00B50A16" w:rsidRDefault="00046419" w:rsidP="00046419">
      <w:pPr>
        <w:pStyle w:val="ad"/>
        <w:rPr>
          <w:rFonts w:ascii="Arial" w:hAnsi="Arial" w:cs="Arial"/>
        </w:rPr>
      </w:pPr>
      <w:r w:rsidRPr="00B50A16">
        <w:rPr>
          <w:rFonts w:ascii="Arial" w:hAnsi="Arial" w:cs="Arial"/>
        </w:rPr>
        <w:t xml:space="preserve">Table </w:t>
      </w:r>
      <w:r w:rsidR="002646B2">
        <w:rPr>
          <w:rFonts w:ascii="Arial" w:hAnsi="Arial" w:cs="Arial" w:hint="eastAsia"/>
          <w:lang w:eastAsia="zh-TW"/>
        </w:rPr>
        <w:t>3.6.4</w:t>
      </w:r>
      <w:r w:rsidRPr="00B50A16">
        <w:rPr>
          <w:rFonts w:ascii="Arial" w:hAnsi="Arial" w:cs="Arial"/>
        </w:rPr>
        <w:t>. Testing (Right Hand, Well-lit Environment, Clear Background)</w:t>
      </w:r>
    </w:p>
    <w:tbl>
      <w:tblPr>
        <w:tblStyle w:val="af9"/>
        <w:tblW w:w="0" w:type="auto"/>
        <w:tblInd w:w="720" w:type="dxa"/>
        <w:tblLook w:val="04A0" w:firstRow="1" w:lastRow="0" w:firstColumn="1" w:lastColumn="0" w:noHBand="0" w:noVBand="1"/>
      </w:tblPr>
      <w:tblGrid>
        <w:gridCol w:w="1678"/>
        <w:gridCol w:w="1614"/>
        <w:gridCol w:w="1727"/>
        <w:gridCol w:w="1596"/>
        <w:gridCol w:w="1681"/>
      </w:tblGrid>
      <w:tr w:rsidR="00046419" w:rsidRPr="00B50A16" w14:paraId="36BE7E08" w14:textId="77777777" w:rsidTr="00E74D36">
        <w:tc>
          <w:tcPr>
            <w:tcW w:w="1678" w:type="dxa"/>
          </w:tcPr>
          <w:p w14:paraId="44C8E746" w14:textId="77777777" w:rsidR="00046419" w:rsidRPr="00B50A16" w:rsidRDefault="00046419" w:rsidP="00E74D36">
            <w:pPr>
              <w:pStyle w:val="ad"/>
              <w:ind w:left="0"/>
              <w:rPr>
                <w:rFonts w:ascii="Arial" w:hAnsi="Arial" w:cs="Arial"/>
              </w:rPr>
            </w:pPr>
            <w:r w:rsidRPr="00B50A16">
              <w:rPr>
                <w:rFonts w:ascii="Arial" w:hAnsi="Arial" w:cs="Arial"/>
              </w:rPr>
              <w:t>Gesture</w:t>
            </w:r>
          </w:p>
        </w:tc>
        <w:tc>
          <w:tcPr>
            <w:tcW w:w="1614" w:type="dxa"/>
          </w:tcPr>
          <w:p w14:paraId="6A5D5047" w14:textId="77777777" w:rsidR="00046419" w:rsidRPr="00B50A16" w:rsidRDefault="00046419" w:rsidP="00E74D36">
            <w:pPr>
              <w:pStyle w:val="ad"/>
              <w:ind w:left="0"/>
              <w:rPr>
                <w:rFonts w:ascii="Arial" w:hAnsi="Arial" w:cs="Arial"/>
              </w:rPr>
            </w:pPr>
            <w:r w:rsidRPr="00B50A16">
              <w:rPr>
                <w:rFonts w:ascii="Arial" w:hAnsi="Arial" w:cs="Arial"/>
              </w:rPr>
              <w:t>Single</w:t>
            </w:r>
          </w:p>
        </w:tc>
        <w:tc>
          <w:tcPr>
            <w:tcW w:w="1727" w:type="dxa"/>
          </w:tcPr>
          <w:p w14:paraId="18DDAA8F" w14:textId="77777777" w:rsidR="00046419" w:rsidRPr="00B50A16" w:rsidRDefault="00046419" w:rsidP="00E74D36">
            <w:pPr>
              <w:pStyle w:val="ad"/>
              <w:ind w:left="0"/>
              <w:rPr>
                <w:rFonts w:ascii="Arial" w:hAnsi="Arial" w:cs="Arial"/>
              </w:rPr>
            </w:pPr>
            <w:proofErr w:type="spellStart"/>
            <w:r w:rsidRPr="00B50A16">
              <w:rPr>
                <w:rFonts w:ascii="Arial" w:hAnsi="Arial" w:cs="Arial"/>
              </w:rPr>
              <w:t>MultiHands</w:t>
            </w:r>
            <w:proofErr w:type="spellEnd"/>
          </w:p>
        </w:tc>
        <w:tc>
          <w:tcPr>
            <w:tcW w:w="1596" w:type="dxa"/>
          </w:tcPr>
          <w:p w14:paraId="0AE4DF9B" w14:textId="77777777" w:rsidR="00046419" w:rsidRPr="00B50A16" w:rsidRDefault="00046419" w:rsidP="00E74D36">
            <w:pPr>
              <w:pStyle w:val="ad"/>
              <w:ind w:left="0"/>
              <w:rPr>
                <w:rFonts w:ascii="Arial" w:hAnsi="Arial" w:cs="Arial"/>
              </w:rPr>
            </w:pPr>
            <w:r w:rsidRPr="00B50A16">
              <w:rPr>
                <w:rFonts w:ascii="Arial" w:hAnsi="Arial" w:cs="Arial"/>
              </w:rPr>
              <w:t>Draw</w:t>
            </w:r>
          </w:p>
        </w:tc>
        <w:tc>
          <w:tcPr>
            <w:tcW w:w="1681" w:type="dxa"/>
          </w:tcPr>
          <w:p w14:paraId="096304DE" w14:textId="77777777" w:rsidR="00046419" w:rsidRPr="00B50A16" w:rsidRDefault="00046419" w:rsidP="00E74D36">
            <w:pPr>
              <w:pStyle w:val="ad"/>
              <w:ind w:left="0"/>
              <w:rPr>
                <w:rFonts w:ascii="Arial" w:hAnsi="Arial" w:cs="Arial"/>
              </w:rPr>
            </w:pPr>
            <w:proofErr w:type="spellStart"/>
            <w:r w:rsidRPr="00B50A16">
              <w:rPr>
                <w:rFonts w:ascii="Arial" w:hAnsi="Arial" w:cs="Arial"/>
              </w:rPr>
              <w:t>RealTime</w:t>
            </w:r>
            <w:proofErr w:type="spellEnd"/>
          </w:p>
        </w:tc>
      </w:tr>
      <w:tr w:rsidR="00046419" w:rsidRPr="00B50A16" w14:paraId="5144FC49" w14:textId="77777777" w:rsidTr="00E74D36">
        <w:tc>
          <w:tcPr>
            <w:tcW w:w="1678" w:type="dxa"/>
          </w:tcPr>
          <w:p w14:paraId="44F5DA63" w14:textId="77777777" w:rsidR="00046419" w:rsidRPr="00B50A16" w:rsidRDefault="00046419" w:rsidP="00E74D36">
            <w:pPr>
              <w:pStyle w:val="ad"/>
              <w:ind w:left="0"/>
              <w:rPr>
                <w:rFonts w:ascii="Arial" w:hAnsi="Arial" w:cs="Arial"/>
              </w:rPr>
            </w:pPr>
            <w:r w:rsidRPr="00B50A16">
              <w:rPr>
                <w:rFonts w:ascii="Arial" w:hAnsi="Arial" w:cs="Arial"/>
              </w:rPr>
              <w:t>Accuracy</w:t>
            </w:r>
          </w:p>
        </w:tc>
        <w:tc>
          <w:tcPr>
            <w:tcW w:w="1614" w:type="dxa"/>
            <w:vAlign w:val="bottom"/>
          </w:tcPr>
          <w:p w14:paraId="26C7EDDF"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995327</w:t>
            </w:r>
          </w:p>
        </w:tc>
        <w:tc>
          <w:tcPr>
            <w:tcW w:w="1727" w:type="dxa"/>
            <w:vAlign w:val="bottom"/>
          </w:tcPr>
          <w:p w14:paraId="5EFD38AF"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990291</w:t>
            </w:r>
          </w:p>
        </w:tc>
        <w:tc>
          <w:tcPr>
            <w:tcW w:w="1596" w:type="dxa"/>
            <w:vAlign w:val="bottom"/>
          </w:tcPr>
          <w:p w14:paraId="33748604"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c>
          <w:tcPr>
            <w:tcW w:w="1681" w:type="dxa"/>
            <w:vAlign w:val="bottom"/>
          </w:tcPr>
          <w:p w14:paraId="18460546"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r>
      <w:tr w:rsidR="00046419" w:rsidRPr="00B50A16" w14:paraId="7B906C50" w14:textId="77777777" w:rsidTr="00E74D36">
        <w:tc>
          <w:tcPr>
            <w:tcW w:w="1678" w:type="dxa"/>
          </w:tcPr>
          <w:p w14:paraId="5E8F5CA7" w14:textId="77777777" w:rsidR="00046419" w:rsidRPr="00B50A16" w:rsidRDefault="00046419" w:rsidP="00E74D36">
            <w:pPr>
              <w:pStyle w:val="ad"/>
              <w:ind w:left="0"/>
              <w:rPr>
                <w:rFonts w:ascii="Arial" w:hAnsi="Arial" w:cs="Arial"/>
              </w:rPr>
            </w:pPr>
            <w:r w:rsidRPr="00B50A16">
              <w:rPr>
                <w:rFonts w:ascii="Arial" w:hAnsi="Arial" w:cs="Arial"/>
              </w:rPr>
              <w:t>Samples</w:t>
            </w:r>
          </w:p>
        </w:tc>
        <w:tc>
          <w:tcPr>
            <w:tcW w:w="1614" w:type="dxa"/>
            <w:vAlign w:val="bottom"/>
          </w:tcPr>
          <w:p w14:paraId="3CE24E3B"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14</w:t>
            </w:r>
          </w:p>
        </w:tc>
        <w:tc>
          <w:tcPr>
            <w:tcW w:w="1727" w:type="dxa"/>
            <w:vAlign w:val="bottom"/>
          </w:tcPr>
          <w:p w14:paraId="50E005EC"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309</w:t>
            </w:r>
          </w:p>
        </w:tc>
        <w:tc>
          <w:tcPr>
            <w:tcW w:w="1596" w:type="dxa"/>
            <w:vAlign w:val="bottom"/>
          </w:tcPr>
          <w:p w14:paraId="3D501C6E"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310</w:t>
            </w:r>
          </w:p>
        </w:tc>
        <w:tc>
          <w:tcPr>
            <w:tcW w:w="1681" w:type="dxa"/>
            <w:vAlign w:val="bottom"/>
          </w:tcPr>
          <w:p w14:paraId="455F7ECE"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325</w:t>
            </w:r>
          </w:p>
        </w:tc>
      </w:tr>
    </w:tbl>
    <w:p w14:paraId="6E984434" w14:textId="77777777" w:rsidR="00046419" w:rsidRPr="00B50A16" w:rsidRDefault="00046419" w:rsidP="00046419">
      <w:pPr>
        <w:pStyle w:val="ad"/>
        <w:rPr>
          <w:rFonts w:ascii="Arial" w:hAnsi="Arial" w:cs="Arial"/>
        </w:rPr>
      </w:pPr>
    </w:p>
    <w:p w14:paraId="627D6491" w14:textId="7C6C169A" w:rsidR="00046419" w:rsidRPr="00B50A16" w:rsidRDefault="00046419" w:rsidP="00046419">
      <w:pPr>
        <w:pStyle w:val="ad"/>
        <w:rPr>
          <w:rFonts w:ascii="Arial" w:hAnsi="Arial" w:cs="Arial"/>
        </w:rPr>
      </w:pPr>
      <w:r w:rsidRPr="00B50A16">
        <w:rPr>
          <w:rFonts w:ascii="Arial" w:hAnsi="Arial" w:cs="Arial"/>
        </w:rPr>
        <w:t xml:space="preserve">Table </w:t>
      </w:r>
      <w:r w:rsidR="00354248">
        <w:rPr>
          <w:rFonts w:ascii="Arial" w:hAnsi="Arial" w:cs="Arial" w:hint="eastAsia"/>
          <w:lang w:eastAsia="zh-TW"/>
        </w:rPr>
        <w:t>3.6.5</w:t>
      </w:r>
      <w:r w:rsidRPr="00B50A16">
        <w:rPr>
          <w:rFonts w:ascii="Arial" w:hAnsi="Arial" w:cs="Arial"/>
        </w:rPr>
        <w:t>. Testing (Left Hand, Well-lit Environment, Clear Background)</w:t>
      </w:r>
    </w:p>
    <w:tbl>
      <w:tblPr>
        <w:tblStyle w:val="af9"/>
        <w:tblW w:w="0" w:type="auto"/>
        <w:tblInd w:w="720" w:type="dxa"/>
        <w:tblLook w:val="04A0" w:firstRow="1" w:lastRow="0" w:firstColumn="1" w:lastColumn="0" w:noHBand="0" w:noVBand="1"/>
      </w:tblPr>
      <w:tblGrid>
        <w:gridCol w:w="1678"/>
        <w:gridCol w:w="1614"/>
        <w:gridCol w:w="1727"/>
        <w:gridCol w:w="1596"/>
        <w:gridCol w:w="1681"/>
      </w:tblGrid>
      <w:tr w:rsidR="00046419" w:rsidRPr="00B50A16" w14:paraId="7E847DD0" w14:textId="77777777" w:rsidTr="00E74D36">
        <w:tc>
          <w:tcPr>
            <w:tcW w:w="1678" w:type="dxa"/>
          </w:tcPr>
          <w:p w14:paraId="7F87FB3E" w14:textId="77777777" w:rsidR="00046419" w:rsidRPr="00B50A16" w:rsidRDefault="00046419" w:rsidP="00E74D36">
            <w:pPr>
              <w:pStyle w:val="ad"/>
              <w:ind w:left="0"/>
              <w:rPr>
                <w:rFonts w:ascii="Arial" w:hAnsi="Arial" w:cs="Arial"/>
              </w:rPr>
            </w:pPr>
            <w:r w:rsidRPr="00B50A16">
              <w:rPr>
                <w:rFonts w:ascii="Arial" w:hAnsi="Arial" w:cs="Arial"/>
              </w:rPr>
              <w:t>Gesture</w:t>
            </w:r>
          </w:p>
        </w:tc>
        <w:tc>
          <w:tcPr>
            <w:tcW w:w="1614" w:type="dxa"/>
          </w:tcPr>
          <w:p w14:paraId="1EBE814C" w14:textId="77777777" w:rsidR="00046419" w:rsidRPr="00B50A16" w:rsidRDefault="00046419" w:rsidP="00E74D36">
            <w:pPr>
              <w:pStyle w:val="ad"/>
              <w:ind w:left="0"/>
              <w:rPr>
                <w:rFonts w:ascii="Arial" w:hAnsi="Arial" w:cs="Arial"/>
              </w:rPr>
            </w:pPr>
            <w:r w:rsidRPr="00B50A16">
              <w:rPr>
                <w:rFonts w:ascii="Arial" w:hAnsi="Arial" w:cs="Arial"/>
              </w:rPr>
              <w:t>Single</w:t>
            </w:r>
          </w:p>
        </w:tc>
        <w:tc>
          <w:tcPr>
            <w:tcW w:w="1727" w:type="dxa"/>
          </w:tcPr>
          <w:p w14:paraId="0D72F92F" w14:textId="77777777" w:rsidR="00046419" w:rsidRPr="00B50A16" w:rsidRDefault="00046419" w:rsidP="00E74D36">
            <w:pPr>
              <w:pStyle w:val="ad"/>
              <w:ind w:left="0"/>
              <w:rPr>
                <w:rFonts w:ascii="Arial" w:hAnsi="Arial" w:cs="Arial"/>
              </w:rPr>
            </w:pPr>
            <w:proofErr w:type="spellStart"/>
            <w:r w:rsidRPr="00B50A16">
              <w:rPr>
                <w:rFonts w:ascii="Arial" w:hAnsi="Arial" w:cs="Arial"/>
              </w:rPr>
              <w:t>MultiHands</w:t>
            </w:r>
            <w:proofErr w:type="spellEnd"/>
          </w:p>
        </w:tc>
        <w:tc>
          <w:tcPr>
            <w:tcW w:w="1596" w:type="dxa"/>
          </w:tcPr>
          <w:p w14:paraId="0ECE38E0" w14:textId="77777777" w:rsidR="00046419" w:rsidRPr="00B50A16" w:rsidRDefault="00046419" w:rsidP="00E74D36">
            <w:pPr>
              <w:pStyle w:val="ad"/>
              <w:ind w:left="0"/>
              <w:rPr>
                <w:rFonts w:ascii="Arial" w:hAnsi="Arial" w:cs="Arial"/>
              </w:rPr>
            </w:pPr>
            <w:r w:rsidRPr="00B50A16">
              <w:rPr>
                <w:rFonts w:ascii="Arial" w:hAnsi="Arial" w:cs="Arial"/>
              </w:rPr>
              <w:t>Draw</w:t>
            </w:r>
          </w:p>
        </w:tc>
        <w:tc>
          <w:tcPr>
            <w:tcW w:w="1681" w:type="dxa"/>
          </w:tcPr>
          <w:p w14:paraId="186890B7" w14:textId="77777777" w:rsidR="00046419" w:rsidRPr="00B50A16" w:rsidRDefault="00046419" w:rsidP="00E74D36">
            <w:pPr>
              <w:pStyle w:val="ad"/>
              <w:ind w:left="0"/>
              <w:rPr>
                <w:rFonts w:ascii="Arial" w:hAnsi="Arial" w:cs="Arial"/>
              </w:rPr>
            </w:pPr>
            <w:proofErr w:type="spellStart"/>
            <w:r w:rsidRPr="00B50A16">
              <w:rPr>
                <w:rFonts w:ascii="Arial" w:hAnsi="Arial" w:cs="Arial"/>
              </w:rPr>
              <w:t>RealTime</w:t>
            </w:r>
            <w:proofErr w:type="spellEnd"/>
          </w:p>
        </w:tc>
      </w:tr>
      <w:tr w:rsidR="00046419" w:rsidRPr="00B50A16" w14:paraId="5D316EC4" w14:textId="77777777" w:rsidTr="00E74D36">
        <w:tc>
          <w:tcPr>
            <w:tcW w:w="1678" w:type="dxa"/>
          </w:tcPr>
          <w:p w14:paraId="3BDBA3C0" w14:textId="77777777" w:rsidR="00046419" w:rsidRPr="00B50A16" w:rsidRDefault="00046419" w:rsidP="00E74D36">
            <w:pPr>
              <w:pStyle w:val="ad"/>
              <w:ind w:left="0"/>
              <w:rPr>
                <w:rFonts w:ascii="Arial" w:hAnsi="Arial" w:cs="Arial"/>
              </w:rPr>
            </w:pPr>
            <w:r w:rsidRPr="00B50A16">
              <w:rPr>
                <w:rFonts w:ascii="Arial" w:hAnsi="Arial" w:cs="Arial"/>
              </w:rPr>
              <w:t>Accuracy</w:t>
            </w:r>
          </w:p>
        </w:tc>
        <w:tc>
          <w:tcPr>
            <w:tcW w:w="1614" w:type="dxa"/>
            <w:vAlign w:val="bottom"/>
          </w:tcPr>
          <w:p w14:paraId="7425DB15"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951111</w:t>
            </w:r>
          </w:p>
        </w:tc>
        <w:tc>
          <w:tcPr>
            <w:tcW w:w="1727" w:type="dxa"/>
            <w:vAlign w:val="bottom"/>
          </w:tcPr>
          <w:p w14:paraId="6B52A8C4"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967442</w:t>
            </w:r>
          </w:p>
        </w:tc>
        <w:tc>
          <w:tcPr>
            <w:tcW w:w="1596" w:type="dxa"/>
            <w:vAlign w:val="bottom"/>
          </w:tcPr>
          <w:p w14:paraId="5D215605"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c>
          <w:tcPr>
            <w:tcW w:w="1681" w:type="dxa"/>
            <w:vAlign w:val="bottom"/>
          </w:tcPr>
          <w:p w14:paraId="62EDF088"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r>
      <w:tr w:rsidR="00046419" w:rsidRPr="00B50A16" w14:paraId="5F9A628C" w14:textId="77777777" w:rsidTr="00E74D36">
        <w:tc>
          <w:tcPr>
            <w:tcW w:w="1678" w:type="dxa"/>
          </w:tcPr>
          <w:p w14:paraId="4C733B7B" w14:textId="77777777" w:rsidR="00046419" w:rsidRPr="00B50A16" w:rsidRDefault="00046419" w:rsidP="00E74D36">
            <w:pPr>
              <w:pStyle w:val="ad"/>
              <w:ind w:left="0"/>
              <w:rPr>
                <w:rFonts w:ascii="Arial" w:hAnsi="Arial" w:cs="Arial"/>
              </w:rPr>
            </w:pPr>
            <w:r w:rsidRPr="00B50A16">
              <w:rPr>
                <w:rFonts w:ascii="Arial" w:hAnsi="Arial" w:cs="Arial"/>
              </w:rPr>
              <w:t>Samples</w:t>
            </w:r>
          </w:p>
        </w:tc>
        <w:tc>
          <w:tcPr>
            <w:tcW w:w="1614" w:type="dxa"/>
            <w:vAlign w:val="bottom"/>
          </w:tcPr>
          <w:p w14:paraId="7BBDB532"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25</w:t>
            </w:r>
          </w:p>
        </w:tc>
        <w:tc>
          <w:tcPr>
            <w:tcW w:w="1727" w:type="dxa"/>
            <w:vAlign w:val="bottom"/>
          </w:tcPr>
          <w:p w14:paraId="37DD455D"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15</w:t>
            </w:r>
          </w:p>
        </w:tc>
        <w:tc>
          <w:tcPr>
            <w:tcW w:w="1596" w:type="dxa"/>
            <w:vAlign w:val="bottom"/>
          </w:tcPr>
          <w:p w14:paraId="3EBAC08D"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58</w:t>
            </w:r>
          </w:p>
        </w:tc>
        <w:tc>
          <w:tcPr>
            <w:tcW w:w="1681" w:type="dxa"/>
            <w:vAlign w:val="bottom"/>
          </w:tcPr>
          <w:p w14:paraId="1D79AACE"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67</w:t>
            </w:r>
          </w:p>
        </w:tc>
      </w:tr>
    </w:tbl>
    <w:p w14:paraId="40C37A2A" w14:textId="77777777" w:rsidR="00046419" w:rsidRPr="00B50A16" w:rsidRDefault="00046419" w:rsidP="00046419">
      <w:pPr>
        <w:pStyle w:val="ad"/>
        <w:rPr>
          <w:rFonts w:ascii="Arial" w:hAnsi="Arial" w:cs="Arial"/>
        </w:rPr>
      </w:pPr>
    </w:p>
    <w:p w14:paraId="263266EA" w14:textId="4BD9D8DD" w:rsidR="00046419" w:rsidRPr="00B50A16" w:rsidRDefault="00046419" w:rsidP="00046419">
      <w:pPr>
        <w:pStyle w:val="ad"/>
        <w:rPr>
          <w:rFonts w:ascii="Arial" w:hAnsi="Arial" w:cs="Arial"/>
        </w:rPr>
      </w:pPr>
      <w:r w:rsidRPr="00B50A16">
        <w:rPr>
          <w:rFonts w:ascii="Arial" w:hAnsi="Arial" w:cs="Arial"/>
        </w:rPr>
        <w:t xml:space="preserve">Table </w:t>
      </w:r>
      <w:r w:rsidR="00354248">
        <w:rPr>
          <w:rFonts w:ascii="Arial" w:hAnsi="Arial" w:cs="Arial" w:hint="eastAsia"/>
          <w:lang w:eastAsia="zh-TW"/>
        </w:rPr>
        <w:t>3.6.6</w:t>
      </w:r>
      <w:r w:rsidRPr="00B50A16">
        <w:rPr>
          <w:rFonts w:ascii="Arial" w:hAnsi="Arial" w:cs="Arial"/>
        </w:rPr>
        <w:t>. Testing (Right Hand, Low-light Environment, Messy Background)</w:t>
      </w:r>
    </w:p>
    <w:tbl>
      <w:tblPr>
        <w:tblStyle w:val="af9"/>
        <w:tblW w:w="0" w:type="auto"/>
        <w:tblInd w:w="720" w:type="dxa"/>
        <w:tblLook w:val="04A0" w:firstRow="1" w:lastRow="0" w:firstColumn="1" w:lastColumn="0" w:noHBand="0" w:noVBand="1"/>
      </w:tblPr>
      <w:tblGrid>
        <w:gridCol w:w="1678"/>
        <w:gridCol w:w="1614"/>
        <w:gridCol w:w="1727"/>
        <w:gridCol w:w="1596"/>
        <w:gridCol w:w="1681"/>
      </w:tblGrid>
      <w:tr w:rsidR="00046419" w:rsidRPr="00B50A16" w14:paraId="5D4C2887" w14:textId="77777777" w:rsidTr="00E74D36">
        <w:tc>
          <w:tcPr>
            <w:tcW w:w="1678" w:type="dxa"/>
          </w:tcPr>
          <w:p w14:paraId="76A2E7AF" w14:textId="77777777" w:rsidR="00046419" w:rsidRPr="00B50A16" w:rsidRDefault="00046419" w:rsidP="00E74D36">
            <w:pPr>
              <w:pStyle w:val="ad"/>
              <w:ind w:left="0"/>
              <w:rPr>
                <w:rFonts w:ascii="Arial" w:hAnsi="Arial" w:cs="Arial"/>
              </w:rPr>
            </w:pPr>
            <w:r w:rsidRPr="00B50A16">
              <w:rPr>
                <w:rFonts w:ascii="Arial" w:hAnsi="Arial" w:cs="Arial"/>
              </w:rPr>
              <w:t>Gesture</w:t>
            </w:r>
          </w:p>
        </w:tc>
        <w:tc>
          <w:tcPr>
            <w:tcW w:w="1614" w:type="dxa"/>
          </w:tcPr>
          <w:p w14:paraId="629F2C1E" w14:textId="77777777" w:rsidR="00046419" w:rsidRPr="00B50A16" w:rsidRDefault="00046419" w:rsidP="00E74D36">
            <w:pPr>
              <w:pStyle w:val="ad"/>
              <w:ind w:left="0"/>
              <w:rPr>
                <w:rFonts w:ascii="Arial" w:hAnsi="Arial" w:cs="Arial"/>
              </w:rPr>
            </w:pPr>
            <w:r w:rsidRPr="00B50A16">
              <w:rPr>
                <w:rFonts w:ascii="Arial" w:hAnsi="Arial" w:cs="Arial"/>
              </w:rPr>
              <w:t>Single</w:t>
            </w:r>
          </w:p>
        </w:tc>
        <w:tc>
          <w:tcPr>
            <w:tcW w:w="1727" w:type="dxa"/>
          </w:tcPr>
          <w:p w14:paraId="0F6C6B5E" w14:textId="77777777" w:rsidR="00046419" w:rsidRPr="00B50A16" w:rsidRDefault="00046419" w:rsidP="00E74D36">
            <w:pPr>
              <w:pStyle w:val="ad"/>
              <w:ind w:left="0"/>
              <w:rPr>
                <w:rFonts w:ascii="Arial" w:hAnsi="Arial" w:cs="Arial"/>
              </w:rPr>
            </w:pPr>
            <w:proofErr w:type="spellStart"/>
            <w:r w:rsidRPr="00B50A16">
              <w:rPr>
                <w:rFonts w:ascii="Arial" w:hAnsi="Arial" w:cs="Arial"/>
              </w:rPr>
              <w:t>MultiHands</w:t>
            </w:r>
            <w:proofErr w:type="spellEnd"/>
          </w:p>
        </w:tc>
        <w:tc>
          <w:tcPr>
            <w:tcW w:w="1596" w:type="dxa"/>
          </w:tcPr>
          <w:p w14:paraId="4D5FC146" w14:textId="77777777" w:rsidR="00046419" w:rsidRPr="00B50A16" w:rsidRDefault="00046419" w:rsidP="00E74D36">
            <w:pPr>
              <w:pStyle w:val="ad"/>
              <w:ind w:left="0"/>
              <w:rPr>
                <w:rFonts w:ascii="Arial" w:hAnsi="Arial" w:cs="Arial"/>
              </w:rPr>
            </w:pPr>
            <w:r w:rsidRPr="00B50A16">
              <w:rPr>
                <w:rFonts w:ascii="Arial" w:hAnsi="Arial" w:cs="Arial"/>
              </w:rPr>
              <w:t>Draw</w:t>
            </w:r>
          </w:p>
        </w:tc>
        <w:tc>
          <w:tcPr>
            <w:tcW w:w="1681" w:type="dxa"/>
          </w:tcPr>
          <w:p w14:paraId="6D86893F" w14:textId="77777777" w:rsidR="00046419" w:rsidRPr="00B50A16" w:rsidRDefault="00046419" w:rsidP="00E74D36">
            <w:pPr>
              <w:pStyle w:val="ad"/>
              <w:ind w:left="0"/>
              <w:rPr>
                <w:rFonts w:ascii="Arial" w:hAnsi="Arial" w:cs="Arial"/>
              </w:rPr>
            </w:pPr>
            <w:proofErr w:type="spellStart"/>
            <w:r w:rsidRPr="00B50A16">
              <w:rPr>
                <w:rFonts w:ascii="Arial" w:hAnsi="Arial" w:cs="Arial"/>
              </w:rPr>
              <w:t>RealTime</w:t>
            </w:r>
            <w:proofErr w:type="spellEnd"/>
          </w:p>
        </w:tc>
      </w:tr>
      <w:tr w:rsidR="00046419" w:rsidRPr="00B50A16" w14:paraId="2D4AAA59" w14:textId="77777777" w:rsidTr="00E74D36">
        <w:tc>
          <w:tcPr>
            <w:tcW w:w="1678" w:type="dxa"/>
          </w:tcPr>
          <w:p w14:paraId="4DBB9996" w14:textId="77777777" w:rsidR="00046419" w:rsidRPr="00B50A16" w:rsidRDefault="00046419" w:rsidP="00E74D36">
            <w:pPr>
              <w:pStyle w:val="ad"/>
              <w:ind w:left="0"/>
              <w:rPr>
                <w:rFonts w:ascii="Arial" w:hAnsi="Arial" w:cs="Arial"/>
              </w:rPr>
            </w:pPr>
            <w:r w:rsidRPr="00B50A16">
              <w:rPr>
                <w:rFonts w:ascii="Arial" w:hAnsi="Arial" w:cs="Arial"/>
              </w:rPr>
              <w:t>Accuracy</w:t>
            </w:r>
          </w:p>
        </w:tc>
        <w:tc>
          <w:tcPr>
            <w:tcW w:w="1614" w:type="dxa"/>
            <w:vAlign w:val="bottom"/>
          </w:tcPr>
          <w:p w14:paraId="30FFE177"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826087</w:t>
            </w:r>
          </w:p>
        </w:tc>
        <w:tc>
          <w:tcPr>
            <w:tcW w:w="1727" w:type="dxa"/>
            <w:vAlign w:val="bottom"/>
          </w:tcPr>
          <w:p w14:paraId="63796121"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805128</w:t>
            </w:r>
          </w:p>
        </w:tc>
        <w:tc>
          <w:tcPr>
            <w:tcW w:w="1596" w:type="dxa"/>
            <w:vAlign w:val="bottom"/>
          </w:tcPr>
          <w:p w14:paraId="42901318"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c>
          <w:tcPr>
            <w:tcW w:w="1681" w:type="dxa"/>
            <w:vAlign w:val="bottom"/>
          </w:tcPr>
          <w:p w14:paraId="2C394CF9"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r>
      <w:tr w:rsidR="00046419" w:rsidRPr="00B50A16" w14:paraId="197E2C0F" w14:textId="77777777" w:rsidTr="00E74D36">
        <w:tc>
          <w:tcPr>
            <w:tcW w:w="1678" w:type="dxa"/>
          </w:tcPr>
          <w:p w14:paraId="2475F386" w14:textId="77777777" w:rsidR="00046419" w:rsidRPr="00B50A16" w:rsidRDefault="00046419" w:rsidP="00E74D36">
            <w:pPr>
              <w:pStyle w:val="ad"/>
              <w:ind w:left="0"/>
              <w:rPr>
                <w:rFonts w:ascii="Arial" w:hAnsi="Arial" w:cs="Arial"/>
              </w:rPr>
            </w:pPr>
            <w:r w:rsidRPr="00B50A16">
              <w:rPr>
                <w:rFonts w:ascii="Arial" w:hAnsi="Arial" w:cs="Arial"/>
              </w:rPr>
              <w:t>Samples</w:t>
            </w:r>
          </w:p>
        </w:tc>
        <w:tc>
          <w:tcPr>
            <w:tcW w:w="1614" w:type="dxa"/>
            <w:vAlign w:val="bottom"/>
          </w:tcPr>
          <w:p w14:paraId="5C0C1154"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38</w:t>
            </w:r>
          </w:p>
        </w:tc>
        <w:tc>
          <w:tcPr>
            <w:tcW w:w="1727" w:type="dxa"/>
            <w:vAlign w:val="bottom"/>
          </w:tcPr>
          <w:p w14:paraId="56019F74"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95</w:t>
            </w:r>
          </w:p>
        </w:tc>
        <w:tc>
          <w:tcPr>
            <w:tcW w:w="1596" w:type="dxa"/>
            <w:vAlign w:val="bottom"/>
          </w:tcPr>
          <w:p w14:paraId="174EFA1D"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33</w:t>
            </w:r>
          </w:p>
        </w:tc>
        <w:tc>
          <w:tcPr>
            <w:tcW w:w="1681" w:type="dxa"/>
            <w:vAlign w:val="bottom"/>
          </w:tcPr>
          <w:p w14:paraId="4BDDDD43"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45</w:t>
            </w:r>
          </w:p>
        </w:tc>
      </w:tr>
    </w:tbl>
    <w:p w14:paraId="2672C7A2" w14:textId="284C2818" w:rsidR="00046419" w:rsidRPr="00005FCE" w:rsidRDefault="00046419" w:rsidP="00005FCE">
      <w:pPr>
        <w:ind w:firstLine="720"/>
        <w:rPr>
          <w:rFonts w:ascii="Arial" w:hAnsi="Arial" w:cs="Arial"/>
        </w:rPr>
      </w:pPr>
      <w:r w:rsidRPr="00005FCE">
        <w:rPr>
          <w:rFonts w:ascii="Arial" w:hAnsi="Arial" w:cs="Arial"/>
        </w:rPr>
        <w:lastRenderedPageBreak/>
        <w:t xml:space="preserve">Table </w:t>
      </w:r>
      <w:r w:rsidR="00354248" w:rsidRPr="00005FCE">
        <w:rPr>
          <w:rFonts w:ascii="Arial" w:hAnsi="Arial" w:cs="Arial" w:hint="eastAsia"/>
          <w:lang w:eastAsia="zh-TW"/>
        </w:rPr>
        <w:t>3.6.7</w:t>
      </w:r>
      <w:r w:rsidRPr="00005FCE">
        <w:rPr>
          <w:rFonts w:ascii="Arial" w:hAnsi="Arial" w:cs="Arial"/>
        </w:rPr>
        <w:t>. Testing (Right Hand, Well-lit Environment, Messy Background)</w:t>
      </w:r>
    </w:p>
    <w:tbl>
      <w:tblPr>
        <w:tblStyle w:val="af9"/>
        <w:tblW w:w="0" w:type="auto"/>
        <w:tblInd w:w="720" w:type="dxa"/>
        <w:tblLook w:val="04A0" w:firstRow="1" w:lastRow="0" w:firstColumn="1" w:lastColumn="0" w:noHBand="0" w:noVBand="1"/>
      </w:tblPr>
      <w:tblGrid>
        <w:gridCol w:w="1678"/>
        <w:gridCol w:w="1614"/>
        <w:gridCol w:w="1727"/>
        <w:gridCol w:w="1596"/>
        <w:gridCol w:w="1681"/>
      </w:tblGrid>
      <w:tr w:rsidR="00046419" w:rsidRPr="00B50A16" w14:paraId="46108763" w14:textId="77777777" w:rsidTr="00E74D36">
        <w:tc>
          <w:tcPr>
            <w:tcW w:w="1678" w:type="dxa"/>
          </w:tcPr>
          <w:p w14:paraId="1C615A76" w14:textId="77777777" w:rsidR="00046419" w:rsidRPr="00B50A16" w:rsidRDefault="00046419" w:rsidP="00E74D36">
            <w:pPr>
              <w:pStyle w:val="ad"/>
              <w:ind w:left="0"/>
              <w:rPr>
                <w:rFonts w:ascii="Arial" w:hAnsi="Arial" w:cs="Arial"/>
              </w:rPr>
            </w:pPr>
            <w:r w:rsidRPr="00B50A16">
              <w:rPr>
                <w:rFonts w:ascii="Arial" w:hAnsi="Arial" w:cs="Arial"/>
              </w:rPr>
              <w:t>Gesture</w:t>
            </w:r>
          </w:p>
        </w:tc>
        <w:tc>
          <w:tcPr>
            <w:tcW w:w="1614" w:type="dxa"/>
          </w:tcPr>
          <w:p w14:paraId="5DD814B7" w14:textId="77777777" w:rsidR="00046419" w:rsidRPr="00B50A16" w:rsidRDefault="00046419" w:rsidP="00E74D36">
            <w:pPr>
              <w:pStyle w:val="ad"/>
              <w:ind w:left="0"/>
              <w:rPr>
                <w:rFonts w:ascii="Arial" w:hAnsi="Arial" w:cs="Arial"/>
              </w:rPr>
            </w:pPr>
            <w:r w:rsidRPr="00B50A16">
              <w:rPr>
                <w:rFonts w:ascii="Arial" w:hAnsi="Arial" w:cs="Arial"/>
              </w:rPr>
              <w:t>Single</w:t>
            </w:r>
          </w:p>
        </w:tc>
        <w:tc>
          <w:tcPr>
            <w:tcW w:w="1727" w:type="dxa"/>
          </w:tcPr>
          <w:p w14:paraId="459FA4FE" w14:textId="77777777" w:rsidR="00046419" w:rsidRPr="00B50A16" w:rsidRDefault="00046419" w:rsidP="00E74D36">
            <w:pPr>
              <w:pStyle w:val="ad"/>
              <w:ind w:left="0"/>
              <w:rPr>
                <w:rFonts w:ascii="Arial" w:hAnsi="Arial" w:cs="Arial"/>
              </w:rPr>
            </w:pPr>
            <w:proofErr w:type="spellStart"/>
            <w:r w:rsidRPr="00B50A16">
              <w:rPr>
                <w:rFonts w:ascii="Arial" w:hAnsi="Arial" w:cs="Arial"/>
              </w:rPr>
              <w:t>MultiHands</w:t>
            </w:r>
            <w:proofErr w:type="spellEnd"/>
          </w:p>
        </w:tc>
        <w:tc>
          <w:tcPr>
            <w:tcW w:w="1596" w:type="dxa"/>
          </w:tcPr>
          <w:p w14:paraId="18898F6C" w14:textId="77777777" w:rsidR="00046419" w:rsidRPr="00B50A16" w:rsidRDefault="00046419" w:rsidP="00E74D36">
            <w:pPr>
              <w:pStyle w:val="ad"/>
              <w:ind w:left="0"/>
              <w:rPr>
                <w:rFonts w:ascii="Arial" w:hAnsi="Arial" w:cs="Arial"/>
              </w:rPr>
            </w:pPr>
            <w:r w:rsidRPr="00B50A16">
              <w:rPr>
                <w:rFonts w:ascii="Arial" w:hAnsi="Arial" w:cs="Arial"/>
              </w:rPr>
              <w:t>Draw</w:t>
            </w:r>
          </w:p>
        </w:tc>
        <w:tc>
          <w:tcPr>
            <w:tcW w:w="1681" w:type="dxa"/>
          </w:tcPr>
          <w:p w14:paraId="704FF255" w14:textId="77777777" w:rsidR="00046419" w:rsidRPr="00B50A16" w:rsidRDefault="00046419" w:rsidP="00E74D36">
            <w:pPr>
              <w:pStyle w:val="ad"/>
              <w:ind w:left="0"/>
              <w:rPr>
                <w:rFonts w:ascii="Arial" w:hAnsi="Arial" w:cs="Arial"/>
              </w:rPr>
            </w:pPr>
            <w:proofErr w:type="spellStart"/>
            <w:r w:rsidRPr="00B50A16">
              <w:rPr>
                <w:rFonts w:ascii="Arial" w:hAnsi="Arial" w:cs="Arial"/>
              </w:rPr>
              <w:t>RealTime</w:t>
            </w:r>
            <w:proofErr w:type="spellEnd"/>
          </w:p>
        </w:tc>
      </w:tr>
      <w:tr w:rsidR="00046419" w:rsidRPr="00B50A16" w14:paraId="7447C456" w14:textId="77777777" w:rsidTr="00E74D36">
        <w:tc>
          <w:tcPr>
            <w:tcW w:w="1678" w:type="dxa"/>
          </w:tcPr>
          <w:p w14:paraId="0326B902" w14:textId="77777777" w:rsidR="00046419" w:rsidRPr="00B50A16" w:rsidRDefault="00046419" w:rsidP="00E74D36">
            <w:pPr>
              <w:pStyle w:val="ad"/>
              <w:ind w:left="0"/>
              <w:rPr>
                <w:rFonts w:ascii="Arial" w:hAnsi="Arial" w:cs="Arial"/>
              </w:rPr>
            </w:pPr>
            <w:r w:rsidRPr="00B50A16">
              <w:rPr>
                <w:rFonts w:ascii="Arial" w:hAnsi="Arial" w:cs="Arial"/>
              </w:rPr>
              <w:t>Accuracy</w:t>
            </w:r>
          </w:p>
        </w:tc>
        <w:tc>
          <w:tcPr>
            <w:tcW w:w="1614" w:type="dxa"/>
            <w:vAlign w:val="bottom"/>
          </w:tcPr>
          <w:p w14:paraId="7F94459C"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626943</w:t>
            </w:r>
          </w:p>
        </w:tc>
        <w:tc>
          <w:tcPr>
            <w:tcW w:w="1727" w:type="dxa"/>
            <w:vAlign w:val="bottom"/>
          </w:tcPr>
          <w:p w14:paraId="763F613D"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962567</w:t>
            </w:r>
          </w:p>
        </w:tc>
        <w:tc>
          <w:tcPr>
            <w:tcW w:w="1596" w:type="dxa"/>
            <w:vAlign w:val="bottom"/>
          </w:tcPr>
          <w:p w14:paraId="788263C2"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942857</w:t>
            </w:r>
          </w:p>
        </w:tc>
        <w:tc>
          <w:tcPr>
            <w:tcW w:w="1681" w:type="dxa"/>
            <w:vAlign w:val="bottom"/>
          </w:tcPr>
          <w:p w14:paraId="3D39FA65"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954082</w:t>
            </w:r>
          </w:p>
        </w:tc>
      </w:tr>
      <w:tr w:rsidR="00046419" w:rsidRPr="00B50A16" w14:paraId="6A57B844" w14:textId="77777777" w:rsidTr="00E74D36">
        <w:tc>
          <w:tcPr>
            <w:tcW w:w="1678" w:type="dxa"/>
          </w:tcPr>
          <w:p w14:paraId="00441AAC" w14:textId="77777777" w:rsidR="00046419" w:rsidRPr="00B50A16" w:rsidRDefault="00046419" w:rsidP="00E74D36">
            <w:pPr>
              <w:pStyle w:val="ad"/>
              <w:ind w:left="0"/>
              <w:rPr>
                <w:rFonts w:ascii="Arial" w:hAnsi="Arial" w:cs="Arial"/>
              </w:rPr>
            </w:pPr>
            <w:r w:rsidRPr="00B50A16">
              <w:rPr>
                <w:rFonts w:ascii="Arial" w:hAnsi="Arial" w:cs="Arial"/>
              </w:rPr>
              <w:t>Samples</w:t>
            </w:r>
          </w:p>
        </w:tc>
        <w:tc>
          <w:tcPr>
            <w:tcW w:w="1614" w:type="dxa"/>
            <w:vAlign w:val="bottom"/>
          </w:tcPr>
          <w:p w14:paraId="4FBFDCAD"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93</w:t>
            </w:r>
          </w:p>
        </w:tc>
        <w:tc>
          <w:tcPr>
            <w:tcW w:w="1727" w:type="dxa"/>
            <w:vAlign w:val="bottom"/>
          </w:tcPr>
          <w:p w14:paraId="0E81A86D"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87</w:t>
            </w:r>
          </w:p>
        </w:tc>
        <w:tc>
          <w:tcPr>
            <w:tcW w:w="1596" w:type="dxa"/>
            <w:vAlign w:val="bottom"/>
          </w:tcPr>
          <w:p w14:paraId="1F271BB7"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210</w:t>
            </w:r>
          </w:p>
        </w:tc>
        <w:tc>
          <w:tcPr>
            <w:tcW w:w="1681" w:type="dxa"/>
            <w:vAlign w:val="bottom"/>
          </w:tcPr>
          <w:p w14:paraId="3A5F0536"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96</w:t>
            </w:r>
          </w:p>
        </w:tc>
      </w:tr>
    </w:tbl>
    <w:p w14:paraId="4244E5C4" w14:textId="77777777" w:rsidR="00046419" w:rsidRPr="00B50A16" w:rsidRDefault="00046419" w:rsidP="00046419">
      <w:pPr>
        <w:pStyle w:val="ad"/>
        <w:rPr>
          <w:rFonts w:ascii="Arial" w:hAnsi="Arial" w:cs="Arial"/>
        </w:rPr>
      </w:pPr>
    </w:p>
    <w:p w14:paraId="682F5A9B" w14:textId="38B58C16" w:rsidR="00046419" w:rsidRPr="00B50A16" w:rsidRDefault="00046419" w:rsidP="00046419">
      <w:pPr>
        <w:pStyle w:val="ad"/>
        <w:rPr>
          <w:rFonts w:ascii="Arial" w:hAnsi="Arial" w:cs="Arial"/>
        </w:rPr>
      </w:pPr>
      <w:r w:rsidRPr="00B50A16">
        <w:rPr>
          <w:rFonts w:ascii="Arial" w:hAnsi="Arial" w:cs="Arial"/>
        </w:rPr>
        <w:t xml:space="preserve">Table </w:t>
      </w:r>
      <w:r w:rsidR="00471C02">
        <w:rPr>
          <w:rFonts w:ascii="Arial" w:hAnsi="Arial" w:cs="Arial" w:hint="eastAsia"/>
          <w:lang w:eastAsia="zh-TW"/>
        </w:rPr>
        <w:t>3.6.8</w:t>
      </w:r>
      <w:r w:rsidRPr="00B50A16">
        <w:rPr>
          <w:rFonts w:ascii="Arial" w:hAnsi="Arial" w:cs="Arial"/>
        </w:rPr>
        <w:t>. Testing (Right Hand, Various Distance, Well-lit environment, Clear Background)</w:t>
      </w:r>
    </w:p>
    <w:tbl>
      <w:tblPr>
        <w:tblStyle w:val="af9"/>
        <w:tblW w:w="0" w:type="auto"/>
        <w:tblInd w:w="720" w:type="dxa"/>
        <w:tblLook w:val="04A0" w:firstRow="1" w:lastRow="0" w:firstColumn="1" w:lastColumn="0" w:noHBand="0" w:noVBand="1"/>
      </w:tblPr>
      <w:tblGrid>
        <w:gridCol w:w="1678"/>
        <w:gridCol w:w="1614"/>
        <w:gridCol w:w="1727"/>
        <w:gridCol w:w="1596"/>
        <w:gridCol w:w="1681"/>
      </w:tblGrid>
      <w:tr w:rsidR="00046419" w:rsidRPr="00B50A16" w14:paraId="32EE03B5" w14:textId="77777777" w:rsidTr="00E74D36">
        <w:tc>
          <w:tcPr>
            <w:tcW w:w="1678" w:type="dxa"/>
          </w:tcPr>
          <w:p w14:paraId="7BB3D44E" w14:textId="77777777" w:rsidR="00046419" w:rsidRPr="00B50A16" w:rsidRDefault="00046419" w:rsidP="00E74D36">
            <w:pPr>
              <w:pStyle w:val="ad"/>
              <w:ind w:left="0"/>
              <w:rPr>
                <w:rFonts w:ascii="Arial" w:hAnsi="Arial" w:cs="Arial"/>
              </w:rPr>
            </w:pPr>
            <w:r w:rsidRPr="00B50A16">
              <w:rPr>
                <w:rFonts w:ascii="Arial" w:hAnsi="Arial" w:cs="Arial"/>
              </w:rPr>
              <w:t>Gesture</w:t>
            </w:r>
          </w:p>
        </w:tc>
        <w:tc>
          <w:tcPr>
            <w:tcW w:w="1614" w:type="dxa"/>
          </w:tcPr>
          <w:p w14:paraId="3CE4B909" w14:textId="77777777" w:rsidR="00046419" w:rsidRPr="00B50A16" w:rsidRDefault="00046419" w:rsidP="00E74D36">
            <w:pPr>
              <w:pStyle w:val="ad"/>
              <w:ind w:left="0"/>
              <w:rPr>
                <w:rFonts w:ascii="Arial" w:hAnsi="Arial" w:cs="Arial"/>
              </w:rPr>
            </w:pPr>
            <w:r w:rsidRPr="00B50A16">
              <w:rPr>
                <w:rFonts w:ascii="Arial" w:hAnsi="Arial" w:cs="Arial"/>
              </w:rPr>
              <w:t>Single</w:t>
            </w:r>
          </w:p>
        </w:tc>
        <w:tc>
          <w:tcPr>
            <w:tcW w:w="1727" w:type="dxa"/>
          </w:tcPr>
          <w:p w14:paraId="2D9B5C1F" w14:textId="77777777" w:rsidR="00046419" w:rsidRPr="00B50A16" w:rsidRDefault="00046419" w:rsidP="00E74D36">
            <w:pPr>
              <w:pStyle w:val="ad"/>
              <w:ind w:left="0"/>
              <w:rPr>
                <w:rFonts w:ascii="Arial" w:hAnsi="Arial" w:cs="Arial"/>
              </w:rPr>
            </w:pPr>
            <w:proofErr w:type="spellStart"/>
            <w:r w:rsidRPr="00B50A16">
              <w:rPr>
                <w:rFonts w:ascii="Arial" w:hAnsi="Arial" w:cs="Arial"/>
              </w:rPr>
              <w:t>MultiHands</w:t>
            </w:r>
            <w:proofErr w:type="spellEnd"/>
          </w:p>
        </w:tc>
        <w:tc>
          <w:tcPr>
            <w:tcW w:w="1596" w:type="dxa"/>
          </w:tcPr>
          <w:p w14:paraId="3C29E089" w14:textId="77777777" w:rsidR="00046419" w:rsidRPr="00B50A16" w:rsidRDefault="00046419" w:rsidP="00E74D36">
            <w:pPr>
              <w:pStyle w:val="ad"/>
              <w:ind w:left="0"/>
              <w:rPr>
                <w:rFonts w:ascii="Arial" w:hAnsi="Arial" w:cs="Arial"/>
              </w:rPr>
            </w:pPr>
            <w:r w:rsidRPr="00B50A16">
              <w:rPr>
                <w:rFonts w:ascii="Arial" w:hAnsi="Arial" w:cs="Arial"/>
              </w:rPr>
              <w:t>Draw</w:t>
            </w:r>
          </w:p>
        </w:tc>
        <w:tc>
          <w:tcPr>
            <w:tcW w:w="1681" w:type="dxa"/>
          </w:tcPr>
          <w:p w14:paraId="2D97C85B" w14:textId="77777777" w:rsidR="00046419" w:rsidRPr="00B50A16" w:rsidRDefault="00046419" w:rsidP="00E74D36">
            <w:pPr>
              <w:pStyle w:val="ad"/>
              <w:ind w:left="0"/>
              <w:rPr>
                <w:rFonts w:ascii="Arial" w:hAnsi="Arial" w:cs="Arial"/>
              </w:rPr>
            </w:pPr>
            <w:proofErr w:type="spellStart"/>
            <w:r w:rsidRPr="00B50A16">
              <w:rPr>
                <w:rFonts w:ascii="Arial" w:hAnsi="Arial" w:cs="Arial"/>
              </w:rPr>
              <w:t>RealTime</w:t>
            </w:r>
            <w:proofErr w:type="spellEnd"/>
          </w:p>
        </w:tc>
      </w:tr>
      <w:tr w:rsidR="00046419" w:rsidRPr="00B50A16" w14:paraId="203D9EB1" w14:textId="77777777" w:rsidTr="00E74D36">
        <w:tc>
          <w:tcPr>
            <w:tcW w:w="1678" w:type="dxa"/>
          </w:tcPr>
          <w:p w14:paraId="7010F684" w14:textId="77777777" w:rsidR="00046419" w:rsidRPr="00B50A16" w:rsidRDefault="00046419" w:rsidP="00E74D36">
            <w:pPr>
              <w:pStyle w:val="ad"/>
              <w:ind w:left="0"/>
              <w:rPr>
                <w:rFonts w:ascii="Arial" w:hAnsi="Arial" w:cs="Arial"/>
              </w:rPr>
            </w:pPr>
            <w:r w:rsidRPr="00B50A16">
              <w:rPr>
                <w:rFonts w:ascii="Arial" w:hAnsi="Arial" w:cs="Arial"/>
              </w:rPr>
              <w:t>Accuracy (Close)</w:t>
            </w:r>
          </w:p>
        </w:tc>
        <w:tc>
          <w:tcPr>
            <w:tcW w:w="1614" w:type="dxa"/>
            <w:vAlign w:val="bottom"/>
          </w:tcPr>
          <w:p w14:paraId="55CE15E5"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0.823529</w:t>
            </w:r>
          </w:p>
        </w:tc>
        <w:tc>
          <w:tcPr>
            <w:tcW w:w="1727" w:type="dxa"/>
            <w:vAlign w:val="bottom"/>
          </w:tcPr>
          <w:p w14:paraId="5E2ADA6A"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c>
          <w:tcPr>
            <w:tcW w:w="1596" w:type="dxa"/>
            <w:vAlign w:val="bottom"/>
          </w:tcPr>
          <w:p w14:paraId="2D0A07C0"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c>
          <w:tcPr>
            <w:tcW w:w="1681" w:type="dxa"/>
            <w:vAlign w:val="bottom"/>
          </w:tcPr>
          <w:p w14:paraId="74D81229"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w:t>
            </w:r>
          </w:p>
        </w:tc>
      </w:tr>
      <w:tr w:rsidR="00046419" w:rsidRPr="00B50A16" w14:paraId="7E391A27" w14:textId="77777777" w:rsidTr="00E74D36">
        <w:tc>
          <w:tcPr>
            <w:tcW w:w="1678" w:type="dxa"/>
          </w:tcPr>
          <w:p w14:paraId="76FDA013" w14:textId="77777777" w:rsidR="00046419" w:rsidRPr="00B50A16" w:rsidRDefault="00046419" w:rsidP="00E74D36">
            <w:pPr>
              <w:pStyle w:val="ad"/>
              <w:ind w:left="0"/>
              <w:rPr>
                <w:rFonts w:ascii="Arial" w:hAnsi="Arial" w:cs="Arial"/>
              </w:rPr>
            </w:pPr>
            <w:r w:rsidRPr="00B50A16">
              <w:rPr>
                <w:rFonts w:ascii="Arial" w:hAnsi="Arial" w:cs="Arial"/>
              </w:rPr>
              <w:t>Samples (Close)</w:t>
            </w:r>
          </w:p>
        </w:tc>
        <w:tc>
          <w:tcPr>
            <w:tcW w:w="1614" w:type="dxa"/>
            <w:vAlign w:val="bottom"/>
          </w:tcPr>
          <w:p w14:paraId="7AF2E672"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53</w:t>
            </w:r>
          </w:p>
        </w:tc>
        <w:tc>
          <w:tcPr>
            <w:tcW w:w="1727" w:type="dxa"/>
            <w:vAlign w:val="bottom"/>
          </w:tcPr>
          <w:p w14:paraId="537F92D5"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55</w:t>
            </w:r>
          </w:p>
        </w:tc>
        <w:tc>
          <w:tcPr>
            <w:tcW w:w="1596" w:type="dxa"/>
            <w:vAlign w:val="bottom"/>
          </w:tcPr>
          <w:p w14:paraId="6030D31D"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80</w:t>
            </w:r>
          </w:p>
        </w:tc>
        <w:tc>
          <w:tcPr>
            <w:tcW w:w="1681" w:type="dxa"/>
            <w:vAlign w:val="bottom"/>
          </w:tcPr>
          <w:p w14:paraId="4C1FE24A" w14:textId="77777777" w:rsidR="00046419" w:rsidRPr="00B50A16" w:rsidRDefault="00046419" w:rsidP="00E74D36">
            <w:pPr>
              <w:pStyle w:val="ad"/>
              <w:ind w:left="0"/>
              <w:rPr>
                <w:rFonts w:ascii="Arial" w:hAnsi="Arial" w:cs="Arial"/>
              </w:rPr>
            </w:pPr>
            <w:r w:rsidRPr="00B50A16">
              <w:rPr>
                <w:rFonts w:ascii="Arial" w:hAnsi="Arial" w:cs="Arial"/>
                <w:color w:val="000000"/>
                <w:sz w:val="22"/>
                <w:szCs w:val="22"/>
              </w:rPr>
              <w:t>136</w:t>
            </w:r>
          </w:p>
        </w:tc>
      </w:tr>
      <w:tr w:rsidR="00046419" w:rsidRPr="00B50A16" w14:paraId="64375455" w14:textId="77777777" w:rsidTr="00E74D36">
        <w:tc>
          <w:tcPr>
            <w:tcW w:w="1678" w:type="dxa"/>
          </w:tcPr>
          <w:p w14:paraId="6FAD523C" w14:textId="77777777" w:rsidR="00046419" w:rsidRPr="00B50A16" w:rsidRDefault="00046419" w:rsidP="00E74D36">
            <w:pPr>
              <w:pStyle w:val="ad"/>
              <w:ind w:left="0"/>
              <w:rPr>
                <w:rFonts w:ascii="Arial" w:hAnsi="Arial" w:cs="Arial"/>
              </w:rPr>
            </w:pPr>
            <w:r w:rsidRPr="00B50A16">
              <w:rPr>
                <w:rFonts w:ascii="Arial" w:hAnsi="Arial" w:cs="Arial"/>
              </w:rPr>
              <w:t>Accuracy (Medium)</w:t>
            </w:r>
          </w:p>
        </w:tc>
        <w:tc>
          <w:tcPr>
            <w:tcW w:w="1614" w:type="dxa"/>
            <w:vAlign w:val="bottom"/>
          </w:tcPr>
          <w:p w14:paraId="6738C29A"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0.816456</w:t>
            </w:r>
          </w:p>
        </w:tc>
        <w:tc>
          <w:tcPr>
            <w:tcW w:w="1727" w:type="dxa"/>
            <w:vAlign w:val="bottom"/>
          </w:tcPr>
          <w:p w14:paraId="078E8310"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0.513636</w:t>
            </w:r>
          </w:p>
        </w:tc>
        <w:tc>
          <w:tcPr>
            <w:tcW w:w="1596" w:type="dxa"/>
            <w:vAlign w:val="bottom"/>
          </w:tcPr>
          <w:p w14:paraId="0146AC9F"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0.644809</w:t>
            </w:r>
          </w:p>
        </w:tc>
        <w:tc>
          <w:tcPr>
            <w:tcW w:w="1681" w:type="dxa"/>
            <w:vAlign w:val="bottom"/>
          </w:tcPr>
          <w:p w14:paraId="0F58FEE5"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1</w:t>
            </w:r>
          </w:p>
        </w:tc>
      </w:tr>
      <w:tr w:rsidR="00046419" w:rsidRPr="00B50A16" w14:paraId="51180A95" w14:textId="77777777" w:rsidTr="00E74D36">
        <w:tc>
          <w:tcPr>
            <w:tcW w:w="1678" w:type="dxa"/>
          </w:tcPr>
          <w:p w14:paraId="39AB2E9D" w14:textId="77777777" w:rsidR="00046419" w:rsidRPr="00B50A16" w:rsidRDefault="00046419" w:rsidP="00E74D36">
            <w:pPr>
              <w:pStyle w:val="ad"/>
              <w:ind w:left="0"/>
              <w:rPr>
                <w:rFonts w:ascii="Arial" w:hAnsi="Arial" w:cs="Arial"/>
              </w:rPr>
            </w:pPr>
            <w:r w:rsidRPr="00B50A16">
              <w:rPr>
                <w:rFonts w:ascii="Arial" w:hAnsi="Arial" w:cs="Arial"/>
              </w:rPr>
              <w:t>Samples (Medium)</w:t>
            </w:r>
          </w:p>
        </w:tc>
        <w:tc>
          <w:tcPr>
            <w:tcW w:w="1614" w:type="dxa"/>
            <w:vAlign w:val="bottom"/>
          </w:tcPr>
          <w:p w14:paraId="77280437"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158</w:t>
            </w:r>
          </w:p>
        </w:tc>
        <w:tc>
          <w:tcPr>
            <w:tcW w:w="1727" w:type="dxa"/>
            <w:vAlign w:val="bottom"/>
          </w:tcPr>
          <w:p w14:paraId="5536A13F"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220</w:t>
            </w:r>
          </w:p>
        </w:tc>
        <w:tc>
          <w:tcPr>
            <w:tcW w:w="1596" w:type="dxa"/>
            <w:vAlign w:val="bottom"/>
          </w:tcPr>
          <w:p w14:paraId="2BD4E40D"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183</w:t>
            </w:r>
          </w:p>
        </w:tc>
        <w:tc>
          <w:tcPr>
            <w:tcW w:w="1681" w:type="dxa"/>
            <w:vAlign w:val="bottom"/>
          </w:tcPr>
          <w:p w14:paraId="213D8B5C"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156</w:t>
            </w:r>
          </w:p>
        </w:tc>
      </w:tr>
      <w:tr w:rsidR="00046419" w:rsidRPr="00B50A16" w14:paraId="76369FFA" w14:textId="77777777" w:rsidTr="00E74D36">
        <w:tc>
          <w:tcPr>
            <w:tcW w:w="1678" w:type="dxa"/>
          </w:tcPr>
          <w:p w14:paraId="225ADEE1" w14:textId="77777777" w:rsidR="00046419" w:rsidRPr="00B50A16" w:rsidRDefault="00046419" w:rsidP="00E74D36">
            <w:pPr>
              <w:pStyle w:val="ad"/>
              <w:ind w:left="0"/>
              <w:rPr>
                <w:rFonts w:ascii="Arial" w:hAnsi="Arial" w:cs="Arial"/>
              </w:rPr>
            </w:pPr>
            <w:r w:rsidRPr="00B50A16">
              <w:rPr>
                <w:rFonts w:ascii="Arial" w:hAnsi="Arial" w:cs="Arial"/>
              </w:rPr>
              <w:t>Accuracy (Far)</w:t>
            </w:r>
          </w:p>
        </w:tc>
        <w:tc>
          <w:tcPr>
            <w:tcW w:w="1614" w:type="dxa"/>
            <w:vAlign w:val="bottom"/>
          </w:tcPr>
          <w:p w14:paraId="13253508"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0.108247</w:t>
            </w:r>
          </w:p>
        </w:tc>
        <w:tc>
          <w:tcPr>
            <w:tcW w:w="1727" w:type="dxa"/>
            <w:vAlign w:val="bottom"/>
          </w:tcPr>
          <w:p w14:paraId="15703ED6"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0.197719</w:t>
            </w:r>
          </w:p>
        </w:tc>
        <w:tc>
          <w:tcPr>
            <w:tcW w:w="1596" w:type="dxa"/>
            <w:vAlign w:val="bottom"/>
          </w:tcPr>
          <w:p w14:paraId="0E2763CC"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0.37551</w:t>
            </w:r>
          </w:p>
        </w:tc>
        <w:tc>
          <w:tcPr>
            <w:tcW w:w="1681" w:type="dxa"/>
            <w:vAlign w:val="bottom"/>
          </w:tcPr>
          <w:p w14:paraId="182C4A99"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1</w:t>
            </w:r>
          </w:p>
        </w:tc>
      </w:tr>
      <w:tr w:rsidR="00046419" w:rsidRPr="00B50A16" w14:paraId="21B9A034" w14:textId="77777777" w:rsidTr="00E74D36">
        <w:tc>
          <w:tcPr>
            <w:tcW w:w="1678" w:type="dxa"/>
          </w:tcPr>
          <w:p w14:paraId="28A43634" w14:textId="77777777" w:rsidR="00046419" w:rsidRPr="00B50A16" w:rsidRDefault="00046419" w:rsidP="00E74D36">
            <w:pPr>
              <w:pStyle w:val="ad"/>
              <w:ind w:left="0"/>
              <w:rPr>
                <w:rFonts w:ascii="Arial" w:hAnsi="Arial" w:cs="Arial"/>
              </w:rPr>
            </w:pPr>
            <w:r w:rsidRPr="00B50A16">
              <w:rPr>
                <w:rFonts w:ascii="Arial" w:hAnsi="Arial" w:cs="Arial"/>
              </w:rPr>
              <w:t>Samples (Far)</w:t>
            </w:r>
          </w:p>
        </w:tc>
        <w:tc>
          <w:tcPr>
            <w:tcW w:w="1614" w:type="dxa"/>
            <w:vAlign w:val="bottom"/>
          </w:tcPr>
          <w:p w14:paraId="3EC03073"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194</w:t>
            </w:r>
          </w:p>
        </w:tc>
        <w:tc>
          <w:tcPr>
            <w:tcW w:w="1727" w:type="dxa"/>
            <w:vAlign w:val="bottom"/>
          </w:tcPr>
          <w:p w14:paraId="6E0F7129"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263</w:t>
            </w:r>
          </w:p>
        </w:tc>
        <w:tc>
          <w:tcPr>
            <w:tcW w:w="1596" w:type="dxa"/>
            <w:vAlign w:val="bottom"/>
          </w:tcPr>
          <w:p w14:paraId="61751360"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245</w:t>
            </w:r>
          </w:p>
        </w:tc>
        <w:tc>
          <w:tcPr>
            <w:tcW w:w="1681" w:type="dxa"/>
            <w:vAlign w:val="bottom"/>
          </w:tcPr>
          <w:p w14:paraId="63752FDA" w14:textId="77777777" w:rsidR="00046419" w:rsidRPr="00B50A16" w:rsidRDefault="00046419" w:rsidP="00E74D36">
            <w:pPr>
              <w:pStyle w:val="ad"/>
              <w:ind w:left="0"/>
              <w:rPr>
                <w:rFonts w:ascii="Arial" w:hAnsi="Arial" w:cs="Arial"/>
                <w:color w:val="000000"/>
                <w:sz w:val="22"/>
                <w:szCs w:val="22"/>
              </w:rPr>
            </w:pPr>
            <w:r w:rsidRPr="00B50A16">
              <w:rPr>
                <w:rFonts w:ascii="Arial" w:hAnsi="Arial" w:cs="Arial"/>
                <w:color w:val="000000"/>
                <w:sz w:val="22"/>
                <w:szCs w:val="22"/>
              </w:rPr>
              <w:t>187</w:t>
            </w:r>
          </w:p>
        </w:tc>
      </w:tr>
    </w:tbl>
    <w:p w14:paraId="657DA705" w14:textId="7BE7AB82" w:rsidR="00046419" w:rsidRPr="0016280C" w:rsidRDefault="00046419" w:rsidP="0016280C">
      <w:pPr>
        <w:rPr>
          <w:rFonts w:ascii="Arial" w:hAnsi="Arial" w:cs="Arial"/>
        </w:rPr>
      </w:pPr>
    </w:p>
    <w:p w14:paraId="207D61E1" w14:textId="77777777" w:rsidR="00046419" w:rsidRPr="00B50A16" w:rsidRDefault="00046419" w:rsidP="00046419">
      <w:pPr>
        <w:jc w:val="center"/>
        <w:rPr>
          <w:rFonts w:ascii="Arial" w:hAnsi="Arial" w:cs="Arial"/>
        </w:rPr>
      </w:pPr>
      <w:r w:rsidRPr="00B50A16">
        <w:rPr>
          <w:rFonts w:ascii="Arial" w:hAnsi="Arial" w:cs="Arial"/>
          <w:noProof/>
        </w:rPr>
        <w:drawing>
          <wp:inline distT="0" distB="0" distL="0" distR="0" wp14:anchorId="2BD590CD" wp14:editId="3B20E5C2">
            <wp:extent cx="5495925" cy="3695700"/>
            <wp:effectExtent l="0" t="0" r="9525" b="0"/>
            <wp:docPr id="1441719645" name="Chart 1">
              <a:extLst xmlns:a="http://schemas.openxmlformats.org/drawingml/2006/main">
                <a:ext uri="{FF2B5EF4-FFF2-40B4-BE49-F238E27FC236}">
                  <a16:creationId xmlns:a16="http://schemas.microsoft.com/office/drawing/2014/main" id="{B78C87F1-62FA-9999-BBDF-793B8D98A9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40CDAA19" w14:textId="47CEE7A4" w:rsidR="007016C1" w:rsidRDefault="00046419" w:rsidP="00AF5B92">
      <w:pPr>
        <w:jc w:val="center"/>
        <w:rPr>
          <w:rFonts w:ascii="Arial" w:hAnsi="Arial" w:cs="Arial"/>
          <w:sz w:val="22"/>
          <w:szCs w:val="18"/>
        </w:rPr>
      </w:pPr>
      <w:r w:rsidRPr="002B0577">
        <w:rPr>
          <w:rFonts w:ascii="Arial" w:hAnsi="Arial" w:cs="Arial"/>
          <w:sz w:val="22"/>
          <w:szCs w:val="18"/>
        </w:rPr>
        <w:t xml:space="preserve">Figure </w:t>
      </w:r>
      <w:r w:rsidR="00BA1446" w:rsidRPr="002B0577">
        <w:rPr>
          <w:rFonts w:ascii="Arial" w:hAnsi="Arial" w:cs="Arial" w:hint="eastAsia"/>
          <w:sz w:val="22"/>
          <w:szCs w:val="18"/>
          <w:lang w:eastAsia="zh-TW"/>
        </w:rPr>
        <w:t>3.6.1</w:t>
      </w:r>
      <w:r w:rsidRPr="002B0577">
        <w:rPr>
          <w:rFonts w:ascii="Arial" w:hAnsi="Arial" w:cs="Arial"/>
          <w:sz w:val="22"/>
          <w:szCs w:val="18"/>
        </w:rPr>
        <w:t>. Testing Results under six conditions</w:t>
      </w:r>
    </w:p>
    <w:p w14:paraId="282FBD69" w14:textId="77777777" w:rsidR="000B5189" w:rsidRPr="002B0577" w:rsidRDefault="000B5189" w:rsidP="00AF5B92">
      <w:pPr>
        <w:jc w:val="center"/>
        <w:rPr>
          <w:rFonts w:ascii="Arial" w:hAnsi="Arial" w:cs="Arial"/>
          <w:sz w:val="22"/>
          <w:szCs w:val="18"/>
          <w:lang w:eastAsia="zh-TW"/>
        </w:rPr>
      </w:pPr>
    </w:p>
    <w:p w14:paraId="547CCE23" w14:textId="1B4DED15" w:rsidR="00046419" w:rsidRDefault="00046419" w:rsidP="00F22191">
      <w:pPr>
        <w:ind w:left="720"/>
        <w:jc w:val="both"/>
        <w:rPr>
          <w:rFonts w:ascii="Arial" w:hAnsi="Arial" w:cs="Arial"/>
        </w:rPr>
      </w:pPr>
      <w:r w:rsidRPr="00B50A16">
        <w:rPr>
          <w:rFonts w:ascii="Arial" w:hAnsi="Arial" w:cs="Arial"/>
        </w:rPr>
        <w:t xml:space="preserve">In Figure </w:t>
      </w:r>
      <w:r w:rsidR="00BA1446">
        <w:rPr>
          <w:rFonts w:ascii="Arial" w:hAnsi="Arial" w:cs="Arial" w:hint="eastAsia"/>
          <w:lang w:eastAsia="zh-TW"/>
        </w:rPr>
        <w:t>3.6.1</w:t>
      </w:r>
      <w:r w:rsidRPr="00B50A16">
        <w:rPr>
          <w:rFonts w:ascii="Arial" w:hAnsi="Arial" w:cs="Arial"/>
        </w:rPr>
        <w:t xml:space="preserve">, the six conditions were as follows: 1. Right hand, low light environment and clear background 2. Right hand, well-lit </w:t>
      </w:r>
      <w:proofErr w:type="gramStart"/>
      <w:r w:rsidRPr="00B50A16">
        <w:rPr>
          <w:rFonts w:ascii="Arial" w:hAnsi="Arial" w:cs="Arial"/>
        </w:rPr>
        <w:t>environment</w:t>
      </w:r>
      <w:proofErr w:type="gramEnd"/>
      <w:r w:rsidRPr="00B50A16">
        <w:rPr>
          <w:rFonts w:ascii="Arial" w:hAnsi="Arial" w:cs="Arial"/>
        </w:rPr>
        <w:t xml:space="preserve"> and clear background 3. Right hand, low light environment and messy background 4. Right hand, well-lit </w:t>
      </w:r>
      <w:proofErr w:type="gramStart"/>
      <w:r w:rsidRPr="00B50A16">
        <w:rPr>
          <w:rFonts w:ascii="Arial" w:hAnsi="Arial" w:cs="Arial"/>
        </w:rPr>
        <w:t>environment</w:t>
      </w:r>
      <w:proofErr w:type="gramEnd"/>
      <w:r w:rsidRPr="00B50A16">
        <w:rPr>
          <w:rFonts w:ascii="Arial" w:hAnsi="Arial" w:cs="Arial"/>
        </w:rPr>
        <w:t xml:space="preserve"> and messy background 5. Left hand, low light environment and clear background 6. Left hand, well-lit environment and clear </w:t>
      </w:r>
      <w:proofErr w:type="gramStart"/>
      <w:r w:rsidRPr="00B50A16">
        <w:rPr>
          <w:rFonts w:ascii="Arial" w:hAnsi="Arial" w:cs="Arial"/>
        </w:rPr>
        <w:t>background</w:t>
      </w:r>
      <w:proofErr w:type="gramEnd"/>
    </w:p>
    <w:p w14:paraId="7CC7B927" w14:textId="77777777" w:rsidR="00F22191" w:rsidRPr="00B50A16" w:rsidRDefault="00F22191" w:rsidP="00F22191">
      <w:pPr>
        <w:ind w:left="720"/>
        <w:jc w:val="both"/>
        <w:rPr>
          <w:rFonts w:ascii="Arial" w:hAnsi="Arial" w:cs="Arial"/>
        </w:rPr>
      </w:pPr>
    </w:p>
    <w:p w14:paraId="52FD01F6" w14:textId="4AE92DC3" w:rsidR="00046419" w:rsidRPr="00B50A16" w:rsidRDefault="00046419" w:rsidP="00F22191">
      <w:pPr>
        <w:ind w:left="720"/>
        <w:jc w:val="both"/>
        <w:rPr>
          <w:rFonts w:ascii="Arial" w:hAnsi="Arial" w:cs="Arial"/>
        </w:rPr>
      </w:pPr>
      <w:r w:rsidRPr="00B50A16">
        <w:rPr>
          <w:rFonts w:ascii="Arial" w:hAnsi="Arial" w:cs="Arial"/>
        </w:rPr>
        <w:lastRenderedPageBreak/>
        <w:t>The data from Table 3</w:t>
      </w:r>
      <w:r w:rsidR="00A33159">
        <w:rPr>
          <w:rFonts w:ascii="Arial" w:hAnsi="Arial" w:cs="Arial" w:hint="eastAsia"/>
          <w:lang w:eastAsia="zh-TW"/>
        </w:rPr>
        <w:t>.6.2</w:t>
      </w:r>
      <w:r w:rsidRPr="00B50A16">
        <w:rPr>
          <w:rFonts w:ascii="Arial" w:hAnsi="Arial" w:cs="Arial"/>
        </w:rPr>
        <w:t xml:space="preserve"> to Table </w:t>
      </w:r>
      <w:r w:rsidR="00A33159">
        <w:rPr>
          <w:rFonts w:ascii="Arial" w:hAnsi="Arial" w:cs="Arial" w:hint="eastAsia"/>
          <w:lang w:eastAsia="zh-TW"/>
        </w:rPr>
        <w:t>3.6.</w:t>
      </w:r>
      <w:r w:rsidRPr="00B50A16">
        <w:rPr>
          <w:rFonts w:ascii="Arial" w:hAnsi="Arial" w:cs="Arial"/>
        </w:rPr>
        <w:t xml:space="preserve">8 were organised in Figure </w:t>
      </w:r>
      <w:r w:rsidR="001415EA">
        <w:rPr>
          <w:rFonts w:ascii="Arial" w:hAnsi="Arial" w:cs="Arial" w:hint="eastAsia"/>
          <w:lang w:eastAsia="zh-TW"/>
        </w:rPr>
        <w:t>3.6.1</w:t>
      </w:r>
      <w:r w:rsidRPr="00B50A16">
        <w:rPr>
          <w:rFonts w:ascii="Arial" w:hAnsi="Arial" w:cs="Arial"/>
        </w:rPr>
        <w:t xml:space="preserve">. Based on Figure </w:t>
      </w:r>
      <w:r w:rsidR="00FA5629">
        <w:rPr>
          <w:rFonts w:ascii="Arial" w:hAnsi="Arial" w:cs="Arial" w:hint="eastAsia"/>
          <w:lang w:eastAsia="zh-TW"/>
        </w:rPr>
        <w:t>3.6.1</w:t>
      </w:r>
      <w:r w:rsidRPr="00B50A16">
        <w:rPr>
          <w:rFonts w:ascii="Arial" w:hAnsi="Arial" w:cs="Arial"/>
        </w:rPr>
        <w:t xml:space="preserve">, the performance of left-hand recognition was weak as the trained data was trained by the right-hand image. To improve the left-hand recognition, the brightness could enhance the accuracy of left-hand recognition. In the messy background, it would significantly </w:t>
      </w:r>
      <w:r w:rsidR="00F6184C" w:rsidRPr="00B50A16">
        <w:rPr>
          <w:rFonts w:ascii="Arial" w:hAnsi="Arial" w:cs="Arial"/>
        </w:rPr>
        <w:t>affect “</w:t>
      </w:r>
      <w:r w:rsidRPr="00B50A16">
        <w:rPr>
          <w:rFonts w:ascii="Arial" w:hAnsi="Arial" w:cs="Arial"/>
        </w:rPr>
        <w:t xml:space="preserve">Single” gesture recognition, and it could be improved in low-light </w:t>
      </w:r>
      <w:r w:rsidR="004F4C73" w:rsidRPr="00B50A16">
        <w:rPr>
          <w:rFonts w:ascii="Arial" w:hAnsi="Arial" w:cs="Arial"/>
        </w:rPr>
        <w:t>environment since</w:t>
      </w:r>
      <w:r w:rsidRPr="00B50A16">
        <w:rPr>
          <w:rFonts w:ascii="Arial" w:hAnsi="Arial" w:cs="Arial"/>
        </w:rPr>
        <w:t xml:space="preserve"> the low light could block the messy background.</w:t>
      </w:r>
    </w:p>
    <w:p w14:paraId="1CF4E025" w14:textId="57CC4608" w:rsidR="003C68FE" w:rsidRPr="0087024D" w:rsidRDefault="00046419" w:rsidP="000076B2">
      <w:pPr>
        <w:jc w:val="center"/>
        <w:rPr>
          <w:rFonts w:ascii="Arial" w:hAnsi="Arial" w:cs="Arial"/>
        </w:rPr>
      </w:pPr>
      <w:r w:rsidRPr="00B50A16">
        <w:rPr>
          <w:noProof/>
        </w:rPr>
        <w:drawing>
          <wp:inline distT="0" distB="0" distL="0" distR="0" wp14:anchorId="781B22C8" wp14:editId="441254A8">
            <wp:extent cx="4572000" cy="2743200"/>
            <wp:effectExtent l="0" t="0" r="0" b="0"/>
            <wp:docPr id="1662508645" name="Chart 1">
              <a:extLst xmlns:a="http://schemas.openxmlformats.org/drawingml/2006/main">
                <a:ext uri="{FF2B5EF4-FFF2-40B4-BE49-F238E27FC236}">
                  <a16:creationId xmlns:a16="http://schemas.microsoft.com/office/drawing/2014/main" id="{0BD9F37F-315F-9E95-67C3-6F2F552E6F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0DB9D20D" w14:textId="171698F9" w:rsidR="00046419" w:rsidRDefault="00046419" w:rsidP="0087024D">
      <w:pPr>
        <w:jc w:val="center"/>
        <w:rPr>
          <w:rFonts w:ascii="Arial" w:hAnsi="Arial" w:cs="Arial"/>
          <w:sz w:val="22"/>
          <w:szCs w:val="18"/>
        </w:rPr>
      </w:pPr>
      <w:r w:rsidRPr="002B0577">
        <w:rPr>
          <w:rFonts w:ascii="Arial" w:hAnsi="Arial" w:cs="Arial"/>
          <w:sz w:val="22"/>
          <w:szCs w:val="18"/>
        </w:rPr>
        <w:t>Figure 3</w:t>
      </w:r>
      <w:r w:rsidR="0087024D" w:rsidRPr="002B0577">
        <w:rPr>
          <w:rFonts w:ascii="Arial" w:hAnsi="Arial" w:cs="Arial" w:hint="eastAsia"/>
          <w:sz w:val="22"/>
          <w:szCs w:val="18"/>
          <w:lang w:eastAsia="zh-TW"/>
        </w:rPr>
        <w:t>.6.2</w:t>
      </w:r>
      <w:r w:rsidRPr="002B0577">
        <w:rPr>
          <w:rFonts w:ascii="Arial" w:hAnsi="Arial" w:cs="Arial"/>
          <w:sz w:val="22"/>
          <w:szCs w:val="18"/>
        </w:rPr>
        <w:t>. Influence of Distance</w:t>
      </w:r>
    </w:p>
    <w:p w14:paraId="4D4C1C29" w14:textId="77777777" w:rsidR="003C68FE" w:rsidRPr="002B0577" w:rsidRDefault="003C68FE" w:rsidP="0087024D">
      <w:pPr>
        <w:jc w:val="center"/>
        <w:rPr>
          <w:rFonts w:ascii="Arial" w:hAnsi="Arial" w:cs="Arial"/>
          <w:sz w:val="22"/>
          <w:szCs w:val="18"/>
        </w:rPr>
      </w:pPr>
    </w:p>
    <w:p w14:paraId="2CBBF8E4" w14:textId="77777777" w:rsidR="00046419" w:rsidRPr="008F369B" w:rsidRDefault="00046419" w:rsidP="008F369B">
      <w:pPr>
        <w:jc w:val="center"/>
        <w:rPr>
          <w:rFonts w:ascii="Arial" w:hAnsi="Arial" w:cs="Arial"/>
        </w:rPr>
      </w:pPr>
      <w:r w:rsidRPr="00B50A16">
        <w:rPr>
          <w:noProof/>
        </w:rPr>
        <w:drawing>
          <wp:inline distT="0" distB="0" distL="0" distR="0" wp14:anchorId="0E469091" wp14:editId="4424D4DB">
            <wp:extent cx="5731510" cy="3016250"/>
            <wp:effectExtent l="0" t="0" r="2540" b="12700"/>
            <wp:docPr id="500912969" name="Chart 1">
              <a:extLst xmlns:a="http://schemas.openxmlformats.org/drawingml/2006/main">
                <a:ext uri="{FF2B5EF4-FFF2-40B4-BE49-F238E27FC236}">
                  <a16:creationId xmlns:a16="http://schemas.microsoft.com/office/drawing/2014/main" id="{296E8214-8976-CE3A-268F-1C2ECF6D2B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42481733" w14:textId="173F3E3D" w:rsidR="00046419" w:rsidRDefault="00046419" w:rsidP="00046419">
      <w:pPr>
        <w:pStyle w:val="ad"/>
        <w:jc w:val="center"/>
        <w:rPr>
          <w:rFonts w:ascii="Arial" w:hAnsi="Arial" w:cs="Arial"/>
          <w:sz w:val="22"/>
          <w:szCs w:val="18"/>
        </w:rPr>
      </w:pPr>
      <w:r w:rsidRPr="002B0577">
        <w:rPr>
          <w:rFonts w:ascii="Arial" w:hAnsi="Arial" w:cs="Arial"/>
          <w:sz w:val="22"/>
          <w:szCs w:val="18"/>
        </w:rPr>
        <w:t xml:space="preserve">Figure </w:t>
      </w:r>
      <w:r w:rsidR="00F62E68" w:rsidRPr="002B0577">
        <w:rPr>
          <w:rFonts w:ascii="Arial" w:hAnsi="Arial" w:cs="Arial" w:hint="eastAsia"/>
          <w:sz w:val="22"/>
          <w:szCs w:val="18"/>
          <w:lang w:eastAsia="zh-TW"/>
        </w:rPr>
        <w:t>3.6.3</w:t>
      </w:r>
      <w:r w:rsidRPr="002B0577">
        <w:rPr>
          <w:rFonts w:ascii="Arial" w:hAnsi="Arial" w:cs="Arial"/>
          <w:sz w:val="22"/>
          <w:szCs w:val="18"/>
        </w:rPr>
        <w:t>. FPS Testing</w:t>
      </w:r>
    </w:p>
    <w:p w14:paraId="1C5BE6EC" w14:textId="77777777" w:rsidR="002B0577" w:rsidRPr="002B0577" w:rsidRDefault="002B0577" w:rsidP="00046419">
      <w:pPr>
        <w:pStyle w:val="ad"/>
        <w:jc w:val="center"/>
        <w:rPr>
          <w:rFonts w:ascii="Arial" w:hAnsi="Arial" w:cs="Arial"/>
          <w:sz w:val="22"/>
          <w:szCs w:val="18"/>
        </w:rPr>
      </w:pPr>
    </w:p>
    <w:p w14:paraId="62AEC73B" w14:textId="1D7D61BC" w:rsidR="00046419" w:rsidRDefault="00046419" w:rsidP="006775C3">
      <w:pPr>
        <w:pStyle w:val="ad"/>
        <w:jc w:val="both"/>
        <w:rPr>
          <w:rFonts w:ascii="Arial" w:hAnsi="Arial" w:cs="Arial"/>
        </w:rPr>
      </w:pPr>
      <w:r w:rsidRPr="00E85175">
        <w:rPr>
          <w:rFonts w:ascii="Arial" w:hAnsi="Arial" w:cs="Arial"/>
        </w:rPr>
        <w:t>The FPS testing was based on eqn.</w:t>
      </w:r>
      <w:r w:rsidR="00F51FD0">
        <w:rPr>
          <w:rFonts w:ascii="Arial" w:hAnsi="Arial" w:cs="Arial" w:hint="eastAsia"/>
          <w:lang w:eastAsia="zh-TW"/>
        </w:rPr>
        <w:t xml:space="preserve"> </w:t>
      </w:r>
      <w:r w:rsidR="000F490F" w:rsidRPr="00E85175">
        <w:rPr>
          <w:rFonts w:ascii="Arial" w:hAnsi="Arial" w:cs="Arial" w:hint="eastAsia"/>
          <w:lang w:eastAsia="zh-TW"/>
        </w:rPr>
        <w:t>3.2.1</w:t>
      </w:r>
      <w:r w:rsidRPr="00E85175">
        <w:rPr>
          <w:rFonts w:ascii="Arial" w:hAnsi="Arial" w:cs="Arial"/>
        </w:rPr>
        <w:t>.</w:t>
      </w:r>
      <w:r w:rsidR="00806084">
        <w:rPr>
          <w:rFonts w:ascii="Arial" w:hAnsi="Arial" w:cs="Arial" w:hint="eastAsia"/>
          <w:lang w:eastAsia="zh-TW"/>
        </w:rPr>
        <w:t xml:space="preserve"> </w:t>
      </w:r>
      <w:r w:rsidRPr="00B50A16">
        <w:rPr>
          <w:rFonts w:ascii="Arial" w:hAnsi="Arial" w:cs="Arial"/>
        </w:rPr>
        <w:t xml:space="preserve">In Figure </w:t>
      </w:r>
      <w:r w:rsidR="00806084">
        <w:rPr>
          <w:rFonts w:ascii="Arial" w:hAnsi="Arial" w:cs="Arial" w:hint="eastAsia"/>
          <w:lang w:eastAsia="zh-TW"/>
        </w:rPr>
        <w:t>3.6.3</w:t>
      </w:r>
      <w:r w:rsidRPr="00B50A16">
        <w:rPr>
          <w:rFonts w:ascii="Arial" w:hAnsi="Arial" w:cs="Arial"/>
        </w:rPr>
        <w:t>, the tendency indicated that the closer the distance, the more accurate the gesture recognition. The FPS in four gesture recognition was roughly stable, only the FPS in “</w:t>
      </w:r>
      <w:proofErr w:type="spellStart"/>
      <w:r w:rsidRPr="00B50A16">
        <w:rPr>
          <w:rFonts w:ascii="Arial" w:hAnsi="Arial" w:cs="Arial"/>
        </w:rPr>
        <w:t>RealTime</w:t>
      </w:r>
      <w:proofErr w:type="spellEnd"/>
      <w:r w:rsidRPr="00B50A16">
        <w:rPr>
          <w:rFonts w:ascii="Arial" w:hAnsi="Arial" w:cs="Arial"/>
        </w:rPr>
        <w:t>” gesture recognition was slightly unstable.</w:t>
      </w:r>
    </w:p>
    <w:p w14:paraId="09F1ABCC" w14:textId="77777777" w:rsidR="003C68FE" w:rsidRDefault="003C68FE" w:rsidP="006775C3">
      <w:pPr>
        <w:pStyle w:val="ad"/>
        <w:jc w:val="both"/>
        <w:rPr>
          <w:rFonts w:ascii="Arial" w:hAnsi="Arial" w:cs="Arial"/>
        </w:rPr>
      </w:pPr>
    </w:p>
    <w:p w14:paraId="6901C3F7" w14:textId="77777777" w:rsidR="00743DA6" w:rsidRPr="00B50A16" w:rsidRDefault="00743DA6" w:rsidP="006775C3">
      <w:pPr>
        <w:pStyle w:val="ad"/>
        <w:jc w:val="both"/>
        <w:rPr>
          <w:rFonts w:ascii="Arial" w:hAnsi="Arial" w:cs="Arial"/>
        </w:rPr>
      </w:pPr>
    </w:p>
    <w:p w14:paraId="661E1C1D" w14:textId="5F5AD13D" w:rsidR="00046419" w:rsidRPr="00B50A16" w:rsidRDefault="00046419" w:rsidP="00D779B7">
      <w:pPr>
        <w:pStyle w:val="2"/>
      </w:pPr>
      <w:bookmarkStart w:id="21" w:name="_Toc165655715"/>
      <w:r w:rsidRPr="00B50A16">
        <w:lastRenderedPageBreak/>
        <w:t xml:space="preserve">Multi </w:t>
      </w:r>
      <w:r w:rsidR="00B21EE1">
        <w:rPr>
          <w:rFonts w:hint="eastAsia"/>
          <w:lang w:eastAsia="zh-TW"/>
        </w:rPr>
        <w:t>H</w:t>
      </w:r>
      <w:r w:rsidRPr="00B50A16">
        <w:t xml:space="preserve">and </w:t>
      </w:r>
      <w:r w:rsidR="00B21EE1">
        <w:rPr>
          <w:rFonts w:hint="eastAsia"/>
          <w:lang w:eastAsia="zh-TW"/>
        </w:rPr>
        <w:t>R</w:t>
      </w:r>
      <w:r w:rsidRPr="00B50A16">
        <w:t>ecognition</w:t>
      </w:r>
      <w:bookmarkEnd w:id="21"/>
    </w:p>
    <w:p w14:paraId="2C298424" w14:textId="6C1ACAFE" w:rsidR="00046419" w:rsidRPr="00B50A16" w:rsidRDefault="00046419" w:rsidP="00046419">
      <w:pPr>
        <w:pStyle w:val="ad"/>
        <w:rPr>
          <w:rFonts w:ascii="Arial" w:hAnsi="Arial" w:cs="Arial"/>
        </w:rPr>
      </w:pPr>
      <w:r w:rsidRPr="00B50A16">
        <w:rPr>
          <w:rFonts w:ascii="Arial" w:hAnsi="Arial" w:cs="Arial"/>
        </w:rPr>
        <w:t xml:space="preserve">Table </w:t>
      </w:r>
      <w:r w:rsidR="00D779B7">
        <w:rPr>
          <w:rFonts w:ascii="Arial" w:hAnsi="Arial" w:cs="Arial" w:hint="eastAsia"/>
          <w:lang w:eastAsia="zh-TW"/>
        </w:rPr>
        <w:t>3.7.1</w:t>
      </w:r>
      <w:r w:rsidRPr="00B50A16">
        <w:rPr>
          <w:rFonts w:ascii="Arial" w:hAnsi="Arial" w:cs="Arial"/>
        </w:rPr>
        <w:t>. Recognition Accuracy</w:t>
      </w:r>
    </w:p>
    <w:tbl>
      <w:tblPr>
        <w:tblStyle w:val="af9"/>
        <w:tblW w:w="0" w:type="auto"/>
        <w:tblInd w:w="720" w:type="dxa"/>
        <w:tblLook w:val="04A0" w:firstRow="1" w:lastRow="0" w:firstColumn="1" w:lastColumn="0" w:noHBand="0" w:noVBand="1"/>
      </w:tblPr>
      <w:tblGrid>
        <w:gridCol w:w="2954"/>
        <w:gridCol w:w="2970"/>
        <w:gridCol w:w="2985"/>
      </w:tblGrid>
      <w:tr w:rsidR="00046419" w:rsidRPr="00B50A16" w14:paraId="5BBAFD0C" w14:textId="77777777" w:rsidTr="00E74D36">
        <w:tc>
          <w:tcPr>
            <w:tcW w:w="3005" w:type="dxa"/>
          </w:tcPr>
          <w:p w14:paraId="4FBF195E" w14:textId="77777777" w:rsidR="00046419" w:rsidRPr="00B50A16" w:rsidRDefault="00046419" w:rsidP="00E74D36">
            <w:pPr>
              <w:pStyle w:val="ad"/>
              <w:ind w:left="0"/>
              <w:jc w:val="center"/>
              <w:rPr>
                <w:rFonts w:ascii="Arial" w:hAnsi="Arial" w:cs="Arial"/>
              </w:rPr>
            </w:pPr>
          </w:p>
        </w:tc>
        <w:tc>
          <w:tcPr>
            <w:tcW w:w="3005" w:type="dxa"/>
          </w:tcPr>
          <w:p w14:paraId="713CFF24" w14:textId="77777777" w:rsidR="00046419" w:rsidRPr="00B50A16" w:rsidRDefault="00046419" w:rsidP="00E74D36">
            <w:pPr>
              <w:pStyle w:val="ad"/>
              <w:ind w:left="0"/>
              <w:jc w:val="center"/>
              <w:rPr>
                <w:rFonts w:ascii="Arial" w:hAnsi="Arial" w:cs="Arial"/>
                <w:b/>
                <w:bCs/>
              </w:rPr>
            </w:pPr>
            <w:proofErr w:type="spellStart"/>
            <w:r w:rsidRPr="00B50A16">
              <w:rPr>
                <w:rFonts w:ascii="Arial" w:hAnsi="Arial" w:cs="Arial"/>
                <w:b/>
                <w:bCs/>
              </w:rPr>
              <w:t>HandDistance</w:t>
            </w:r>
            <w:proofErr w:type="spellEnd"/>
          </w:p>
        </w:tc>
        <w:tc>
          <w:tcPr>
            <w:tcW w:w="3006" w:type="dxa"/>
          </w:tcPr>
          <w:p w14:paraId="4C14F9AB" w14:textId="77777777" w:rsidR="00046419" w:rsidRPr="00B50A16" w:rsidRDefault="00046419" w:rsidP="00E74D36">
            <w:pPr>
              <w:pStyle w:val="ad"/>
              <w:ind w:left="0"/>
              <w:jc w:val="center"/>
              <w:rPr>
                <w:rFonts w:ascii="Arial" w:hAnsi="Arial" w:cs="Arial"/>
                <w:b/>
                <w:bCs/>
              </w:rPr>
            </w:pPr>
            <w:proofErr w:type="spellStart"/>
            <w:proofErr w:type="gramStart"/>
            <w:r w:rsidRPr="00B50A16">
              <w:rPr>
                <w:rFonts w:ascii="Arial" w:hAnsi="Arial" w:cs="Arial"/>
                <w:b/>
                <w:bCs/>
              </w:rPr>
              <w:t>FingerCounting</w:t>
            </w:r>
            <w:proofErr w:type="spellEnd"/>
            <w:r w:rsidRPr="00B50A16">
              <w:rPr>
                <w:rFonts w:ascii="Arial" w:hAnsi="Arial" w:cs="Arial"/>
                <w:b/>
                <w:bCs/>
              </w:rPr>
              <w:t>(</w:t>
            </w:r>
            <w:proofErr w:type="gramEnd"/>
            <w:r w:rsidRPr="00B50A16">
              <w:rPr>
                <w:rFonts w:ascii="Arial" w:hAnsi="Arial" w:cs="Arial"/>
                <w:b/>
                <w:bCs/>
              </w:rPr>
              <w:t>2)</w:t>
            </w:r>
          </w:p>
        </w:tc>
      </w:tr>
      <w:tr w:rsidR="00046419" w:rsidRPr="00B50A16" w14:paraId="01F488E9" w14:textId="77777777" w:rsidTr="00E74D36">
        <w:tc>
          <w:tcPr>
            <w:tcW w:w="3005" w:type="dxa"/>
          </w:tcPr>
          <w:p w14:paraId="2F8A8CBA"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Accuracy</w:t>
            </w:r>
          </w:p>
        </w:tc>
        <w:tc>
          <w:tcPr>
            <w:tcW w:w="3005" w:type="dxa"/>
          </w:tcPr>
          <w:p w14:paraId="71458D77" w14:textId="77777777" w:rsidR="00046419" w:rsidRPr="00B50A16" w:rsidRDefault="00046419" w:rsidP="00E74D36">
            <w:pPr>
              <w:pStyle w:val="ad"/>
              <w:ind w:left="0"/>
              <w:jc w:val="center"/>
              <w:rPr>
                <w:rFonts w:ascii="Arial" w:hAnsi="Arial" w:cs="Arial"/>
              </w:rPr>
            </w:pPr>
            <w:r w:rsidRPr="00B50A16">
              <w:rPr>
                <w:rFonts w:ascii="Arial" w:hAnsi="Arial" w:cs="Arial"/>
              </w:rPr>
              <w:t>100</w:t>
            </w:r>
          </w:p>
        </w:tc>
        <w:tc>
          <w:tcPr>
            <w:tcW w:w="3006" w:type="dxa"/>
          </w:tcPr>
          <w:p w14:paraId="1450FC87" w14:textId="77777777" w:rsidR="00046419" w:rsidRPr="00B50A16" w:rsidRDefault="00046419" w:rsidP="00E74D36">
            <w:pPr>
              <w:pStyle w:val="ad"/>
              <w:ind w:left="0"/>
              <w:jc w:val="center"/>
              <w:rPr>
                <w:rFonts w:ascii="Arial" w:hAnsi="Arial" w:cs="Arial"/>
              </w:rPr>
            </w:pPr>
            <w:r w:rsidRPr="00B50A16">
              <w:rPr>
                <w:rFonts w:ascii="Arial" w:hAnsi="Arial" w:cs="Arial"/>
              </w:rPr>
              <w:t>83.86</w:t>
            </w:r>
          </w:p>
        </w:tc>
      </w:tr>
      <w:tr w:rsidR="00046419" w:rsidRPr="00B50A16" w14:paraId="1D6BD76D" w14:textId="77777777" w:rsidTr="00E74D36">
        <w:tc>
          <w:tcPr>
            <w:tcW w:w="3005" w:type="dxa"/>
          </w:tcPr>
          <w:p w14:paraId="1D34F929" w14:textId="77777777" w:rsidR="00046419" w:rsidRPr="00B50A16" w:rsidRDefault="00046419" w:rsidP="00E74D36">
            <w:pPr>
              <w:pStyle w:val="ad"/>
              <w:ind w:left="0"/>
              <w:jc w:val="center"/>
              <w:rPr>
                <w:rFonts w:ascii="Arial" w:hAnsi="Arial" w:cs="Arial"/>
                <w:b/>
                <w:bCs/>
              </w:rPr>
            </w:pPr>
            <w:r w:rsidRPr="00B50A16">
              <w:rPr>
                <w:rFonts w:ascii="Arial" w:hAnsi="Arial" w:cs="Arial"/>
                <w:b/>
                <w:bCs/>
              </w:rPr>
              <w:t>Samples</w:t>
            </w:r>
          </w:p>
        </w:tc>
        <w:tc>
          <w:tcPr>
            <w:tcW w:w="3005" w:type="dxa"/>
          </w:tcPr>
          <w:p w14:paraId="14475B50" w14:textId="77777777" w:rsidR="00046419" w:rsidRPr="00B50A16" w:rsidRDefault="00046419" w:rsidP="00E74D36">
            <w:pPr>
              <w:pStyle w:val="ad"/>
              <w:ind w:left="0"/>
              <w:jc w:val="center"/>
              <w:rPr>
                <w:rFonts w:ascii="Arial" w:hAnsi="Arial" w:cs="Arial"/>
              </w:rPr>
            </w:pPr>
            <w:r w:rsidRPr="00B50A16">
              <w:rPr>
                <w:rFonts w:ascii="Arial" w:hAnsi="Arial" w:cs="Arial"/>
              </w:rPr>
              <w:t>267</w:t>
            </w:r>
          </w:p>
        </w:tc>
        <w:tc>
          <w:tcPr>
            <w:tcW w:w="3006" w:type="dxa"/>
          </w:tcPr>
          <w:p w14:paraId="1086C623" w14:textId="77777777" w:rsidR="00046419" w:rsidRPr="00B50A16" w:rsidRDefault="00046419" w:rsidP="00E74D36">
            <w:pPr>
              <w:pStyle w:val="ad"/>
              <w:ind w:left="0"/>
              <w:jc w:val="center"/>
              <w:rPr>
                <w:rFonts w:ascii="Arial" w:hAnsi="Arial" w:cs="Arial"/>
              </w:rPr>
            </w:pPr>
            <w:r w:rsidRPr="00B50A16">
              <w:rPr>
                <w:rFonts w:ascii="Arial" w:hAnsi="Arial" w:cs="Arial"/>
              </w:rPr>
              <w:t>276</w:t>
            </w:r>
          </w:p>
        </w:tc>
      </w:tr>
    </w:tbl>
    <w:p w14:paraId="4D34389A" w14:textId="77777777" w:rsidR="00046419" w:rsidRPr="00B50A16" w:rsidRDefault="00046419" w:rsidP="00046419">
      <w:pPr>
        <w:pStyle w:val="ad"/>
        <w:rPr>
          <w:rFonts w:ascii="Arial" w:hAnsi="Arial" w:cs="Arial"/>
        </w:rPr>
      </w:pPr>
    </w:p>
    <w:p w14:paraId="676C5B23" w14:textId="77777777" w:rsidR="00046419" w:rsidRPr="00B50A16" w:rsidRDefault="00046419" w:rsidP="00046419">
      <w:pPr>
        <w:rPr>
          <w:rFonts w:ascii="Arial" w:hAnsi="Arial" w:cs="Arial"/>
        </w:rPr>
      </w:pPr>
      <w:r w:rsidRPr="00B50A16">
        <w:rPr>
          <w:rFonts w:ascii="Arial" w:hAnsi="Arial" w:cs="Arial"/>
          <w:noProof/>
        </w:rPr>
        <w:drawing>
          <wp:inline distT="0" distB="0" distL="0" distR="0" wp14:anchorId="5406A8A7" wp14:editId="6BD5A8E2">
            <wp:extent cx="6013450" cy="3683000"/>
            <wp:effectExtent l="0" t="0" r="6350" b="12700"/>
            <wp:docPr id="1581477202" name="Chart 1">
              <a:extLst xmlns:a="http://schemas.openxmlformats.org/drawingml/2006/main">
                <a:ext uri="{FF2B5EF4-FFF2-40B4-BE49-F238E27FC236}">
                  <a16:creationId xmlns:a16="http://schemas.microsoft.com/office/drawing/2014/main" id="{67FDEAA4-1451-27ED-D92E-975078AA7F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42F13CD5" w14:textId="5510F362" w:rsidR="00046419" w:rsidRDefault="00046419" w:rsidP="00046419">
      <w:pPr>
        <w:jc w:val="center"/>
        <w:rPr>
          <w:rFonts w:ascii="Arial" w:hAnsi="Arial" w:cs="Arial"/>
          <w:sz w:val="22"/>
          <w:szCs w:val="18"/>
        </w:rPr>
      </w:pPr>
      <w:r w:rsidRPr="002B0577">
        <w:rPr>
          <w:rFonts w:ascii="Arial" w:hAnsi="Arial" w:cs="Arial"/>
          <w:sz w:val="22"/>
          <w:szCs w:val="18"/>
        </w:rPr>
        <w:t xml:space="preserve">Figure </w:t>
      </w:r>
      <w:r w:rsidR="00C14C0B" w:rsidRPr="002B0577">
        <w:rPr>
          <w:rFonts w:ascii="Arial" w:hAnsi="Arial" w:cs="Arial" w:hint="eastAsia"/>
          <w:sz w:val="22"/>
          <w:szCs w:val="18"/>
          <w:lang w:eastAsia="zh-TW"/>
        </w:rPr>
        <w:t>3.7.1</w:t>
      </w:r>
      <w:r w:rsidRPr="002B0577">
        <w:rPr>
          <w:rFonts w:ascii="Arial" w:hAnsi="Arial" w:cs="Arial"/>
          <w:sz w:val="22"/>
          <w:szCs w:val="18"/>
        </w:rPr>
        <w:t>. FPS Testing</w:t>
      </w:r>
    </w:p>
    <w:p w14:paraId="77FA40F5" w14:textId="77777777" w:rsidR="0072754A" w:rsidRPr="002B0577" w:rsidRDefault="0072754A" w:rsidP="00046419">
      <w:pPr>
        <w:jc w:val="center"/>
        <w:rPr>
          <w:rFonts w:ascii="Arial" w:hAnsi="Arial" w:cs="Arial"/>
          <w:sz w:val="22"/>
          <w:szCs w:val="18"/>
        </w:rPr>
      </w:pPr>
    </w:p>
    <w:p w14:paraId="3BB79F88" w14:textId="1D83FC22" w:rsidR="00046419" w:rsidRDefault="00046419" w:rsidP="006775C3">
      <w:pPr>
        <w:ind w:left="720"/>
        <w:jc w:val="both"/>
        <w:rPr>
          <w:rFonts w:ascii="Arial" w:hAnsi="Arial" w:cs="Arial"/>
        </w:rPr>
      </w:pPr>
      <w:r w:rsidRPr="0043224D">
        <w:rPr>
          <w:rFonts w:ascii="Arial" w:hAnsi="Arial" w:cs="Arial"/>
        </w:rPr>
        <w:t xml:space="preserve">The FPS testing was based on eqn. </w:t>
      </w:r>
      <w:r w:rsidR="00F1073F" w:rsidRPr="0043224D">
        <w:rPr>
          <w:rFonts w:ascii="Arial" w:hAnsi="Arial" w:cs="Arial"/>
          <w:lang w:eastAsia="zh-TW"/>
        </w:rPr>
        <w:t>3.2.1</w:t>
      </w:r>
      <w:r w:rsidR="00F1073F" w:rsidRPr="0043224D">
        <w:rPr>
          <w:rFonts w:ascii="Arial" w:hAnsi="Arial" w:cs="Arial"/>
        </w:rPr>
        <w:t>.</w:t>
      </w:r>
      <w:r w:rsidRPr="0043224D">
        <w:rPr>
          <w:rFonts w:ascii="Arial" w:hAnsi="Arial" w:cs="Arial"/>
        </w:rPr>
        <w:t xml:space="preserve"> The data in Table </w:t>
      </w:r>
      <w:r w:rsidR="00DB73CF">
        <w:rPr>
          <w:rFonts w:ascii="Arial" w:hAnsi="Arial" w:cs="Arial" w:hint="eastAsia"/>
          <w:lang w:eastAsia="zh-TW"/>
        </w:rPr>
        <w:t>3.7.1</w:t>
      </w:r>
      <w:r w:rsidRPr="0043224D">
        <w:rPr>
          <w:rFonts w:ascii="Arial" w:hAnsi="Arial" w:cs="Arial"/>
        </w:rPr>
        <w:t xml:space="preserve"> was tested under the well-lit and clear background to verify the recognition accuracy</w:t>
      </w:r>
      <w:r w:rsidRPr="00B50A16">
        <w:rPr>
          <w:rFonts w:ascii="Arial" w:hAnsi="Arial" w:cs="Arial"/>
        </w:rPr>
        <w:t xml:space="preserve">. As shown in Figure </w:t>
      </w:r>
      <w:r w:rsidR="00AF1D71">
        <w:rPr>
          <w:rFonts w:ascii="Arial" w:hAnsi="Arial" w:cs="Arial" w:hint="eastAsia"/>
          <w:lang w:eastAsia="zh-TW"/>
        </w:rPr>
        <w:t>3.7.1</w:t>
      </w:r>
      <w:r w:rsidRPr="00B50A16">
        <w:rPr>
          <w:rFonts w:ascii="Arial" w:hAnsi="Arial" w:cs="Arial"/>
        </w:rPr>
        <w:t>, except for the initial setup, the overall FPS was in the range of 8 to 15 so that the frame was displayed smoothly during the major execution time.</w:t>
      </w:r>
    </w:p>
    <w:p w14:paraId="578EE0CA" w14:textId="77777777" w:rsidR="009867E3" w:rsidRPr="00B50A16" w:rsidRDefault="009867E3" w:rsidP="006775C3">
      <w:pPr>
        <w:jc w:val="both"/>
        <w:rPr>
          <w:rFonts w:ascii="Arial" w:hAnsi="Arial" w:cs="Arial"/>
        </w:rPr>
      </w:pPr>
    </w:p>
    <w:p w14:paraId="0E6FEA51" w14:textId="77777777" w:rsidR="00046419" w:rsidRPr="00B50A16" w:rsidRDefault="00046419" w:rsidP="009867E3">
      <w:pPr>
        <w:pStyle w:val="3"/>
      </w:pPr>
      <w:bookmarkStart w:id="22" w:name="_Toc165655716"/>
      <w:r w:rsidRPr="00B50A16">
        <w:t>Hand Distance</w:t>
      </w:r>
      <w:bookmarkEnd w:id="22"/>
    </w:p>
    <w:p w14:paraId="767CEAF5" w14:textId="77777777" w:rsidR="00046419" w:rsidRPr="00352FC2" w:rsidRDefault="00046419" w:rsidP="00352FC2">
      <w:pPr>
        <w:jc w:val="center"/>
        <w:rPr>
          <w:rFonts w:ascii="Arial" w:hAnsi="Arial" w:cs="Arial"/>
        </w:rPr>
      </w:pPr>
      <w:r w:rsidRPr="00B50A16">
        <w:rPr>
          <w:noProof/>
        </w:rPr>
        <w:drawing>
          <wp:inline distT="0" distB="0" distL="0" distR="0" wp14:anchorId="54EB57CD" wp14:editId="63942657">
            <wp:extent cx="4572000" cy="2743200"/>
            <wp:effectExtent l="0" t="0" r="0" b="0"/>
            <wp:docPr id="1276332531" name="Chart 1">
              <a:extLst xmlns:a="http://schemas.openxmlformats.org/drawingml/2006/main">
                <a:ext uri="{FF2B5EF4-FFF2-40B4-BE49-F238E27FC236}">
                  <a16:creationId xmlns:a16="http://schemas.microsoft.com/office/drawing/2014/main" id="{D218BA08-A87C-3BF6-981B-663C27D56F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314EA86C" w14:textId="5F5B20EB" w:rsidR="00046419" w:rsidRDefault="00046419" w:rsidP="00352FC2">
      <w:pPr>
        <w:jc w:val="center"/>
        <w:rPr>
          <w:rFonts w:ascii="Arial" w:hAnsi="Arial" w:cs="Arial"/>
          <w:sz w:val="22"/>
          <w:szCs w:val="18"/>
        </w:rPr>
      </w:pPr>
      <w:r w:rsidRPr="00390C98">
        <w:rPr>
          <w:rFonts w:ascii="Arial" w:hAnsi="Arial" w:cs="Arial"/>
          <w:sz w:val="22"/>
          <w:szCs w:val="18"/>
        </w:rPr>
        <w:t xml:space="preserve">Figure </w:t>
      </w:r>
      <w:r w:rsidR="00352FC2" w:rsidRPr="00390C98">
        <w:rPr>
          <w:rFonts w:ascii="Arial" w:hAnsi="Arial" w:cs="Arial" w:hint="eastAsia"/>
          <w:sz w:val="22"/>
          <w:szCs w:val="18"/>
          <w:lang w:eastAsia="zh-TW"/>
        </w:rPr>
        <w:t>3.7.1.1</w:t>
      </w:r>
      <w:r w:rsidRPr="00390C98">
        <w:rPr>
          <w:rFonts w:ascii="Arial" w:hAnsi="Arial" w:cs="Arial"/>
          <w:sz w:val="22"/>
          <w:szCs w:val="18"/>
        </w:rPr>
        <w:t>. Measurement Accuracy</w:t>
      </w:r>
    </w:p>
    <w:p w14:paraId="762779F6" w14:textId="77777777" w:rsidR="00390C98" w:rsidRPr="00390C98" w:rsidRDefault="00390C98" w:rsidP="00352FC2">
      <w:pPr>
        <w:jc w:val="center"/>
        <w:rPr>
          <w:rFonts w:ascii="Arial" w:hAnsi="Arial" w:cs="Arial"/>
          <w:sz w:val="22"/>
          <w:szCs w:val="18"/>
        </w:rPr>
      </w:pPr>
    </w:p>
    <w:p w14:paraId="31A014F9" w14:textId="7EBCDF0B" w:rsidR="00046419" w:rsidRDefault="00046419" w:rsidP="006775C3">
      <w:pPr>
        <w:ind w:left="720"/>
        <w:jc w:val="both"/>
        <w:rPr>
          <w:rFonts w:ascii="Arial" w:hAnsi="Arial" w:cs="Arial"/>
        </w:rPr>
      </w:pPr>
      <w:r w:rsidRPr="00DD7F41">
        <w:rPr>
          <w:rFonts w:ascii="Arial" w:hAnsi="Arial" w:cs="Arial"/>
        </w:rPr>
        <w:t xml:space="preserve">The testing method was to obtain the coordinates of middle finger MCP (ID:9) and calculate its length in three- dimensional (3D) space to compare with the calculated distance measured by the system. In Figure </w:t>
      </w:r>
      <w:r w:rsidR="000F4182">
        <w:rPr>
          <w:rFonts w:ascii="Arial" w:hAnsi="Arial" w:cs="Arial" w:hint="eastAsia"/>
          <w:lang w:eastAsia="zh-TW"/>
        </w:rPr>
        <w:t>3.7.1.1</w:t>
      </w:r>
      <w:r w:rsidRPr="00DD7F41">
        <w:rPr>
          <w:rFonts w:ascii="Arial" w:hAnsi="Arial" w:cs="Arial"/>
        </w:rPr>
        <w:t>, the results indicated that the hand distance calculated by the system was in conformity with the hand distance in 3D with more than 91% accuracy.</w:t>
      </w:r>
    </w:p>
    <w:p w14:paraId="447FD7C7" w14:textId="77777777" w:rsidR="00617BCE" w:rsidRPr="00DD7F41" w:rsidRDefault="00617BCE" w:rsidP="00DD7F41">
      <w:pPr>
        <w:ind w:left="720"/>
        <w:rPr>
          <w:rFonts w:ascii="Arial" w:hAnsi="Arial" w:cs="Arial"/>
        </w:rPr>
      </w:pPr>
    </w:p>
    <w:p w14:paraId="655150D9" w14:textId="77777777" w:rsidR="00046419" w:rsidRPr="00B50A16" w:rsidRDefault="00046419" w:rsidP="00277A23">
      <w:pPr>
        <w:pStyle w:val="3"/>
      </w:pPr>
      <w:bookmarkStart w:id="23" w:name="_Toc165655717"/>
      <w:r w:rsidRPr="00B50A16">
        <w:t>Finger Counting (Multi-hands)</w:t>
      </w:r>
      <w:bookmarkEnd w:id="23"/>
      <w:r w:rsidRPr="00B50A16">
        <w:t xml:space="preserve"> </w:t>
      </w:r>
    </w:p>
    <w:p w14:paraId="7B977E1A" w14:textId="77777777" w:rsidR="00046419" w:rsidRPr="00B56AFD" w:rsidRDefault="00046419" w:rsidP="00B56AFD">
      <w:pPr>
        <w:jc w:val="center"/>
        <w:rPr>
          <w:rFonts w:ascii="Arial" w:hAnsi="Arial" w:cs="Arial"/>
        </w:rPr>
      </w:pPr>
      <w:r w:rsidRPr="00B50A16">
        <w:rPr>
          <w:noProof/>
        </w:rPr>
        <w:drawing>
          <wp:inline distT="0" distB="0" distL="0" distR="0" wp14:anchorId="458FD3C3" wp14:editId="39BBB8DB">
            <wp:extent cx="4572000" cy="2743200"/>
            <wp:effectExtent l="0" t="0" r="0" b="0"/>
            <wp:docPr id="1850130221" name="Chart 1">
              <a:extLst xmlns:a="http://schemas.openxmlformats.org/drawingml/2006/main">
                <a:ext uri="{FF2B5EF4-FFF2-40B4-BE49-F238E27FC236}">
                  <a16:creationId xmlns:a16="http://schemas.microsoft.com/office/drawing/2014/main" id="{25C9391A-DD67-CFD5-EB9D-D9FC9C0A08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DCDB383" w14:textId="5D18AFF8" w:rsidR="00046419" w:rsidRDefault="00046419" w:rsidP="00B56AFD">
      <w:pPr>
        <w:jc w:val="center"/>
        <w:rPr>
          <w:rFonts w:ascii="Arial" w:hAnsi="Arial" w:cs="Arial"/>
          <w:sz w:val="22"/>
          <w:szCs w:val="18"/>
        </w:rPr>
      </w:pPr>
      <w:r w:rsidRPr="00390C98">
        <w:rPr>
          <w:rFonts w:ascii="Arial" w:hAnsi="Arial" w:cs="Arial"/>
          <w:sz w:val="22"/>
          <w:szCs w:val="18"/>
        </w:rPr>
        <w:t xml:space="preserve">Figure </w:t>
      </w:r>
      <w:r w:rsidR="00907FDA" w:rsidRPr="00390C98">
        <w:rPr>
          <w:rFonts w:ascii="Arial" w:hAnsi="Arial" w:cs="Arial" w:hint="eastAsia"/>
          <w:sz w:val="22"/>
          <w:szCs w:val="18"/>
          <w:lang w:eastAsia="zh-TW"/>
        </w:rPr>
        <w:t>3.7.2.1</w:t>
      </w:r>
      <w:r w:rsidRPr="00390C98">
        <w:rPr>
          <w:rFonts w:ascii="Arial" w:hAnsi="Arial" w:cs="Arial"/>
          <w:sz w:val="22"/>
          <w:szCs w:val="18"/>
        </w:rPr>
        <w:t>. FPS Comparison</w:t>
      </w:r>
    </w:p>
    <w:p w14:paraId="1491AF15" w14:textId="77777777" w:rsidR="00390C98" w:rsidRPr="00390C98" w:rsidRDefault="00390C98" w:rsidP="00B56AFD">
      <w:pPr>
        <w:jc w:val="center"/>
        <w:rPr>
          <w:rFonts w:ascii="Arial" w:hAnsi="Arial" w:cs="Arial"/>
          <w:sz w:val="22"/>
          <w:szCs w:val="18"/>
        </w:rPr>
      </w:pPr>
    </w:p>
    <w:p w14:paraId="576CA365" w14:textId="645C93AE" w:rsidR="00046419" w:rsidRPr="00907FDA" w:rsidRDefault="00046419" w:rsidP="006775C3">
      <w:pPr>
        <w:ind w:left="576"/>
        <w:jc w:val="both"/>
        <w:rPr>
          <w:rFonts w:ascii="Arial" w:hAnsi="Arial" w:cs="Arial"/>
        </w:rPr>
      </w:pPr>
      <w:r w:rsidRPr="00907FDA">
        <w:rPr>
          <w:rFonts w:ascii="Arial" w:hAnsi="Arial" w:cs="Arial"/>
        </w:rPr>
        <w:t xml:space="preserve">The FPS testing was based on eqn. </w:t>
      </w:r>
      <w:r w:rsidR="00907FDA" w:rsidRPr="00907FDA">
        <w:rPr>
          <w:rFonts w:ascii="Arial" w:hAnsi="Arial" w:cs="Arial" w:hint="eastAsia"/>
          <w:lang w:eastAsia="zh-TW"/>
        </w:rPr>
        <w:t>3.2.1</w:t>
      </w:r>
      <w:r w:rsidRPr="00907FDA">
        <w:rPr>
          <w:rFonts w:ascii="Arial" w:hAnsi="Arial" w:cs="Arial"/>
        </w:rPr>
        <w:t xml:space="preserve">. The verified method was to compare the FPS during the execution of </w:t>
      </w:r>
      <w:proofErr w:type="spellStart"/>
      <w:r w:rsidRPr="00907FDA">
        <w:rPr>
          <w:rFonts w:ascii="Arial" w:hAnsi="Arial" w:cs="Arial"/>
        </w:rPr>
        <w:t>FingerCounting</w:t>
      </w:r>
      <w:proofErr w:type="spellEnd"/>
      <w:r w:rsidR="00372893">
        <w:rPr>
          <w:rFonts w:ascii="Arial" w:hAnsi="Arial" w:cs="Arial" w:hint="eastAsia"/>
          <w:lang w:eastAsia="zh-TW"/>
        </w:rPr>
        <w:t xml:space="preserve"> </w:t>
      </w:r>
      <w:r w:rsidRPr="00907FDA">
        <w:rPr>
          <w:rFonts w:ascii="Arial" w:hAnsi="Arial" w:cs="Arial"/>
        </w:rPr>
        <w:t xml:space="preserve">(One-hand) in </w:t>
      </w:r>
      <w:r w:rsidR="00457E7D">
        <w:rPr>
          <w:rFonts w:ascii="Arial" w:hAnsi="Arial" w:cs="Arial" w:hint="eastAsia"/>
          <w:lang w:eastAsia="zh-TW"/>
        </w:rPr>
        <w:t xml:space="preserve">section </w:t>
      </w:r>
      <w:r w:rsidR="00C72D1A">
        <w:rPr>
          <w:rFonts w:ascii="Arial" w:hAnsi="Arial" w:cs="Arial" w:hint="eastAsia"/>
          <w:lang w:eastAsia="zh-TW"/>
        </w:rPr>
        <w:t>2.2.2.8</w:t>
      </w:r>
      <w:r w:rsidRPr="00907FDA">
        <w:rPr>
          <w:rFonts w:ascii="Arial" w:hAnsi="Arial" w:cs="Arial"/>
        </w:rPr>
        <w:t xml:space="preserve"> and </w:t>
      </w:r>
      <w:proofErr w:type="spellStart"/>
      <w:r w:rsidRPr="00907FDA">
        <w:rPr>
          <w:rFonts w:ascii="Arial" w:hAnsi="Arial" w:cs="Arial"/>
        </w:rPr>
        <w:t>FingerCounting</w:t>
      </w:r>
      <w:proofErr w:type="spellEnd"/>
      <w:r w:rsidR="00372893">
        <w:rPr>
          <w:rFonts w:ascii="Arial" w:hAnsi="Arial" w:cs="Arial" w:hint="eastAsia"/>
          <w:lang w:eastAsia="zh-TW"/>
        </w:rPr>
        <w:t xml:space="preserve"> </w:t>
      </w:r>
      <w:r w:rsidRPr="00907FDA">
        <w:rPr>
          <w:rFonts w:ascii="Arial" w:hAnsi="Arial" w:cs="Arial"/>
        </w:rPr>
        <w:t xml:space="preserve">(Two-hand). Based on Figure </w:t>
      </w:r>
      <w:r w:rsidR="00A836E6">
        <w:rPr>
          <w:rFonts w:ascii="Arial" w:hAnsi="Arial" w:cs="Arial" w:hint="eastAsia"/>
          <w:lang w:eastAsia="zh-TW"/>
        </w:rPr>
        <w:t>3.7.2.1</w:t>
      </w:r>
      <w:r w:rsidRPr="00907FDA">
        <w:rPr>
          <w:rFonts w:ascii="Arial" w:hAnsi="Arial" w:cs="Arial"/>
        </w:rPr>
        <w:t xml:space="preserve">, the FPS during the execution of both tasks was approximately the same, and the phenomenon that the FPS suddenly descended significantly only happened in </w:t>
      </w:r>
      <w:proofErr w:type="spellStart"/>
      <w:r w:rsidRPr="00907FDA">
        <w:rPr>
          <w:rFonts w:ascii="Arial" w:hAnsi="Arial" w:cs="Arial"/>
        </w:rPr>
        <w:t>FingerCounting</w:t>
      </w:r>
      <w:proofErr w:type="spellEnd"/>
      <w:r w:rsidR="0094046F">
        <w:rPr>
          <w:rFonts w:ascii="Arial" w:hAnsi="Arial" w:cs="Arial" w:hint="eastAsia"/>
          <w:lang w:eastAsia="zh-TW"/>
        </w:rPr>
        <w:t xml:space="preserve"> </w:t>
      </w:r>
      <w:r w:rsidRPr="00907FDA">
        <w:rPr>
          <w:rFonts w:ascii="Arial" w:hAnsi="Arial" w:cs="Arial"/>
        </w:rPr>
        <w:t xml:space="preserve">(Two-hand) as the system was needed to recognise two hands simultaneously. </w:t>
      </w:r>
    </w:p>
    <w:p w14:paraId="7DC54ECD" w14:textId="6DC45F40" w:rsidR="00046419" w:rsidRPr="00B50A16" w:rsidRDefault="00046419" w:rsidP="00502FAD">
      <w:pPr>
        <w:pStyle w:val="2"/>
      </w:pPr>
      <w:bookmarkStart w:id="24" w:name="_Toc165655718"/>
      <w:r w:rsidRPr="00B50A16">
        <w:t>Virtual Drawing</w:t>
      </w:r>
      <w:bookmarkEnd w:id="24"/>
      <w:r w:rsidRPr="00B50A16">
        <w:t xml:space="preserve"> </w:t>
      </w:r>
    </w:p>
    <w:p w14:paraId="5FED2974" w14:textId="2157E372" w:rsidR="00BF4D7B" w:rsidRPr="00DA0ED1" w:rsidRDefault="00BF4D7B" w:rsidP="00DA0ED1">
      <w:pPr>
        <w:jc w:val="center"/>
        <w:rPr>
          <w:rFonts w:ascii="Arial" w:hAnsi="Arial" w:cs="Arial"/>
          <w:b/>
          <w:bCs/>
        </w:rPr>
      </w:pPr>
      <w:r w:rsidRPr="00B50A16">
        <w:rPr>
          <w:noProof/>
        </w:rPr>
        <w:drawing>
          <wp:inline distT="0" distB="0" distL="0" distR="0" wp14:anchorId="43BD5C83" wp14:editId="5292EE19">
            <wp:extent cx="5821680" cy="2604383"/>
            <wp:effectExtent l="0" t="0" r="7620" b="5715"/>
            <wp:docPr id="1334504628" name="Picture 2" descr="A graph showing a number of tim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504628" name="Picture 2" descr="A graph showing a number of times&#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832802" cy="2609358"/>
                    </a:xfrm>
                    <a:prstGeom prst="rect">
                      <a:avLst/>
                    </a:prstGeom>
                    <a:noFill/>
                  </pic:spPr>
                </pic:pic>
              </a:graphicData>
            </a:graphic>
          </wp:inline>
        </w:drawing>
      </w:r>
    </w:p>
    <w:p w14:paraId="156D0B02" w14:textId="3089A00E" w:rsidR="00046419" w:rsidRDefault="00046419" w:rsidP="00DA0ED1">
      <w:pPr>
        <w:jc w:val="center"/>
        <w:rPr>
          <w:rFonts w:ascii="Arial" w:hAnsi="Arial" w:cs="Arial"/>
          <w:sz w:val="22"/>
          <w:szCs w:val="18"/>
        </w:rPr>
      </w:pPr>
      <w:r w:rsidRPr="00390C98">
        <w:rPr>
          <w:rFonts w:ascii="Arial" w:hAnsi="Arial" w:cs="Arial"/>
          <w:sz w:val="22"/>
          <w:szCs w:val="18"/>
        </w:rPr>
        <w:t xml:space="preserve">Figure </w:t>
      </w:r>
      <w:r w:rsidR="00DA0ED1" w:rsidRPr="00390C98">
        <w:rPr>
          <w:rFonts w:ascii="Arial" w:hAnsi="Arial" w:cs="Arial" w:hint="eastAsia"/>
          <w:sz w:val="22"/>
          <w:szCs w:val="18"/>
          <w:lang w:eastAsia="zh-TW"/>
        </w:rPr>
        <w:t>3.</w:t>
      </w:r>
      <w:r w:rsidRPr="00390C98">
        <w:rPr>
          <w:rFonts w:ascii="Arial" w:hAnsi="Arial" w:cs="Arial"/>
          <w:sz w:val="22"/>
          <w:szCs w:val="18"/>
        </w:rPr>
        <w:t>8</w:t>
      </w:r>
      <w:r w:rsidR="00DA0ED1" w:rsidRPr="00390C98">
        <w:rPr>
          <w:rFonts w:ascii="Arial" w:hAnsi="Arial" w:cs="Arial" w:hint="eastAsia"/>
          <w:sz w:val="22"/>
          <w:szCs w:val="18"/>
          <w:lang w:eastAsia="zh-TW"/>
        </w:rPr>
        <w:t>.1</w:t>
      </w:r>
      <w:r w:rsidRPr="00390C98">
        <w:rPr>
          <w:rFonts w:ascii="Arial" w:hAnsi="Arial" w:cs="Arial"/>
          <w:sz w:val="22"/>
          <w:szCs w:val="18"/>
        </w:rPr>
        <w:t>. FPS Testing</w:t>
      </w:r>
    </w:p>
    <w:p w14:paraId="0E5F07D7" w14:textId="77777777" w:rsidR="00390C98" w:rsidRPr="00390C98" w:rsidRDefault="00390C98" w:rsidP="00DA0ED1">
      <w:pPr>
        <w:jc w:val="center"/>
        <w:rPr>
          <w:rFonts w:ascii="Arial" w:hAnsi="Arial" w:cs="Arial"/>
          <w:sz w:val="22"/>
          <w:szCs w:val="18"/>
        </w:rPr>
      </w:pPr>
    </w:p>
    <w:p w14:paraId="134BFB02" w14:textId="0258A2AA" w:rsidR="00046419" w:rsidRPr="00376707" w:rsidRDefault="00046419" w:rsidP="00376707">
      <w:pPr>
        <w:ind w:left="720"/>
        <w:jc w:val="both"/>
        <w:rPr>
          <w:rFonts w:ascii="Arial" w:hAnsi="Arial" w:cs="Arial"/>
        </w:rPr>
      </w:pPr>
      <w:r w:rsidRPr="00376707">
        <w:rPr>
          <w:rFonts w:ascii="Arial" w:hAnsi="Arial" w:cs="Arial"/>
        </w:rPr>
        <w:lastRenderedPageBreak/>
        <w:t>The FPS testing was based on eqn.</w:t>
      </w:r>
      <w:r w:rsidR="00BF60FB" w:rsidRPr="00376707">
        <w:rPr>
          <w:rFonts w:ascii="Arial" w:hAnsi="Arial" w:cs="Arial" w:hint="eastAsia"/>
          <w:lang w:eastAsia="zh-TW"/>
        </w:rPr>
        <w:t xml:space="preserve"> 3.2.1.</w:t>
      </w:r>
      <w:r w:rsidRPr="00376707">
        <w:rPr>
          <w:rFonts w:ascii="Arial" w:hAnsi="Arial" w:cs="Arial"/>
        </w:rPr>
        <w:t xml:space="preserve">  As shown in Figure </w:t>
      </w:r>
      <w:r w:rsidR="00784889" w:rsidRPr="00376707">
        <w:rPr>
          <w:rFonts w:ascii="Arial" w:hAnsi="Arial" w:cs="Arial" w:hint="eastAsia"/>
          <w:lang w:eastAsia="zh-TW"/>
        </w:rPr>
        <w:t>3.</w:t>
      </w:r>
      <w:r w:rsidRPr="00376707">
        <w:rPr>
          <w:rFonts w:ascii="Arial" w:hAnsi="Arial" w:cs="Arial"/>
        </w:rPr>
        <w:t>8</w:t>
      </w:r>
      <w:r w:rsidR="00784889" w:rsidRPr="00376707">
        <w:rPr>
          <w:rFonts w:ascii="Arial" w:hAnsi="Arial" w:cs="Arial" w:hint="eastAsia"/>
          <w:lang w:eastAsia="zh-TW"/>
        </w:rPr>
        <w:t>.1</w:t>
      </w:r>
      <w:r w:rsidRPr="00376707">
        <w:rPr>
          <w:rFonts w:ascii="Arial" w:hAnsi="Arial" w:cs="Arial"/>
        </w:rPr>
        <w:t>, after the initial setup, the FPS of all tasks was stable. In other words, the system could provide a smooth display for the user during the implementation of all tasks.</w:t>
      </w:r>
    </w:p>
    <w:p w14:paraId="64E946CE" w14:textId="77777777" w:rsidR="00046419" w:rsidRPr="00B50A16" w:rsidRDefault="00046419" w:rsidP="00046419">
      <w:pPr>
        <w:pStyle w:val="ad"/>
        <w:rPr>
          <w:rFonts w:ascii="Arial" w:hAnsi="Arial" w:cs="Arial"/>
        </w:rPr>
      </w:pPr>
    </w:p>
    <w:p w14:paraId="644E26D3" w14:textId="77777777" w:rsidR="00046419" w:rsidRPr="00DE10E1" w:rsidRDefault="00046419" w:rsidP="00DE10E1">
      <w:pPr>
        <w:jc w:val="center"/>
        <w:rPr>
          <w:rFonts w:ascii="Arial" w:hAnsi="Arial" w:cs="Arial"/>
          <w:b/>
          <w:bCs/>
        </w:rPr>
      </w:pPr>
      <w:r w:rsidRPr="00B50A16">
        <w:rPr>
          <w:noProof/>
        </w:rPr>
        <w:drawing>
          <wp:inline distT="0" distB="0" distL="0" distR="0" wp14:anchorId="2E0A59EB" wp14:editId="5E286682">
            <wp:extent cx="5731510" cy="2130425"/>
            <wp:effectExtent l="0" t="0" r="2540" b="3175"/>
            <wp:docPr id="1520763984" name="Chart 1">
              <a:extLst xmlns:a="http://schemas.openxmlformats.org/drawingml/2006/main">
                <a:ext uri="{FF2B5EF4-FFF2-40B4-BE49-F238E27FC236}">
                  <a16:creationId xmlns:a16="http://schemas.microsoft.com/office/drawing/2014/main" id="{5BFBCB41-29C5-584C-9F51-9EE0C85498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25344C43" w14:textId="37B6F000" w:rsidR="00046419" w:rsidRDefault="00046419" w:rsidP="00DE10E1">
      <w:pPr>
        <w:jc w:val="center"/>
        <w:rPr>
          <w:rFonts w:ascii="Arial" w:hAnsi="Arial" w:cs="Arial"/>
          <w:sz w:val="22"/>
          <w:szCs w:val="18"/>
        </w:rPr>
      </w:pPr>
      <w:r w:rsidRPr="00390C98">
        <w:rPr>
          <w:rFonts w:ascii="Arial" w:hAnsi="Arial" w:cs="Arial"/>
          <w:sz w:val="22"/>
          <w:szCs w:val="18"/>
        </w:rPr>
        <w:t xml:space="preserve">Figure </w:t>
      </w:r>
      <w:r w:rsidR="00DE10E1" w:rsidRPr="00390C98">
        <w:rPr>
          <w:rFonts w:ascii="Arial" w:hAnsi="Arial" w:cs="Arial" w:hint="eastAsia"/>
          <w:sz w:val="22"/>
          <w:szCs w:val="18"/>
          <w:lang w:eastAsia="zh-TW"/>
        </w:rPr>
        <w:t>3.8.2</w:t>
      </w:r>
      <w:r w:rsidRPr="00390C98">
        <w:rPr>
          <w:rFonts w:ascii="Arial" w:hAnsi="Arial" w:cs="Arial"/>
          <w:sz w:val="22"/>
          <w:szCs w:val="18"/>
        </w:rPr>
        <w:t>. Drawing Accuracy</w:t>
      </w:r>
    </w:p>
    <w:p w14:paraId="5306A61B" w14:textId="77777777" w:rsidR="000863D0" w:rsidRPr="00390C98" w:rsidRDefault="000863D0" w:rsidP="00DE10E1">
      <w:pPr>
        <w:jc w:val="center"/>
        <w:rPr>
          <w:rFonts w:ascii="Arial" w:hAnsi="Arial" w:cs="Arial"/>
          <w:sz w:val="22"/>
          <w:szCs w:val="18"/>
        </w:rPr>
      </w:pPr>
    </w:p>
    <w:p w14:paraId="625E777C" w14:textId="77777777" w:rsidR="00046419" w:rsidRPr="00293DEA" w:rsidRDefault="00046419" w:rsidP="00293DEA">
      <w:pPr>
        <w:jc w:val="center"/>
        <w:rPr>
          <w:rFonts w:ascii="Arial" w:hAnsi="Arial" w:cs="Arial"/>
          <w:b/>
          <w:bCs/>
        </w:rPr>
      </w:pPr>
      <w:r w:rsidRPr="00B50A16">
        <w:rPr>
          <w:noProof/>
        </w:rPr>
        <w:drawing>
          <wp:inline distT="0" distB="0" distL="0" distR="0" wp14:anchorId="4EF176C5" wp14:editId="3FE6AC33">
            <wp:extent cx="5794136" cy="2019300"/>
            <wp:effectExtent l="0" t="0" r="0" b="0"/>
            <wp:docPr id="980822155" name="Picture 1" descr="A close-up of a fi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22155" name="Picture 1" descr="A close-up of a finger&#10;&#10;Description automatically generated"/>
                    <pic:cNvPicPr/>
                  </pic:nvPicPr>
                  <pic:blipFill rotWithShape="1">
                    <a:blip r:embed="rId82"/>
                    <a:srcRect l="2306" t="3148"/>
                    <a:stretch/>
                  </pic:blipFill>
                  <pic:spPr bwMode="auto">
                    <a:xfrm>
                      <a:off x="0" y="0"/>
                      <a:ext cx="5797613" cy="2020512"/>
                    </a:xfrm>
                    <a:prstGeom prst="rect">
                      <a:avLst/>
                    </a:prstGeom>
                    <a:ln>
                      <a:noFill/>
                    </a:ln>
                    <a:extLst>
                      <a:ext uri="{53640926-AAD7-44D8-BBD7-CCE9431645EC}">
                        <a14:shadowObscured xmlns:a14="http://schemas.microsoft.com/office/drawing/2010/main"/>
                      </a:ext>
                    </a:extLst>
                  </pic:spPr>
                </pic:pic>
              </a:graphicData>
            </a:graphic>
          </wp:inline>
        </w:drawing>
      </w:r>
    </w:p>
    <w:p w14:paraId="5D1AC562" w14:textId="6C45FD7B" w:rsidR="00046419" w:rsidRDefault="00046419" w:rsidP="00293DEA">
      <w:pPr>
        <w:jc w:val="center"/>
        <w:rPr>
          <w:rFonts w:ascii="Arial" w:hAnsi="Arial" w:cs="Arial"/>
          <w:sz w:val="22"/>
          <w:szCs w:val="18"/>
        </w:rPr>
      </w:pPr>
      <w:r w:rsidRPr="00390C98">
        <w:rPr>
          <w:rFonts w:ascii="Arial" w:hAnsi="Arial" w:cs="Arial"/>
          <w:sz w:val="22"/>
          <w:szCs w:val="18"/>
        </w:rPr>
        <w:t xml:space="preserve">Figure </w:t>
      </w:r>
      <w:r w:rsidR="00644C62" w:rsidRPr="00390C98">
        <w:rPr>
          <w:rFonts w:ascii="Arial" w:hAnsi="Arial" w:cs="Arial" w:hint="eastAsia"/>
          <w:sz w:val="22"/>
          <w:szCs w:val="18"/>
          <w:lang w:eastAsia="zh-TW"/>
        </w:rPr>
        <w:t>3.8.3</w:t>
      </w:r>
      <w:r w:rsidRPr="00390C98">
        <w:rPr>
          <w:rFonts w:ascii="Arial" w:hAnsi="Arial" w:cs="Arial"/>
          <w:sz w:val="22"/>
          <w:szCs w:val="18"/>
        </w:rPr>
        <w:t>. Verified Method</w:t>
      </w:r>
    </w:p>
    <w:p w14:paraId="4E9CA99F" w14:textId="77777777" w:rsidR="00390C98" w:rsidRPr="00390C98" w:rsidRDefault="00390C98" w:rsidP="00293DEA">
      <w:pPr>
        <w:jc w:val="center"/>
        <w:rPr>
          <w:rFonts w:ascii="Arial" w:hAnsi="Arial" w:cs="Arial"/>
          <w:sz w:val="22"/>
          <w:szCs w:val="18"/>
        </w:rPr>
      </w:pPr>
    </w:p>
    <w:p w14:paraId="67132BAC" w14:textId="00FFAEDA" w:rsidR="00046419" w:rsidRDefault="00046419" w:rsidP="00655737">
      <w:pPr>
        <w:pStyle w:val="ad"/>
        <w:jc w:val="both"/>
        <w:rPr>
          <w:rFonts w:ascii="Arial" w:hAnsi="Arial" w:cs="Arial"/>
        </w:rPr>
      </w:pPr>
      <w:r w:rsidRPr="00B50A16">
        <w:rPr>
          <w:rFonts w:ascii="Arial" w:hAnsi="Arial" w:cs="Arial"/>
        </w:rPr>
        <w:t xml:space="preserve">The verified approach was to use the rule in Figure </w:t>
      </w:r>
      <w:r w:rsidR="0009567F">
        <w:rPr>
          <w:rFonts w:ascii="Arial" w:hAnsi="Arial" w:cs="Arial" w:hint="eastAsia"/>
          <w:lang w:eastAsia="zh-TW"/>
        </w:rPr>
        <w:t>3.8.3</w:t>
      </w:r>
      <w:r w:rsidRPr="00B50A16">
        <w:rPr>
          <w:rFonts w:ascii="Arial" w:hAnsi="Arial" w:cs="Arial"/>
        </w:rPr>
        <w:t xml:space="preserve"> to measure the distance drawn by Dobot Magician on paper to compare with the corresponding distance measured by the system. In Figure </w:t>
      </w:r>
      <w:r w:rsidR="00A973D9">
        <w:rPr>
          <w:rFonts w:ascii="Arial" w:hAnsi="Arial" w:cs="Arial" w:hint="eastAsia"/>
          <w:lang w:eastAsia="zh-TW"/>
        </w:rPr>
        <w:t>3.8.2</w:t>
      </w:r>
      <w:r w:rsidRPr="00B50A16">
        <w:rPr>
          <w:rFonts w:ascii="Arial" w:hAnsi="Arial" w:cs="Arial"/>
        </w:rPr>
        <w:t xml:space="preserve">, the maximum error was approximately 0.9 </w:t>
      </w:r>
      <w:r w:rsidR="00590388" w:rsidRPr="00B50A16">
        <w:rPr>
          <w:rFonts w:ascii="Arial" w:hAnsi="Arial" w:cs="Arial"/>
        </w:rPr>
        <w:t>cm,</w:t>
      </w:r>
      <w:r w:rsidRPr="00B50A16">
        <w:rPr>
          <w:rFonts w:ascii="Arial" w:hAnsi="Arial" w:cs="Arial"/>
        </w:rPr>
        <w:t xml:space="preserve"> and the minimum error was 0 cm. Consequently, the system design could work precise with less than 1 cm error.</w:t>
      </w:r>
    </w:p>
    <w:p w14:paraId="7CDD740A" w14:textId="77777777" w:rsidR="00C57E2E" w:rsidRPr="00B50A16" w:rsidRDefault="00C57E2E" w:rsidP="00046419">
      <w:pPr>
        <w:pStyle w:val="ad"/>
        <w:rPr>
          <w:rFonts w:ascii="Arial" w:hAnsi="Arial" w:cs="Arial"/>
        </w:rPr>
      </w:pPr>
    </w:p>
    <w:p w14:paraId="657F54FA" w14:textId="77777777" w:rsidR="00046419" w:rsidRPr="00B50A16" w:rsidRDefault="00046419" w:rsidP="0027449B">
      <w:pPr>
        <w:pStyle w:val="2"/>
      </w:pPr>
      <w:bookmarkStart w:id="25" w:name="_Toc165655719"/>
      <w:r w:rsidRPr="00B50A16">
        <w:t>Real-Time Gesture Control</w:t>
      </w:r>
      <w:bookmarkEnd w:id="25"/>
    </w:p>
    <w:p w14:paraId="60EBDF73" w14:textId="6694A1F9" w:rsidR="00046419" w:rsidRPr="00CA130C" w:rsidRDefault="00046419" w:rsidP="00655737">
      <w:pPr>
        <w:ind w:left="576"/>
        <w:jc w:val="both"/>
        <w:rPr>
          <w:rFonts w:ascii="Arial" w:hAnsi="Arial" w:cs="Arial"/>
        </w:rPr>
      </w:pPr>
      <w:r w:rsidRPr="00CA130C">
        <w:rPr>
          <w:rFonts w:ascii="Arial" w:hAnsi="Arial" w:cs="Arial"/>
        </w:rPr>
        <w:t xml:space="preserve">As Dobot Magician was only able to use in the project lab, the influence of light would not be tested in this section. The method to test Real-Time Gesture Control with Dobot Magician was to obtain the pose of Dobot Magician such as x, y and z coordinates, joint angle 1, joint angle 2, joint angle 3 and joint angle 4 using Dobot Studio to compare to calculated joint angles. Using Inverse Kinematics to calculate the corresponding joint angles from the coordinates obtained from Dobot Studio. The principle of Inverse Kinematics was learned from </w:t>
      </w:r>
      <w:r w:rsidR="00134519">
        <w:rPr>
          <w:rFonts w:ascii="Arial" w:hAnsi="Arial" w:cs="Arial"/>
        </w:rPr>
        <w:fldChar w:fldCharType="begin"/>
      </w:r>
      <w:r w:rsidR="00134519">
        <w:rPr>
          <w:rFonts w:ascii="Arial" w:hAnsi="Arial" w:cs="Arial"/>
        </w:rPr>
        <w:instrText xml:space="preserve"> ADDIN EN.CITE &lt;EndNote&gt;&lt;Cite&gt;&lt;Author&gt;Cheng-Hung&lt;/Author&gt;&lt;Year&gt;2018&lt;/Year&gt;&lt;IDText&gt;Kinematics and Trajectory Planning&lt;/IDText&gt;&lt;DisplayText&gt;[62]&lt;/DisplayText&gt;&lt;record&gt;&lt;urls&gt;&lt;related-urls&gt;&lt;url&gt;http://ieeexplore.ieee.org/document/8052409&lt;/url&gt;&lt;/related-urls&gt;&lt;/urls&gt;&lt;isbn&gt;9781119273608&lt;/isbn&gt;&lt;titles&gt;&lt;title&gt;Kinematics and Trajectory Planning&lt;/title&gt;&lt;secondary-title&gt;Fusion of Hard and Soft Control Strategies for the Robotic Hand&lt;/secondary-title&gt;&lt;/titles&gt;&lt;pages&gt;47-91&lt;/pages&gt;&lt;contributors&gt;&lt;authors&gt;&lt;author&gt;Cheng-Hung, Chen&lt;/author&gt;&lt;author&gt;Desineni Subbaram, Naidu&lt;/author&gt;&lt;/authors&gt;&lt;/contributors&gt;&lt;added-date format="utc"&gt;1714755201&lt;/added-date&gt;&lt;ref-type name="Book Section"&gt;5&lt;/ref-type&gt;&lt;dates&gt;&lt;year&gt;2018&lt;/year&gt;&lt;/dates&gt;&lt;rec-number&gt;83&lt;/rec-number&gt;&lt;publisher&gt;IEEE&lt;/publisher&gt;&lt;last-updated-date format="utc"&gt;1714755201&lt;/last-updated-date&gt;&lt;electronic-resource-num&gt;10.1002/9781119273622.ch2&lt;/electronic-resource-num&gt;&lt;/record&gt;&lt;/Cite&gt;&lt;/EndNote&gt;</w:instrText>
      </w:r>
      <w:r w:rsidR="00134519">
        <w:rPr>
          <w:rFonts w:ascii="Arial" w:hAnsi="Arial" w:cs="Arial"/>
        </w:rPr>
        <w:fldChar w:fldCharType="separate"/>
      </w:r>
      <w:r w:rsidR="00134519">
        <w:rPr>
          <w:rFonts w:ascii="Arial" w:hAnsi="Arial" w:cs="Arial"/>
          <w:noProof/>
        </w:rPr>
        <w:t>[62]</w:t>
      </w:r>
      <w:r w:rsidR="00134519">
        <w:rPr>
          <w:rFonts w:ascii="Arial" w:hAnsi="Arial" w:cs="Arial"/>
        </w:rPr>
        <w:fldChar w:fldCharType="end"/>
      </w:r>
      <w:r w:rsidRPr="00CA130C">
        <w:rPr>
          <w:rFonts w:ascii="Arial" w:hAnsi="Arial" w:cs="Arial"/>
        </w:rPr>
        <w:t xml:space="preserve">. The following diagrams of Inverse Kinematics was based on the theory </w:t>
      </w:r>
      <w:r w:rsidR="007F5440">
        <w:rPr>
          <w:rFonts w:ascii="Arial" w:hAnsi="Arial" w:cs="Arial"/>
        </w:rPr>
        <w:fldChar w:fldCharType="begin"/>
      </w:r>
      <w:r w:rsidR="007F5440">
        <w:rPr>
          <w:rFonts w:ascii="Arial" w:hAnsi="Arial" w:cs="Arial"/>
        </w:rPr>
        <w:instrText xml:space="preserve"> ADDIN EN.CITE &lt;EndNote&gt;&lt;Cite&gt;&lt;Author&gt;Cheng-Hung&lt;/Author&gt;&lt;Year&gt;2018&lt;/Year&gt;&lt;IDText&gt;Kinematics and Trajectory Planning&lt;/IDText&gt;&lt;DisplayText&gt;[62]&lt;/DisplayText&gt;&lt;record&gt;&lt;urls&gt;&lt;related-urls&gt;&lt;url&gt;http://ieeexplore.ieee.org/document/8052409&lt;/url&gt;&lt;/related-urls&gt;&lt;/urls&gt;&lt;isbn&gt;9781119273608&lt;/isbn&gt;&lt;titles&gt;&lt;title&gt;Kinematics and Trajectory Planning&lt;/title&gt;&lt;secondary-title&gt;Fusion of Hard and Soft Control Strategies for the Robotic Hand&lt;/secondary-title&gt;&lt;/titles&gt;&lt;pages&gt;47-91&lt;/pages&gt;&lt;contributors&gt;&lt;authors&gt;&lt;author&gt;Cheng-Hung, Chen&lt;/author&gt;&lt;author&gt;Desineni Subbaram, Naidu&lt;/author&gt;&lt;/authors&gt;&lt;/contributors&gt;&lt;added-date format="utc"&gt;1714755201&lt;/added-date&gt;&lt;ref-type name="Book Section"&gt;5&lt;/ref-type&gt;&lt;dates&gt;&lt;year&gt;2018&lt;/year&gt;&lt;/dates&gt;&lt;rec-number&gt;83&lt;/rec-number&gt;&lt;publisher&gt;IEEE&lt;/publisher&gt;&lt;last-updated-date format="utc"&gt;1714755201&lt;/last-updated-date&gt;&lt;electronic-resource-num&gt;10.1002/9781119273622.ch2&lt;/electronic-resource-num&gt;&lt;/record&gt;&lt;/Cite&gt;&lt;/EndNote&gt;</w:instrText>
      </w:r>
      <w:r w:rsidR="007F5440">
        <w:rPr>
          <w:rFonts w:ascii="Arial" w:hAnsi="Arial" w:cs="Arial"/>
        </w:rPr>
        <w:fldChar w:fldCharType="separate"/>
      </w:r>
      <w:r w:rsidR="007F5440">
        <w:rPr>
          <w:rFonts w:ascii="Arial" w:hAnsi="Arial" w:cs="Arial"/>
          <w:noProof/>
        </w:rPr>
        <w:t>[62]</w:t>
      </w:r>
      <w:r w:rsidR="007F5440">
        <w:rPr>
          <w:rFonts w:ascii="Arial" w:hAnsi="Arial" w:cs="Arial"/>
        </w:rPr>
        <w:fldChar w:fldCharType="end"/>
      </w:r>
      <w:r w:rsidRPr="00CA130C">
        <w:rPr>
          <w:rFonts w:ascii="Arial" w:hAnsi="Arial" w:cs="Arial"/>
        </w:rPr>
        <w:t xml:space="preserve"> and redrew as follows:</w:t>
      </w:r>
    </w:p>
    <w:p w14:paraId="53E81671" w14:textId="77777777" w:rsidR="00046419" w:rsidRPr="00B50A16" w:rsidRDefault="00046419" w:rsidP="00046419">
      <w:pPr>
        <w:pStyle w:val="ad"/>
        <w:rPr>
          <w:rFonts w:ascii="Arial" w:hAnsi="Arial" w:cs="Arial"/>
        </w:rPr>
      </w:pPr>
    </w:p>
    <w:p w14:paraId="09B1DAD3" w14:textId="77777777" w:rsidR="00046419" w:rsidRPr="00B50A16" w:rsidRDefault="00046419" w:rsidP="00046419">
      <w:pPr>
        <w:pStyle w:val="ad"/>
        <w:rPr>
          <w:rFonts w:ascii="Arial" w:hAnsi="Arial" w:cs="Arial"/>
        </w:rPr>
      </w:pPr>
    </w:p>
    <w:p w14:paraId="0724881A" w14:textId="77777777" w:rsidR="00046419" w:rsidRPr="002A1A68" w:rsidRDefault="00046419" w:rsidP="002A1A68">
      <w:pPr>
        <w:jc w:val="center"/>
        <w:rPr>
          <w:rFonts w:ascii="Arial" w:hAnsi="Arial" w:cs="Arial"/>
        </w:rPr>
      </w:pPr>
      <w:r w:rsidRPr="00B50A16">
        <w:rPr>
          <w:noProof/>
        </w:rPr>
        <w:lastRenderedPageBreak/>
        <w:drawing>
          <wp:inline distT="0" distB="0" distL="0" distR="0" wp14:anchorId="1084AB78" wp14:editId="4CB2D842">
            <wp:extent cx="5518113" cy="3860640"/>
            <wp:effectExtent l="0" t="0" r="6985" b="6985"/>
            <wp:docPr id="1977163509" name="Picture 1" descr="Diagram of a drawing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163509" name="Picture 1" descr="Diagram of a drawing of a device&#10;&#10;Description automatically generated"/>
                    <pic:cNvPicPr/>
                  </pic:nvPicPr>
                  <pic:blipFill rotWithShape="1">
                    <a:blip r:embed="rId83"/>
                    <a:srcRect l="2675" t="6645" r="1042"/>
                    <a:stretch/>
                  </pic:blipFill>
                  <pic:spPr bwMode="auto">
                    <a:xfrm>
                      <a:off x="0" y="0"/>
                      <a:ext cx="5518494" cy="3860906"/>
                    </a:xfrm>
                    <a:prstGeom prst="rect">
                      <a:avLst/>
                    </a:prstGeom>
                    <a:ln>
                      <a:noFill/>
                    </a:ln>
                    <a:extLst>
                      <a:ext uri="{53640926-AAD7-44D8-BBD7-CCE9431645EC}">
                        <a14:shadowObscured xmlns:a14="http://schemas.microsoft.com/office/drawing/2010/main"/>
                      </a:ext>
                    </a:extLst>
                  </pic:spPr>
                </pic:pic>
              </a:graphicData>
            </a:graphic>
          </wp:inline>
        </w:drawing>
      </w:r>
    </w:p>
    <w:p w14:paraId="1F8610CF" w14:textId="17133623" w:rsidR="00046419" w:rsidRDefault="00046419" w:rsidP="002A1A68">
      <w:pPr>
        <w:jc w:val="center"/>
        <w:rPr>
          <w:rFonts w:ascii="Arial" w:hAnsi="Arial" w:cs="Arial"/>
          <w:sz w:val="22"/>
          <w:szCs w:val="18"/>
        </w:rPr>
      </w:pPr>
      <w:r w:rsidRPr="00BE0900">
        <w:rPr>
          <w:rFonts w:ascii="Arial" w:hAnsi="Arial" w:cs="Arial"/>
          <w:sz w:val="22"/>
          <w:szCs w:val="18"/>
        </w:rPr>
        <w:t xml:space="preserve">Figure </w:t>
      </w:r>
      <w:r w:rsidR="00CE31FF" w:rsidRPr="00BE0900">
        <w:rPr>
          <w:rFonts w:ascii="Arial" w:hAnsi="Arial" w:cs="Arial" w:hint="eastAsia"/>
          <w:sz w:val="22"/>
          <w:szCs w:val="18"/>
          <w:lang w:eastAsia="zh-TW"/>
        </w:rPr>
        <w:t>3.9.1</w:t>
      </w:r>
      <w:r w:rsidRPr="00BE0900">
        <w:rPr>
          <w:rFonts w:ascii="Arial" w:hAnsi="Arial" w:cs="Arial"/>
          <w:sz w:val="22"/>
          <w:szCs w:val="18"/>
        </w:rPr>
        <w:t>. Joint Angle 1 and Joint Angle 4Calculation</w:t>
      </w:r>
    </w:p>
    <w:p w14:paraId="5A17AC95" w14:textId="77777777" w:rsidR="00BE0900" w:rsidRPr="00BE0900" w:rsidRDefault="00BE0900" w:rsidP="002A1A68">
      <w:pPr>
        <w:jc w:val="center"/>
        <w:rPr>
          <w:rFonts w:ascii="Arial" w:hAnsi="Arial" w:cs="Arial"/>
          <w:sz w:val="22"/>
          <w:szCs w:val="18"/>
        </w:rPr>
      </w:pPr>
    </w:p>
    <w:p w14:paraId="753F93FC" w14:textId="02A2C84C" w:rsidR="00046419" w:rsidRPr="00B50A16" w:rsidRDefault="00046419" w:rsidP="00655737">
      <w:pPr>
        <w:pStyle w:val="ad"/>
        <w:jc w:val="both"/>
        <w:rPr>
          <w:rFonts w:ascii="Arial" w:hAnsi="Arial" w:cs="Arial"/>
        </w:rPr>
      </w:pPr>
      <w:r w:rsidRPr="00B50A16">
        <w:rPr>
          <w:rFonts w:ascii="Arial" w:hAnsi="Arial" w:cs="Arial"/>
        </w:rPr>
        <w:t xml:space="preserve">Based on Figure </w:t>
      </w:r>
      <w:r w:rsidR="00CE31FF">
        <w:rPr>
          <w:rFonts w:ascii="Arial" w:hAnsi="Arial" w:cs="Arial" w:hint="eastAsia"/>
          <w:lang w:eastAsia="zh-TW"/>
        </w:rPr>
        <w:t>3.9.1</w:t>
      </w:r>
      <w:r w:rsidRPr="00B50A16">
        <w:rPr>
          <w:rFonts w:ascii="Arial" w:hAnsi="Arial" w:cs="Arial"/>
        </w:rPr>
        <w:t>, the joint angle 1 could be calculated:</w:t>
      </w:r>
    </w:p>
    <w:p w14:paraId="231D32FE" w14:textId="1A7C9F39" w:rsidR="00046419" w:rsidRPr="00B50A16" w:rsidRDefault="00000000" w:rsidP="00FB2AC7">
      <w:pPr>
        <w:pStyle w:val="ad"/>
        <w:jc w:val="right"/>
        <w:rPr>
          <w:rFonts w:ascii="Arial" w:hAnsi="Arial" w:cs="Arial"/>
          <w:lang w:eastAsia="zh-TW"/>
        </w:rPr>
      </w:pPr>
      <m:oMath>
        <m:sSub>
          <m:sSubPr>
            <m:ctrlPr>
              <w:rPr>
                <w:rFonts w:ascii="Cambria Math" w:hAnsi="Cambria Math" w:cs="Arial"/>
                <w:i/>
              </w:rPr>
            </m:ctrlPr>
          </m:sSubPr>
          <m:e>
            <m:r>
              <w:rPr>
                <w:rFonts w:ascii="Cambria Math" w:hAnsi="Cambria Math" w:cs="Arial"/>
              </w:rPr>
              <m:t>L</m:t>
            </m:r>
          </m:e>
          <m:sub>
            <m:r>
              <w:rPr>
                <w:rFonts w:ascii="Cambria Math" w:hAnsi="Cambria Math" w:cs="Arial"/>
              </w:rPr>
              <m:t>1</m:t>
            </m:r>
          </m:sub>
        </m:sSub>
        <m:r>
          <w:rPr>
            <w:rFonts w:ascii="Cambria Math" w:hAnsi="Cambria Math" w:cs="Arial"/>
          </w:rPr>
          <m:t>=</m:t>
        </m:r>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x</m:t>
                </m:r>
              </m:e>
              <m:sub>
                <m:r>
                  <w:rPr>
                    <w:rFonts w:ascii="Cambria Math" w:hAnsi="Cambria Math" w:cs="Arial"/>
                  </w:rPr>
                  <m:t>0</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y</m:t>
                </m:r>
              </m:e>
              <m:sub>
                <m:r>
                  <w:rPr>
                    <w:rFonts w:ascii="Cambria Math" w:hAnsi="Cambria Math" w:cs="Arial"/>
                  </w:rPr>
                  <m:t>0</m:t>
                </m:r>
              </m:sub>
              <m:sup>
                <m:r>
                  <w:rPr>
                    <w:rFonts w:ascii="Cambria Math" w:hAnsi="Cambria Math" w:cs="Arial"/>
                  </w:rPr>
                  <m:t>2</m:t>
                </m:r>
              </m:sup>
            </m:sSubSup>
          </m:e>
        </m:rad>
      </m:oMath>
      <w:r w:rsidR="00FB2AC7">
        <w:rPr>
          <w:rFonts w:ascii="Arial" w:hAnsi="Arial" w:cs="Arial"/>
        </w:rPr>
        <w:tab/>
      </w:r>
      <w:r w:rsidR="00FB2AC7">
        <w:rPr>
          <w:rFonts w:ascii="Arial" w:hAnsi="Arial" w:cs="Arial"/>
        </w:rPr>
        <w:tab/>
      </w:r>
      <w:r w:rsidR="00FB2AC7">
        <w:rPr>
          <w:rFonts w:ascii="Arial" w:hAnsi="Arial" w:cs="Arial"/>
        </w:rPr>
        <w:tab/>
      </w:r>
      <w:r w:rsidR="00FB2AC7">
        <w:rPr>
          <w:rFonts w:ascii="Arial" w:hAnsi="Arial" w:cs="Arial"/>
        </w:rPr>
        <w:tab/>
      </w:r>
      <w:r w:rsidR="00FB2AC7">
        <w:rPr>
          <w:rFonts w:ascii="Arial" w:hAnsi="Arial" w:cs="Arial" w:hint="eastAsia"/>
          <w:lang w:eastAsia="zh-TW"/>
        </w:rPr>
        <w:t>eqn. 3.9.1</w:t>
      </w:r>
    </w:p>
    <w:p w14:paraId="323A0B46" w14:textId="018E9104" w:rsidR="00046419" w:rsidRPr="00B50A16" w:rsidRDefault="00000000" w:rsidP="00FB2AC7">
      <w:pPr>
        <w:pStyle w:val="ad"/>
        <w:jc w:val="right"/>
        <w:rPr>
          <w:rFonts w:ascii="Arial" w:hAnsi="Arial" w:cs="Arial"/>
          <w:lang w:eastAsia="zh-TW"/>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1</m:t>
            </m:r>
          </m:sub>
        </m:sSub>
        <m:d>
          <m:dPr>
            <m:ctrlPr>
              <w:rPr>
                <w:rFonts w:ascii="Cambria Math" w:hAnsi="Cambria Math" w:cs="Arial"/>
                <w:i/>
              </w:rPr>
            </m:ctrlPr>
          </m:dPr>
          <m:e>
            <m:r>
              <w:rPr>
                <w:rFonts w:ascii="Cambria Math" w:hAnsi="Cambria Math" w:cs="Arial"/>
              </w:rPr>
              <m:t>Joint Angle 1</m:t>
            </m:r>
          </m:e>
        </m:d>
        <m:r>
          <w:rPr>
            <w:rFonts w:ascii="Cambria Math" w:hAnsi="Cambria Math" w:cs="Arial"/>
          </w:rPr>
          <m:t>=</m:t>
        </m:r>
        <m:func>
          <m:funcPr>
            <m:ctrlPr>
              <w:rPr>
                <w:rFonts w:ascii="Cambria Math" w:hAnsi="Cambria Math" w:cs="Arial"/>
                <w:i/>
              </w:rPr>
            </m:ctrlPr>
          </m:funcPr>
          <m:fName>
            <m:sSup>
              <m:sSupPr>
                <m:ctrlPr>
                  <w:rPr>
                    <w:rFonts w:ascii="Cambria Math" w:hAnsi="Cambria Math" w:cs="Arial"/>
                    <w:i/>
                  </w:rPr>
                </m:ctrlPr>
              </m:sSupPr>
              <m:e>
                <m:r>
                  <m:rPr>
                    <m:sty m:val="p"/>
                  </m:rPr>
                  <w:rPr>
                    <w:rFonts w:ascii="Cambria Math" w:hAnsi="Cambria Math" w:cs="Arial"/>
                  </w:rPr>
                  <m:t>tan</m:t>
                </m:r>
              </m:e>
              <m:sup>
                <m:r>
                  <w:rPr>
                    <w:rFonts w:ascii="Cambria Math" w:hAnsi="Cambria Math" w:cs="Arial"/>
                  </w:rPr>
                  <m:t>-1</m:t>
                </m:r>
              </m:sup>
            </m:sSup>
          </m:fName>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den>
                </m:f>
              </m:e>
            </m:d>
            <m:r>
              <w:rPr>
                <w:rFonts w:ascii="Cambria Math" w:hAnsi="Cambria Math" w:cs="Arial"/>
              </w:rPr>
              <m:t>[Degrees]</m:t>
            </m:r>
          </m:e>
        </m:func>
      </m:oMath>
      <w:r w:rsidR="00FB2AC7">
        <w:rPr>
          <w:rFonts w:ascii="Arial" w:hAnsi="Arial" w:cs="Arial"/>
        </w:rPr>
        <w:tab/>
      </w:r>
      <w:r w:rsidR="00FB2AC7">
        <w:rPr>
          <w:rFonts w:ascii="Arial" w:hAnsi="Arial" w:cs="Arial"/>
        </w:rPr>
        <w:tab/>
      </w:r>
      <w:r w:rsidR="00FB2AC7">
        <w:rPr>
          <w:rFonts w:ascii="Arial" w:hAnsi="Arial" w:cs="Arial"/>
        </w:rPr>
        <w:tab/>
      </w:r>
      <w:r w:rsidR="00FB2AC7">
        <w:rPr>
          <w:rFonts w:ascii="Arial" w:hAnsi="Arial" w:cs="Arial" w:hint="eastAsia"/>
          <w:lang w:eastAsia="zh-TW"/>
        </w:rPr>
        <w:t>eqn.3.9.2</w:t>
      </w:r>
    </w:p>
    <w:p w14:paraId="77CF3D77" w14:textId="521D23CD" w:rsidR="00046419" w:rsidRPr="00B50A16" w:rsidRDefault="00000000" w:rsidP="00FB2AC7">
      <w:pPr>
        <w:pStyle w:val="ad"/>
        <w:jc w:val="right"/>
        <w:rPr>
          <w:rFonts w:ascii="Arial" w:hAnsi="Arial" w:cs="Arial"/>
          <w:lang w:eastAsia="zh-TW"/>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4</m:t>
            </m:r>
          </m:sub>
        </m:sSub>
        <m:d>
          <m:dPr>
            <m:ctrlPr>
              <w:rPr>
                <w:rFonts w:ascii="Cambria Math" w:hAnsi="Cambria Math" w:cs="Arial"/>
                <w:i/>
              </w:rPr>
            </m:ctrlPr>
          </m:dPr>
          <m:e>
            <m:r>
              <w:rPr>
                <w:rFonts w:ascii="Cambria Math" w:hAnsi="Cambria Math" w:cs="Arial"/>
              </w:rPr>
              <m:t>Joint Angle 4</m:t>
            </m:r>
          </m:e>
        </m:d>
        <m:r>
          <w:rPr>
            <w:rFonts w:ascii="Cambria Math" w:hAnsi="Cambria Math" w:cs="Arial"/>
          </w:rPr>
          <m:t xml:space="preserve">=Rotation </m:t>
        </m:r>
        <m:d>
          <m:dPr>
            <m:ctrlPr>
              <w:rPr>
                <w:rFonts w:ascii="Cambria Math" w:hAnsi="Cambria Math" w:cs="Arial"/>
                <w:i/>
              </w:rPr>
            </m:ctrlPr>
          </m:dPr>
          <m:e>
            <m:r>
              <w:rPr>
                <w:rFonts w:ascii="Cambria Math" w:hAnsi="Cambria Math" w:cs="Arial"/>
              </w:rPr>
              <m:t>R</m:t>
            </m:r>
          </m:e>
        </m:d>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1</m:t>
            </m:r>
          </m:sub>
        </m:sSub>
      </m:oMath>
      <w:r w:rsidR="00FB2AC7">
        <w:rPr>
          <w:rFonts w:ascii="Arial" w:hAnsi="Arial" w:cs="Arial"/>
        </w:rPr>
        <w:tab/>
      </w:r>
      <w:r w:rsidR="00FB2AC7">
        <w:rPr>
          <w:rFonts w:ascii="Arial" w:hAnsi="Arial" w:cs="Arial"/>
        </w:rPr>
        <w:tab/>
      </w:r>
      <w:r w:rsidR="00FB2AC7">
        <w:rPr>
          <w:rFonts w:ascii="Arial" w:hAnsi="Arial" w:cs="Arial"/>
        </w:rPr>
        <w:tab/>
      </w:r>
      <w:r w:rsidR="00FB2AC7">
        <w:rPr>
          <w:rFonts w:ascii="Arial" w:hAnsi="Arial" w:cs="Arial" w:hint="eastAsia"/>
          <w:lang w:eastAsia="zh-TW"/>
        </w:rPr>
        <w:t>eqn. 3.9.3</w:t>
      </w:r>
    </w:p>
    <w:p w14:paraId="6475F18B" w14:textId="77777777" w:rsidR="00046419" w:rsidRPr="00B50A16" w:rsidRDefault="00046419" w:rsidP="00046419">
      <w:pPr>
        <w:pStyle w:val="ad"/>
        <w:rPr>
          <w:rFonts w:ascii="Arial" w:hAnsi="Arial" w:cs="Arial"/>
        </w:rPr>
      </w:pPr>
    </w:p>
    <w:p w14:paraId="1BC05051" w14:textId="77777777" w:rsidR="00046419" w:rsidRPr="00E4266B" w:rsidRDefault="00046419" w:rsidP="00E4266B">
      <w:pPr>
        <w:jc w:val="center"/>
        <w:rPr>
          <w:rFonts w:ascii="Arial" w:hAnsi="Arial" w:cs="Arial"/>
        </w:rPr>
      </w:pPr>
      <w:r w:rsidRPr="00B50A16">
        <w:rPr>
          <w:noProof/>
        </w:rPr>
        <w:drawing>
          <wp:inline distT="0" distB="0" distL="0" distR="0" wp14:anchorId="041F48A0" wp14:editId="547626C3">
            <wp:extent cx="2623069" cy="1987550"/>
            <wp:effectExtent l="0" t="0" r="6350" b="0"/>
            <wp:docPr id="1836240730" name="Picture 1" descr="A drawing of a mechanical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240730" name="Picture 1" descr="A drawing of a mechanical arm&#10;&#10;Description automatically generated"/>
                    <pic:cNvPicPr/>
                  </pic:nvPicPr>
                  <pic:blipFill rotWithShape="1">
                    <a:blip r:embed="rId84"/>
                    <a:srcRect l="4354" r="3720"/>
                    <a:stretch/>
                  </pic:blipFill>
                  <pic:spPr bwMode="auto">
                    <a:xfrm>
                      <a:off x="0" y="0"/>
                      <a:ext cx="2628428" cy="1991611"/>
                    </a:xfrm>
                    <a:prstGeom prst="rect">
                      <a:avLst/>
                    </a:prstGeom>
                    <a:ln>
                      <a:noFill/>
                    </a:ln>
                    <a:extLst>
                      <a:ext uri="{53640926-AAD7-44D8-BBD7-CCE9431645EC}">
                        <a14:shadowObscured xmlns:a14="http://schemas.microsoft.com/office/drawing/2010/main"/>
                      </a:ext>
                    </a:extLst>
                  </pic:spPr>
                </pic:pic>
              </a:graphicData>
            </a:graphic>
          </wp:inline>
        </w:drawing>
      </w:r>
      <w:r w:rsidRPr="00B50A16">
        <w:rPr>
          <w:noProof/>
        </w:rPr>
        <w:drawing>
          <wp:inline distT="0" distB="0" distL="0" distR="0" wp14:anchorId="7809ED86" wp14:editId="20126672">
            <wp:extent cx="2825750" cy="1868070"/>
            <wp:effectExtent l="0" t="0" r="0" b="0"/>
            <wp:docPr id="8" name="Picture 7" descr="A drawing of a mechanical component&#10;&#10;Description automatically generated with medium confidence">
              <a:extLst xmlns:a="http://schemas.openxmlformats.org/drawingml/2006/main">
                <a:ext uri="{FF2B5EF4-FFF2-40B4-BE49-F238E27FC236}">
                  <a16:creationId xmlns:a16="http://schemas.microsoft.com/office/drawing/2014/main" id="{0441C4F4-DD24-7A93-4C63-EDEBDEF6F4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drawing of a mechanical component&#10;&#10;Description automatically generated with medium confidence">
                      <a:extLst>
                        <a:ext uri="{FF2B5EF4-FFF2-40B4-BE49-F238E27FC236}">
                          <a16:creationId xmlns:a16="http://schemas.microsoft.com/office/drawing/2014/main" id="{0441C4F4-DD24-7A93-4C63-EDEBDEF6F445}"/>
                        </a:ext>
                      </a:extLst>
                    </pic:cNvPr>
                    <pic:cNvPicPr>
                      <a:picLocks noChangeAspect="1"/>
                    </pic:cNvPicPr>
                  </pic:nvPicPr>
                  <pic:blipFill rotWithShape="1">
                    <a:blip r:embed="rId16"/>
                    <a:srcRect l="3000" t="7498" r="2079" b="5470"/>
                    <a:stretch/>
                  </pic:blipFill>
                  <pic:spPr bwMode="auto">
                    <a:xfrm>
                      <a:off x="0" y="0"/>
                      <a:ext cx="2825750" cy="1868070"/>
                    </a:xfrm>
                    <a:prstGeom prst="rect">
                      <a:avLst/>
                    </a:prstGeom>
                    <a:ln>
                      <a:noFill/>
                    </a:ln>
                    <a:extLst>
                      <a:ext uri="{53640926-AAD7-44D8-BBD7-CCE9431645EC}">
                        <a14:shadowObscured xmlns:a14="http://schemas.microsoft.com/office/drawing/2010/main"/>
                      </a:ext>
                    </a:extLst>
                  </pic:spPr>
                </pic:pic>
              </a:graphicData>
            </a:graphic>
          </wp:inline>
        </w:drawing>
      </w:r>
    </w:p>
    <w:p w14:paraId="3BD5FFB4" w14:textId="6297E073" w:rsidR="00046419" w:rsidRDefault="00046419" w:rsidP="00046419">
      <w:pPr>
        <w:pStyle w:val="ad"/>
        <w:jc w:val="center"/>
        <w:rPr>
          <w:rFonts w:ascii="Arial" w:hAnsi="Arial" w:cs="Arial"/>
          <w:sz w:val="22"/>
          <w:szCs w:val="18"/>
        </w:rPr>
      </w:pPr>
      <w:r w:rsidRPr="00BE0900">
        <w:rPr>
          <w:rFonts w:ascii="Arial" w:hAnsi="Arial" w:cs="Arial"/>
          <w:sz w:val="22"/>
          <w:szCs w:val="18"/>
        </w:rPr>
        <w:t xml:space="preserve">Figure </w:t>
      </w:r>
      <w:r w:rsidR="000B0ADB" w:rsidRPr="00BE0900">
        <w:rPr>
          <w:rFonts w:ascii="Arial" w:hAnsi="Arial" w:cs="Arial" w:hint="eastAsia"/>
          <w:sz w:val="22"/>
          <w:szCs w:val="18"/>
          <w:lang w:eastAsia="zh-TW"/>
        </w:rPr>
        <w:t>3.9.2</w:t>
      </w:r>
      <w:r w:rsidRPr="00BE0900">
        <w:rPr>
          <w:rFonts w:ascii="Arial" w:hAnsi="Arial" w:cs="Arial"/>
          <w:sz w:val="22"/>
          <w:szCs w:val="18"/>
        </w:rPr>
        <w:t>. Joint Angle 2 and Joint Angle 3 Calculation</w:t>
      </w:r>
    </w:p>
    <w:p w14:paraId="3B0B44F6" w14:textId="77777777" w:rsidR="00BE0900" w:rsidRPr="00BE0900" w:rsidRDefault="00BE0900" w:rsidP="00046419">
      <w:pPr>
        <w:pStyle w:val="ad"/>
        <w:jc w:val="center"/>
        <w:rPr>
          <w:rFonts w:ascii="Arial" w:hAnsi="Arial" w:cs="Arial"/>
          <w:sz w:val="22"/>
          <w:szCs w:val="18"/>
        </w:rPr>
      </w:pPr>
    </w:p>
    <w:p w14:paraId="05CFE93B" w14:textId="499CC6FC" w:rsidR="00046419" w:rsidRPr="00B52A05" w:rsidRDefault="00046419" w:rsidP="00655737">
      <w:pPr>
        <w:pStyle w:val="ad"/>
        <w:jc w:val="both"/>
        <w:rPr>
          <w:rFonts w:ascii="Arial" w:hAnsi="Arial" w:cs="Arial"/>
        </w:rPr>
      </w:pPr>
      <w:r w:rsidRPr="00B50A16">
        <w:rPr>
          <w:rFonts w:ascii="Arial" w:hAnsi="Arial" w:cs="Arial"/>
        </w:rPr>
        <w:t xml:space="preserve">In Figure </w:t>
      </w:r>
      <w:r w:rsidR="00CC7958">
        <w:rPr>
          <w:rFonts w:ascii="Arial" w:hAnsi="Arial" w:cs="Arial" w:hint="eastAsia"/>
          <w:lang w:eastAsia="zh-TW"/>
        </w:rPr>
        <w:t>3.9.2</w:t>
      </w:r>
      <w:r w:rsidRPr="00B50A16">
        <w:rPr>
          <w:rFonts w:ascii="Arial" w:hAnsi="Arial" w:cs="Arial"/>
        </w:rPr>
        <w:t>, the value of 61 was calculated from the left (41+20=61).</w:t>
      </w:r>
    </w:p>
    <w:p w14:paraId="1433396E" w14:textId="77777777" w:rsidR="00046419" w:rsidRPr="00B50A16" w:rsidRDefault="00046419" w:rsidP="00046419">
      <w:pPr>
        <w:pStyle w:val="ad"/>
        <w:jc w:val="center"/>
        <w:rPr>
          <w:rFonts w:ascii="Arial" w:hAnsi="Arial" w:cs="Arial"/>
        </w:rPr>
      </w:pPr>
      <w:r w:rsidRPr="00B50A16">
        <w:rPr>
          <w:rFonts w:ascii="Arial" w:hAnsi="Arial" w:cs="Arial"/>
          <w:noProof/>
        </w:rPr>
        <w:lastRenderedPageBreak/>
        <w:drawing>
          <wp:inline distT="0" distB="0" distL="0" distR="0" wp14:anchorId="46C97F05" wp14:editId="3B1ABCE1">
            <wp:extent cx="4486901" cy="3000794"/>
            <wp:effectExtent l="0" t="0" r="0" b="9525"/>
            <wp:docPr id="836262885" name="Picture 1" descr="A triangle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262885" name="Picture 1" descr="A triangle with lines and numbers&#10;&#10;Description automatically generated"/>
                    <pic:cNvPicPr/>
                  </pic:nvPicPr>
                  <pic:blipFill>
                    <a:blip r:embed="rId85"/>
                    <a:stretch>
                      <a:fillRect/>
                    </a:stretch>
                  </pic:blipFill>
                  <pic:spPr>
                    <a:xfrm>
                      <a:off x="0" y="0"/>
                      <a:ext cx="4486901" cy="3000794"/>
                    </a:xfrm>
                    <a:prstGeom prst="rect">
                      <a:avLst/>
                    </a:prstGeom>
                  </pic:spPr>
                </pic:pic>
              </a:graphicData>
            </a:graphic>
          </wp:inline>
        </w:drawing>
      </w:r>
    </w:p>
    <w:p w14:paraId="0C2EDEE5" w14:textId="0D7C0FE9" w:rsidR="00046419" w:rsidRDefault="00046419" w:rsidP="00046419">
      <w:pPr>
        <w:pStyle w:val="ad"/>
        <w:jc w:val="center"/>
        <w:rPr>
          <w:rFonts w:ascii="Arial" w:hAnsi="Arial" w:cs="Arial"/>
          <w:sz w:val="22"/>
          <w:szCs w:val="18"/>
          <w:lang w:eastAsia="zh-TW"/>
        </w:rPr>
      </w:pPr>
      <w:r w:rsidRPr="00BE0900">
        <w:rPr>
          <w:rFonts w:ascii="Arial" w:hAnsi="Arial" w:cs="Arial"/>
          <w:sz w:val="22"/>
          <w:szCs w:val="18"/>
        </w:rPr>
        <w:t xml:space="preserve">Figure </w:t>
      </w:r>
      <w:r w:rsidR="00E56099" w:rsidRPr="00BE0900">
        <w:rPr>
          <w:rFonts w:ascii="Arial" w:hAnsi="Arial" w:cs="Arial" w:hint="eastAsia"/>
          <w:sz w:val="22"/>
          <w:szCs w:val="18"/>
          <w:lang w:eastAsia="zh-TW"/>
        </w:rPr>
        <w:t>3.9.3</w:t>
      </w:r>
      <w:r w:rsidRPr="00BE0900">
        <w:rPr>
          <w:rFonts w:ascii="Arial" w:hAnsi="Arial" w:cs="Arial"/>
          <w:sz w:val="22"/>
          <w:szCs w:val="18"/>
        </w:rPr>
        <w:t>. Simplified Diagram from Figure</w:t>
      </w:r>
      <w:r w:rsidR="00A91EE0" w:rsidRPr="00BE0900">
        <w:rPr>
          <w:rFonts w:ascii="Arial" w:hAnsi="Arial" w:cs="Arial" w:hint="eastAsia"/>
          <w:sz w:val="22"/>
          <w:szCs w:val="18"/>
          <w:lang w:eastAsia="zh-TW"/>
        </w:rPr>
        <w:t xml:space="preserve"> 3.9.2</w:t>
      </w:r>
    </w:p>
    <w:p w14:paraId="47887459" w14:textId="77777777" w:rsidR="00BE0900" w:rsidRPr="00BE0900" w:rsidRDefault="00BE0900" w:rsidP="00046419">
      <w:pPr>
        <w:pStyle w:val="ad"/>
        <w:jc w:val="center"/>
        <w:rPr>
          <w:rFonts w:ascii="Arial" w:hAnsi="Arial" w:cs="Arial"/>
          <w:sz w:val="22"/>
          <w:szCs w:val="18"/>
          <w:lang w:eastAsia="zh-TW"/>
        </w:rPr>
      </w:pPr>
    </w:p>
    <w:p w14:paraId="7D29B7ED" w14:textId="3F38C4CE" w:rsidR="00046419" w:rsidRPr="00B50A16" w:rsidRDefault="00046419" w:rsidP="009429BA">
      <w:pPr>
        <w:pStyle w:val="ad"/>
        <w:jc w:val="both"/>
        <w:rPr>
          <w:rFonts w:ascii="Arial" w:hAnsi="Arial" w:cs="Arial"/>
        </w:rPr>
      </w:pPr>
      <w:r w:rsidRPr="00B50A16">
        <w:rPr>
          <w:rFonts w:ascii="Arial" w:hAnsi="Arial" w:cs="Arial"/>
        </w:rPr>
        <w:t xml:space="preserve">Based on Figure </w:t>
      </w:r>
      <w:r w:rsidR="00823D50">
        <w:rPr>
          <w:rFonts w:ascii="Arial" w:hAnsi="Arial" w:cs="Arial" w:hint="eastAsia"/>
          <w:lang w:eastAsia="zh-TW"/>
        </w:rPr>
        <w:t>3.9.3</w:t>
      </w:r>
      <w:r w:rsidRPr="00B50A16">
        <w:rPr>
          <w:rFonts w:ascii="Arial" w:hAnsi="Arial" w:cs="Arial"/>
        </w:rPr>
        <w:t>, the joint angle 2 and the joint angle 3 could be calculated:</w:t>
      </w:r>
    </w:p>
    <w:p w14:paraId="4481FCE7" w14:textId="528EC7A4" w:rsidR="00046419" w:rsidRPr="00B50A16" w:rsidRDefault="00000000" w:rsidP="00FD2A87">
      <w:pPr>
        <w:pStyle w:val="ad"/>
        <w:jc w:val="right"/>
        <w:rPr>
          <w:rFonts w:ascii="Arial" w:hAnsi="Arial" w:cs="Arial"/>
          <w:lang w:eastAsia="zh-TW"/>
        </w:rPr>
      </w:pPr>
      <m:oMath>
        <m:sSub>
          <m:sSubPr>
            <m:ctrlPr>
              <w:rPr>
                <w:rFonts w:ascii="Cambria Math" w:hAnsi="Cambria Math" w:cs="Arial"/>
                <w:i/>
              </w:rPr>
            </m:ctrlPr>
          </m:sSubPr>
          <m:e>
            <m:r>
              <w:rPr>
                <w:rFonts w:ascii="Cambria Math" w:hAnsi="Cambria Math" w:cs="Arial"/>
              </w:rPr>
              <m:t>L</m:t>
            </m:r>
          </m:e>
          <m:sub>
            <m:r>
              <w:rPr>
                <w:rFonts w:ascii="Cambria Math" w:hAnsi="Cambria Math" w:cs="Arial"/>
              </w:rPr>
              <m:t>1</m:t>
            </m:r>
          </m:sub>
        </m:sSub>
        <m:r>
          <w:rPr>
            <w:rFonts w:ascii="Cambria Math" w:hAnsi="Cambria Math" w:cs="Arial"/>
          </w:rPr>
          <m:t>=</m:t>
        </m:r>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x</m:t>
                </m:r>
              </m:e>
              <m:sub>
                <m:r>
                  <w:rPr>
                    <w:rFonts w:ascii="Cambria Math" w:hAnsi="Cambria Math" w:cs="Arial"/>
                  </w:rPr>
                  <m:t>0</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y</m:t>
                </m:r>
              </m:e>
              <m:sub>
                <m:r>
                  <w:rPr>
                    <w:rFonts w:ascii="Cambria Math" w:hAnsi="Cambria Math" w:cs="Arial"/>
                  </w:rPr>
                  <m:t>0</m:t>
                </m:r>
              </m:sub>
              <m:sup>
                <m:r>
                  <w:rPr>
                    <w:rFonts w:ascii="Cambria Math" w:hAnsi="Cambria Math" w:cs="Arial"/>
                  </w:rPr>
                  <m:t>2</m:t>
                </m:r>
              </m:sup>
            </m:sSubSup>
          </m:e>
        </m:rad>
      </m:oMath>
      <w:r w:rsidR="00FD2A87">
        <w:rPr>
          <w:rFonts w:ascii="Arial" w:hAnsi="Arial" w:cs="Arial"/>
        </w:rPr>
        <w:tab/>
      </w:r>
      <w:r w:rsidR="00FD2A87">
        <w:rPr>
          <w:rFonts w:ascii="Arial" w:hAnsi="Arial" w:cs="Arial"/>
        </w:rPr>
        <w:tab/>
      </w:r>
      <w:r w:rsidR="00FD2A87">
        <w:rPr>
          <w:rFonts w:ascii="Arial" w:hAnsi="Arial" w:cs="Arial"/>
        </w:rPr>
        <w:tab/>
      </w:r>
      <w:r w:rsidR="00FD2A87">
        <w:rPr>
          <w:rFonts w:ascii="Arial" w:hAnsi="Arial" w:cs="Arial"/>
        </w:rPr>
        <w:tab/>
      </w:r>
      <w:r w:rsidR="00FD2A87">
        <w:rPr>
          <w:rFonts w:ascii="Arial" w:hAnsi="Arial" w:cs="Arial" w:hint="eastAsia"/>
          <w:lang w:eastAsia="zh-TW"/>
        </w:rPr>
        <w:t>eqn. 3.9.4</w:t>
      </w:r>
    </w:p>
    <w:p w14:paraId="49D002DC" w14:textId="597FDF15" w:rsidR="00046419" w:rsidRPr="00B50A16" w:rsidRDefault="00000000" w:rsidP="00FD2A87">
      <w:pPr>
        <w:pStyle w:val="ad"/>
        <w:jc w:val="right"/>
        <w:rPr>
          <w:rFonts w:ascii="Arial" w:hAnsi="Arial" w:cs="Arial"/>
          <w:lang w:eastAsia="zh-TW"/>
        </w:rPr>
      </w:pPr>
      <m:oMath>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r>
          <w:rPr>
            <w:rFonts w:ascii="Cambria Math" w:hAnsi="Cambria Math" w:cs="Arial"/>
          </w:rPr>
          <m:t>=</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r>
                  <w:rPr>
                    <w:rFonts w:ascii="Cambria Math" w:hAnsi="Cambria Math" w:cs="Arial"/>
                  </w:rPr>
                  <m:t>-61)</m:t>
                </m:r>
              </m:e>
              <m:sup>
                <m:r>
                  <w:rPr>
                    <w:rFonts w:ascii="Cambria Math" w:hAnsi="Cambria Math" w:cs="Arial"/>
                  </w:rPr>
                  <m:t>2</m:t>
                </m:r>
              </m:sup>
            </m:sSup>
            <m:r>
              <w:rPr>
                <w:rFonts w:ascii="Cambria Math" w:hAnsi="Cambria Math" w:cs="Arial"/>
              </w:rPr>
              <m:t>+</m:t>
            </m:r>
            <m:sSubSup>
              <m:sSubSupPr>
                <m:ctrlPr>
                  <w:rPr>
                    <w:rFonts w:ascii="Cambria Math" w:hAnsi="Cambria Math" w:cs="Arial"/>
                    <w:i/>
                  </w:rPr>
                </m:ctrlPr>
              </m:sSubSupPr>
              <m:e>
                <m:r>
                  <w:rPr>
                    <w:rFonts w:ascii="Cambria Math" w:hAnsi="Cambria Math" w:cs="Arial"/>
                  </w:rPr>
                  <m:t>z</m:t>
                </m:r>
              </m:e>
              <m:sub>
                <m:r>
                  <w:rPr>
                    <w:rFonts w:ascii="Cambria Math" w:hAnsi="Cambria Math" w:cs="Arial"/>
                  </w:rPr>
                  <m:t>0</m:t>
                </m:r>
              </m:sub>
              <m:sup>
                <m:r>
                  <w:rPr>
                    <w:rFonts w:ascii="Cambria Math" w:hAnsi="Cambria Math" w:cs="Arial"/>
                  </w:rPr>
                  <m:t>2</m:t>
                </m:r>
              </m:sup>
            </m:sSubSup>
          </m:e>
        </m:rad>
      </m:oMath>
      <w:r w:rsidR="00FD2A87">
        <w:rPr>
          <w:rFonts w:ascii="Arial" w:hAnsi="Arial" w:cs="Arial"/>
        </w:rPr>
        <w:tab/>
      </w:r>
      <w:r w:rsidR="00FD2A87">
        <w:rPr>
          <w:rFonts w:ascii="Arial" w:hAnsi="Arial" w:cs="Arial"/>
        </w:rPr>
        <w:tab/>
      </w:r>
      <w:r w:rsidR="00FD2A87">
        <w:rPr>
          <w:rFonts w:ascii="Arial" w:hAnsi="Arial" w:cs="Arial"/>
        </w:rPr>
        <w:tab/>
      </w:r>
      <w:r w:rsidR="00FD2A87">
        <w:rPr>
          <w:rFonts w:ascii="Arial" w:hAnsi="Arial" w:cs="Arial"/>
        </w:rPr>
        <w:tab/>
      </w:r>
      <w:r w:rsidR="00FD2A87">
        <w:rPr>
          <w:rFonts w:ascii="Arial" w:hAnsi="Arial" w:cs="Arial" w:hint="eastAsia"/>
          <w:lang w:eastAsia="zh-TW"/>
        </w:rPr>
        <w:t>eqn.3.9.5</w:t>
      </w:r>
    </w:p>
    <w:p w14:paraId="4C0A7CB3" w14:textId="053C9523" w:rsidR="00046419" w:rsidRPr="00B50A16" w:rsidRDefault="00046419" w:rsidP="00FD2A87">
      <w:pPr>
        <w:pStyle w:val="ad"/>
        <w:jc w:val="right"/>
        <w:rPr>
          <w:rFonts w:ascii="Arial" w:hAnsi="Arial" w:cs="Arial"/>
          <w:lang w:eastAsia="zh-TW"/>
        </w:rPr>
      </w:pPr>
      <m:oMath>
        <m:r>
          <w:rPr>
            <w:rFonts w:ascii="Cambria Math" w:hAnsi="Cambria Math" w:cs="Arial"/>
          </w:rPr>
          <m:t>α=</m:t>
        </m:r>
        <m:func>
          <m:funcPr>
            <m:ctrlPr>
              <w:rPr>
                <w:rFonts w:ascii="Cambria Math" w:hAnsi="Cambria Math" w:cs="Arial"/>
                <w:i/>
              </w:rPr>
            </m:ctrlPr>
          </m:funcPr>
          <m:fName>
            <m:sSup>
              <m:sSupPr>
                <m:ctrlPr>
                  <w:rPr>
                    <w:rFonts w:ascii="Cambria Math" w:hAnsi="Cambria Math" w:cs="Arial"/>
                    <w:i/>
                  </w:rPr>
                </m:ctrlPr>
              </m:sSupPr>
              <m:e>
                <m:r>
                  <m:rPr>
                    <m:sty m:val="p"/>
                  </m:rPr>
                  <w:rPr>
                    <w:rFonts w:ascii="Cambria Math" w:hAnsi="Cambria Math" w:cs="Arial"/>
                  </w:rPr>
                  <m:t>tan</m:t>
                </m:r>
              </m:e>
              <m:sup>
                <m:r>
                  <w:rPr>
                    <w:rFonts w:ascii="Cambria Math" w:hAnsi="Cambria Math" w:cs="Arial"/>
                  </w:rPr>
                  <m:t>-1</m:t>
                </m:r>
              </m:sup>
            </m:sSup>
          </m:fName>
          <m:e>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r>
                  <w:rPr>
                    <w:rFonts w:ascii="Cambria Math" w:hAnsi="Cambria Math" w:cs="Arial"/>
                  </w:rPr>
                  <m:t>-61</m:t>
                </m:r>
              </m:den>
            </m:f>
            <m:r>
              <w:rPr>
                <w:rFonts w:ascii="Cambria Math" w:hAnsi="Cambria Math" w:cs="Arial"/>
              </w:rPr>
              <m:t>)</m:t>
            </m:r>
          </m:e>
        </m:func>
        <m:r>
          <w:rPr>
            <w:rFonts w:ascii="Cambria Math" w:hAnsi="Cambria Math" w:cs="Arial"/>
          </w:rPr>
          <m:t xml:space="preserve"> [Degrees]</m:t>
        </m:r>
      </m:oMath>
      <w:r w:rsidR="00FD2A87">
        <w:rPr>
          <w:rFonts w:ascii="Arial" w:hAnsi="Arial" w:cs="Arial"/>
        </w:rPr>
        <w:tab/>
      </w:r>
      <w:r w:rsidR="00FD2A87">
        <w:rPr>
          <w:rFonts w:ascii="Arial" w:hAnsi="Arial" w:cs="Arial"/>
        </w:rPr>
        <w:tab/>
      </w:r>
      <w:r w:rsidR="00FD2A87">
        <w:rPr>
          <w:rFonts w:ascii="Arial" w:hAnsi="Arial" w:cs="Arial"/>
        </w:rPr>
        <w:tab/>
      </w:r>
      <w:r w:rsidR="00FD2A87">
        <w:rPr>
          <w:rFonts w:ascii="Arial" w:hAnsi="Arial" w:cs="Arial" w:hint="eastAsia"/>
          <w:lang w:eastAsia="zh-TW"/>
        </w:rPr>
        <w:t>eqn.3.9.6</w:t>
      </w:r>
    </w:p>
    <w:p w14:paraId="495EC382" w14:textId="74162845" w:rsidR="00046419" w:rsidRPr="00B50A16" w:rsidRDefault="00000000" w:rsidP="00FD2A87">
      <w:pPr>
        <w:pStyle w:val="ad"/>
        <w:jc w:val="right"/>
        <w:rPr>
          <w:rFonts w:ascii="Arial" w:hAnsi="Arial" w:cs="Arial"/>
          <w:lang w:eastAsia="zh-TW"/>
        </w:rPr>
      </w:pPr>
      <m:oMath>
        <m:sSup>
          <m:sSupPr>
            <m:ctrlPr>
              <w:rPr>
                <w:rFonts w:ascii="Cambria Math" w:hAnsi="Cambria Math" w:cs="Arial"/>
                <w:i/>
              </w:rPr>
            </m:ctrlPr>
          </m:sSupPr>
          <m:e>
            <m:r>
              <w:rPr>
                <w:rFonts w:ascii="Cambria Math" w:hAnsi="Cambria Math" w:cs="Arial"/>
              </w:rPr>
              <m:t>147</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135</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r>
              <w:rPr>
                <w:rFonts w:ascii="Cambria Math" w:hAnsi="Cambria Math" w:cs="Arial"/>
              </w:rPr>
              <m:t>)</m:t>
            </m:r>
          </m:e>
          <m:sup>
            <m:r>
              <w:rPr>
                <w:rFonts w:ascii="Cambria Math" w:hAnsi="Cambria Math" w:cs="Arial"/>
              </w:rPr>
              <m:t>2</m:t>
            </m:r>
          </m:sup>
        </m:sSup>
        <m:r>
          <w:rPr>
            <w:rFonts w:ascii="Cambria Math" w:hAnsi="Cambria Math" w:cs="Arial"/>
          </w:rPr>
          <m:t>-2×135×</m:t>
        </m:r>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β)</m:t>
            </m:r>
          </m:e>
        </m:func>
      </m:oMath>
      <w:r w:rsidR="00FD2A87">
        <w:rPr>
          <w:rFonts w:ascii="Arial" w:hAnsi="Arial" w:cs="Arial"/>
        </w:rPr>
        <w:tab/>
      </w:r>
      <w:r w:rsidR="00FD2A87">
        <w:rPr>
          <w:rFonts w:ascii="Arial" w:hAnsi="Arial" w:cs="Arial"/>
        </w:rPr>
        <w:tab/>
      </w:r>
      <w:r w:rsidR="00FD2A87">
        <w:rPr>
          <w:rFonts w:ascii="Arial" w:hAnsi="Arial" w:cs="Arial" w:hint="eastAsia"/>
          <w:lang w:eastAsia="zh-TW"/>
        </w:rPr>
        <w:t>eqn.3.9.7</w:t>
      </w:r>
    </w:p>
    <w:p w14:paraId="537F1BF5" w14:textId="1B1AC35A" w:rsidR="00046419" w:rsidRPr="00B50A16" w:rsidRDefault="00046419" w:rsidP="00FD2A87">
      <w:pPr>
        <w:pStyle w:val="ad"/>
        <w:jc w:val="right"/>
        <w:rPr>
          <w:rFonts w:ascii="Arial" w:hAnsi="Arial" w:cs="Arial"/>
          <w:lang w:eastAsia="zh-TW"/>
        </w:rPr>
      </w:pPr>
      <m:oMath>
        <m:r>
          <w:rPr>
            <w:rFonts w:ascii="Cambria Math" w:hAnsi="Cambria Math" w:cs="Arial"/>
          </w:rPr>
          <m:t>β=</m:t>
        </m:r>
        <m:func>
          <m:funcPr>
            <m:ctrlPr>
              <w:rPr>
                <w:rFonts w:ascii="Cambria Math" w:hAnsi="Cambria Math" w:cs="Arial"/>
                <w:i/>
              </w:rPr>
            </m:ctrlPr>
          </m:funcPr>
          <m:fName>
            <m:sSup>
              <m:sSupPr>
                <m:ctrlPr>
                  <w:rPr>
                    <w:rFonts w:ascii="Cambria Math" w:hAnsi="Cambria Math" w:cs="Arial"/>
                    <w:i/>
                  </w:rPr>
                </m:ctrlPr>
              </m:sSupPr>
              <m:e>
                <m:r>
                  <m:rPr>
                    <m:sty m:val="p"/>
                  </m:rPr>
                  <w:rPr>
                    <w:rFonts w:ascii="Cambria Math" w:hAnsi="Cambria Math" w:cs="Arial"/>
                  </w:rPr>
                  <m:t>cos</m:t>
                </m:r>
              </m:e>
              <m:sup>
                <m:r>
                  <w:rPr>
                    <w:rFonts w:ascii="Cambria Math" w:hAnsi="Cambria Math" w:cs="Arial"/>
                  </w:rPr>
                  <m:t>-1</m:t>
                </m:r>
              </m:sup>
            </m:sSup>
          </m:fName>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135</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147</m:t>
                        </m:r>
                      </m:e>
                      <m:sup>
                        <m:r>
                          <w:rPr>
                            <w:rFonts w:ascii="Cambria Math" w:hAnsi="Cambria Math" w:cs="Arial"/>
                          </w:rPr>
                          <m:t>2</m:t>
                        </m:r>
                      </m:sup>
                    </m:sSup>
                  </m:num>
                  <m:den>
                    <m:r>
                      <w:rPr>
                        <w:rFonts w:ascii="Cambria Math" w:hAnsi="Cambria Math" w:cs="Arial"/>
                      </w:rPr>
                      <m:t>2×135×</m:t>
                    </m:r>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den>
                </m:f>
              </m:e>
            </m:d>
            <m:r>
              <w:rPr>
                <w:rFonts w:ascii="Cambria Math" w:hAnsi="Cambria Math" w:cs="Arial"/>
              </w:rPr>
              <m:t>=</m:t>
            </m:r>
          </m:e>
        </m:func>
        <m:func>
          <m:funcPr>
            <m:ctrlPr>
              <w:rPr>
                <w:rFonts w:ascii="Cambria Math" w:hAnsi="Cambria Math" w:cs="Arial"/>
                <w:i/>
              </w:rPr>
            </m:ctrlPr>
          </m:funcPr>
          <m:fName>
            <m:sSup>
              <m:sSupPr>
                <m:ctrlPr>
                  <w:rPr>
                    <w:rFonts w:ascii="Cambria Math" w:hAnsi="Cambria Math" w:cs="Arial"/>
                    <w:i/>
                  </w:rPr>
                </m:ctrlPr>
              </m:sSupPr>
              <m:e>
                <m:r>
                  <m:rPr>
                    <m:sty m:val="p"/>
                  </m:rPr>
                  <w:rPr>
                    <w:rFonts w:ascii="Cambria Math" w:hAnsi="Cambria Math" w:cs="Arial"/>
                  </w:rPr>
                  <m:t>cos</m:t>
                </m:r>
              </m:e>
              <m:sup>
                <m:r>
                  <w:rPr>
                    <w:rFonts w:ascii="Cambria Math" w:hAnsi="Cambria Math" w:cs="Arial"/>
                  </w:rPr>
                  <m:t>-1</m:t>
                </m:r>
              </m:sup>
            </m:sSup>
          </m:fName>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e>
                        </m:d>
                      </m:e>
                      <m:sup>
                        <m:r>
                          <w:rPr>
                            <w:rFonts w:ascii="Cambria Math" w:hAnsi="Cambria Math" w:cs="Arial"/>
                          </w:rPr>
                          <m:t>2</m:t>
                        </m:r>
                      </m:sup>
                    </m:sSup>
                    <m:r>
                      <w:rPr>
                        <w:rFonts w:ascii="Cambria Math" w:hAnsi="Cambria Math" w:cs="Arial"/>
                      </w:rPr>
                      <m:t>-3384</m:t>
                    </m:r>
                  </m:num>
                  <m:den>
                    <m:r>
                      <w:rPr>
                        <w:rFonts w:ascii="Cambria Math" w:hAnsi="Cambria Math" w:cs="Arial"/>
                      </w:rPr>
                      <m:t>270×</m:t>
                    </m:r>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den>
                </m:f>
              </m:e>
            </m:d>
            <m:r>
              <w:rPr>
                <w:rFonts w:ascii="Cambria Math" w:hAnsi="Cambria Math" w:cs="Arial"/>
              </w:rPr>
              <m:t>[Degrees]</m:t>
            </m:r>
          </m:e>
        </m:func>
      </m:oMath>
      <w:r w:rsidR="00FD2A87">
        <w:rPr>
          <w:rFonts w:ascii="Arial" w:hAnsi="Arial" w:cs="Arial"/>
        </w:rPr>
        <w:tab/>
      </w:r>
      <w:r w:rsidR="00FD2A87">
        <w:rPr>
          <w:rFonts w:ascii="Arial" w:hAnsi="Arial" w:cs="Arial" w:hint="eastAsia"/>
          <w:lang w:eastAsia="zh-TW"/>
        </w:rPr>
        <w:t>eqn.3.9.8</w:t>
      </w:r>
    </w:p>
    <w:p w14:paraId="4E6055A7" w14:textId="3D172A39" w:rsidR="00046419" w:rsidRPr="00B50A16" w:rsidRDefault="00000000" w:rsidP="00FD2A87">
      <w:pPr>
        <w:pStyle w:val="ad"/>
        <w:jc w:val="right"/>
        <w:rPr>
          <w:rFonts w:ascii="Arial" w:hAnsi="Arial" w:cs="Arial"/>
          <w:lang w:eastAsia="zh-TW"/>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2</m:t>
            </m:r>
          </m:sub>
        </m:sSub>
        <m:d>
          <m:dPr>
            <m:ctrlPr>
              <w:rPr>
                <w:rFonts w:ascii="Cambria Math" w:hAnsi="Cambria Math" w:cs="Arial"/>
                <w:i/>
              </w:rPr>
            </m:ctrlPr>
          </m:dPr>
          <m:e>
            <m:r>
              <w:rPr>
                <w:rFonts w:ascii="Cambria Math" w:hAnsi="Cambria Math" w:cs="Arial"/>
              </w:rPr>
              <m:t>Joint Angle 2</m:t>
            </m:r>
          </m:e>
        </m:d>
        <m:r>
          <w:rPr>
            <w:rFonts w:ascii="Cambria Math" w:hAnsi="Cambria Math" w:cs="Arial"/>
          </w:rPr>
          <m:t>=</m:t>
        </m:r>
        <m:sSup>
          <m:sSupPr>
            <m:ctrlPr>
              <w:rPr>
                <w:rFonts w:ascii="Cambria Math" w:hAnsi="Cambria Math" w:cs="Arial"/>
                <w:i/>
              </w:rPr>
            </m:ctrlPr>
          </m:sSupPr>
          <m:e>
            <m:r>
              <w:rPr>
                <w:rFonts w:ascii="Cambria Math" w:hAnsi="Cambria Math" w:cs="Arial"/>
              </w:rPr>
              <m:t>90</m:t>
            </m:r>
          </m:e>
          <m:sup>
            <m:r>
              <w:rPr>
                <w:rFonts w:ascii="Cambria Math" w:hAnsi="Cambria Math" w:cs="Arial"/>
              </w:rPr>
              <m:t>°</m:t>
            </m:r>
          </m:sup>
        </m:sSup>
        <m:r>
          <w:rPr>
            <w:rFonts w:ascii="Cambria Math" w:hAnsi="Cambria Math" w:cs="Arial"/>
          </w:rPr>
          <m:t>-α-β [Degrees]</m:t>
        </m:r>
      </m:oMath>
      <w:r w:rsidR="00FD2A87">
        <w:rPr>
          <w:rFonts w:ascii="Arial" w:hAnsi="Arial" w:cs="Arial"/>
        </w:rPr>
        <w:tab/>
      </w:r>
      <w:r w:rsidR="00FD2A87">
        <w:rPr>
          <w:rFonts w:ascii="Arial" w:hAnsi="Arial" w:cs="Arial"/>
        </w:rPr>
        <w:tab/>
      </w:r>
      <w:r w:rsidR="00FD2A87">
        <w:rPr>
          <w:rFonts w:ascii="Arial" w:hAnsi="Arial" w:cs="Arial" w:hint="eastAsia"/>
          <w:lang w:eastAsia="zh-TW"/>
        </w:rPr>
        <w:t>eqn.3.9.9</w:t>
      </w:r>
    </w:p>
    <w:p w14:paraId="60C2C4BA" w14:textId="009BFB2B" w:rsidR="00046419" w:rsidRPr="00B50A16" w:rsidRDefault="00000000" w:rsidP="00CC7DF9">
      <w:pPr>
        <w:pStyle w:val="ad"/>
        <w:jc w:val="right"/>
        <w:rPr>
          <w:rFonts w:ascii="Arial" w:hAnsi="Arial" w:cs="Arial"/>
          <w:lang w:eastAsia="zh-TW"/>
        </w:rPr>
      </w:pPr>
      <m:oMath>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135</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147</m:t>
            </m:r>
          </m:e>
          <m:sup>
            <m:r>
              <w:rPr>
                <w:rFonts w:ascii="Cambria Math" w:hAnsi="Cambria Math" w:cs="Arial"/>
              </w:rPr>
              <m:t>2</m:t>
            </m:r>
          </m:sup>
        </m:sSup>
        <m:r>
          <w:rPr>
            <w:rFonts w:ascii="Cambria Math" w:hAnsi="Cambria Math" w:cs="Arial"/>
          </w:rPr>
          <m:t>-2×135×147×</m:t>
        </m:r>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γ)</m:t>
            </m:r>
          </m:e>
        </m:func>
      </m:oMath>
      <w:r w:rsidR="00CC7DF9">
        <w:rPr>
          <w:rFonts w:ascii="Arial" w:hAnsi="Arial" w:cs="Arial"/>
        </w:rPr>
        <w:tab/>
      </w:r>
      <w:r w:rsidR="00CC7DF9">
        <w:rPr>
          <w:rFonts w:ascii="Arial" w:hAnsi="Arial" w:cs="Arial"/>
        </w:rPr>
        <w:tab/>
      </w:r>
      <w:r w:rsidR="00CC7DF9">
        <w:rPr>
          <w:rFonts w:ascii="Arial" w:hAnsi="Arial" w:cs="Arial" w:hint="eastAsia"/>
          <w:lang w:eastAsia="zh-TW"/>
        </w:rPr>
        <w:t>eqn.3.9.10</w:t>
      </w:r>
    </w:p>
    <w:p w14:paraId="076D3F3F" w14:textId="3E6C5441" w:rsidR="00046419" w:rsidRPr="00CC7DF9" w:rsidRDefault="00046419" w:rsidP="00CC7DF9">
      <w:pPr>
        <w:pStyle w:val="ad"/>
        <w:jc w:val="right"/>
        <w:rPr>
          <w:rFonts w:ascii="Arial" w:hAnsi="Arial" w:cs="Arial"/>
          <w:lang w:eastAsia="zh-TW"/>
        </w:rPr>
      </w:pPr>
      <m:oMath>
        <m:r>
          <w:rPr>
            <w:rFonts w:ascii="Cambria Math" w:hAnsi="Cambria Math" w:cs="Arial"/>
          </w:rPr>
          <m:t>γ=</m:t>
        </m:r>
        <m:func>
          <m:funcPr>
            <m:ctrlPr>
              <w:rPr>
                <w:rFonts w:ascii="Cambria Math" w:hAnsi="Cambria Math" w:cs="Arial"/>
                <w:i/>
              </w:rPr>
            </m:ctrlPr>
          </m:funcPr>
          <m:fName>
            <m:sSup>
              <m:sSupPr>
                <m:ctrlPr>
                  <w:rPr>
                    <w:rFonts w:ascii="Cambria Math" w:hAnsi="Cambria Math" w:cs="Arial"/>
                    <w:i/>
                  </w:rPr>
                </m:ctrlPr>
              </m:sSupPr>
              <m:e>
                <m:r>
                  <m:rPr>
                    <m:sty m:val="p"/>
                  </m:rPr>
                  <w:rPr>
                    <w:rFonts w:ascii="Cambria Math" w:hAnsi="Cambria Math" w:cs="Arial"/>
                  </w:rPr>
                  <m:t>cos</m:t>
                </m:r>
              </m:e>
              <m:sup>
                <m:r>
                  <w:rPr>
                    <w:rFonts w:ascii="Cambria Math" w:hAnsi="Cambria Math" w:cs="Arial"/>
                  </w:rPr>
                  <m:t>-1</m:t>
                </m:r>
              </m:sup>
            </m:sSup>
          </m:fName>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135</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147</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e>
                        </m:d>
                      </m:e>
                      <m:sup>
                        <m:r>
                          <w:rPr>
                            <w:rFonts w:ascii="Cambria Math" w:hAnsi="Cambria Math" w:cs="Arial"/>
                          </w:rPr>
                          <m:t>2</m:t>
                        </m:r>
                      </m:sup>
                    </m:sSup>
                  </m:num>
                  <m:den>
                    <m:r>
                      <w:rPr>
                        <w:rFonts w:ascii="Cambria Math" w:hAnsi="Cambria Math" w:cs="Arial"/>
                      </w:rPr>
                      <m:t>2×135×147</m:t>
                    </m:r>
                  </m:den>
                </m:f>
              </m:e>
            </m:d>
            <m:r>
              <w:rPr>
                <w:rFonts w:ascii="Cambria Math" w:hAnsi="Cambria Math" w:cs="Arial"/>
              </w:rPr>
              <m:t>=</m:t>
            </m:r>
          </m:e>
        </m:func>
        <m:func>
          <m:funcPr>
            <m:ctrlPr>
              <w:rPr>
                <w:rFonts w:ascii="Cambria Math" w:hAnsi="Cambria Math" w:cs="Arial"/>
                <w:i/>
              </w:rPr>
            </m:ctrlPr>
          </m:funcPr>
          <m:fName>
            <m:sSup>
              <m:sSupPr>
                <m:ctrlPr>
                  <w:rPr>
                    <w:rFonts w:ascii="Cambria Math" w:hAnsi="Cambria Math" w:cs="Arial"/>
                    <w:i/>
                  </w:rPr>
                </m:ctrlPr>
              </m:sSupPr>
              <m:e>
                <m:r>
                  <m:rPr>
                    <m:sty m:val="p"/>
                  </m:rPr>
                  <w:rPr>
                    <w:rFonts w:ascii="Cambria Math" w:hAnsi="Cambria Math" w:cs="Arial"/>
                  </w:rPr>
                  <m:t>cos</m:t>
                </m:r>
              </m:e>
              <m:sup>
                <m:r>
                  <w:rPr>
                    <w:rFonts w:ascii="Cambria Math" w:hAnsi="Cambria Math" w:cs="Arial"/>
                  </w:rPr>
                  <m:t>-1</m:t>
                </m:r>
              </m:sup>
            </m:sSup>
          </m:fName>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39834-</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2</m:t>
                                </m:r>
                              </m:sub>
                            </m:sSub>
                          </m:e>
                        </m:d>
                      </m:e>
                      <m:sup>
                        <m:r>
                          <w:rPr>
                            <w:rFonts w:ascii="Cambria Math" w:hAnsi="Cambria Math" w:cs="Arial"/>
                          </w:rPr>
                          <m:t>2</m:t>
                        </m:r>
                      </m:sup>
                    </m:sSup>
                  </m:num>
                  <m:den>
                    <m:r>
                      <w:rPr>
                        <w:rFonts w:ascii="Cambria Math" w:hAnsi="Cambria Math" w:cs="Arial"/>
                      </w:rPr>
                      <m:t>39690</m:t>
                    </m:r>
                  </m:den>
                </m:f>
              </m:e>
            </m:d>
            <m:r>
              <w:rPr>
                <w:rFonts w:ascii="Cambria Math" w:hAnsi="Cambria Math" w:cs="Arial"/>
              </w:rPr>
              <m:t>[Degrees]</m:t>
            </m:r>
          </m:e>
        </m:func>
      </m:oMath>
      <w:r w:rsidR="00CC7DF9">
        <w:rPr>
          <w:rFonts w:ascii="Arial" w:hAnsi="Arial" w:cs="Arial"/>
        </w:rPr>
        <w:tab/>
      </w:r>
      <w:r w:rsidR="00CC7DF9">
        <w:rPr>
          <w:rFonts w:ascii="Arial" w:hAnsi="Arial" w:cs="Arial" w:hint="eastAsia"/>
          <w:lang w:eastAsia="zh-TW"/>
        </w:rPr>
        <w:t>eqn.3.9.11</w:t>
      </w:r>
    </w:p>
    <w:p w14:paraId="05200BDD" w14:textId="4128B769" w:rsidR="00046419" w:rsidRPr="00B50A16" w:rsidRDefault="00000000" w:rsidP="00CC7DF9">
      <w:pPr>
        <w:pStyle w:val="ad"/>
        <w:jc w:val="right"/>
        <w:rPr>
          <w:rFonts w:ascii="Arial" w:hAnsi="Arial" w:cs="Arial"/>
          <w:lang w:eastAsia="zh-TW"/>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3</m:t>
            </m:r>
          </m:sub>
        </m:sSub>
        <m:d>
          <m:dPr>
            <m:ctrlPr>
              <w:rPr>
                <w:rFonts w:ascii="Cambria Math" w:hAnsi="Cambria Math" w:cs="Arial"/>
                <w:i/>
              </w:rPr>
            </m:ctrlPr>
          </m:dPr>
          <m:e>
            <m:r>
              <w:rPr>
                <w:rFonts w:ascii="Cambria Math" w:hAnsi="Cambria Math" w:cs="Arial"/>
              </w:rPr>
              <m:t>Joint Angle 3</m:t>
            </m:r>
          </m:e>
        </m:d>
        <m:r>
          <w:rPr>
            <w:rFonts w:ascii="Cambria Math" w:hAnsi="Cambria Math" w:cs="Arial"/>
          </w:rPr>
          <m:t>=</m:t>
        </m:r>
        <m:sSup>
          <m:sSupPr>
            <m:ctrlPr>
              <w:rPr>
                <w:rFonts w:ascii="Cambria Math" w:hAnsi="Cambria Math" w:cs="Arial"/>
                <w:i/>
              </w:rPr>
            </m:ctrlPr>
          </m:sSupPr>
          <m:e>
            <m:r>
              <w:rPr>
                <w:rFonts w:ascii="Cambria Math" w:hAnsi="Cambria Math" w:cs="Arial"/>
              </w:rPr>
              <m:t>180</m:t>
            </m:r>
          </m:e>
          <m:sup>
            <m:r>
              <w:rPr>
                <w:rFonts w:ascii="Cambria Math" w:hAnsi="Cambria Math" w:cs="Arial"/>
              </w:rPr>
              <m:t>°</m:t>
            </m:r>
          </m:sup>
        </m:sSup>
        <m:r>
          <w:rPr>
            <w:rFonts w:ascii="Cambria Math" w:hAnsi="Cambria Math" w:cs="Arial"/>
          </w:rPr>
          <m:t>-γ-</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90</m:t>
                </m:r>
              </m:e>
              <m:sup>
                <m:r>
                  <w:rPr>
                    <w:rFonts w:ascii="Cambria Math" w:hAnsi="Cambria Math" w:cs="Arial"/>
                  </w:rPr>
                  <m:t>°</m:t>
                </m:r>
              </m:sup>
            </m:sSup>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2</m:t>
                </m:r>
              </m:sub>
            </m:sSub>
          </m:e>
        </m:d>
        <m:r>
          <w:rPr>
            <w:rFonts w:ascii="Cambria Math" w:hAnsi="Cambria Math" w:cs="Arial"/>
          </w:rPr>
          <m:t>=</m:t>
        </m:r>
        <m:sSup>
          <m:sSupPr>
            <m:ctrlPr>
              <w:rPr>
                <w:rFonts w:ascii="Cambria Math" w:hAnsi="Cambria Math" w:cs="Arial"/>
                <w:i/>
              </w:rPr>
            </m:ctrlPr>
          </m:sSupPr>
          <m:e>
            <m:r>
              <w:rPr>
                <w:rFonts w:ascii="Cambria Math" w:hAnsi="Cambria Math" w:cs="Arial"/>
              </w:rPr>
              <m:t>90</m:t>
            </m:r>
          </m:e>
          <m:sup>
            <m:r>
              <w:rPr>
                <w:rFonts w:ascii="Cambria Math" w:hAnsi="Cambria Math" w:cs="Arial"/>
              </w:rPr>
              <m:t>°</m:t>
            </m:r>
          </m:sup>
        </m:sSup>
        <m:r>
          <w:rPr>
            <w:rFonts w:ascii="Cambria Math" w:hAnsi="Cambria Math" w:cs="Arial"/>
          </w:rPr>
          <m:t>-γ+</m:t>
        </m:r>
        <m:sSub>
          <m:sSubPr>
            <m:ctrlPr>
              <w:rPr>
                <w:rFonts w:ascii="Cambria Math" w:hAnsi="Cambria Math" w:cs="Arial"/>
                <w:i/>
              </w:rPr>
            </m:ctrlPr>
          </m:sSubPr>
          <m:e>
            <m:r>
              <w:rPr>
                <w:rFonts w:ascii="Cambria Math" w:hAnsi="Cambria Math" w:cs="Arial"/>
              </w:rPr>
              <m:t>θ</m:t>
            </m:r>
          </m:e>
          <m:sub>
            <m:r>
              <w:rPr>
                <w:rFonts w:ascii="Cambria Math" w:hAnsi="Cambria Math" w:cs="Arial"/>
              </w:rPr>
              <m:t>2</m:t>
            </m:r>
          </m:sub>
        </m:sSub>
        <m:r>
          <w:rPr>
            <w:rFonts w:ascii="Cambria Math" w:hAnsi="Cambria Math" w:cs="Arial"/>
          </w:rPr>
          <m:t xml:space="preserve"> [Degrees]</m:t>
        </m:r>
      </m:oMath>
      <w:r w:rsidR="00CC7DF9">
        <w:rPr>
          <w:rFonts w:ascii="Arial" w:hAnsi="Arial" w:cs="Arial"/>
        </w:rPr>
        <w:tab/>
      </w:r>
      <w:r w:rsidR="00CC7DF9">
        <w:rPr>
          <w:rFonts w:ascii="Arial" w:hAnsi="Arial" w:cs="Arial" w:hint="eastAsia"/>
          <w:lang w:eastAsia="zh-TW"/>
        </w:rPr>
        <w:t>eqn.3.9.12</w:t>
      </w:r>
    </w:p>
    <w:p w14:paraId="3973C4B3" w14:textId="77777777" w:rsidR="00046419" w:rsidRPr="00B50A16" w:rsidRDefault="00046419" w:rsidP="00046419">
      <w:pPr>
        <w:pStyle w:val="ad"/>
        <w:rPr>
          <w:rFonts w:ascii="Arial" w:hAnsi="Arial" w:cs="Arial"/>
        </w:rPr>
      </w:pPr>
    </w:p>
    <w:p w14:paraId="294DCF56" w14:textId="77777777" w:rsidR="00046419" w:rsidRPr="00B50A16" w:rsidRDefault="00046419" w:rsidP="00430CD9">
      <w:pPr>
        <w:jc w:val="center"/>
        <w:rPr>
          <w:rFonts w:ascii="Arial" w:hAnsi="Arial" w:cs="Arial"/>
        </w:rPr>
      </w:pPr>
      <w:r w:rsidRPr="00B50A16">
        <w:rPr>
          <w:rFonts w:ascii="Arial" w:hAnsi="Arial" w:cs="Arial"/>
          <w:noProof/>
        </w:rPr>
        <w:drawing>
          <wp:inline distT="0" distB="0" distL="0" distR="0" wp14:anchorId="0BCCEA52" wp14:editId="7A079C6E">
            <wp:extent cx="5159375" cy="3270250"/>
            <wp:effectExtent l="0" t="0" r="3175" b="6350"/>
            <wp:docPr id="1638918302" name="Chart 1">
              <a:extLst xmlns:a="http://schemas.openxmlformats.org/drawingml/2006/main">
                <a:ext uri="{FF2B5EF4-FFF2-40B4-BE49-F238E27FC236}">
                  <a16:creationId xmlns:a16="http://schemas.microsoft.com/office/drawing/2014/main" id="{DC36EFD0-1BB2-B1FC-FC5B-5DCA4FFE0B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2917D496" w14:textId="7512D8FF" w:rsidR="00046419" w:rsidRDefault="00046419" w:rsidP="00046419">
      <w:pPr>
        <w:pStyle w:val="ad"/>
        <w:jc w:val="center"/>
        <w:rPr>
          <w:rFonts w:ascii="Arial" w:hAnsi="Arial" w:cs="Arial"/>
          <w:sz w:val="22"/>
          <w:szCs w:val="18"/>
        </w:rPr>
      </w:pPr>
      <w:r w:rsidRPr="00BE0900">
        <w:rPr>
          <w:rFonts w:ascii="Arial" w:hAnsi="Arial" w:cs="Arial"/>
          <w:sz w:val="22"/>
          <w:szCs w:val="18"/>
        </w:rPr>
        <w:t xml:space="preserve">Figure </w:t>
      </w:r>
      <w:r w:rsidR="00430CD9" w:rsidRPr="00BE0900">
        <w:rPr>
          <w:rFonts w:ascii="Arial" w:hAnsi="Arial" w:cs="Arial" w:hint="eastAsia"/>
          <w:sz w:val="22"/>
          <w:szCs w:val="18"/>
          <w:lang w:eastAsia="zh-TW"/>
        </w:rPr>
        <w:t>3.9.4</w:t>
      </w:r>
      <w:r w:rsidRPr="00BE0900">
        <w:rPr>
          <w:rFonts w:ascii="Arial" w:hAnsi="Arial" w:cs="Arial"/>
          <w:sz w:val="22"/>
          <w:szCs w:val="18"/>
        </w:rPr>
        <w:t>. Calculated angle and Actual Angle (Dobot) Comparison</w:t>
      </w:r>
    </w:p>
    <w:p w14:paraId="48D1A0ED" w14:textId="77777777" w:rsidR="00BE0900" w:rsidRPr="00BE0900" w:rsidRDefault="00BE0900" w:rsidP="00046419">
      <w:pPr>
        <w:pStyle w:val="ad"/>
        <w:jc w:val="center"/>
        <w:rPr>
          <w:rFonts w:ascii="Arial" w:hAnsi="Arial" w:cs="Arial"/>
          <w:sz w:val="22"/>
          <w:szCs w:val="18"/>
        </w:rPr>
      </w:pPr>
    </w:p>
    <w:p w14:paraId="124336C4" w14:textId="039B46E5" w:rsidR="00046419" w:rsidRPr="00B50A16" w:rsidRDefault="00046419" w:rsidP="009429BA">
      <w:pPr>
        <w:pStyle w:val="ad"/>
        <w:jc w:val="both"/>
        <w:rPr>
          <w:rFonts w:ascii="Arial" w:hAnsi="Arial" w:cs="Arial"/>
        </w:rPr>
      </w:pPr>
      <w:r w:rsidRPr="00B50A16">
        <w:rPr>
          <w:rFonts w:ascii="Arial" w:hAnsi="Arial" w:cs="Arial"/>
        </w:rPr>
        <w:t xml:space="preserve">The testing method was to obtain the coordinates and rotation of Dobot Magician by recording current pose of Dobot Magician, and then the Inverse Kinematics was </w:t>
      </w:r>
      <w:r w:rsidRPr="008D6532">
        <w:rPr>
          <w:rFonts w:ascii="Arial" w:hAnsi="Arial" w:cs="Arial"/>
        </w:rPr>
        <w:t xml:space="preserve">used to calculate the corresponding joint angles to compare the corresponding joint angles with the calculated joint angles through the calculation of joint angles in </w:t>
      </w:r>
      <w:r w:rsidR="00B1370C">
        <w:rPr>
          <w:rFonts w:ascii="Arial" w:hAnsi="Arial" w:cs="Arial" w:hint="eastAsia"/>
          <w:lang w:eastAsia="zh-TW"/>
        </w:rPr>
        <w:t xml:space="preserve">section </w:t>
      </w:r>
      <w:r w:rsidR="00B61D1C" w:rsidRPr="008D6532">
        <w:rPr>
          <w:rFonts w:ascii="Arial" w:hAnsi="Arial" w:cs="Arial" w:hint="eastAsia"/>
          <w:lang w:eastAsia="zh-TW"/>
        </w:rPr>
        <w:t>2.2.2.11</w:t>
      </w:r>
      <w:r w:rsidRPr="008D6532">
        <w:rPr>
          <w:rFonts w:ascii="Arial" w:hAnsi="Arial" w:cs="Arial"/>
        </w:rPr>
        <w:t>. The jo</w:t>
      </w:r>
      <w:r w:rsidRPr="00B50A16">
        <w:rPr>
          <w:rFonts w:ascii="Arial" w:hAnsi="Arial" w:cs="Arial"/>
        </w:rPr>
        <w:t xml:space="preserve">int angle 4 was verified by measuring the difference of rotation and joint angle 1. As shown in Figure </w:t>
      </w:r>
      <w:r w:rsidR="00500AAD">
        <w:rPr>
          <w:rFonts w:ascii="Arial" w:hAnsi="Arial" w:cs="Arial" w:hint="eastAsia"/>
          <w:lang w:eastAsia="zh-TW"/>
        </w:rPr>
        <w:t>3.9.4</w:t>
      </w:r>
      <w:r w:rsidRPr="00B50A16">
        <w:rPr>
          <w:rFonts w:ascii="Arial" w:hAnsi="Arial" w:cs="Arial"/>
        </w:rPr>
        <w:t xml:space="preserve">, the accuracy of joint angle 1 calculation was extremely precise with 100% accuracy, the calculation of joint angle 3 was also with high accuracy, and only the accuracy of joint angle 2 calculation was not </w:t>
      </w:r>
      <w:r w:rsidR="00BC2F07" w:rsidRPr="00B50A16">
        <w:rPr>
          <w:rFonts w:ascii="Arial" w:hAnsi="Arial" w:cs="Arial"/>
        </w:rPr>
        <w:t>stable,</w:t>
      </w:r>
      <w:r w:rsidRPr="00B50A16">
        <w:rPr>
          <w:rFonts w:ascii="Arial" w:hAnsi="Arial" w:cs="Arial"/>
        </w:rPr>
        <w:t xml:space="preserve"> but the overall accuracy was still above 75%. Overall, the calculations of three joint angles were significantly consistent with the expected angles (</w:t>
      </w:r>
      <w:r w:rsidR="00A120DE">
        <w:rPr>
          <w:rFonts w:ascii="Arial" w:hAnsi="Arial" w:cs="Arial" w:hint="eastAsia"/>
          <w:lang w:eastAsia="zh-TW"/>
        </w:rPr>
        <w:t>A</w:t>
      </w:r>
      <w:r w:rsidRPr="00B50A16">
        <w:rPr>
          <w:rFonts w:ascii="Arial" w:hAnsi="Arial" w:cs="Arial"/>
        </w:rPr>
        <w:t xml:space="preserve">ctual joint angles of Dobot Magician). </w:t>
      </w:r>
    </w:p>
    <w:p w14:paraId="3798C07D" w14:textId="77777777" w:rsidR="00046419" w:rsidRPr="00B50A16" w:rsidRDefault="00046419" w:rsidP="00046419">
      <w:pPr>
        <w:pStyle w:val="ad"/>
        <w:rPr>
          <w:rFonts w:ascii="Arial" w:hAnsi="Arial" w:cs="Arial"/>
        </w:rPr>
      </w:pPr>
    </w:p>
    <w:p w14:paraId="7A1D5998" w14:textId="4ACE766B" w:rsidR="00046419" w:rsidRPr="009D33C9" w:rsidRDefault="00046419" w:rsidP="009D33C9">
      <w:pPr>
        <w:jc w:val="center"/>
        <w:rPr>
          <w:rFonts w:ascii="Arial" w:hAnsi="Arial" w:cs="Arial"/>
        </w:rPr>
      </w:pPr>
      <w:r w:rsidRPr="00B50A16">
        <w:rPr>
          <w:noProof/>
        </w:rPr>
        <w:drawing>
          <wp:inline distT="0" distB="0" distL="0" distR="0" wp14:anchorId="49731B7D" wp14:editId="5FF271F6">
            <wp:extent cx="5032375" cy="3028950"/>
            <wp:effectExtent l="0" t="0" r="15875" b="0"/>
            <wp:docPr id="1047395661" name="Chart 1">
              <a:extLst xmlns:a="http://schemas.openxmlformats.org/drawingml/2006/main">
                <a:ext uri="{FF2B5EF4-FFF2-40B4-BE49-F238E27FC236}">
                  <a16:creationId xmlns:a16="http://schemas.microsoft.com/office/drawing/2014/main" id="{57B67B4D-FA89-CBF3-2803-193AE81D39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303026C" w14:textId="2B439C36" w:rsidR="00046419" w:rsidRDefault="00046419" w:rsidP="00046419">
      <w:pPr>
        <w:pStyle w:val="ad"/>
        <w:jc w:val="center"/>
        <w:rPr>
          <w:rFonts w:ascii="Arial" w:hAnsi="Arial" w:cs="Arial"/>
          <w:sz w:val="22"/>
          <w:szCs w:val="18"/>
        </w:rPr>
      </w:pPr>
      <w:r w:rsidRPr="00BE0900">
        <w:rPr>
          <w:rFonts w:ascii="Arial" w:hAnsi="Arial" w:cs="Arial"/>
          <w:sz w:val="22"/>
          <w:szCs w:val="18"/>
        </w:rPr>
        <w:t xml:space="preserve">Figure </w:t>
      </w:r>
      <w:r w:rsidR="009D33C9" w:rsidRPr="00BE0900">
        <w:rPr>
          <w:rFonts w:ascii="Arial" w:hAnsi="Arial" w:cs="Arial" w:hint="eastAsia"/>
          <w:sz w:val="22"/>
          <w:szCs w:val="18"/>
          <w:lang w:eastAsia="zh-TW"/>
        </w:rPr>
        <w:t>3.9.5</w:t>
      </w:r>
      <w:r w:rsidRPr="00BE0900">
        <w:rPr>
          <w:rFonts w:ascii="Arial" w:hAnsi="Arial" w:cs="Arial"/>
          <w:sz w:val="22"/>
          <w:szCs w:val="18"/>
        </w:rPr>
        <w:t>. Implementation FPS</w:t>
      </w:r>
    </w:p>
    <w:p w14:paraId="5D896457" w14:textId="77777777" w:rsidR="00AE5968" w:rsidRPr="00BE0900" w:rsidRDefault="00AE5968" w:rsidP="00046419">
      <w:pPr>
        <w:pStyle w:val="ad"/>
        <w:jc w:val="center"/>
        <w:rPr>
          <w:rFonts w:ascii="Arial" w:hAnsi="Arial" w:cs="Arial"/>
          <w:sz w:val="22"/>
          <w:szCs w:val="18"/>
        </w:rPr>
      </w:pPr>
    </w:p>
    <w:p w14:paraId="3580B9C9" w14:textId="05E697DF" w:rsidR="00046419" w:rsidRPr="00B50A16" w:rsidRDefault="00046419" w:rsidP="00046419">
      <w:pPr>
        <w:pStyle w:val="ad"/>
        <w:rPr>
          <w:rFonts w:ascii="Arial" w:hAnsi="Arial" w:cs="Arial"/>
        </w:rPr>
      </w:pPr>
      <w:r w:rsidRPr="00460CC1">
        <w:rPr>
          <w:rFonts w:ascii="Arial" w:hAnsi="Arial" w:cs="Arial"/>
        </w:rPr>
        <w:t xml:space="preserve">The FPS testing was based on eqn. </w:t>
      </w:r>
      <w:r w:rsidR="00890206" w:rsidRPr="00460CC1">
        <w:rPr>
          <w:rFonts w:ascii="Arial" w:hAnsi="Arial" w:cs="Arial" w:hint="eastAsia"/>
          <w:lang w:eastAsia="zh-TW"/>
        </w:rPr>
        <w:t>3.2.1.</w:t>
      </w:r>
      <w:r w:rsidRPr="00460CC1">
        <w:rPr>
          <w:rFonts w:ascii="Arial" w:hAnsi="Arial" w:cs="Arial"/>
        </w:rPr>
        <w:t xml:space="preserve"> In</w:t>
      </w:r>
      <w:r w:rsidRPr="00B50A16">
        <w:rPr>
          <w:rFonts w:ascii="Arial" w:hAnsi="Arial" w:cs="Arial"/>
        </w:rPr>
        <w:t xml:space="preserve"> Figure </w:t>
      </w:r>
      <w:r w:rsidR="00460CC1">
        <w:rPr>
          <w:rFonts w:ascii="Arial" w:hAnsi="Arial" w:cs="Arial" w:hint="eastAsia"/>
          <w:lang w:eastAsia="zh-TW"/>
        </w:rPr>
        <w:t>3.9.5</w:t>
      </w:r>
      <w:r w:rsidRPr="00B50A16">
        <w:rPr>
          <w:rFonts w:ascii="Arial" w:hAnsi="Arial" w:cs="Arial"/>
        </w:rPr>
        <w:t>, the legends meanings were as follows: Normal Movement – Ordinary movement (No control of Gripper or Suction Cup), Gripper – Only control Gripper, Combination (Normal Movement+ Gripper/</w:t>
      </w:r>
      <w:proofErr w:type="spellStart"/>
      <w:r w:rsidRPr="00B50A16">
        <w:rPr>
          <w:rFonts w:ascii="Arial" w:hAnsi="Arial" w:cs="Arial"/>
        </w:rPr>
        <w:t>SuctionCup</w:t>
      </w:r>
      <w:proofErr w:type="spellEnd"/>
      <w:r w:rsidRPr="00B50A16">
        <w:rPr>
          <w:rFonts w:ascii="Arial" w:hAnsi="Arial" w:cs="Arial"/>
        </w:rPr>
        <w:t xml:space="preserve">), </w:t>
      </w:r>
      <w:proofErr w:type="spellStart"/>
      <w:r w:rsidRPr="00B50A16">
        <w:rPr>
          <w:rFonts w:ascii="Arial" w:hAnsi="Arial" w:cs="Arial"/>
        </w:rPr>
        <w:t>SuctionCup</w:t>
      </w:r>
      <w:proofErr w:type="spellEnd"/>
      <w:r w:rsidRPr="00B50A16">
        <w:rPr>
          <w:rFonts w:ascii="Arial" w:hAnsi="Arial" w:cs="Arial"/>
        </w:rPr>
        <w:t xml:space="preserve"> - Only control suction </w:t>
      </w:r>
      <w:proofErr w:type="gramStart"/>
      <w:r w:rsidRPr="00B50A16">
        <w:rPr>
          <w:rFonts w:ascii="Arial" w:hAnsi="Arial" w:cs="Arial"/>
        </w:rPr>
        <w:t>cup</w:t>
      </w:r>
      <w:proofErr w:type="gramEnd"/>
    </w:p>
    <w:p w14:paraId="2664119D" w14:textId="00868C1E" w:rsidR="00046419" w:rsidRPr="00B50A16" w:rsidRDefault="00046419" w:rsidP="00046419">
      <w:pPr>
        <w:pStyle w:val="ad"/>
        <w:rPr>
          <w:rFonts w:ascii="Arial" w:hAnsi="Arial" w:cs="Arial"/>
        </w:rPr>
      </w:pPr>
      <w:r w:rsidRPr="00B50A16">
        <w:rPr>
          <w:rFonts w:ascii="Arial" w:hAnsi="Arial" w:cs="Arial"/>
        </w:rPr>
        <w:t xml:space="preserve">Based on Figure </w:t>
      </w:r>
      <w:r w:rsidR="008E3886">
        <w:rPr>
          <w:rFonts w:ascii="Arial" w:hAnsi="Arial" w:cs="Arial" w:hint="eastAsia"/>
          <w:lang w:eastAsia="zh-TW"/>
        </w:rPr>
        <w:t>3.9.5</w:t>
      </w:r>
      <w:r w:rsidRPr="00B50A16">
        <w:rPr>
          <w:rFonts w:ascii="Arial" w:hAnsi="Arial" w:cs="Arial"/>
        </w:rPr>
        <w:t xml:space="preserve">, the FPS of all movements was in the range of 0 to 10, and the normal movement could be executed under the highest FPS value. In other word, the normal movement was the most potential to achieve real-time control with gestures. The type of Combination was to test its FPS during the comprehensive implementation of gripping the object using a gripper or a suction cup on the desk.  </w:t>
      </w:r>
    </w:p>
    <w:p w14:paraId="68047359" w14:textId="77777777" w:rsidR="00046419" w:rsidRPr="00B50A16" w:rsidRDefault="00046419" w:rsidP="00046419">
      <w:pPr>
        <w:pStyle w:val="ad"/>
        <w:rPr>
          <w:rFonts w:ascii="Arial" w:hAnsi="Arial" w:cs="Arial"/>
        </w:rPr>
      </w:pPr>
    </w:p>
    <w:p w14:paraId="0DCA09D5" w14:textId="77777777" w:rsidR="00046419" w:rsidRPr="00F72621" w:rsidRDefault="00046419" w:rsidP="00F72621">
      <w:pPr>
        <w:jc w:val="center"/>
        <w:rPr>
          <w:rFonts w:ascii="Arial" w:hAnsi="Arial" w:cs="Arial"/>
        </w:rPr>
      </w:pPr>
      <w:r w:rsidRPr="00B50A16">
        <w:rPr>
          <w:noProof/>
        </w:rPr>
        <w:lastRenderedPageBreak/>
        <w:drawing>
          <wp:inline distT="0" distB="0" distL="0" distR="0" wp14:anchorId="730AC541" wp14:editId="7F3E351D">
            <wp:extent cx="4572000" cy="2743200"/>
            <wp:effectExtent l="0" t="0" r="0" b="0"/>
            <wp:docPr id="767918154" name="Chart 1">
              <a:extLst xmlns:a="http://schemas.openxmlformats.org/drawingml/2006/main">
                <a:ext uri="{FF2B5EF4-FFF2-40B4-BE49-F238E27FC236}">
                  <a16:creationId xmlns:a16="http://schemas.microsoft.com/office/drawing/2014/main" id="{E7432FFD-6F11-DFE9-4405-765033EA2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AE7E475" w14:textId="23A25D39" w:rsidR="00046419" w:rsidRDefault="00046419" w:rsidP="00F72621">
      <w:pPr>
        <w:jc w:val="center"/>
        <w:rPr>
          <w:rFonts w:ascii="Arial" w:hAnsi="Arial" w:cs="Arial"/>
          <w:sz w:val="22"/>
          <w:szCs w:val="18"/>
        </w:rPr>
      </w:pPr>
      <w:r w:rsidRPr="00BE0900">
        <w:rPr>
          <w:rFonts w:ascii="Arial" w:hAnsi="Arial" w:cs="Arial"/>
          <w:sz w:val="22"/>
          <w:szCs w:val="18"/>
        </w:rPr>
        <w:t xml:space="preserve">Figure </w:t>
      </w:r>
      <w:r w:rsidR="00F72621" w:rsidRPr="00BE0900">
        <w:rPr>
          <w:rFonts w:ascii="Arial" w:hAnsi="Arial" w:cs="Arial" w:hint="eastAsia"/>
          <w:sz w:val="22"/>
          <w:szCs w:val="18"/>
          <w:lang w:eastAsia="zh-TW"/>
        </w:rPr>
        <w:t>3.9.6</w:t>
      </w:r>
      <w:r w:rsidRPr="00BE0900">
        <w:rPr>
          <w:rFonts w:ascii="Arial" w:hAnsi="Arial" w:cs="Arial"/>
          <w:sz w:val="22"/>
          <w:szCs w:val="18"/>
        </w:rPr>
        <w:t>. Execution Time</w:t>
      </w:r>
    </w:p>
    <w:p w14:paraId="793E923F" w14:textId="77777777" w:rsidR="00BE0900" w:rsidRPr="00BE0900" w:rsidRDefault="00BE0900" w:rsidP="00F72621">
      <w:pPr>
        <w:jc w:val="center"/>
        <w:rPr>
          <w:rFonts w:ascii="Arial" w:hAnsi="Arial" w:cs="Arial"/>
          <w:sz w:val="22"/>
          <w:szCs w:val="18"/>
        </w:rPr>
      </w:pPr>
    </w:p>
    <w:p w14:paraId="6A0CCE98" w14:textId="5E6D0A9D" w:rsidR="00ED1130" w:rsidRDefault="00046419" w:rsidP="00ED1130">
      <w:pPr>
        <w:pStyle w:val="ad"/>
        <w:jc w:val="both"/>
        <w:rPr>
          <w:rFonts w:ascii="Arial" w:hAnsi="Arial" w:cs="Arial"/>
        </w:rPr>
      </w:pPr>
      <w:r w:rsidRPr="00B50A16">
        <w:rPr>
          <w:rFonts w:ascii="Arial" w:hAnsi="Arial" w:cs="Arial"/>
        </w:rPr>
        <w:t>The testing of execution time was to measure the duration from the completion of previous movement to the completion of next movement to test the delay time. The testing results in Figure</w:t>
      </w:r>
      <w:r w:rsidR="006C22EC">
        <w:rPr>
          <w:rFonts w:ascii="Arial" w:hAnsi="Arial" w:cs="Arial" w:hint="eastAsia"/>
          <w:lang w:eastAsia="zh-TW"/>
        </w:rPr>
        <w:t xml:space="preserve"> 3.9.6 </w:t>
      </w:r>
      <w:r w:rsidRPr="00B50A16">
        <w:rPr>
          <w:rFonts w:ascii="Arial" w:hAnsi="Arial" w:cs="Arial"/>
        </w:rPr>
        <w:t xml:space="preserve">manifested that as the increase of the run time, the Dobot Magician would be more potential to need longer execution time. As mentioned </w:t>
      </w:r>
      <w:r w:rsidR="002425C3">
        <w:rPr>
          <w:rFonts w:ascii="Arial" w:hAnsi="Arial" w:cs="Arial" w:hint="eastAsia"/>
          <w:lang w:eastAsia="zh-TW"/>
        </w:rPr>
        <w:t xml:space="preserve">in </w:t>
      </w:r>
      <w:r w:rsidR="00304871">
        <w:rPr>
          <w:rFonts w:ascii="Arial" w:hAnsi="Arial" w:cs="Arial" w:hint="eastAsia"/>
          <w:lang w:eastAsia="zh-TW"/>
        </w:rPr>
        <w:t xml:space="preserve">section </w:t>
      </w:r>
      <w:r w:rsidR="002425C3" w:rsidRPr="008D6532">
        <w:rPr>
          <w:rFonts w:ascii="Arial" w:hAnsi="Arial" w:cs="Arial" w:hint="eastAsia"/>
          <w:lang w:eastAsia="zh-TW"/>
        </w:rPr>
        <w:t>2.2.2.11</w:t>
      </w:r>
      <w:r w:rsidR="002425C3">
        <w:rPr>
          <w:rFonts w:ascii="Arial" w:hAnsi="Arial" w:cs="Arial" w:hint="eastAsia"/>
          <w:lang w:eastAsia="zh-TW"/>
        </w:rPr>
        <w:t xml:space="preserve">, </w:t>
      </w:r>
      <w:r w:rsidRPr="00B50A16">
        <w:rPr>
          <w:rFonts w:ascii="Arial" w:hAnsi="Arial" w:cs="Arial"/>
        </w:rPr>
        <w:t>the testing results could demonstrate the need of the design that the joint angles set to Dobot Magician were the calculated angles rounded to an integer, and if the joint angles were consistent with the previous joint angles, the joint angles were not changed to reduce the possibility of the increase of the delay time.</w:t>
      </w:r>
    </w:p>
    <w:p w14:paraId="7CAED130" w14:textId="77777777" w:rsidR="00ED1130" w:rsidRDefault="00ED1130" w:rsidP="00ED1130">
      <w:pPr>
        <w:pStyle w:val="ad"/>
        <w:jc w:val="both"/>
        <w:rPr>
          <w:rFonts w:ascii="Arial" w:hAnsi="Arial" w:cs="Arial"/>
        </w:rPr>
      </w:pPr>
    </w:p>
    <w:p w14:paraId="239CE8E9" w14:textId="77777777" w:rsidR="00ED1130" w:rsidRDefault="00ED1130" w:rsidP="00ED1130">
      <w:pPr>
        <w:pStyle w:val="2"/>
        <w:rPr>
          <w:lang w:eastAsia="zh-TW"/>
        </w:rPr>
      </w:pPr>
      <w:r>
        <w:rPr>
          <w:rFonts w:hint="eastAsia"/>
          <w:lang w:eastAsia="zh-TW"/>
        </w:rPr>
        <w:t>Overall System Testing</w:t>
      </w:r>
    </w:p>
    <w:p w14:paraId="559FF0AF" w14:textId="77777777" w:rsidR="00ED1130" w:rsidRDefault="00ED1130" w:rsidP="00ED1130">
      <w:pPr>
        <w:jc w:val="center"/>
        <w:rPr>
          <w:rFonts w:ascii="Arial" w:hAnsi="Arial" w:cs="Arial"/>
        </w:rPr>
      </w:pPr>
      <w:r>
        <w:rPr>
          <w:noProof/>
        </w:rPr>
        <w:drawing>
          <wp:inline distT="0" distB="0" distL="0" distR="0" wp14:anchorId="5EAA1EF2" wp14:editId="3F7205C7">
            <wp:extent cx="6120765" cy="2569845"/>
            <wp:effectExtent l="0" t="0" r="13335" b="1905"/>
            <wp:docPr id="685826208" name="Chart 1">
              <a:extLst xmlns:a="http://schemas.openxmlformats.org/drawingml/2006/main">
                <a:ext uri="{FF2B5EF4-FFF2-40B4-BE49-F238E27FC236}">
                  <a16:creationId xmlns:a16="http://schemas.microsoft.com/office/drawing/2014/main" id="{FC9C20DA-5ED1-A2B8-07FB-F53F4B1F43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3E152B2" w14:textId="77777777" w:rsidR="00ED1130" w:rsidRDefault="00ED1130" w:rsidP="00ED1130">
      <w:pPr>
        <w:jc w:val="center"/>
        <w:rPr>
          <w:rFonts w:ascii="Arial" w:hAnsi="Arial" w:cs="Arial"/>
          <w:sz w:val="22"/>
          <w:szCs w:val="18"/>
          <w:lang w:eastAsia="zh-TW"/>
        </w:rPr>
      </w:pPr>
      <w:r w:rsidRPr="00796E35">
        <w:rPr>
          <w:rFonts w:ascii="Arial" w:hAnsi="Arial" w:cs="Arial" w:hint="eastAsia"/>
          <w:sz w:val="22"/>
          <w:szCs w:val="18"/>
          <w:lang w:eastAsia="zh-TW"/>
        </w:rPr>
        <w:t>Figure 3.10.1 Overall System Repeatability</w:t>
      </w:r>
    </w:p>
    <w:p w14:paraId="2DF51ECD" w14:textId="77777777" w:rsidR="00750354" w:rsidRDefault="00750354" w:rsidP="00ED1130">
      <w:pPr>
        <w:jc w:val="center"/>
        <w:rPr>
          <w:rFonts w:ascii="Arial" w:hAnsi="Arial" w:cs="Arial"/>
          <w:sz w:val="22"/>
          <w:szCs w:val="18"/>
          <w:lang w:eastAsia="zh-TW"/>
        </w:rPr>
      </w:pPr>
    </w:p>
    <w:p w14:paraId="0FAFD378" w14:textId="7ADB46A7" w:rsidR="00E43FE5" w:rsidRPr="00AE5968" w:rsidRDefault="00ED1130" w:rsidP="00AE5968">
      <w:pPr>
        <w:ind w:left="432"/>
        <w:rPr>
          <w:rFonts w:ascii="Arial" w:hAnsi="Arial" w:cs="Arial"/>
          <w:lang w:val="en-US" w:eastAsia="zh-TW"/>
        </w:rPr>
      </w:pPr>
      <w:r>
        <w:rPr>
          <w:rFonts w:ascii="Arial" w:hAnsi="Arial" w:cs="Arial" w:hint="eastAsia"/>
          <w:lang w:eastAsia="zh-TW"/>
        </w:rPr>
        <w:t>The tests of system</w:t>
      </w:r>
      <w:r>
        <w:rPr>
          <w:rFonts w:ascii="Arial" w:hAnsi="Arial" w:cs="Arial"/>
          <w:lang w:eastAsia="zh-TW"/>
        </w:rPr>
        <w:t>’</w:t>
      </w:r>
      <w:r>
        <w:rPr>
          <w:rFonts w:ascii="Arial" w:hAnsi="Arial" w:cs="Arial" w:hint="eastAsia"/>
          <w:lang w:eastAsia="zh-TW"/>
        </w:rPr>
        <w:t xml:space="preserve">s repeatability </w:t>
      </w:r>
      <w:r>
        <w:rPr>
          <w:rFonts w:ascii="Arial" w:hAnsi="Arial" w:cs="Arial"/>
          <w:lang w:eastAsia="zh-TW"/>
        </w:rPr>
        <w:t>were</w:t>
      </w:r>
      <w:r>
        <w:rPr>
          <w:rFonts w:ascii="Arial" w:hAnsi="Arial" w:cs="Arial" w:hint="eastAsia"/>
          <w:lang w:eastAsia="zh-TW"/>
        </w:rPr>
        <w:t xml:space="preserve"> performed by restarting the program fifty times to determine how many times the system could implement correctly and </w:t>
      </w:r>
      <w:r>
        <w:rPr>
          <w:rFonts w:ascii="Arial" w:hAnsi="Arial" w:cs="Arial"/>
          <w:lang w:eastAsia="zh-TW"/>
        </w:rPr>
        <w:t>successfully</w:t>
      </w:r>
      <w:r>
        <w:rPr>
          <w:rFonts w:ascii="Arial" w:hAnsi="Arial" w:cs="Arial" w:hint="eastAsia"/>
          <w:lang w:eastAsia="zh-TW"/>
        </w:rPr>
        <w:t xml:space="preserve">. The error occur percentage was to indicate how many times the error occurred during the system running. As shown in Figure 3.10.1, the overall system was able to </w:t>
      </w:r>
      <w:r>
        <w:rPr>
          <w:rFonts w:ascii="Arial" w:hAnsi="Arial" w:cs="Arial"/>
          <w:lang w:eastAsia="zh-TW"/>
        </w:rPr>
        <w:t>p</w:t>
      </w:r>
      <w:r>
        <w:rPr>
          <w:rFonts w:ascii="Arial" w:hAnsi="Arial" w:cs="Arial" w:hint="eastAsia"/>
          <w:lang w:eastAsia="zh-TW"/>
        </w:rPr>
        <w:t xml:space="preserve">rovide the high </w:t>
      </w:r>
      <w:r>
        <w:rPr>
          <w:rFonts w:ascii="Arial" w:hAnsi="Arial" w:cs="Arial"/>
          <w:lang w:eastAsia="zh-TW"/>
        </w:rPr>
        <w:t>repeatability</w:t>
      </w:r>
      <w:r>
        <w:rPr>
          <w:rFonts w:ascii="Arial" w:hAnsi="Arial" w:cs="Arial" w:hint="eastAsia"/>
          <w:lang w:eastAsia="zh-TW"/>
        </w:rPr>
        <w:t xml:space="preserve"> with low error </w:t>
      </w:r>
      <w:r>
        <w:rPr>
          <w:rFonts w:ascii="Arial" w:hAnsi="Arial" w:cs="Arial"/>
          <w:lang w:eastAsia="zh-TW"/>
        </w:rPr>
        <w:t>occurred</w:t>
      </w:r>
      <w:r>
        <w:rPr>
          <w:rFonts w:ascii="Arial" w:hAnsi="Arial" w:cs="Arial" w:hint="eastAsia"/>
          <w:lang w:eastAsia="zh-TW"/>
        </w:rPr>
        <w:t xml:space="preserve"> percentage for the user. Moreover, in the future work, the error occurred percentage could be improved to 0%, and the repeatability could also be enhanced to be 100%.</w:t>
      </w:r>
    </w:p>
    <w:p w14:paraId="513945F3" w14:textId="76CE9F67" w:rsidR="00F52D4E" w:rsidRPr="006578BD" w:rsidRDefault="00F52D4E" w:rsidP="00F52D4E">
      <w:pPr>
        <w:pStyle w:val="1"/>
        <w:rPr>
          <w:lang w:eastAsia="zh-TW"/>
        </w:rPr>
      </w:pPr>
      <w:bookmarkStart w:id="26" w:name="_Toc165655720"/>
      <w:r w:rsidRPr="006578BD">
        <w:rPr>
          <w:lang w:eastAsia="zh-TW"/>
        </w:rPr>
        <w:lastRenderedPageBreak/>
        <w:t>Conclusion</w:t>
      </w:r>
      <w:bookmarkEnd w:id="26"/>
    </w:p>
    <w:p w14:paraId="7340BAA8" w14:textId="77777777" w:rsidR="0085006B" w:rsidRPr="0041028F" w:rsidRDefault="0085006B" w:rsidP="00676DB9">
      <w:pPr>
        <w:ind w:left="432"/>
        <w:jc w:val="both"/>
        <w:rPr>
          <w:rFonts w:ascii="Arial" w:hAnsi="Arial" w:cs="Arial"/>
        </w:rPr>
      </w:pPr>
      <w:r w:rsidRPr="0041028F">
        <w:rPr>
          <w:rFonts w:ascii="Arial" w:hAnsi="Arial" w:cs="Arial"/>
        </w:rPr>
        <w:t xml:space="preserve">The project is to realize a gesture-controlled robot arm. The thesis is to present the design of the program system, methodology, testing and validation. The methodology is focused on computer vision and the choice of robot arm is Dobot Magician. The project initially used C++ to fulfil gesture detection and gesture recognition. However, as the consideration of connection with Dobot Magician on the same interface, the coding language was changed to be Python based on its diverse advantages such as providing extensive libraries and accomplishment of connecting Dobot Magician with the laptop and the camera on the same interface. </w:t>
      </w:r>
    </w:p>
    <w:p w14:paraId="1545A610" w14:textId="77777777" w:rsidR="0085006B" w:rsidRPr="00277B19" w:rsidRDefault="0085006B" w:rsidP="00676DB9">
      <w:pPr>
        <w:pStyle w:val="ad"/>
        <w:jc w:val="both"/>
        <w:rPr>
          <w:rFonts w:ascii="Arial" w:hAnsi="Arial" w:cs="Arial"/>
        </w:rPr>
      </w:pPr>
    </w:p>
    <w:p w14:paraId="2C005E00" w14:textId="77777777" w:rsidR="0085006B" w:rsidRPr="0041028F" w:rsidRDefault="0085006B" w:rsidP="00676DB9">
      <w:pPr>
        <w:ind w:left="432"/>
        <w:jc w:val="both"/>
        <w:rPr>
          <w:rFonts w:ascii="Arial" w:hAnsi="Arial" w:cs="Arial"/>
        </w:rPr>
      </w:pPr>
      <w:r w:rsidRPr="0041028F">
        <w:rPr>
          <w:rFonts w:ascii="Arial" w:hAnsi="Arial" w:cs="Arial"/>
        </w:rPr>
        <w:t xml:space="preserve">For computer vision, Xbox Kinect Motion Sensor is used to achieve gesture recognition to perform tasks such as finger counting, multi-hand recognition, hand distance measurement, two-hand finger counting, virtual painting, and real-time gesture recognition to control Dobot Magician in real-time and so on, and the coordinate of the hand is in 3D. As mentioned before, the depth camera is more appropriate than the webcam in this project. Nevertheless, due to the conflict of the Python version, the superiority of depth measurement of Xbox One Kinect Motion Sensor is unable to be utilized directly in the specific Python version, and thus the depth measurement was realized by the combination of calculations and hand information obtained by </w:t>
      </w:r>
      <w:proofErr w:type="spellStart"/>
      <w:r w:rsidRPr="0041028F">
        <w:rPr>
          <w:rFonts w:ascii="Arial" w:hAnsi="Arial" w:cs="Arial"/>
        </w:rPr>
        <w:t>MediaPipe</w:t>
      </w:r>
      <w:proofErr w:type="spellEnd"/>
      <w:r w:rsidRPr="0041028F">
        <w:rPr>
          <w:rFonts w:ascii="Arial" w:hAnsi="Arial" w:cs="Arial"/>
        </w:rPr>
        <w:t>. Consequently, other depth cameras can be tried in the future. Since the time is limited and limited budget, the tests of the comparison of other cameras cannot be achieved.</w:t>
      </w:r>
    </w:p>
    <w:p w14:paraId="2522E398" w14:textId="77777777" w:rsidR="0085006B" w:rsidRPr="00277B19" w:rsidRDefault="0085006B" w:rsidP="00676DB9">
      <w:pPr>
        <w:pStyle w:val="ad"/>
        <w:jc w:val="both"/>
        <w:rPr>
          <w:rFonts w:ascii="Arial" w:hAnsi="Arial" w:cs="Arial"/>
        </w:rPr>
      </w:pPr>
    </w:p>
    <w:p w14:paraId="4681FD88" w14:textId="2E4FE2E1" w:rsidR="0085006B" w:rsidRPr="0041028F" w:rsidRDefault="0085006B" w:rsidP="00676DB9">
      <w:pPr>
        <w:ind w:left="432"/>
        <w:jc w:val="both"/>
        <w:rPr>
          <w:rFonts w:ascii="Arial" w:hAnsi="Arial" w:cs="Arial"/>
        </w:rPr>
      </w:pPr>
      <w:r w:rsidRPr="0041028F">
        <w:rPr>
          <w:rFonts w:ascii="Arial" w:hAnsi="Arial" w:cs="Arial"/>
        </w:rPr>
        <w:t>For the choice of robot arm, Dobot Magician is a suitable choice in this project based on the consideration of cost-effectiveness, compatibility with microcontrollers</w:t>
      </w:r>
      <w:r w:rsidRPr="0041028F">
        <w:rPr>
          <w:rFonts w:ascii="Arial" w:hAnsi="Arial" w:cs="Arial" w:hint="eastAsia"/>
        </w:rPr>
        <w:t xml:space="preserve">, high </w:t>
      </w:r>
      <w:proofErr w:type="gramStart"/>
      <w:r w:rsidRPr="0041028F">
        <w:rPr>
          <w:rFonts w:ascii="Arial" w:hAnsi="Arial" w:cs="Arial" w:hint="eastAsia"/>
        </w:rPr>
        <w:t>precision</w:t>
      </w:r>
      <w:proofErr w:type="gramEnd"/>
      <w:r w:rsidRPr="0041028F">
        <w:rPr>
          <w:rFonts w:ascii="Arial" w:hAnsi="Arial" w:cs="Arial" w:hint="eastAsia"/>
        </w:rPr>
        <w:t xml:space="preserve"> and high accuracy. Most </w:t>
      </w:r>
      <w:r w:rsidRPr="0041028F">
        <w:rPr>
          <w:rFonts w:ascii="Arial" w:hAnsi="Arial" w:cs="Arial"/>
        </w:rPr>
        <w:t>important</w:t>
      </w:r>
      <w:r w:rsidRPr="0041028F">
        <w:rPr>
          <w:rFonts w:ascii="Arial" w:hAnsi="Arial" w:cs="Arial" w:hint="eastAsia"/>
        </w:rPr>
        <w:t xml:space="preserve"> of all, the workshop in the University of Nottingham can provide Dobot Magician directly without online purchase. Moreover, friendly interface and diverse accessibility mentioned in </w:t>
      </w:r>
      <w:r w:rsidR="00F23B83">
        <w:rPr>
          <w:rFonts w:ascii="Arial" w:hAnsi="Arial" w:cs="Arial" w:hint="eastAsia"/>
          <w:lang w:eastAsia="zh-TW"/>
        </w:rPr>
        <w:t xml:space="preserve">section </w:t>
      </w:r>
      <w:r w:rsidR="006651D7">
        <w:rPr>
          <w:rFonts w:ascii="Arial" w:hAnsi="Arial" w:cs="Arial" w:hint="eastAsia"/>
          <w:lang w:eastAsia="zh-TW"/>
        </w:rPr>
        <w:t>2.1.1</w:t>
      </w:r>
      <w:r w:rsidRPr="0041028F">
        <w:rPr>
          <w:rFonts w:ascii="Arial" w:hAnsi="Arial" w:cs="Arial" w:hint="eastAsia"/>
        </w:rPr>
        <w:t xml:space="preserve"> can help understanding Dobot Magician rapidly and </w:t>
      </w:r>
      <w:proofErr w:type="gramStart"/>
      <w:r w:rsidRPr="0041028F">
        <w:rPr>
          <w:rFonts w:ascii="Arial" w:hAnsi="Arial" w:cs="Arial" w:hint="eastAsia"/>
        </w:rPr>
        <w:t>provide assistance</w:t>
      </w:r>
      <w:proofErr w:type="gramEnd"/>
      <w:r w:rsidRPr="0041028F">
        <w:rPr>
          <w:rFonts w:ascii="Arial" w:hAnsi="Arial" w:cs="Arial" w:hint="eastAsia"/>
        </w:rPr>
        <w:t xml:space="preserve"> in data </w:t>
      </w:r>
      <w:r w:rsidRPr="0041028F">
        <w:rPr>
          <w:rFonts w:ascii="Arial" w:hAnsi="Arial" w:cs="Arial"/>
        </w:rPr>
        <w:t>recording</w:t>
      </w:r>
      <w:r w:rsidRPr="0041028F">
        <w:rPr>
          <w:rFonts w:ascii="Arial" w:hAnsi="Arial" w:cs="Arial" w:hint="eastAsia"/>
        </w:rPr>
        <w:t xml:space="preserve">, validation and testing. After the completion of the project, the results prove that the capability of Dobot Magician is versatile and </w:t>
      </w:r>
      <w:r w:rsidRPr="0041028F">
        <w:rPr>
          <w:rFonts w:ascii="Arial" w:hAnsi="Arial" w:cs="Arial"/>
        </w:rPr>
        <w:t>sufficient</w:t>
      </w:r>
      <w:r w:rsidRPr="0041028F">
        <w:rPr>
          <w:rFonts w:ascii="Arial" w:hAnsi="Arial" w:cs="Arial" w:hint="eastAsia"/>
        </w:rPr>
        <w:t xml:space="preserve"> in building a gesture-controlled robot arm, and as Dobot Magician is an industry-standard robot arm mentioned in</w:t>
      </w:r>
      <w:r w:rsidR="00E9159F">
        <w:rPr>
          <w:rFonts w:ascii="Arial" w:hAnsi="Arial" w:cs="Arial" w:hint="eastAsia"/>
          <w:lang w:eastAsia="zh-TW"/>
        </w:rPr>
        <w:t xml:space="preserve"> </w:t>
      </w:r>
      <w:r w:rsidR="0064201F">
        <w:rPr>
          <w:rFonts w:ascii="Arial" w:hAnsi="Arial" w:cs="Arial" w:hint="eastAsia"/>
          <w:lang w:eastAsia="zh-TW"/>
        </w:rPr>
        <w:t xml:space="preserve">section </w:t>
      </w:r>
      <w:r w:rsidR="00E54DA0">
        <w:rPr>
          <w:rFonts w:ascii="Arial" w:hAnsi="Arial" w:cs="Arial" w:hint="eastAsia"/>
          <w:lang w:eastAsia="zh-TW"/>
        </w:rPr>
        <w:t>2.1.1</w:t>
      </w:r>
      <w:r w:rsidRPr="0041028F">
        <w:rPr>
          <w:rFonts w:ascii="Arial" w:hAnsi="Arial" w:cs="Arial" w:hint="eastAsia"/>
        </w:rPr>
        <w:t>, it can help to understand industrial robot arms in advance. As a result, the more powerful functionality robot arm (such as industrial robot arm) can be used to achieve more complicated tasks.</w:t>
      </w:r>
    </w:p>
    <w:p w14:paraId="03E836E8" w14:textId="77777777" w:rsidR="0085006B" w:rsidRPr="00277B19" w:rsidRDefault="0085006B" w:rsidP="00676DB9">
      <w:pPr>
        <w:pStyle w:val="ad"/>
        <w:jc w:val="both"/>
        <w:rPr>
          <w:rFonts w:ascii="Arial" w:hAnsi="Arial" w:cs="Arial"/>
        </w:rPr>
      </w:pPr>
    </w:p>
    <w:p w14:paraId="7E8F165A" w14:textId="77777777" w:rsidR="0085006B" w:rsidRDefault="0085006B" w:rsidP="00676DB9">
      <w:pPr>
        <w:ind w:left="432"/>
        <w:jc w:val="both"/>
        <w:rPr>
          <w:rFonts w:ascii="Arial" w:hAnsi="Arial" w:cs="Arial"/>
        </w:rPr>
      </w:pPr>
      <w:r>
        <w:rPr>
          <w:rFonts w:ascii="Arial" w:hAnsi="Arial" w:cs="Arial" w:hint="eastAsia"/>
        </w:rPr>
        <w:t xml:space="preserve">Based on the results in final system testing and validation, all tasks can be performed with high accuracy and high precision. The improvement of complex gesture recognition in left hand and recognition accuracy in messy background and far distance is needed to adjust in the future work. Moreover, the FPS of the implementation of the tasks, particularly in real-time control is required to enhance to provide smoother display. Hence, the future work can also focus on the coding quality and improving execution time. </w:t>
      </w:r>
    </w:p>
    <w:p w14:paraId="69F94D22" w14:textId="77777777" w:rsidR="00A939E9" w:rsidRDefault="00A939E9" w:rsidP="00676DB9">
      <w:pPr>
        <w:jc w:val="both"/>
        <w:rPr>
          <w:rFonts w:ascii="Arial" w:hAnsi="Arial" w:cs="Arial"/>
        </w:rPr>
      </w:pPr>
    </w:p>
    <w:p w14:paraId="5259841D" w14:textId="17BD32B9" w:rsidR="0085006B" w:rsidRDefault="0085006B" w:rsidP="00676DB9">
      <w:pPr>
        <w:ind w:left="360"/>
        <w:jc w:val="both"/>
        <w:rPr>
          <w:rFonts w:ascii="Arial" w:hAnsi="Arial" w:cs="Arial"/>
        </w:rPr>
      </w:pPr>
      <w:r>
        <w:rPr>
          <w:rFonts w:ascii="Arial" w:hAnsi="Arial" w:cs="Arial" w:hint="eastAsia"/>
        </w:rPr>
        <w:t>Overall, all the</w:t>
      </w:r>
      <w:r w:rsidRPr="008A3C34">
        <w:rPr>
          <w:rFonts w:ascii="Arial" w:hAnsi="Arial" w:cs="Arial"/>
        </w:rPr>
        <w:t xml:space="preserve"> project specifications </w:t>
      </w:r>
      <w:r>
        <w:rPr>
          <w:rFonts w:ascii="Arial" w:hAnsi="Arial" w:cs="Arial" w:hint="eastAsia"/>
        </w:rPr>
        <w:t xml:space="preserve">are achieved and tested to prove its accomplishments. </w:t>
      </w:r>
      <w:r w:rsidR="00E6552B">
        <w:rPr>
          <w:rFonts w:ascii="Arial" w:hAnsi="Arial" w:cs="Arial" w:hint="eastAsia"/>
          <w:lang w:eastAsia="zh-TW"/>
        </w:rPr>
        <w:t xml:space="preserve">Moreover, the repeatability of overall system was also tested, and the results manifest that the overall system can provide high repeatability with low error </w:t>
      </w:r>
      <w:r w:rsidR="00E6552B">
        <w:rPr>
          <w:rFonts w:ascii="Arial" w:hAnsi="Arial" w:cs="Arial"/>
          <w:lang w:eastAsia="zh-TW"/>
        </w:rPr>
        <w:t>occurred</w:t>
      </w:r>
      <w:r w:rsidR="00E6552B">
        <w:rPr>
          <w:rFonts w:ascii="Arial" w:hAnsi="Arial" w:cs="Arial" w:hint="eastAsia"/>
          <w:lang w:eastAsia="zh-TW"/>
        </w:rPr>
        <w:t xml:space="preserve"> percentage. </w:t>
      </w:r>
      <w:r>
        <w:rPr>
          <w:rFonts w:ascii="Arial" w:hAnsi="Arial" w:cs="Arial" w:hint="eastAsia"/>
        </w:rPr>
        <w:t xml:space="preserve">A gesture-controlled robot arm is built with versatile functionalities. The high precision and high </w:t>
      </w:r>
      <w:r>
        <w:rPr>
          <w:rFonts w:ascii="Arial" w:hAnsi="Arial" w:cs="Arial"/>
        </w:rPr>
        <w:t>repeatability</w:t>
      </w:r>
      <w:r>
        <w:rPr>
          <w:rFonts w:ascii="Arial" w:hAnsi="Arial" w:cs="Arial" w:hint="eastAsia"/>
        </w:rPr>
        <w:t xml:space="preserve"> underscore the superior quality of the system and Dobot Magician constructed in this project and robustness of the comprehensive system created in this project. The </w:t>
      </w:r>
      <w:r>
        <w:rPr>
          <w:rFonts w:ascii="Arial" w:hAnsi="Arial" w:cs="Arial"/>
        </w:rPr>
        <w:t>accomplishments</w:t>
      </w:r>
      <w:r>
        <w:rPr>
          <w:rFonts w:ascii="Arial" w:hAnsi="Arial" w:cs="Arial" w:hint="eastAsia"/>
        </w:rPr>
        <w:t xml:space="preserve"> in this project are </w:t>
      </w:r>
      <w:r>
        <w:rPr>
          <w:rFonts w:ascii="Arial" w:hAnsi="Arial" w:cs="Arial"/>
        </w:rPr>
        <w:t>potential</w:t>
      </w:r>
      <w:r>
        <w:rPr>
          <w:rFonts w:ascii="Arial" w:hAnsi="Arial" w:cs="Arial" w:hint="eastAsia"/>
        </w:rPr>
        <w:t xml:space="preserve"> to achieve </w:t>
      </w:r>
      <w:r w:rsidRPr="00725AFF">
        <w:rPr>
          <w:rFonts w:ascii="Arial" w:hAnsi="Arial" w:cs="Arial"/>
        </w:rPr>
        <w:t xml:space="preserve">the </w:t>
      </w:r>
      <w:r>
        <w:rPr>
          <w:rFonts w:ascii="Arial" w:hAnsi="Arial" w:cs="Arial" w:hint="eastAsia"/>
        </w:rPr>
        <w:t>aim</w:t>
      </w:r>
      <w:r w:rsidRPr="00725AFF">
        <w:rPr>
          <w:rFonts w:ascii="Arial" w:hAnsi="Arial" w:cs="Arial"/>
        </w:rPr>
        <w:t xml:space="preserve"> of this project </w:t>
      </w:r>
      <w:r>
        <w:rPr>
          <w:rFonts w:ascii="Arial" w:hAnsi="Arial" w:cs="Arial" w:hint="eastAsia"/>
        </w:rPr>
        <w:t xml:space="preserve">that </w:t>
      </w:r>
      <w:r w:rsidRPr="00725AFF">
        <w:rPr>
          <w:rFonts w:ascii="Arial" w:hAnsi="Arial" w:cs="Arial"/>
        </w:rPr>
        <w:t>realiz</w:t>
      </w:r>
      <w:r>
        <w:rPr>
          <w:rFonts w:ascii="Arial" w:hAnsi="Arial" w:cs="Arial" w:hint="eastAsia"/>
        </w:rPr>
        <w:t>ing</w:t>
      </w:r>
      <w:r w:rsidRPr="00725AFF">
        <w:rPr>
          <w:rFonts w:ascii="Arial" w:hAnsi="Arial" w:cs="Arial"/>
        </w:rPr>
        <w:t xml:space="preserve"> gesture-controlled robot arm for the </w:t>
      </w:r>
      <w:r w:rsidRPr="00725AFF">
        <w:rPr>
          <w:rFonts w:ascii="Arial" w:hAnsi="Arial" w:cs="Arial"/>
        </w:rPr>
        <w:lastRenderedPageBreak/>
        <w:t xml:space="preserve">healthcare application. The </w:t>
      </w:r>
      <w:r>
        <w:rPr>
          <w:rFonts w:ascii="Arial" w:hAnsi="Arial" w:cs="Arial" w:hint="eastAsia"/>
        </w:rPr>
        <w:t xml:space="preserve">combination of the system and Dobot Magician in this project is possible to </w:t>
      </w:r>
      <w:r w:rsidRPr="00725AFF">
        <w:rPr>
          <w:rFonts w:ascii="Arial" w:hAnsi="Arial" w:cs="Arial"/>
        </w:rPr>
        <w:t>help rehabilitation therapists to precisely control patient's range of motion to prevent overextension and ensures that they perform exercises correctly</w:t>
      </w:r>
      <w:r>
        <w:rPr>
          <w:rFonts w:ascii="Arial" w:hAnsi="Arial" w:cs="Arial" w:hint="eastAsia"/>
        </w:rPr>
        <w:t>.</w:t>
      </w:r>
    </w:p>
    <w:p w14:paraId="13A0A052" w14:textId="77777777" w:rsidR="005104B0" w:rsidRDefault="005104B0" w:rsidP="00676DB9">
      <w:pPr>
        <w:ind w:left="360"/>
        <w:jc w:val="both"/>
        <w:rPr>
          <w:rFonts w:ascii="Arial" w:hAnsi="Arial" w:cs="Arial"/>
        </w:rPr>
      </w:pPr>
    </w:p>
    <w:p w14:paraId="4F2E2B78" w14:textId="77777777" w:rsidR="0085006B" w:rsidRPr="00277B19" w:rsidRDefault="0085006B" w:rsidP="000F5AE0">
      <w:pPr>
        <w:pStyle w:val="2"/>
      </w:pPr>
      <w:bookmarkStart w:id="27" w:name="_Toc165655721"/>
      <w:r w:rsidRPr="00277B19">
        <w:t>Future Wor</w:t>
      </w:r>
      <w:r>
        <w:rPr>
          <w:rFonts w:hint="eastAsia"/>
        </w:rPr>
        <w:t>k</w:t>
      </w:r>
      <w:bookmarkEnd w:id="27"/>
    </w:p>
    <w:p w14:paraId="394679C1" w14:textId="77777777" w:rsidR="0085006B" w:rsidRPr="000F5AE0" w:rsidRDefault="0085006B" w:rsidP="00EE5F41">
      <w:pPr>
        <w:ind w:left="576"/>
        <w:jc w:val="both"/>
        <w:rPr>
          <w:rFonts w:ascii="Arial" w:hAnsi="Arial" w:cs="Arial"/>
        </w:rPr>
      </w:pPr>
      <w:r w:rsidRPr="000F5AE0">
        <w:rPr>
          <w:rFonts w:ascii="Arial" w:hAnsi="Arial" w:cs="Arial" w:hint="eastAsia"/>
        </w:rPr>
        <w:t xml:space="preserve">Although the robust system and Dobot Magician is built and </w:t>
      </w:r>
      <w:r w:rsidRPr="000F5AE0">
        <w:rPr>
          <w:rFonts w:ascii="Arial" w:hAnsi="Arial" w:cs="Arial"/>
        </w:rPr>
        <w:t>can perform</w:t>
      </w:r>
      <w:r w:rsidRPr="000F5AE0">
        <w:rPr>
          <w:rFonts w:ascii="Arial" w:hAnsi="Arial" w:cs="Arial" w:hint="eastAsia"/>
        </w:rPr>
        <w:t xml:space="preserve"> various complicated tasks under high accuracy, high precision, high </w:t>
      </w:r>
      <w:r w:rsidRPr="000F5AE0">
        <w:rPr>
          <w:rFonts w:ascii="Arial" w:hAnsi="Arial" w:cs="Arial"/>
        </w:rPr>
        <w:t>repeatability</w:t>
      </w:r>
      <w:r w:rsidRPr="000F5AE0">
        <w:rPr>
          <w:rFonts w:ascii="Arial" w:hAnsi="Arial" w:cs="Arial" w:hint="eastAsia"/>
        </w:rPr>
        <w:t xml:space="preserve"> and high efficiency, some adjustments are also needed in the future work. Since the project is required to be finished </w:t>
      </w:r>
      <w:r w:rsidRPr="000F5AE0">
        <w:rPr>
          <w:rFonts w:ascii="Arial" w:hAnsi="Arial" w:cs="Arial"/>
        </w:rPr>
        <w:t>l</w:t>
      </w:r>
      <w:r w:rsidRPr="000F5AE0">
        <w:rPr>
          <w:rFonts w:ascii="Arial" w:hAnsi="Arial" w:cs="Arial" w:hint="eastAsia"/>
        </w:rPr>
        <w:t xml:space="preserve">ess than one year and the balance between </w:t>
      </w:r>
      <w:r w:rsidRPr="000F5AE0">
        <w:rPr>
          <w:rFonts w:ascii="Arial" w:hAnsi="Arial" w:cs="Arial"/>
        </w:rPr>
        <w:t>the</w:t>
      </w:r>
      <w:r w:rsidRPr="000F5AE0">
        <w:rPr>
          <w:rFonts w:ascii="Arial" w:hAnsi="Arial" w:cs="Arial" w:hint="eastAsia"/>
        </w:rPr>
        <w:t xml:space="preserve"> </w:t>
      </w:r>
      <w:r w:rsidRPr="000F5AE0">
        <w:rPr>
          <w:rFonts w:ascii="Arial" w:hAnsi="Arial" w:cs="Arial"/>
        </w:rPr>
        <w:t>coursework</w:t>
      </w:r>
      <w:r w:rsidRPr="000F5AE0">
        <w:rPr>
          <w:rFonts w:ascii="Arial" w:hAnsi="Arial" w:cs="Arial" w:hint="eastAsia"/>
        </w:rPr>
        <w:t xml:space="preserve"> and the project is also necessary to be considered, some weakness in the project such as the FPS and the enhancement accuracy in specific tasks cannot be adjusted in time. </w:t>
      </w:r>
    </w:p>
    <w:p w14:paraId="5FB9AED0" w14:textId="77777777" w:rsidR="0085006B" w:rsidRDefault="0085006B" w:rsidP="00EE5F41">
      <w:pPr>
        <w:pStyle w:val="ad"/>
        <w:jc w:val="both"/>
        <w:rPr>
          <w:rFonts w:ascii="Arial" w:hAnsi="Arial" w:cs="Arial"/>
        </w:rPr>
      </w:pPr>
    </w:p>
    <w:p w14:paraId="71744943" w14:textId="77777777" w:rsidR="0085006B" w:rsidRPr="000F5AE0" w:rsidRDefault="0085006B" w:rsidP="00EE5F41">
      <w:pPr>
        <w:ind w:left="576"/>
        <w:jc w:val="both"/>
        <w:rPr>
          <w:rFonts w:ascii="Arial" w:hAnsi="Arial" w:cs="Arial"/>
        </w:rPr>
      </w:pPr>
      <w:r w:rsidRPr="000F5AE0">
        <w:rPr>
          <w:rFonts w:ascii="Arial" w:hAnsi="Arial" w:cs="Arial"/>
        </w:rPr>
        <w:t>Thus, if an extra one or two months are provided, the prior task is to adjust and correct the error and improve the FPS to enhance the system’s performance. Moreover, the face depth measurement can be the secondary task to integrate into the system, and the task of advanced virtual painting the user draws on the frame and Dobot Magician drawing the same pattern on paper in real-time can be the secondary task.</w:t>
      </w:r>
    </w:p>
    <w:p w14:paraId="152B782B" w14:textId="77777777" w:rsidR="0085006B" w:rsidRDefault="0085006B" w:rsidP="00EE5F41">
      <w:pPr>
        <w:pStyle w:val="ad"/>
        <w:jc w:val="both"/>
        <w:rPr>
          <w:rFonts w:ascii="Arial" w:hAnsi="Arial" w:cs="Arial"/>
        </w:rPr>
      </w:pPr>
    </w:p>
    <w:p w14:paraId="3FADC198" w14:textId="77777777" w:rsidR="0085006B" w:rsidRPr="000F5AE0" w:rsidRDefault="0085006B" w:rsidP="00EE5F41">
      <w:pPr>
        <w:ind w:left="576"/>
        <w:jc w:val="both"/>
        <w:rPr>
          <w:rFonts w:ascii="Arial" w:hAnsi="Arial" w:cs="Arial"/>
        </w:rPr>
      </w:pPr>
      <w:r w:rsidRPr="000F5AE0">
        <w:rPr>
          <w:rFonts w:ascii="Arial" w:hAnsi="Arial" w:cs="Arial"/>
        </w:rPr>
        <w:t>Furthermore, if an extra one or two years even more are provided and more budget is given, the tests of the different depth camera can be performed to test the system’s ability, and the more advanced robot arm such as industrial robot arms to implement the more complicated and advanced tasks to compare its performance with the Dobot Magician. Additionally, the integration of a robot arm created by 3D printing on an electric vehicle can also be a future task to deal with to fulfil tasks such as automatic warehouse sorting robots or automatic delivery robots to offer a cost-effective alternative for the enterprise or industries to reduce labour expenses.</w:t>
      </w:r>
    </w:p>
    <w:p w14:paraId="19933940" w14:textId="77777777" w:rsidR="0085006B" w:rsidRDefault="0085006B" w:rsidP="0085006B">
      <w:pPr>
        <w:pStyle w:val="ad"/>
        <w:rPr>
          <w:rFonts w:ascii="Arial" w:hAnsi="Arial" w:cs="Arial"/>
        </w:rPr>
      </w:pPr>
    </w:p>
    <w:p w14:paraId="40080F89" w14:textId="77777777" w:rsidR="0085006B" w:rsidRDefault="0085006B" w:rsidP="00DE05A4">
      <w:pPr>
        <w:pStyle w:val="2"/>
      </w:pPr>
      <w:bookmarkStart w:id="28" w:name="_Toc165655722"/>
      <w:r w:rsidRPr="00277B19">
        <w:t>Reflection</w:t>
      </w:r>
      <w:bookmarkEnd w:id="28"/>
    </w:p>
    <w:p w14:paraId="1048D8F5" w14:textId="0D05D80C" w:rsidR="0085006B" w:rsidRPr="00DE05A4" w:rsidRDefault="0085006B" w:rsidP="00EC0EC3">
      <w:pPr>
        <w:ind w:left="576"/>
        <w:jc w:val="both"/>
        <w:rPr>
          <w:rFonts w:ascii="Arial" w:hAnsi="Arial" w:cs="Arial"/>
        </w:rPr>
      </w:pPr>
      <w:r w:rsidRPr="00DE05A4">
        <w:rPr>
          <w:rFonts w:ascii="Arial" w:hAnsi="Arial" w:cs="Arial" w:hint="eastAsia"/>
        </w:rPr>
        <w:t xml:space="preserve">The planned </w:t>
      </w:r>
      <w:r w:rsidRPr="00DE05A4">
        <w:rPr>
          <w:rFonts w:ascii="Arial" w:hAnsi="Arial" w:cs="Arial"/>
        </w:rPr>
        <w:t>timeline</w:t>
      </w:r>
      <w:r w:rsidRPr="00DE05A4">
        <w:rPr>
          <w:rFonts w:ascii="Arial" w:hAnsi="Arial" w:cs="Arial" w:hint="eastAsia"/>
        </w:rPr>
        <w:t xml:space="preserve"> and the actual timeline are shown in the appendix</w:t>
      </w:r>
      <w:r w:rsidR="001365C7">
        <w:rPr>
          <w:rFonts w:ascii="Arial" w:hAnsi="Arial" w:cs="Arial" w:hint="eastAsia"/>
          <w:lang w:eastAsia="zh-TW"/>
        </w:rPr>
        <w:t xml:space="preserve"> 6.3 (Figure 6.3.1 and Figure 6.3.2)</w:t>
      </w:r>
      <w:r w:rsidRPr="00DE05A4">
        <w:rPr>
          <w:rFonts w:ascii="Arial" w:hAnsi="Arial" w:cs="Arial" w:hint="eastAsia"/>
        </w:rPr>
        <w:t xml:space="preserve">. Five project review meetings are </w:t>
      </w:r>
      <w:r w:rsidRPr="00DE05A4">
        <w:rPr>
          <w:rFonts w:ascii="Arial" w:hAnsi="Arial" w:cs="Arial"/>
        </w:rPr>
        <w:t>completed,</w:t>
      </w:r>
      <w:r w:rsidRPr="00DE05A4">
        <w:rPr>
          <w:rFonts w:ascii="Arial" w:hAnsi="Arial" w:cs="Arial" w:hint="eastAsia"/>
        </w:rPr>
        <w:t xml:space="preserve"> and the project review meetings are shown in the appendix</w:t>
      </w:r>
      <w:r w:rsidR="00D15F9E">
        <w:rPr>
          <w:rFonts w:ascii="Arial" w:hAnsi="Arial" w:cs="Arial" w:hint="eastAsia"/>
          <w:lang w:eastAsia="zh-TW"/>
        </w:rPr>
        <w:t xml:space="preserve"> 6.2</w:t>
      </w:r>
      <w:r w:rsidRPr="00DE05A4">
        <w:rPr>
          <w:rFonts w:ascii="Arial" w:hAnsi="Arial" w:cs="Arial" w:hint="eastAsia"/>
        </w:rPr>
        <w:t>. The table of risk management is also shown in the appendix. As mentioned in the first project review meeting, the progress of the project followed the timeline to complete the milestone research of Hand Detection in the objective, and the issues happened that the expected Xbox One Kinect Motion Sensor couldn</w:t>
      </w:r>
      <w:r w:rsidRPr="00DE05A4">
        <w:rPr>
          <w:rFonts w:ascii="Arial" w:hAnsi="Arial" w:cs="Arial"/>
        </w:rPr>
        <w:t>’</w:t>
      </w:r>
      <w:r w:rsidRPr="00DE05A4">
        <w:rPr>
          <w:rFonts w:ascii="Arial" w:hAnsi="Arial" w:cs="Arial" w:hint="eastAsia"/>
        </w:rPr>
        <w:t>t be purchased from the workshop. Therefore, the completed tasks were tested by the webcam on the laptop rather than Xbox One Kinect Motion Sensor. To prevent the delay of the progress, the setup of Dobot Magician was started to keep the tasks of computer vision and the robot arm could be in progress in parallel. Furthermore, another serious issue was that my laptop was not compatible with the camera</w:t>
      </w:r>
      <w:r w:rsidRPr="00DE05A4">
        <w:rPr>
          <w:rFonts w:ascii="Arial" w:hAnsi="Arial" w:cs="Arial"/>
        </w:rPr>
        <w:t>’</w:t>
      </w:r>
      <w:r w:rsidRPr="00DE05A4">
        <w:rPr>
          <w:rFonts w:ascii="Arial" w:hAnsi="Arial" w:cs="Arial" w:hint="eastAsia"/>
        </w:rPr>
        <w:t>s adapter as it required USB 3.0 port. It was solved by loaning a laptop from the IT service in the university. In autumn semester, the majority of research milestone was finished, and the new methods were found and utilized to replace the original method. Before the Christmas break, the hand detection (</w:t>
      </w:r>
      <w:proofErr w:type="spellStart"/>
      <w:r w:rsidRPr="00DE05A4">
        <w:rPr>
          <w:rFonts w:ascii="Arial" w:hAnsi="Arial" w:cs="Arial" w:hint="eastAsia"/>
        </w:rPr>
        <w:t>MediaPipe</w:t>
      </w:r>
      <w:proofErr w:type="spellEnd"/>
      <w:r w:rsidRPr="00DE05A4">
        <w:rPr>
          <w:rFonts w:ascii="Arial" w:hAnsi="Arial" w:cs="Arial" w:hint="eastAsia"/>
        </w:rPr>
        <w:t>) in the computer vision tasks was completed, the setup of Xbox One Kinect Motion Sensor and Dobot Magician were also started and almost completed, and the task design and thesis writing (Draft) were started.</w:t>
      </w:r>
    </w:p>
    <w:p w14:paraId="55B7EED8" w14:textId="77777777" w:rsidR="0085006B" w:rsidRDefault="0085006B" w:rsidP="00EC0EC3">
      <w:pPr>
        <w:pStyle w:val="ad"/>
        <w:jc w:val="both"/>
        <w:rPr>
          <w:rFonts w:ascii="Arial" w:hAnsi="Arial" w:cs="Arial"/>
        </w:rPr>
      </w:pPr>
    </w:p>
    <w:p w14:paraId="0C52A505" w14:textId="77777777" w:rsidR="0085006B" w:rsidRPr="00DE05A4" w:rsidRDefault="0085006B" w:rsidP="00EC0EC3">
      <w:pPr>
        <w:ind w:left="576"/>
        <w:jc w:val="both"/>
        <w:rPr>
          <w:rFonts w:ascii="Arial" w:hAnsi="Arial" w:cs="Arial"/>
        </w:rPr>
      </w:pPr>
      <w:r w:rsidRPr="00DE05A4">
        <w:rPr>
          <w:rFonts w:ascii="Arial" w:hAnsi="Arial" w:cs="Arial" w:hint="eastAsia"/>
        </w:rPr>
        <w:t xml:space="preserve">In spring semester, the begin progress was to finish the task design, gesture recognition and the adjustment of the codes in the tasks. In the second project review meeting, the basic control of Dobot Magician and gesture recognition were completed, </w:t>
      </w:r>
      <w:r w:rsidRPr="00DE05A4">
        <w:rPr>
          <w:rFonts w:ascii="Arial" w:hAnsi="Arial" w:cs="Arial" w:hint="eastAsia"/>
        </w:rPr>
        <w:lastRenderedPageBreak/>
        <w:t xml:space="preserve">so the progress followed the timeline. Moreover, </w:t>
      </w:r>
      <w:r w:rsidRPr="00DE05A4">
        <w:rPr>
          <w:rFonts w:ascii="Arial" w:hAnsi="Arial" w:cs="Arial"/>
        </w:rPr>
        <w:t>the</w:t>
      </w:r>
      <w:r w:rsidRPr="00DE05A4">
        <w:rPr>
          <w:rFonts w:ascii="Arial" w:hAnsi="Arial" w:cs="Arial" w:hint="eastAsia"/>
        </w:rPr>
        <w:t xml:space="preserve"> new </w:t>
      </w:r>
      <w:r w:rsidRPr="00DE05A4">
        <w:rPr>
          <w:rFonts w:ascii="Arial" w:hAnsi="Arial" w:cs="Arial"/>
        </w:rPr>
        <w:t>challenging</w:t>
      </w:r>
      <w:r w:rsidRPr="00DE05A4">
        <w:rPr>
          <w:rFonts w:ascii="Arial" w:hAnsi="Arial" w:cs="Arial" w:hint="eastAsia"/>
        </w:rPr>
        <w:t xml:space="preserve"> of real-time gesture control was added to the project, and the prior task was to deal with the data </w:t>
      </w:r>
      <w:r w:rsidRPr="00DE05A4">
        <w:rPr>
          <w:rFonts w:ascii="Arial" w:hAnsi="Arial" w:cs="Arial"/>
        </w:rPr>
        <w:t>transaction</w:t>
      </w:r>
      <w:r w:rsidRPr="00DE05A4">
        <w:rPr>
          <w:rFonts w:ascii="Arial" w:hAnsi="Arial" w:cs="Arial" w:hint="eastAsia"/>
        </w:rPr>
        <w:t xml:space="preserve"> to connect the camera and Dobot Magician with the laptop. In the third project review meeting, all tasks were completed except for real-time gesture control so that the time was </w:t>
      </w:r>
      <w:r w:rsidRPr="00DE05A4">
        <w:rPr>
          <w:rFonts w:ascii="Arial" w:hAnsi="Arial" w:cs="Arial"/>
        </w:rPr>
        <w:t>spent</w:t>
      </w:r>
      <w:r w:rsidRPr="00DE05A4">
        <w:rPr>
          <w:rFonts w:ascii="Arial" w:hAnsi="Arial" w:cs="Arial" w:hint="eastAsia"/>
        </w:rPr>
        <w:t xml:space="preserve"> on code adjustment and real-time gesture control. In the fourth and the fifth project review meeting, the progress was to work on thesis writing, the final code adjustment and testing and validation of the whole system.</w:t>
      </w:r>
    </w:p>
    <w:p w14:paraId="59916E68" w14:textId="77777777" w:rsidR="0085006B" w:rsidRDefault="0085006B" w:rsidP="00EC0EC3">
      <w:pPr>
        <w:pStyle w:val="ad"/>
        <w:jc w:val="both"/>
        <w:rPr>
          <w:rFonts w:ascii="Arial" w:hAnsi="Arial" w:cs="Arial"/>
        </w:rPr>
      </w:pPr>
    </w:p>
    <w:p w14:paraId="74AE41CD" w14:textId="77777777" w:rsidR="00DE05A4" w:rsidRDefault="0085006B" w:rsidP="00EC0EC3">
      <w:pPr>
        <w:ind w:left="576"/>
        <w:jc w:val="both"/>
        <w:rPr>
          <w:rFonts w:ascii="Arial" w:hAnsi="Arial" w:cs="Arial"/>
        </w:rPr>
      </w:pPr>
      <w:r w:rsidRPr="00DE05A4">
        <w:rPr>
          <w:rFonts w:ascii="Arial" w:hAnsi="Arial" w:cs="Arial" w:hint="eastAsia"/>
        </w:rPr>
        <w:t xml:space="preserve">Compared the actual timeline to the planned timeline, the tasks and the methods are changed as the conflict </w:t>
      </w:r>
      <w:r w:rsidRPr="00DE05A4">
        <w:rPr>
          <w:rFonts w:ascii="Arial" w:hAnsi="Arial" w:cs="Arial"/>
        </w:rPr>
        <w:t>and</w:t>
      </w:r>
      <w:r w:rsidRPr="00DE05A4">
        <w:rPr>
          <w:rFonts w:ascii="Arial" w:hAnsi="Arial" w:cs="Arial" w:hint="eastAsia"/>
        </w:rPr>
        <w:t xml:space="preserve"> limitation of coding language. Initially, the progress of the computer vision was a bit left behind on account of the lack of the camera. Thus, the progress of robot arms was started in advanced. The overall progress followed the </w:t>
      </w:r>
      <w:r w:rsidRPr="00DE05A4">
        <w:rPr>
          <w:rFonts w:ascii="Arial" w:hAnsi="Arial" w:cs="Arial"/>
        </w:rPr>
        <w:t>timeline,</w:t>
      </w:r>
      <w:r w:rsidRPr="00DE05A4">
        <w:rPr>
          <w:rFonts w:ascii="Arial" w:hAnsi="Arial" w:cs="Arial" w:hint="eastAsia"/>
        </w:rPr>
        <w:t xml:space="preserve"> and the tasks were completed in advanced in spring semester. In the future engineering project planning, the </w:t>
      </w:r>
      <w:r w:rsidRPr="00DE05A4">
        <w:rPr>
          <w:rFonts w:ascii="Arial" w:hAnsi="Arial" w:cs="Arial"/>
        </w:rPr>
        <w:t>component</w:t>
      </w:r>
      <w:r w:rsidRPr="00DE05A4">
        <w:rPr>
          <w:rFonts w:ascii="Arial" w:hAnsi="Arial" w:cs="Arial" w:hint="eastAsia"/>
        </w:rPr>
        <w:t xml:space="preserve"> order should be the </w:t>
      </w:r>
      <w:r w:rsidRPr="00DE05A4">
        <w:rPr>
          <w:rFonts w:ascii="Arial" w:hAnsi="Arial" w:cs="Arial"/>
        </w:rPr>
        <w:t>priority and</w:t>
      </w:r>
      <w:r w:rsidRPr="00DE05A4">
        <w:rPr>
          <w:rFonts w:ascii="Arial" w:hAnsi="Arial" w:cs="Arial" w:hint="eastAsia"/>
        </w:rPr>
        <w:t xml:space="preserve"> the tasks are supposed to be in progress in parallel to prevent that if one of the tasks get stuck, the overall progress will be affected.</w:t>
      </w:r>
    </w:p>
    <w:p w14:paraId="3951BDBB" w14:textId="77777777" w:rsidR="00DE05A4" w:rsidRDefault="00DE05A4" w:rsidP="00EC0EC3">
      <w:pPr>
        <w:ind w:left="576"/>
        <w:jc w:val="both"/>
        <w:rPr>
          <w:rFonts w:ascii="Arial" w:hAnsi="Arial" w:cs="Arial"/>
        </w:rPr>
      </w:pPr>
    </w:p>
    <w:p w14:paraId="455DC933" w14:textId="51C83148" w:rsidR="005355AF" w:rsidRDefault="0085006B" w:rsidP="002E0182">
      <w:pPr>
        <w:ind w:left="576"/>
        <w:jc w:val="both"/>
        <w:rPr>
          <w:rFonts w:ascii="Arial" w:hAnsi="Arial" w:cs="Arial"/>
        </w:rPr>
      </w:pPr>
      <w:r w:rsidRPr="00DE05A4">
        <w:rPr>
          <w:rFonts w:ascii="Arial" w:hAnsi="Arial" w:cs="Arial" w:hint="eastAsia"/>
        </w:rPr>
        <w:t xml:space="preserve">For the risk management, as the </w:t>
      </w:r>
      <w:r w:rsidRPr="00DE05A4">
        <w:rPr>
          <w:rFonts w:ascii="Arial" w:hAnsi="Arial" w:cs="Arial"/>
        </w:rPr>
        <w:t>advice</w:t>
      </w:r>
      <w:r w:rsidRPr="00DE05A4">
        <w:rPr>
          <w:rFonts w:ascii="Arial" w:hAnsi="Arial" w:cs="Arial" w:hint="eastAsia"/>
        </w:rPr>
        <w:t xml:space="preserve"> mentioned in the lecture always takes into consideration, </w:t>
      </w:r>
      <w:proofErr w:type="gramStart"/>
      <w:r w:rsidRPr="00DE05A4">
        <w:rPr>
          <w:rFonts w:ascii="Arial" w:hAnsi="Arial" w:cs="Arial" w:hint="eastAsia"/>
        </w:rPr>
        <w:t>the majority of</w:t>
      </w:r>
      <w:proofErr w:type="gramEnd"/>
      <w:r w:rsidRPr="00DE05A4">
        <w:rPr>
          <w:rFonts w:ascii="Arial" w:hAnsi="Arial" w:cs="Arial" w:hint="eastAsia"/>
        </w:rPr>
        <w:t xml:space="preserve"> the risks didn</w:t>
      </w:r>
      <w:r w:rsidRPr="00DE05A4">
        <w:rPr>
          <w:rFonts w:ascii="Arial" w:hAnsi="Arial" w:cs="Arial"/>
        </w:rPr>
        <w:t>’</w:t>
      </w:r>
      <w:r w:rsidRPr="00DE05A4">
        <w:rPr>
          <w:rFonts w:ascii="Arial" w:hAnsi="Arial" w:cs="Arial" w:hint="eastAsia"/>
        </w:rPr>
        <w:t>t happen in the process, only the delay of ordering (component), failure in camera (unable to connect with the camera) and laptop malfunction (</w:t>
      </w:r>
      <w:r w:rsidRPr="00DE05A4">
        <w:rPr>
          <w:rFonts w:ascii="Arial" w:hAnsi="Arial" w:cs="Arial"/>
        </w:rPr>
        <w:t>Compatibility</w:t>
      </w:r>
      <w:r w:rsidRPr="00DE05A4">
        <w:rPr>
          <w:rFonts w:ascii="Arial" w:hAnsi="Arial" w:cs="Arial" w:hint="eastAsia"/>
        </w:rPr>
        <w:t xml:space="preserve"> with the camera) happened. In the future, the delay of ordering and compatibility with the system should be considered more, and the conflict of </w:t>
      </w:r>
      <w:r w:rsidRPr="00DE05A4">
        <w:rPr>
          <w:rFonts w:ascii="Arial" w:hAnsi="Arial" w:cs="Arial"/>
        </w:rPr>
        <w:t>software</w:t>
      </w:r>
      <w:r w:rsidRPr="00DE05A4">
        <w:rPr>
          <w:rFonts w:ascii="Arial" w:hAnsi="Arial" w:cs="Arial" w:hint="eastAsia"/>
        </w:rPr>
        <w:t xml:space="preserve"> platform should also be considered.</w:t>
      </w:r>
    </w:p>
    <w:p w14:paraId="4581C212" w14:textId="77777777" w:rsidR="003F7C8A" w:rsidRDefault="003F7C8A" w:rsidP="002E0182">
      <w:pPr>
        <w:ind w:left="576"/>
        <w:jc w:val="both"/>
        <w:rPr>
          <w:rFonts w:ascii="Arial" w:hAnsi="Arial" w:cs="Arial"/>
        </w:rPr>
      </w:pPr>
    </w:p>
    <w:p w14:paraId="24554617" w14:textId="77777777" w:rsidR="003F7C8A" w:rsidRDefault="003F7C8A" w:rsidP="002E0182">
      <w:pPr>
        <w:ind w:left="576"/>
        <w:jc w:val="both"/>
        <w:rPr>
          <w:rFonts w:ascii="Arial" w:hAnsi="Arial" w:cs="Arial"/>
        </w:rPr>
      </w:pPr>
    </w:p>
    <w:p w14:paraId="594EBFCB" w14:textId="77777777" w:rsidR="003F7C8A" w:rsidRDefault="003F7C8A" w:rsidP="002E0182">
      <w:pPr>
        <w:ind w:left="576"/>
        <w:jc w:val="both"/>
        <w:rPr>
          <w:rFonts w:ascii="Arial" w:hAnsi="Arial" w:cs="Arial"/>
        </w:rPr>
      </w:pPr>
    </w:p>
    <w:p w14:paraId="744E0E55" w14:textId="77777777" w:rsidR="003F7C8A" w:rsidRDefault="003F7C8A" w:rsidP="002E0182">
      <w:pPr>
        <w:ind w:left="576"/>
        <w:jc w:val="both"/>
        <w:rPr>
          <w:rFonts w:ascii="Arial" w:hAnsi="Arial" w:cs="Arial"/>
        </w:rPr>
      </w:pPr>
    </w:p>
    <w:p w14:paraId="1103CBDA" w14:textId="77777777" w:rsidR="003F7C8A" w:rsidRDefault="003F7C8A" w:rsidP="002E0182">
      <w:pPr>
        <w:ind w:left="576"/>
        <w:jc w:val="both"/>
        <w:rPr>
          <w:rFonts w:ascii="Arial" w:hAnsi="Arial" w:cs="Arial"/>
        </w:rPr>
      </w:pPr>
    </w:p>
    <w:p w14:paraId="345AD18C" w14:textId="77777777" w:rsidR="003F7C8A" w:rsidRDefault="003F7C8A" w:rsidP="002E0182">
      <w:pPr>
        <w:ind w:left="576"/>
        <w:jc w:val="both"/>
        <w:rPr>
          <w:rFonts w:ascii="Arial" w:hAnsi="Arial" w:cs="Arial"/>
        </w:rPr>
      </w:pPr>
    </w:p>
    <w:p w14:paraId="0219FC5B" w14:textId="77777777" w:rsidR="003F7C8A" w:rsidRDefault="003F7C8A" w:rsidP="002E0182">
      <w:pPr>
        <w:ind w:left="576"/>
        <w:jc w:val="both"/>
        <w:rPr>
          <w:rFonts w:ascii="Arial" w:hAnsi="Arial" w:cs="Arial"/>
        </w:rPr>
      </w:pPr>
    </w:p>
    <w:p w14:paraId="493D5BD9" w14:textId="77777777" w:rsidR="003F7C8A" w:rsidRDefault="003F7C8A" w:rsidP="002E0182">
      <w:pPr>
        <w:ind w:left="576"/>
        <w:jc w:val="both"/>
        <w:rPr>
          <w:rFonts w:ascii="Arial" w:hAnsi="Arial" w:cs="Arial"/>
        </w:rPr>
      </w:pPr>
    </w:p>
    <w:p w14:paraId="2D38D2CB" w14:textId="77777777" w:rsidR="003F7C8A" w:rsidRDefault="003F7C8A" w:rsidP="002E0182">
      <w:pPr>
        <w:ind w:left="576"/>
        <w:jc w:val="both"/>
        <w:rPr>
          <w:rFonts w:ascii="Arial" w:hAnsi="Arial" w:cs="Arial"/>
        </w:rPr>
      </w:pPr>
    </w:p>
    <w:p w14:paraId="4F87F64E" w14:textId="77777777" w:rsidR="003F7C8A" w:rsidRDefault="003F7C8A" w:rsidP="002E0182">
      <w:pPr>
        <w:ind w:left="576"/>
        <w:jc w:val="both"/>
        <w:rPr>
          <w:rFonts w:ascii="Arial" w:hAnsi="Arial" w:cs="Arial"/>
        </w:rPr>
      </w:pPr>
    </w:p>
    <w:p w14:paraId="790F4FEB" w14:textId="77777777" w:rsidR="003F7C8A" w:rsidRDefault="003F7C8A" w:rsidP="002E0182">
      <w:pPr>
        <w:ind w:left="576"/>
        <w:jc w:val="both"/>
        <w:rPr>
          <w:rFonts w:ascii="Arial" w:hAnsi="Arial" w:cs="Arial"/>
        </w:rPr>
      </w:pPr>
    </w:p>
    <w:p w14:paraId="0B2519DD" w14:textId="77777777" w:rsidR="003F7C8A" w:rsidRDefault="003F7C8A" w:rsidP="002E0182">
      <w:pPr>
        <w:ind w:left="576"/>
        <w:jc w:val="both"/>
        <w:rPr>
          <w:rFonts w:ascii="Arial" w:hAnsi="Arial" w:cs="Arial"/>
        </w:rPr>
      </w:pPr>
    </w:p>
    <w:p w14:paraId="4D9BEC91" w14:textId="77777777" w:rsidR="003F7C8A" w:rsidRDefault="003F7C8A" w:rsidP="002E0182">
      <w:pPr>
        <w:ind w:left="576"/>
        <w:jc w:val="both"/>
        <w:rPr>
          <w:rFonts w:ascii="Arial" w:hAnsi="Arial" w:cs="Arial"/>
        </w:rPr>
      </w:pPr>
    </w:p>
    <w:p w14:paraId="4F20C9A1" w14:textId="77777777" w:rsidR="003F7C8A" w:rsidRDefault="003F7C8A" w:rsidP="002E0182">
      <w:pPr>
        <w:ind w:left="576"/>
        <w:jc w:val="both"/>
        <w:rPr>
          <w:rFonts w:ascii="Arial" w:hAnsi="Arial" w:cs="Arial"/>
        </w:rPr>
      </w:pPr>
    </w:p>
    <w:p w14:paraId="3C5EFCF1" w14:textId="77777777" w:rsidR="003F7C8A" w:rsidRDefault="003F7C8A" w:rsidP="002E0182">
      <w:pPr>
        <w:ind w:left="576"/>
        <w:jc w:val="both"/>
        <w:rPr>
          <w:rFonts w:ascii="Arial" w:hAnsi="Arial" w:cs="Arial"/>
        </w:rPr>
      </w:pPr>
    </w:p>
    <w:p w14:paraId="0D4AF838" w14:textId="77777777" w:rsidR="003F7C8A" w:rsidRDefault="003F7C8A" w:rsidP="002E0182">
      <w:pPr>
        <w:ind w:left="576"/>
        <w:jc w:val="both"/>
        <w:rPr>
          <w:rFonts w:ascii="Arial" w:hAnsi="Arial" w:cs="Arial"/>
        </w:rPr>
      </w:pPr>
    </w:p>
    <w:p w14:paraId="339B61FB" w14:textId="77777777" w:rsidR="003F7C8A" w:rsidRDefault="003F7C8A" w:rsidP="002E0182">
      <w:pPr>
        <w:ind w:left="576"/>
        <w:jc w:val="both"/>
        <w:rPr>
          <w:rFonts w:ascii="Arial" w:hAnsi="Arial" w:cs="Arial"/>
        </w:rPr>
      </w:pPr>
    </w:p>
    <w:p w14:paraId="0853603F" w14:textId="77777777" w:rsidR="003F7C8A" w:rsidRDefault="003F7C8A" w:rsidP="002E0182">
      <w:pPr>
        <w:ind w:left="576"/>
        <w:jc w:val="both"/>
        <w:rPr>
          <w:rFonts w:ascii="Arial" w:hAnsi="Arial" w:cs="Arial"/>
        </w:rPr>
      </w:pPr>
    </w:p>
    <w:p w14:paraId="5034CD13" w14:textId="77777777" w:rsidR="003F7C8A" w:rsidRDefault="003F7C8A" w:rsidP="002E0182">
      <w:pPr>
        <w:ind w:left="576"/>
        <w:jc w:val="both"/>
        <w:rPr>
          <w:rFonts w:ascii="Arial" w:hAnsi="Arial" w:cs="Arial"/>
        </w:rPr>
      </w:pPr>
    </w:p>
    <w:p w14:paraId="54EE1259" w14:textId="77777777" w:rsidR="003F7C8A" w:rsidRDefault="003F7C8A" w:rsidP="002E0182">
      <w:pPr>
        <w:ind w:left="576"/>
        <w:jc w:val="both"/>
        <w:rPr>
          <w:rFonts w:ascii="Arial" w:hAnsi="Arial" w:cs="Arial"/>
        </w:rPr>
      </w:pPr>
    </w:p>
    <w:p w14:paraId="0D60F06C" w14:textId="77777777" w:rsidR="003F7C8A" w:rsidRDefault="003F7C8A" w:rsidP="002E0182">
      <w:pPr>
        <w:ind w:left="576"/>
        <w:jc w:val="both"/>
        <w:rPr>
          <w:rFonts w:ascii="Arial" w:hAnsi="Arial" w:cs="Arial"/>
        </w:rPr>
      </w:pPr>
    </w:p>
    <w:p w14:paraId="484ABE57" w14:textId="77777777" w:rsidR="003F7C8A" w:rsidRDefault="003F7C8A" w:rsidP="002E0182">
      <w:pPr>
        <w:ind w:left="576"/>
        <w:jc w:val="both"/>
        <w:rPr>
          <w:rFonts w:ascii="Arial" w:hAnsi="Arial" w:cs="Arial"/>
        </w:rPr>
      </w:pPr>
    </w:p>
    <w:p w14:paraId="1ACD7EF8" w14:textId="77777777" w:rsidR="003F7C8A" w:rsidRDefault="003F7C8A" w:rsidP="002E0182">
      <w:pPr>
        <w:ind w:left="576"/>
        <w:jc w:val="both"/>
        <w:rPr>
          <w:rFonts w:ascii="Arial" w:hAnsi="Arial" w:cs="Arial"/>
        </w:rPr>
      </w:pPr>
    </w:p>
    <w:p w14:paraId="1C5EA816" w14:textId="77777777" w:rsidR="003F7C8A" w:rsidRDefault="003F7C8A" w:rsidP="002E0182">
      <w:pPr>
        <w:ind w:left="576"/>
        <w:jc w:val="both"/>
        <w:rPr>
          <w:rFonts w:ascii="Arial" w:hAnsi="Arial" w:cs="Arial"/>
        </w:rPr>
      </w:pPr>
    </w:p>
    <w:p w14:paraId="1CE2C897" w14:textId="77777777" w:rsidR="003F7C8A" w:rsidRPr="006578BD" w:rsidRDefault="003F7C8A" w:rsidP="002E0182">
      <w:pPr>
        <w:ind w:left="576"/>
        <w:jc w:val="both"/>
        <w:rPr>
          <w:rFonts w:ascii="Arial" w:hAnsi="Arial" w:cs="Arial"/>
        </w:rPr>
      </w:pPr>
    </w:p>
    <w:p w14:paraId="3AA119AB" w14:textId="765D96C9" w:rsidR="00852363" w:rsidRPr="006578BD" w:rsidRDefault="004E65D4" w:rsidP="004920CF">
      <w:pPr>
        <w:pStyle w:val="1"/>
        <w:rPr>
          <w:lang w:eastAsia="zh-TW"/>
        </w:rPr>
      </w:pPr>
      <w:bookmarkStart w:id="29" w:name="_Toc165655723"/>
      <w:r w:rsidRPr="006578BD">
        <w:rPr>
          <w:lang w:eastAsia="zh-TW"/>
        </w:rPr>
        <w:lastRenderedPageBreak/>
        <w:t>Reference</w:t>
      </w:r>
      <w:bookmarkEnd w:id="29"/>
    </w:p>
    <w:p w14:paraId="7D214116" w14:textId="3AE9E614" w:rsidR="002C22BB" w:rsidRPr="002C22BB" w:rsidRDefault="00852363" w:rsidP="002C22BB">
      <w:pPr>
        <w:pStyle w:val="EndNoteBibliography"/>
        <w:ind w:left="720" w:hanging="720"/>
      </w:pPr>
      <w:r w:rsidRPr="006578BD">
        <w:fldChar w:fldCharType="begin"/>
      </w:r>
      <w:r w:rsidRPr="006578BD">
        <w:instrText xml:space="preserve"> ADDIN EN.REFLIST </w:instrText>
      </w:r>
      <w:r w:rsidRPr="006578BD">
        <w:fldChar w:fldCharType="separate"/>
      </w:r>
      <w:r w:rsidR="002C22BB" w:rsidRPr="002C22BB">
        <w:t>[1]</w:t>
      </w:r>
      <w:r w:rsidR="002C22BB" w:rsidRPr="002C22BB">
        <w:tab/>
        <w:t xml:space="preserve">"Robotic Arm Market Demand, Prize, Scenario, &amp; Forecast Analysis By 2029." </w:t>
      </w:r>
      <w:hyperlink r:id="rId90" w:history="1">
        <w:r w:rsidR="002C22BB" w:rsidRPr="002C22BB">
          <w:rPr>
            <w:rStyle w:val="a8"/>
          </w:rPr>
          <w:t>https://www.databridgemarketresearch.com/reports/global-robotic-arm-market</w:t>
        </w:r>
      </w:hyperlink>
      <w:r w:rsidR="002C22BB" w:rsidRPr="002C22BB">
        <w:t xml:space="preserve"> (accessed April 8, 2024).</w:t>
      </w:r>
    </w:p>
    <w:p w14:paraId="46FC223D" w14:textId="77777777" w:rsidR="002C22BB" w:rsidRPr="002C22BB" w:rsidRDefault="002C22BB" w:rsidP="002C22BB">
      <w:pPr>
        <w:pStyle w:val="EndNoteBibliography"/>
        <w:ind w:left="720" w:hanging="720"/>
      </w:pPr>
      <w:r w:rsidRPr="002C22BB">
        <w:t>[2]</w:t>
      </w:r>
      <w:r w:rsidRPr="002C22BB">
        <w:tab/>
        <w:t xml:space="preserve">J. Ni and V. Balyan, "Research on Mobile User Interface for Robot Arm Remote Control in Industrial Application," </w:t>
      </w:r>
      <w:r w:rsidRPr="002C22BB">
        <w:rPr>
          <w:i/>
        </w:rPr>
        <w:t xml:space="preserve">Scalable Computing: Practice and Experience, </w:t>
      </w:r>
      <w:r w:rsidRPr="002C22BB">
        <w:t>vol. 22, 10/24 2021, doi: 10.12694/scpe.v22i2.1900.</w:t>
      </w:r>
    </w:p>
    <w:p w14:paraId="78E3F774" w14:textId="77777777" w:rsidR="002C22BB" w:rsidRPr="002C22BB" w:rsidRDefault="002C22BB" w:rsidP="002C22BB">
      <w:pPr>
        <w:pStyle w:val="EndNoteBibliography"/>
        <w:ind w:left="720" w:hanging="720"/>
      </w:pPr>
      <w:r w:rsidRPr="002C22BB">
        <w:t>[3]</w:t>
      </w:r>
      <w:r w:rsidRPr="002C22BB">
        <w:tab/>
        <w:t xml:space="preserve">M. Sathiyanarayanan and S. Rajan, "MYO Armband for physiotherapy healthcare: A case study using gesture recognition application," in </w:t>
      </w:r>
      <w:r w:rsidRPr="002C22BB">
        <w:rPr>
          <w:i/>
        </w:rPr>
        <w:t>2016 8th International Conference on Communication Systems and Networks (COMSNETS)</w:t>
      </w:r>
      <w:r w:rsidRPr="002C22BB">
        <w:t xml:space="preserve">, 5-10 Jan. 2016 2016, pp. 1-6, doi: 10.1109/COMSNETS.2016.7439933. </w:t>
      </w:r>
    </w:p>
    <w:p w14:paraId="6C61FA76" w14:textId="77777777" w:rsidR="002C22BB" w:rsidRPr="002C22BB" w:rsidRDefault="002C22BB" w:rsidP="002C22BB">
      <w:pPr>
        <w:pStyle w:val="EndNoteBibliography"/>
        <w:ind w:left="720" w:hanging="720"/>
      </w:pPr>
      <w:r w:rsidRPr="002C22BB">
        <w:t>[4]</w:t>
      </w:r>
      <w:r w:rsidRPr="002C22BB">
        <w:tab/>
        <w:t xml:space="preserve">S. Gokul, R. Dhiksith, S. A. Sundaresh, and M. Gopinath, "Gesture Controlled Wireless Agricultural Weeding Robot," in </w:t>
      </w:r>
      <w:r w:rsidRPr="002C22BB">
        <w:rPr>
          <w:i/>
        </w:rPr>
        <w:t>2019 5th International Conference on Advanced Computing &amp; Communication Systems (ICACCS)</w:t>
      </w:r>
      <w:r w:rsidRPr="002C22BB">
        <w:t xml:space="preserve">, 15-16 March 2019 2019, pp. 926-929, doi: 10.1109/ICACCS.2019.8728429. </w:t>
      </w:r>
    </w:p>
    <w:p w14:paraId="05A3BEC2" w14:textId="1EFF29C8" w:rsidR="002C22BB" w:rsidRPr="002C22BB" w:rsidRDefault="002C22BB" w:rsidP="002C22BB">
      <w:pPr>
        <w:pStyle w:val="EndNoteBibliography"/>
        <w:ind w:left="720" w:hanging="720"/>
      </w:pPr>
      <w:r w:rsidRPr="002C22BB">
        <w:t>[5]</w:t>
      </w:r>
      <w:r w:rsidRPr="002C22BB">
        <w:tab/>
        <w:t xml:space="preserve">"Dobot Robotics | Official website." </w:t>
      </w:r>
      <w:hyperlink r:id="rId91" w:history="1">
        <w:r w:rsidRPr="002C22BB">
          <w:rPr>
            <w:rStyle w:val="a8"/>
          </w:rPr>
          <w:t>https://www.dobot-robots.com/?utm_source=google&amp;utm_medium=cpc&amp;utm_campaign=fj+dp&amp;gad_source=1&amp;gclid=CjwKCAjwuJ2xBhA3EiwAMVjkVLdIOQ9ht2TLrUSw1Zr2z7OTTG8q4RM80jHAn-sk8aTn_PNFtfN6HBoCsg0QAvD_BwE</w:t>
        </w:r>
      </w:hyperlink>
      <w:r w:rsidRPr="002C22BB">
        <w:t xml:space="preserve"> (accessed April 10, 2024).</w:t>
      </w:r>
    </w:p>
    <w:p w14:paraId="443E3EB8" w14:textId="77777777" w:rsidR="002C22BB" w:rsidRPr="002C22BB" w:rsidRDefault="002C22BB" w:rsidP="002C22BB">
      <w:pPr>
        <w:pStyle w:val="EndNoteBibliography"/>
        <w:ind w:left="720" w:hanging="720"/>
      </w:pPr>
      <w:r w:rsidRPr="002C22BB">
        <w:t>[6]</w:t>
      </w:r>
      <w:r w:rsidRPr="002C22BB">
        <w:tab/>
        <w:t xml:space="preserve">A. D. Segal, M. C. Lesak, A. K. Silverman, and A. J. Petruska, "A Gesture-Controlled Rehabilitation Robot to Improve Engagement and Quantify Movement Performance," </w:t>
      </w:r>
      <w:r w:rsidRPr="002C22BB">
        <w:rPr>
          <w:i/>
        </w:rPr>
        <w:t>Sensors</w:t>
      </w:r>
      <w:r w:rsidRPr="002C22BB">
        <w:t>, vol. 20, no. 15</w:t>
      </w:r>
      <w:r w:rsidRPr="002C22BB">
        <w:rPr>
          <w:i/>
        </w:rPr>
        <w:t xml:space="preserve">, </w:t>
      </w:r>
      <w:r w:rsidRPr="002C22BB">
        <w:t>doi: 10.3390/s20154269.</w:t>
      </w:r>
    </w:p>
    <w:p w14:paraId="6124C580" w14:textId="77777777" w:rsidR="002C22BB" w:rsidRPr="002C22BB" w:rsidRDefault="002C22BB" w:rsidP="002C22BB">
      <w:pPr>
        <w:pStyle w:val="EndNoteBibliography"/>
        <w:ind w:left="720" w:hanging="720"/>
      </w:pPr>
      <w:r w:rsidRPr="002C22BB">
        <w:t>[7]</w:t>
      </w:r>
      <w:r w:rsidRPr="002C22BB">
        <w:tab/>
        <w:t xml:space="preserve">M. Çoban and G. Gelen, "Wireless teleoperation of an industrial robot by using myo arm band," in </w:t>
      </w:r>
      <w:r w:rsidRPr="002C22BB">
        <w:rPr>
          <w:i/>
        </w:rPr>
        <w:t>2018 International Conference on Artificial Intelligence and Data Processing (IDAP)</w:t>
      </w:r>
      <w:r w:rsidRPr="002C22BB">
        <w:t xml:space="preserve">, 28-30 Sept. 2018 2018, pp. 1-6, doi: 10.1109/IDAP.2018.8620789. </w:t>
      </w:r>
    </w:p>
    <w:p w14:paraId="2018CB54" w14:textId="77777777" w:rsidR="002C22BB" w:rsidRPr="002C22BB" w:rsidRDefault="002C22BB" w:rsidP="002C22BB">
      <w:pPr>
        <w:pStyle w:val="EndNoteBibliography"/>
        <w:ind w:left="720" w:hanging="720"/>
      </w:pPr>
      <w:r w:rsidRPr="002C22BB">
        <w:t>[8]</w:t>
      </w:r>
      <w:r w:rsidRPr="002C22BB">
        <w:tab/>
        <w:t xml:space="preserve">D. G. Schneider, L. L. d. Silva, P. Diehl, A. H. R. Leite, and G. S. Bastos, "Robot Navigation by Gesture Recognition with ROS and Kinect," in </w:t>
      </w:r>
      <w:r w:rsidRPr="002C22BB">
        <w:rPr>
          <w:i/>
        </w:rPr>
        <w:t>2015 12th Latin American Robotics Symposium and 2015 3rd Brazilian Symposium on Robotics (LARS-SBR)</w:t>
      </w:r>
      <w:r w:rsidRPr="002C22BB">
        <w:t xml:space="preserve">, 29-31 Oct. 2015 2015, pp. 145-150, doi: 10.1109/LARS-SBR.2015.21. </w:t>
      </w:r>
    </w:p>
    <w:p w14:paraId="0FB5D80C" w14:textId="77777777" w:rsidR="002C22BB" w:rsidRPr="002C22BB" w:rsidRDefault="002C22BB" w:rsidP="002C22BB">
      <w:pPr>
        <w:pStyle w:val="EndNoteBibliography"/>
        <w:ind w:left="720" w:hanging="720"/>
      </w:pPr>
      <w:r w:rsidRPr="002C22BB">
        <w:t>[9]</w:t>
      </w:r>
      <w:r w:rsidRPr="002C22BB">
        <w:tab/>
        <w:t xml:space="preserve">E. Aksoy, A. D. Çakır, B. A. Erol, and A. Gumus, "Real Time Computer Vision Based Robotic Arm Controller with ROS and Gazebo Simulation Environment," in </w:t>
      </w:r>
      <w:r w:rsidRPr="002C22BB">
        <w:rPr>
          <w:i/>
        </w:rPr>
        <w:t>2023 14th International Conference on Electrical and Electronics Engineering (ELECO)</w:t>
      </w:r>
      <w:r w:rsidRPr="002C22BB">
        <w:t xml:space="preserve">, 30 Nov.-2 Dec. 2023 2023, pp. 1-5, doi: 10.1109/ELECO60389.2023.10416078. </w:t>
      </w:r>
    </w:p>
    <w:p w14:paraId="6778C017" w14:textId="77777777" w:rsidR="002C22BB" w:rsidRPr="002C22BB" w:rsidRDefault="002C22BB" w:rsidP="002C22BB">
      <w:pPr>
        <w:pStyle w:val="EndNoteBibliography"/>
        <w:ind w:left="720" w:hanging="720"/>
      </w:pPr>
      <w:r w:rsidRPr="002C22BB">
        <w:t>[10]</w:t>
      </w:r>
      <w:r w:rsidRPr="002C22BB">
        <w:tab/>
        <w:t xml:space="preserve">A. A. Farouq and D. M. B. Santoso, "Revolutionizing Robot Sorting: Unleashing the Power of Dobot Magician Arm’s Kinematics Inverse Transformation System with Depth Camera," in </w:t>
      </w:r>
      <w:r w:rsidRPr="002C22BB">
        <w:rPr>
          <w:i/>
        </w:rPr>
        <w:t>2023 IEEE International Conference on Communication, Networks and Satellite (COMNETSAT)</w:t>
      </w:r>
      <w:r w:rsidRPr="002C22BB">
        <w:t xml:space="preserve">, 23-25 Nov. 2023 2023, pp. 428-433, doi: 10.1109/COMNETSAT59769.2023.10420575. </w:t>
      </w:r>
    </w:p>
    <w:p w14:paraId="0499497F" w14:textId="77777777" w:rsidR="002C22BB" w:rsidRPr="002C22BB" w:rsidRDefault="002C22BB" w:rsidP="002C22BB">
      <w:pPr>
        <w:pStyle w:val="EndNoteBibliography"/>
        <w:ind w:left="720" w:hanging="720"/>
      </w:pPr>
      <w:r w:rsidRPr="002C22BB">
        <w:t>[11]</w:t>
      </w:r>
      <w:r w:rsidRPr="002C22BB">
        <w:tab/>
        <w:t>"Dobot Magician Interface Description (V2)," ed, 2019.</w:t>
      </w:r>
    </w:p>
    <w:p w14:paraId="68FD4098" w14:textId="77777777" w:rsidR="002C22BB" w:rsidRPr="002C22BB" w:rsidRDefault="002C22BB" w:rsidP="002C22BB">
      <w:pPr>
        <w:pStyle w:val="EndNoteBibliography"/>
        <w:ind w:left="720" w:hanging="720"/>
      </w:pPr>
      <w:r w:rsidRPr="002C22BB">
        <w:t>[12]</w:t>
      </w:r>
      <w:r w:rsidRPr="002C22BB">
        <w:tab/>
        <w:t>"Dobot Magician User Guide," ed, 2020.</w:t>
      </w:r>
    </w:p>
    <w:p w14:paraId="54242135" w14:textId="77777777" w:rsidR="002C22BB" w:rsidRPr="002C22BB" w:rsidRDefault="002C22BB" w:rsidP="002C22BB">
      <w:pPr>
        <w:pStyle w:val="EndNoteBibliography"/>
        <w:ind w:left="720" w:hanging="720"/>
      </w:pPr>
      <w:r w:rsidRPr="002C22BB">
        <w:t>[13]</w:t>
      </w:r>
      <w:r w:rsidRPr="002C22BB">
        <w:tab/>
        <w:t xml:space="preserve">M. M. F. M. Fareed, Q. I. Akram, S. B. A. Anees, and A. H. Fakih, "Gesture Based Wireless Single-Armed Robot in Cartesian 3D Space Using Kinect," in </w:t>
      </w:r>
      <w:r w:rsidRPr="002C22BB">
        <w:rPr>
          <w:i/>
        </w:rPr>
        <w:t>2015 Fifth International Conference on Communication Systems and Network Technologies</w:t>
      </w:r>
      <w:r w:rsidRPr="002C22BB">
        <w:t xml:space="preserve">, 4-6 April 2015 2015, pp. 1210-1215, doi: 10.1109/CSNT.2015.86. </w:t>
      </w:r>
    </w:p>
    <w:p w14:paraId="5D87BDE6" w14:textId="77777777" w:rsidR="002C22BB" w:rsidRPr="002C22BB" w:rsidRDefault="002C22BB" w:rsidP="002C22BB">
      <w:pPr>
        <w:pStyle w:val="EndNoteBibliography"/>
        <w:ind w:left="720" w:hanging="720"/>
      </w:pPr>
      <w:r w:rsidRPr="002C22BB">
        <w:t>[14]</w:t>
      </w:r>
      <w:r w:rsidRPr="002C22BB">
        <w:tab/>
        <w:t xml:space="preserve">K. Suphalak, N. Klanpet, N. Sikaressakul, and S. Prongnuch, "Robot Arm Control System via Ethernet with Kinect V2 Camera for use in Hazardous Areas," in </w:t>
      </w:r>
      <w:r w:rsidRPr="002C22BB">
        <w:rPr>
          <w:i/>
        </w:rPr>
        <w:t>2024 1st International Conference on Robotics, Engineering, Science, and Technology (RESTCON)</w:t>
      </w:r>
      <w:r w:rsidRPr="002C22BB">
        <w:t xml:space="preserve">, 16-18 Feb. 2024 2024, pp. 175-180, doi: 10.1109/RESTCON60981.2024.10463582. </w:t>
      </w:r>
    </w:p>
    <w:p w14:paraId="5AA6E0FF" w14:textId="77777777" w:rsidR="002C22BB" w:rsidRPr="002C22BB" w:rsidRDefault="002C22BB" w:rsidP="002C22BB">
      <w:pPr>
        <w:pStyle w:val="EndNoteBibliography"/>
        <w:ind w:left="720" w:hanging="720"/>
      </w:pPr>
      <w:r w:rsidRPr="002C22BB">
        <w:t>[15]</w:t>
      </w:r>
      <w:r w:rsidRPr="002C22BB">
        <w:tab/>
        <w:t xml:space="preserve">A. Al-Naji, K. Gibson, S. H. Lee, and J. Chahl, "Real Time Apnoea Monitoring of Children Using the Microsoft Kinect Sensor: A Pilot Study," (in eng), </w:t>
      </w:r>
      <w:r w:rsidRPr="002C22BB">
        <w:rPr>
          <w:i/>
        </w:rPr>
        <w:t xml:space="preserve">Sensors (Basel), </w:t>
      </w:r>
      <w:r w:rsidRPr="002C22BB">
        <w:t>vol. 17, no. 2, Feb 3 2017, doi: 10.3390/s17020286.</w:t>
      </w:r>
    </w:p>
    <w:p w14:paraId="6AA812AF" w14:textId="77777777" w:rsidR="002C22BB" w:rsidRPr="002C22BB" w:rsidRDefault="002C22BB" w:rsidP="002C22BB">
      <w:pPr>
        <w:pStyle w:val="EndNoteBibliography"/>
        <w:ind w:left="720" w:hanging="720"/>
      </w:pPr>
      <w:r w:rsidRPr="002C22BB">
        <w:t>[16]</w:t>
      </w:r>
      <w:r w:rsidRPr="002C22BB">
        <w:tab/>
        <w:t xml:space="preserve">D. Pagliari and L. Pinto, "Calibration of Kinect for Xbox One and Comparison between the Two Generations of Microsoft Sensors," </w:t>
      </w:r>
      <w:r w:rsidRPr="002C22BB">
        <w:rPr>
          <w:i/>
        </w:rPr>
        <w:t>Sensors</w:t>
      </w:r>
      <w:r w:rsidRPr="002C22BB">
        <w:t>, vol. 15, no. 11</w:t>
      </w:r>
      <w:r w:rsidRPr="002C22BB">
        <w:rPr>
          <w:i/>
        </w:rPr>
        <w:t xml:space="preserve">, </w:t>
      </w:r>
      <w:r w:rsidRPr="002C22BB">
        <w:t>pp. 27569-27589doi: 10.3390/s151127569.</w:t>
      </w:r>
    </w:p>
    <w:p w14:paraId="613E3625" w14:textId="77777777" w:rsidR="002C22BB" w:rsidRPr="002C22BB" w:rsidRDefault="002C22BB" w:rsidP="002C22BB">
      <w:pPr>
        <w:pStyle w:val="EndNoteBibliography"/>
        <w:ind w:left="720" w:hanging="720"/>
      </w:pPr>
      <w:r w:rsidRPr="002C22BB">
        <w:t>[17]</w:t>
      </w:r>
      <w:r w:rsidRPr="002C22BB">
        <w:tab/>
        <w:t xml:space="preserve">K. H. Chen, Y. T. Hwang, and C. P. Fan, "Sensor Data Fusion of Intelligent Autonomous Mover for Object Detection and Collision Avoidance in Environments with Surrounding </w:t>
      </w:r>
      <w:r w:rsidRPr="002C22BB">
        <w:lastRenderedPageBreak/>
        <w:t xml:space="preserve">Crowds," in </w:t>
      </w:r>
      <w:r w:rsidRPr="002C22BB">
        <w:rPr>
          <w:i/>
        </w:rPr>
        <w:t>2021 IEEE International Conference on Consumer Electronics (ICCE)</w:t>
      </w:r>
      <w:r w:rsidRPr="002C22BB">
        <w:t xml:space="preserve">, 10-12 Jan. 2021 2021, pp. 1-4, doi: 10.1109/ICCE50685.2021.9427728. </w:t>
      </w:r>
    </w:p>
    <w:p w14:paraId="38E4DE84" w14:textId="77777777" w:rsidR="002C22BB" w:rsidRPr="002C22BB" w:rsidRDefault="002C22BB" w:rsidP="002C22BB">
      <w:pPr>
        <w:pStyle w:val="EndNoteBibliography"/>
        <w:ind w:left="720" w:hanging="720"/>
      </w:pPr>
      <w:r w:rsidRPr="002C22BB">
        <w:t>[18]</w:t>
      </w:r>
      <w:r w:rsidRPr="002C22BB">
        <w:tab/>
        <w:t xml:space="preserve">P. A. Parikh, K. D. Joshi, and R. Trivedi, "Face Detection-Based Depth Estimation by 2D and 3D Cameras: A Comparison," in </w:t>
      </w:r>
      <w:r w:rsidRPr="002C22BB">
        <w:rPr>
          <w:i/>
        </w:rPr>
        <w:t>2022 28th International Conference on Mechatronics and Machine Vision in Practice (M2VIP)</w:t>
      </w:r>
      <w:r w:rsidRPr="002C22BB">
        <w:t xml:space="preserve">, 16-18 Nov. 2022 2022, pp. 1-4, doi: 10.1109/M2VIP55626.2022.10041072. </w:t>
      </w:r>
    </w:p>
    <w:p w14:paraId="5F419BC1" w14:textId="77777777" w:rsidR="002C22BB" w:rsidRPr="002C22BB" w:rsidRDefault="002C22BB" w:rsidP="002C22BB">
      <w:pPr>
        <w:pStyle w:val="EndNoteBibliography"/>
        <w:ind w:left="720" w:hanging="720"/>
      </w:pPr>
      <w:r w:rsidRPr="002C22BB">
        <w:t>[19]</w:t>
      </w:r>
      <w:r w:rsidRPr="002C22BB">
        <w:tab/>
        <w:t xml:space="preserve">A. D. Calin, "Gesture Recognition on Kinect Time Series Data Using Dynamic Time Warping and Hidden Markov Models," in </w:t>
      </w:r>
      <w:r w:rsidRPr="002C22BB">
        <w:rPr>
          <w:i/>
        </w:rPr>
        <w:t>2016 18th International Symposium on Symbolic and Numeric Algorithms for Scientific Computing (SYNASC)</w:t>
      </w:r>
      <w:r w:rsidRPr="002C22BB">
        <w:t xml:space="preserve">, 24-27 Sept. 2016 2016, pp. 264-271, doi: 10.1109/SYNASC.2016.049. </w:t>
      </w:r>
    </w:p>
    <w:p w14:paraId="0D2CAEFC" w14:textId="77777777" w:rsidR="002C22BB" w:rsidRPr="002C22BB" w:rsidRDefault="002C22BB" w:rsidP="002C22BB">
      <w:pPr>
        <w:pStyle w:val="EndNoteBibliography"/>
        <w:ind w:left="720" w:hanging="720"/>
      </w:pPr>
      <w:r w:rsidRPr="002C22BB">
        <w:t>[20]</w:t>
      </w:r>
      <w:r w:rsidRPr="002C22BB">
        <w:tab/>
        <w:t xml:space="preserve">S. G. Heng, R. Samad, M. Mustafa, N. R. H. Abdullah, and D. Pebrianti, "Analysis of Performance between Kinect v1 and Kinect v2 for Various Facial Part Movements," in </w:t>
      </w:r>
      <w:r w:rsidRPr="002C22BB">
        <w:rPr>
          <w:i/>
        </w:rPr>
        <w:t>2019 IEEE 9th International Conference on System Engineering and Technology (ICSET)</w:t>
      </w:r>
      <w:r w:rsidRPr="002C22BB">
        <w:t xml:space="preserve">, 7-7 Oct. 2019 2019, pp. 17-22, doi: 10.1109/ICSEngT.2019.8906419. </w:t>
      </w:r>
    </w:p>
    <w:p w14:paraId="5973E3A4" w14:textId="77777777" w:rsidR="002C22BB" w:rsidRPr="002C22BB" w:rsidRDefault="002C22BB" w:rsidP="002C22BB">
      <w:pPr>
        <w:pStyle w:val="EndNoteBibliography"/>
        <w:ind w:left="720" w:hanging="720"/>
      </w:pPr>
      <w:r w:rsidRPr="002C22BB">
        <w:t>[21]</w:t>
      </w:r>
      <w:r w:rsidRPr="002C22BB">
        <w:tab/>
        <w:t xml:space="preserve">J. Mistry and B. Inden, "An Approach to Sign Language Translation using the Intel RealSense Camera," in </w:t>
      </w:r>
      <w:r w:rsidRPr="002C22BB">
        <w:rPr>
          <w:i/>
        </w:rPr>
        <w:t>2018 10th Computer Science and Electronic Engineering (CEEC)</w:t>
      </w:r>
      <w:r w:rsidRPr="002C22BB">
        <w:t xml:space="preserve">, 19-21 Sept. 2018 2018, pp. 219-224, doi: 10.1109/CEEC.2018.8674227. </w:t>
      </w:r>
    </w:p>
    <w:p w14:paraId="60E0398B" w14:textId="77777777" w:rsidR="002C22BB" w:rsidRPr="002C22BB" w:rsidRDefault="002C22BB" w:rsidP="002C22BB">
      <w:pPr>
        <w:pStyle w:val="EndNoteBibliography"/>
        <w:ind w:left="720" w:hanging="720"/>
      </w:pPr>
      <w:r w:rsidRPr="002C22BB">
        <w:t>[22]</w:t>
      </w:r>
      <w:r w:rsidRPr="002C22BB">
        <w:tab/>
        <w:t xml:space="preserve">H. Alaoui, M. T. Moutacalli, and M. Adda, "AI-Enabled High-Level Layer for Posture Recognition Using The Azure Kinect in Unity3D," in </w:t>
      </w:r>
      <w:r w:rsidRPr="002C22BB">
        <w:rPr>
          <w:i/>
        </w:rPr>
        <w:t>2020 IEEE 4th International Conference on Image Processing, Applications and Systems (IPAS)</w:t>
      </w:r>
      <w:r w:rsidRPr="002C22BB">
        <w:t xml:space="preserve">, 9-11 Dec. 2020 2020, pp. 155-161, doi: 10.1109/IPAS50080.2020.9334945. </w:t>
      </w:r>
    </w:p>
    <w:p w14:paraId="171DADFC" w14:textId="2729B723" w:rsidR="002C22BB" w:rsidRPr="002C22BB" w:rsidRDefault="002C22BB" w:rsidP="002C22BB">
      <w:pPr>
        <w:pStyle w:val="EndNoteBibliography"/>
        <w:ind w:left="720" w:hanging="720"/>
      </w:pPr>
      <w:r w:rsidRPr="002C22BB">
        <w:t>[23]</w:t>
      </w:r>
      <w:r w:rsidRPr="002C22BB">
        <w:tab/>
        <w:t xml:space="preserve">"Official Xbox One Kinect Sensor: Amazon.co.uk: PC &amp; Video Games." Amazon.co.uk. </w:t>
      </w:r>
      <w:hyperlink r:id="rId92" w:history="1">
        <w:r w:rsidRPr="002C22BB">
          <w:rPr>
            <w:rStyle w:val="a8"/>
          </w:rPr>
          <w:t>https://www.amazon.co.uk/Official-Xbox-One-Kinect-Sensor/dp/B00NABN4VS</w:t>
        </w:r>
      </w:hyperlink>
      <w:r w:rsidRPr="002C22BB">
        <w:t xml:space="preserve"> (accessed April 16, 2024).</w:t>
      </w:r>
    </w:p>
    <w:p w14:paraId="071B8C02" w14:textId="434FF5CB" w:rsidR="002C22BB" w:rsidRPr="002C22BB" w:rsidRDefault="002C22BB" w:rsidP="002C22BB">
      <w:pPr>
        <w:pStyle w:val="EndNoteBibliography"/>
        <w:ind w:left="720" w:hanging="720"/>
      </w:pPr>
      <w:r w:rsidRPr="002C22BB">
        <w:t>[24]</w:t>
      </w:r>
      <w:r w:rsidRPr="002C22BB">
        <w:tab/>
        <w:t xml:space="preserve">"Official Xbox 360 Kinect Sensor with Kinect Adventures (Xbox 360) : Amazon.co.uk: PC &amp; Video Games." </w:t>
      </w:r>
      <w:hyperlink r:id="rId93" w:history="1">
        <w:r w:rsidRPr="002C22BB">
          <w:rPr>
            <w:rStyle w:val="a8"/>
          </w:rPr>
          <w:t>www.amazon.co.uk</w:t>
        </w:r>
      </w:hyperlink>
      <w:r w:rsidRPr="002C22BB">
        <w:t xml:space="preserve">. </w:t>
      </w:r>
      <w:hyperlink r:id="rId94" w:history="1">
        <w:r w:rsidRPr="002C22BB">
          <w:rPr>
            <w:rStyle w:val="a8"/>
          </w:rPr>
          <w:t>https://www.amazon.co.uk/Official-Xbox-Kinect-Sensor-Adventures/dp/B0036DDW2G</w:t>
        </w:r>
      </w:hyperlink>
      <w:r w:rsidRPr="002C22BB">
        <w:t xml:space="preserve"> (accessed April 18, 2024).</w:t>
      </w:r>
    </w:p>
    <w:p w14:paraId="26A10EB1" w14:textId="2FC52E8E" w:rsidR="002C22BB" w:rsidRPr="002C22BB" w:rsidRDefault="002C22BB" w:rsidP="002C22BB">
      <w:pPr>
        <w:pStyle w:val="EndNoteBibliography"/>
        <w:ind w:left="720" w:hanging="720"/>
      </w:pPr>
      <w:r w:rsidRPr="002C22BB">
        <w:t>[25]</w:t>
      </w:r>
      <w:r w:rsidRPr="002C22BB">
        <w:tab/>
        <w:t xml:space="preserve">"Intel® RealSense™ Depth Camera D456." store.intelrealsense.com. </w:t>
      </w:r>
      <w:hyperlink r:id="rId95" w:history="1">
        <w:r w:rsidRPr="002C22BB">
          <w:rPr>
            <w:rStyle w:val="a8"/>
          </w:rPr>
          <w:t>https://store.intelrealsense.com/buy-intel-realsense-depth-camera-d456.html</w:t>
        </w:r>
      </w:hyperlink>
      <w:r w:rsidRPr="002C22BB">
        <w:t xml:space="preserve"> (accessed April 20, 2024).</w:t>
      </w:r>
    </w:p>
    <w:p w14:paraId="42DD1B03" w14:textId="1B24E15A" w:rsidR="002C22BB" w:rsidRPr="002C22BB" w:rsidRDefault="002C22BB" w:rsidP="002C22BB">
      <w:pPr>
        <w:pStyle w:val="EndNoteBibliography"/>
        <w:ind w:left="720" w:hanging="720"/>
      </w:pPr>
      <w:r w:rsidRPr="002C22BB">
        <w:t>[26]</w:t>
      </w:r>
      <w:r w:rsidRPr="002C22BB">
        <w:tab/>
        <w:t xml:space="preserve">"Buy the Azure Kinect developer kit – Microsoft." Microsoft Store. </w:t>
      </w:r>
      <w:hyperlink r:id="rId96" w:history="1">
        <w:r w:rsidRPr="002C22BB">
          <w:rPr>
            <w:rStyle w:val="a8"/>
          </w:rPr>
          <w:t>https://www.microsoft.com/en-us/d/azure-kinect-dk/8pp5vxmd9nhq?activetab=pivot:overviewtab</w:t>
        </w:r>
      </w:hyperlink>
      <w:r w:rsidRPr="002C22BB">
        <w:t xml:space="preserve"> (accessed April 19, 2024).</w:t>
      </w:r>
    </w:p>
    <w:p w14:paraId="49D08B64" w14:textId="07CC5A15" w:rsidR="002C22BB" w:rsidRPr="002C22BB" w:rsidRDefault="002C22BB" w:rsidP="002C22BB">
      <w:pPr>
        <w:pStyle w:val="EndNoteBibliography"/>
        <w:ind w:left="720" w:hanging="720"/>
      </w:pPr>
      <w:r w:rsidRPr="002C22BB">
        <w:t>[27]</w:t>
      </w:r>
      <w:r w:rsidRPr="002C22BB">
        <w:tab/>
        <w:t xml:space="preserve">A. Krishan Kumar, A. Kaushal Kumar, and S. Guo, "Two viewpoints based real-time recognition for hand gestures," </w:t>
      </w:r>
      <w:r w:rsidRPr="002C22BB">
        <w:rPr>
          <w:i/>
        </w:rPr>
        <w:t xml:space="preserve">IET Image Processing, </w:t>
      </w:r>
      <w:r w:rsidRPr="002C22BB">
        <w:t xml:space="preserve">vol. 14, no. 17, pp. 4606-4613, 2020/12/01 2020, doi: </w:t>
      </w:r>
      <w:hyperlink r:id="rId97" w:history="1">
        <w:r w:rsidRPr="002C22BB">
          <w:rPr>
            <w:rStyle w:val="a8"/>
          </w:rPr>
          <w:t>https://doi.org/10.1049/iet-ipr.2019.1458</w:t>
        </w:r>
      </w:hyperlink>
      <w:r w:rsidRPr="002C22BB">
        <w:t>.</w:t>
      </w:r>
    </w:p>
    <w:p w14:paraId="08282F45" w14:textId="60F4F6B5" w:rsidR="002C22BB" w:rsidRPr="002C22BB" w:rsidRDefault="002C22BB" w:rsidP="002C22BB">
      <w:pPr>
        <w:pStyle w:val="EndNoteBibliography"/>
        <w:ind w:left="720" w:hanging="720"/>
      </w:pPr>
      <w:r w:rsidRPr="002C22BB">
        <w:t>[28]</w:t>
      </w:r>
      <w:r w:rsidRPr="002C22BB">
        <w:tab/>
        <w:t xml:space="preserve">P. Carbonnelle. "PYPL PopularitY of Programming Language index." Github.io. </w:t>
      </w:r>
      <w:hyperlink r:id="rId98" w:history="1">
        <w:r w:rsidRPr="002C22BB">
          <w:rPr>
            <w:rStyle w:val="a8"/>
          </w:rPr>
          <w:t>https://pypl.github.io/PYPL.html</w:t>
        </w:r>
      </w:hyperlink>
      <w:r w:rsidRPr="002C22BB">
        <w:t xml:space="preserve"> (accessed April 22, 2024).</w:t>
      </w:r>
    </w:p>
    <w:p w14:paraId="7F95A22D" w14:textId="77777777" w:rsidR="002C22BB" w:rsidRPr="002C22BB" w:rsidRDefault="002C22BB" w:rsidP="002C22BB">
      <w:pPr>
        <w:pStyle w:val="EndNoteBibliography"/>
        <w:ind w:left="720" w:hanging="720"/>
      </w:pPr>
      <w:r w:rsidRPr="002C22BB">
        <w:t>[29]</w:t>
      </w:r>
      <w:r w:rsidRPr="002C22BB">
        <w:tab/>
        <w:t>"Dobot Magician Demo Description," ed: DOBOT, 2022.</w:t>
      </w:r>
    </w:p>
    <w:p w14:paraId="55A36EAD" w14:textId="77777777" w:rsidR="002C22BB" w:rsidRPr="002C22BB" w:rsidRDefault="002C22BB" w:rsidP="002C22BB">
      <w:pPr>
        <w:pStyle w:val="EndNoteBibliography"/>
        <w:ind w:left="720" w:hanging="720"/>
      </w:pPr>
      <w:r w:rsidRPr="002C22BB">
        <w:t>[30]</w:t>
      </w:r>
      <w:r w:rsidRPr="002C22BB">
        <w:tab/>
        <w:t xml:space="preserve">R. Shrivastava, "A hidden Markov model based dynamic hand gesture recognition system using OpenCV," in </w:t>
      </w:r>
      <w:r w:rsidRPr="002C22BB">
        <w:rPr>
          <w:i/>
        </w:rPr>
        <w:t>2013 3rd IEEE International Advance Computing Conference (IACC)</w:t>
      </w:r>
      <w:r w:rsidRPr="002C22BB">
        <w:t xml:space="preserve">, 22-23 Feb. 2013 2013, pp. 947-950, doi: 10.1109/IAdCC.2013.6514354. </w:t>
      </w:r>
    </w:p>
    <w:p w14:paraId="0AC3E1DB" w14:textId="05D4A307" w:rsidR="002C22BB" w:rsidRPr="002C22BB" w:rsidRDefault="002C22BB" w:rsidP="002C22BB">
      <w:pPr>
        <w:pStyle w:val="EndNoteBibliography"/>
        <w:ind w:left="720" w:hanging="720"/>
      </w:pPr>
      <w:r w:rsidRPr="002C22BB">
        <w:t>[31]</w:t>
      </w:r>
      <w:r w:rsidRPr="002C22BB">
        <w:tab/>
        <w:t xml:space="preserve">OpenCV. "About OpenCV." OpenCV. </w:t>
      </w:r>
      <w:hyperlink r:id="rId99" w:history="1">
        <w:r w:rsidRPr="002C22BB">
          <w:rPr>
            <w:rStyle w:val="a8"/>
          </w:rPr>
          <w:t>https://opencv.org/about/</w:t>
        </w:r>
      </w:hyperlink>
      <w:r w:rsidRPr="002C22BB">
        <w:t xml:space="preserve"> (accessed April 25, 2024).</w:t>
      </w:r>
    </w:p>
    <w:p w14:paraId="5F9F97CA" w14:textId="77777777" w:rsidR="002C22BB" w:rsidRPr="002C22BB" w:rsidRDefault="002C22BB" w:rsidP="002C22BB">
      <w:pPr>
        <w:pStyle w:val="EndNoteBibliography"/>
        <w:ind w:left="720" w:hanging="720"/>
      </w:pPr>
      <w:r w:rsidRPr="002C22BB">
        <w:t>[32]</w:t>
      </w:r>
      <w:r w:rsidRPr="002C22BB">
        <w:tab/>
        <w:t xml:space="preserve">A. Y. Bahar, S. M. Shorman, M. A. Khder, A. M. Quadir, and S. A. Almosawi, "Survey on Features and Comparisons of Programming Languages (PYTHON, JAVA, AND C#)," in </w:t>
      </w:r>
      <w:r w:rsidRPr="002C22BB">
        <w:rPr>
          <w:i/>
        </w:rPr>
        <w:t>2022 ASU International Conference in Emerging Technologies for Sustainability and Intelligent Systems (ICETSIS)</w:t>
      </w:r>
      <w:r w:rsidRPr="002C22BB">
        <w:t xml:space="preserve">, 22-23 June 2022 2022, pp. 154-163, doi: 10.1109/ICETSIS55481.2022.9888839. </w:t>
      </w:r>
    </w:p>
    <w:p w14:paraId="26C513E4" w14:textId="77777777" w:rsidR="002C22BB" w:rsidRPr="002C22BB" w:rsidRDefault="002C22BB" w:rsidP="002C22BB">
      <w:pPr>
        <w:pStyle w:val="EndNoteBibliography"/>
        <w:ind w:left="720" w:hanging="720"/>
      </w:pPr>
      <w:r w:rsidRPr="002C22BB">
        <w:t>[33]</w:t>
      </w:r>
      <w:r w:rsidRPr="002C22BB">
        <w:tab/>
        <w:t xml:space="preserve">J. Qi, L. Ma, Z. Cui, and Y. Yu, "Computer vision-based hand gesture recognition for human-robot interaction: a review," </w:t>
      </w:r>
      <w:r w:rsidRPr="002C22BB">
        <w:rPr>
          <w:i/>
        </w:rPr>
        <w:t xml:space="preserve">Complex &amp; Intelligent Systems, </w:t>
      </w:r>
      <w:r w:rsidRPr="002C22BB">
        <w:t>vol. 10, no. 1, pp. 1581-1606, 2024/02/01 2024, doi: 10.1007/s40747-023-01173-6.</w:t>
      </w:r>
    </w:p>
    <w:p w14:paraId="49B7B23B" w14:textId="77777777" w:rsidR="002C22BB" w:rsidRPr="002C22BB" w:rsidRDefault="002C22BB" w:rsidP="002C22BB">
      <w:pPr>
        <w:pStyle w:val="EndNoteBibliography"/>
        <w:ind w:left="720" w:hanging="720"/>
      </w:pPr>
      <w:r w:rsidRPr="002C22BB">
        <w:t>[34]</w:t>
      </w:r>
      <w:r w:rsidRPr="002C22BB">
        <w:tab/>
        <w:t xml:space="preserve">S. Salim, M. M. A. Jamil, R. Ambar, W. S. W. Zaki, and S. Mohammad, "Learning Rate Optimization for Enhanced Hand Gesture Recognition using Google Teachable Machine," in </w:t>
      </w:r>
      <w:r w:rsidRPr="002C22BB">
        <w:rPr>
          <w:i/>
        </w:rPr>
        <w:t>2023 IEEE 13th International Conference on Control System, Computing and Engineering (ICCSCE)</w:t>
      </w:r>
      <w:r w:rsidRPr="002C22BB">
        <w:t xml:space="preserve">, 25-26 Aug. 2023 2023, pp. 332-337, doi: 10.1109/ICCSCE58721.2023.10237148. </w:t>
      </w:r>
    </w:p>
    <w:p w14:paraId="68447A66" w14:textId="77777777" w:rsidR="002C22BB" w:rsidRPr="002C22BB" w:rsidRDefault="002C22BB" w:rsidP="002C22BB">
      <w:pPr>
        <w:pStyle w:val="EndNoteBibliography"/>
        <w:ind w:left="720" w:hanging="720"/>
      </w:pPr>
      <w:r w:rsidRPr="002C22BB">
        <w:t>[35]</w:t>
      </w:r>
      <w:r w:rsidRPr="002C22BB">
        <w:tab/>
        <w:t xml:space="preserve">S. Prakash, S. S. Kumar, M. Abhijith, and R. J. Menezes, "Action Recognition to Sign Language Recognition using Machine Learning Techniques," in </w:t>
      </w:r>
      <w:r w:rsidRPr="002C22BB">
        <w:rPr>
          <w:i/>
        </w:rPr>
        <w:t xml:space="preserve">2022 International </w:t>
      </w:r>
      <w:r w:rsidRPr="002C22BB">
        <w:rPr>
          <w:i/>
        </w:rPr>
        <w:lastRenderedPageBreak/>
        <w:t>Conference on Computing, Communication, Security and Intelligent Systems (IC3SIS)</w:t>
      </w:r>
      <w:r w:rsidRPr="002C22BB">
        <w:t xml:space="preserve">, 23-25 June 2022 2022, pp. 1-6, doi: 10.1109/IC3SIS54991.2022.9885720. </w:t>
      </w:r>
    </w:p>
    <w:p w14:paraId="7EB9F26A" w14:textId="77777777" w:rsidR="002C22BB" w:rsidRPr="002C22BB" w:rsidRDefault="002C22BB" w:rsidP="002C22BB">
      <w:pPr>
        <w:pStyle w:val="EndNoteBibliography"/>
        <w:ind w:left="720" w:hanging="720"/>
      </w:pPr>
      <w:r w:rsidRPr="002C22BB">
        <w:t>[36]</w:t>
      </w:r>
      <w:r w:rsidRPr="002C22BB">
        <w:tab/>
        <w:t xml:space="preserve">S. Salim, M. M. A. Jamil, R. Ambar, R. Roslan, and M. G. Kamardan, "Sign Language Digit Detection with MediaPipe and Machine Learning Algorithm," in </w:t>
      </w:r>
      <w:r w:rsidRPr="002C22BB">
        <w:rPr>
          <w:i/>
        </w:rPr>
        <w:t>2022 IEEE 12th International Conference on Control System, Computing and Engineering (ICCSCE)</w:t>
      </w:r>
      <w:r w:rsidRPr="002C22BB">
        <w:t xml:space="preserve">, 21-22 Oct. 2022 2022, pp. 180-184, doi: 10.1109/ICCSCE54767.2022.9935659. </w:t>
      </w:r>
    </w:p>
    <w:p w14:paraId="139636F9" w14:textId="4451B5B5" w:rsidR="002C22BB" w:rsidRPr="002C22BB" w:rsidRDefault="002C22BB" w:rsidP="002C22BB">
      <w:pPr>
        <w:pStyle w:val="EndNoteBibliography"/>
        <w:ind w:left="720" w:hanging="720"/>
      </w:pPr>
      <w:r w:rsidRPr="002C22BB">
        <w:t>[37]</w:t>
      </w:r>
      <w:r w:rsidRPr="002C22BB">
        <w:tab/>
        <w:t xml:space="preserve">"Teachable Machine." teachablemachine.withgoogle.com. </w:t>
      </w:r>
      <w:hyperlink r:id="rId100" w:history="1">
        <w:r w:rsidRPr="002C22BB">
          <w:rPr>
            <w:rStyle w:val="a8"/>
          </w:rPr>
          <w:t>https://teachablemachine.withgoogle.com/train/image</w:t>
        </w:r>
      </w:hyperlink>
      <w:r w:rsidRPr="002C22BB">
        <w:t xml:space="preserve"> (accessed April 17, 2024).</w:t>
      </w:r>
    </w:p>
    <w:p w14:paraId="63F5C8A1" w14:textId="432F0EB3" w:rsidR="002C22BB" w:rsidRPr="002C22BB" w:rsidRDefault="002C22BB" w:rsidP="002C22BB">
      <w:pPr>
        <w:pStyle w:val="EndNoteBibliography"/>
        <w:ind w:left="720" w:hanging="720"/>
      </w:pPr>
      <w:r w:rsidRPr="002C22BB">
        <w:t>[38]</w:t>
      </w:r>
      <w:r w:rsidRPr="002C22BB">
        <w:tab/>
        <w:t xml:space="preserve">"OpenCV: OpenCV modules." docs.opencv.org. </w:t>
      </w:r>
      <w:hyperlink r:id="rId101" w:history="1">
        <w:r w:rsidRPr="002C22BB">
          <w:rPr>
            <w:rStyle w:val="a8"/>
          </w:rPr>
          <w:t>https://docs.opencv.org/4.x/index.html</w:t>
        </w:r>
      </w:hyperlink>
      <w:r w:rsidRPr="002C22BB">
        <w:t xml:space="preserve"> (accessed April 24, 2024).</w:t>
      </w:r>
    </w:p>
    <w:p w14:paraId="1FCA2539" w14:textId="07AD17A9" w:rsidR="002C22BB" w:rsidRPr="002C22BB" w:rsidRDefault="002C22BB" w:rsidP="002C22BB">
      <w:pPr>
        <w:pStyle w:val="EndNoteBibliography"/>
        <w:ind w:left="720" w:hanging="720"/>
      </w:pPr>
      <w:r w:rsidRPr="002C22BB">
        <w:t>[39]</w:t>
      </w:r>
      <w:r w:rsidRPr="002C22BB">
        <w:tab/>
        <w:t xml:space="preserve">"Hand landmarks detection guide | MediaPipe." Google Developers. </w:t>
      </w:r>
      <w:hyperlink r:id="rId102" w:history="1">
        <w:r w:rsidRPr="002C22BB">
          <w:rPr>
            <w:rStyle w:val="a8"/>
          </w:rPr>
          <w:t>https://developers.google.com/mediapipe/solutions/vision/hand_landmarker</w:t>
        </w:r>
      </w:hyperlink>
      <w:r w:rsidRPr="002C22BB">
        <w:t xml:space="preserve"> (accessed April 24, 2024).</w:t>
      </w:r>
    </w:p>
    <w:p w14:paraId="44E313EE" w14:textId="50DF1D06" w:rsidR="002C22BB" w:rsidRPr="002C22BB" w:rsidRDefault="002C22BB" w:rsidP="002C22BB">
      <w:pPr>
        <w:pStyle w:val="EndNoteBibliography"/>
        <w:ind w:left="720" w:hanging="720"/>
      </w:pPr>
      <w:r w:rsidRPr="002C22BB">
        <w:t>[40]</w:t>
      </w:r>
      <w:r w:rsidRPr="002C22BB">
        <w:tab/>
        <w:t xml:space="preserve">CVZone. "CVZone." </w:t>
      </w:r>
      <w:hyperlink r:id="rId103" w:history="1">
        <w:r w:rsidRPr="002C22BB">
          <w:rPr>
            <w:rStyle w:val="a8"/>
          </w:rPr>
          <w:t>https://github.com/cvzone/cvzone</w:t>
        </w:r>
      </w:hyperlink>
      <w:r w:rsidRPr="002C22BB">
        <w:t xml:space="preserve"> (accessed April 16, 2024).</w:t>
      </w:r>
    </w:p>
    <w:p w14:paraId="1981450D" w14:textId="600B7420" w:rsidR="002C22BB" w:rsidRPr="002C22BB" w:rsidRDefault="002C22BB" w:rsidP="002C22BB">
      <w:pPr>
        <w:pStyle w:val="EndNoteBibliography"/>
        <w:ind w:left="720" w:hanging="720"/>
      </w:pPr>
      <w:r w:rsidRPr="002C22BB">
        <w:t>[41]</w:t>
      </w:r>
      <w:r w:rsidRPr="002C22BB">
        <w:tab/>
        <w:t xml:space="preserve">P. S. Foundation. "Math — Mathematical Functions — Python 3.8.3rc1 Documentation." docs.python.org. </w:t>
      </w:r>
      <w:hyperlink r:id="rId104" w:history="1">
        <w:r w:rsidRPr="002C22BB">
          <w:rPr>
            <w:rStyle w:val="a8"/>
          </w:rPr>
          <w:t>https://docs.python.org/3/library/math.html</w:t>
        </w:r>
      </w:hyperlink>
      <w:r w:rsidRPr="002C22BB">
        <w:t xml:space="preserve"> (accessed April 17, 2024).</w:t>
      </w:r>
    </w:p>
    <w:p w14:paraId="05646230" w14:textId="2C626F1E" w:rsidR="002C22BB" w:rsidRPr="002C22BB" w:rsidRDefault="002C22BB" w:rsidP="002C22BB">
      <w:pPr>
        <w:pStyle w:val="EndNoteBibliography"/>
        <w:ind w:left="720" w:hanging="720"/>
      </w:pPr>
      <w:r w:rsidRPr="002C22BB">
        <w:t>[42]</w:t>
      </w:r>
      <w:r w:rsidRPr="002C22BB">
        <w:tab/>
        <w:t xml:space="preserve">"numbers — Numeric abstract base classes." Python documentation. </w:t>
      </w:r>
      <w:hyperlink r:id="rId105" w:history="1">
        <w:r w:rsidRPr="002C22BB">
          <w:rPr>
            <w:rStyle w:val="a8"/>
          </w:rPr>
          <w:t>https://docs.python.org/3/library/numbers.html</w:t>
        </w:r>
      </w:hyperlink>
      <w:r w:rsidRPr="002C22BB">
        <w:t xml:space="preserve"> (accessed May 1, 2024).</w:t>
      </w:r>
    </w:p>
    <w:p w14:paraId="5B166C8F" w14:textId="77777777" w:rsidR="002C22BB" w:rsidRPr="002C22BB" w:rsidRDefault="002C22BB" w:rsidP="002C22BB">
      <w:pPr>
        <w:pStyle w:val="EndNoteBibliography"/>
        <w:ind w:left="720" w:hanging="720"/>
      </w:pPr>
      <w:r w:rsidRPr="002C22BB">
        <w:t>[43]</w:t>
      </w:r>
      <w:r w:rsidRPr="002C22BB">
        <w:tab/>
        <w:t>"numpy/numpy," ed: GitHub, 2021.</w:t>
      </w:r>
    </w:p>
    <w:p w14:paraId="49F9D4AB" w14:textId="77777777" w:rsidR="002C22BB" w:rsidRPr="002C22BB" w:rsidRDefault="002C22BB" w:rsidP="002C22BB">
      <w:pPr>
        <w:pStyle w:val="EndNoteBibliography"/>
        <w:ind w:left="720" w:hanging="720"/>
      </w:pPr>
      <w:r w:rsidRPr="002C22BB">
        <w:t>[44]</w:t>
      </w:r>
      <w:r w:rsidRPr="002C22BB">
        <w:tab/>
        <w:t xml:space="preserve">N. Rajule, S. Pawar, S. Jadhav, U. Jambhulkar, D. Kapse, and O. Kanthale, "Real-Time Hand Gesture Recognition with Voice Conversion for Deaf and Dumb," in </w:t>
      </w:r>
      <w:r w:rsidRPr="002C22BB">
        <w:rPr>
          <w:i/>
        </w:rPr>
        <w:t>2023 7th International Conference On Computing, Communication, Control And Automation (ICCUBEA)</w:t>
      </w:r>
      <w:r w:rsidRPr="002C22BB">
        <w:t xml:space="preserve">, 18-19 Aug. 2023 2023, pp. 1-7, doi: 10.1109/ICCUBEA58933.2023.10392183. </w:t>
      </w:r>
    </w:p>
    <w:p w14:paraId="023188EA" w14:textId="762B9102" w:rsidR="002C22BB" w:rsidRPr="002C22BB" w:rsidRDefault="002C22BB" w:rsidP="002C22BB">
      <w:pPr>
        <w:pStyle w:val="EndNoteBibliography"/>
        <w:ind w:left="720" w:hanging="720"/>
      </w:pPr>
      <w:r w:rsidRPr="002C22BB">
        <w:t>[45]</w:t>
      </w:r>
      <w:r w:rsidRPr="002C22BB">
        <w:tab/>
        <w:t xml:space="preserve">"TensorFlow." TensorFlow. </w:t>
      </w:r>
      <w:hyperlink r:id="rId106" w:history="1">
        <w:r w:rsidRPr="002C22BB">
          <w:rPr>
            <w:rStyle w:val="a8"/>
          </w:rPr>
          <w:t>https://www.tensorflow.org/?hl=zh-tw</w:t>
        </w:r>
      </w:hyperlink>
      <w:r w:rsidRPr="002C22BB">
        <w:t xml:space="preserve"> (accessed April 18, 2024).</w:t>
      </w:r>
    </w:p>
    <w:p w14:paraId="51BE46AC" w14:textId="77777777" w:rsidR="002C22BB" w:rsidRPr="002C22BB" w:rsidRDefault="002C22BB" w:rsidP="002C22BB">
      <w:pPr>
        <w:pStyle w:val="EndNoteBibliography"/>
        <w:ind w:left="720" w:hanging="720"/>
      </w:pPr>
      <w:r w:rsidRPr="002C22BB">
        <w:t>[46]</w:t>
      </w:r>
      <w:r w:rsidRPr="002C22BB">
        <w:tab/>
        <w:t>tensorflow, "tensorflow/tensorflow," ed: GitHub, 2019.</w:t>
      </w:r>
    </w:p>
    <w:p w14:paraId="5B639FC9" w14:textId="7F81D1C0" w:rsidR="002C22BB" w:rsidRPr="002C22BB" w:rsidRDefault="002C22BB" w:rsidP="002C22BB">
      <w:pPr>
        <w:pStyle w:val="EndNoteBibliography"/>
        <w:ind w:left="720" w:hanging="720"/>
      </w:pPr>
      <w:r w:rsidRPr="002C22BB">
        <w:t>[47]</w:t>
      </w:r>
      <w:r w:rsidRPr="002C22BB">
        <w:tab/>
        <w:t xml:space="preserve">Python. "os — Miscellaneous operating system interfaces — Python 3.8.0 documentation." Python.org. </w:t>
      </w:r>
      <w:hyperlink r:id="rId107" w:history="1">
        <w:r w:rsidRPr="002C22BB">
          <w:rPr>
            <w:rStyle w:val="a8"/>
          </w:rPr>
          <w:t>https://docs.python.org/3/library/os.html</w:t>
        </w:r>
      </w:hyperlink>
      <w:r w:rsidRPr="002C22BB">
        <w:t xml:space="preserve"> (accessed April 23, 2024).</w:t>
      </w:r>
    </w:p>
    <w:p w14:paraId="48EFBBB3" w14:textId="4392AF9B" w:rsidR="002C22BB" w:rsidRPr="002C22BB" w:rsidRDefault="002C22BB" w:rsidP="002C22BB">
      <w:pPr>
        <w:pStyle w:val="EndNoteBibliography"/>
        <w:ind w:left="720" w:hanging="720"/>
      </w:pPr>
      <w:r w:rsidRPr="002C22BB">
        <w:t>[48]</w:t>
      </w:r>
      <w:r w:rsidRPr="002C22BB">
        <w:tab/>
        <w:t xml:space="preserve">P. S. Foundation. "time — Time access and conversions — Python 3.7.2 documentation." Python.org. </w:t>
      </w:r>
      <w:hyperlink r:id="rId108" w:history="1">
        <w:r w:rsidRPr="002C22BB">
          <w:rPr>
            <w:rStyle w:val="a8"/>
          </w:rPr>
          <w:t>https://docs.python.org/3/library/time.html</w:t>
        </w:r>
      </w:hyperlink>
      <w:r w:rsidRPr="002C22BB">
        <w:t xml:space="preserve"> (accessed.</w:t>
      </w:r>
    </w:p>
    <w:p w14:paraId="43C229EC" w14:textId="77777777" w:rsidR="002C22BB" w:rsidRPr="002C22BB" w:rsidRDefault="002C22BB" w:rsidP="002C22BB">
      <w:pPr>
        <w:pStyle w:val="EndNoteBibliography"/>
        <w:ind w:left="720" w:hanging="720"/>
      </w:pPr>
      <w:r w:rsidRPr="002C22BB">
        <w:t>[49]</w:t>
      </w:r>
      <w:r w:rsidRPr="002C22BB">
        <w:tab/>
        <w:t xml:space="preserve">M. Bensaadallah, N. Ghoggali, L. Saidi, and W. Ghoggali, "Deep Learning-Based Real-Time Hand Landmark Recognition with MediaPipe for R12 Robot Control," in </w:t>
      </w:r>
      <w:r w:rsidRPr="002C22BB">
        <w:rPr>
          <w:i/>
        </w:rPr>
        <w:t>2023 International Conference on Electrical Engineering and Advanced Technology (ICEEAT)</w:t>
      </w:r>
      <w:r w:rsidRPr="002C22BB">
        <w:t xml:space="preserve">, 5-7 Nov. 2023 2023, vol. 1, pp. 1-6, doi: 10.1109/ICEEAT60471.2023.10426264. </w:t>
      </w:r>
    </w:p>
    <w:p w14:paraId="5D6AD26A" w14:textId="1DF526BD" w:rsidR="002C22BB" w:rsidRPr="002C22BB" w:rsidRDefault="002C22BB" w:rsidP="002C22BB">
      <w:pPr>
        <w:pStyle w:val="EndNoteBibliography"/>
        <w:ind w:left="720" w:hanging="720"/>
      </w:pPr>
      <w:r w:rsidRPr="002C22BB">
        <w:t>[50]</w:t>
      </w:r>
      <w:r w:rsidRPr="002C22BB">
        <w:tab/>
        <w:t xml:space="preserve">"layout: forward target: </w:t>
      </w:r>
      <w:hyperlink r:id="rId109" w:history="1">
        <w:r w:rsidRPr="002C22BB">
          <w:rPr>
            <w:rStyle w:val="a8"/>
          </w:rPr>
          <w:t>https://developers.google.com/mediapipe/solutions/vision/hand_landmarker</w:t>
        </w:r>
      </w:hyperlink>
      <w:r w:rsidRPr="002C22BB">
        <w:t xml:space="preserve"> title: Hands parent: MediaPipe Legacy Solutions nav_order: 4 — MediaPipe v0.7.5 documentation." mediapipe.readthedocs.io. </w:t>
      </w:r>
      <w:hyperlink r:id="rId110" w:history="1">
        <w:r w:rsidRPr="002C22BB">
          <w:rPr>
            <w:rStyle w:val="a8"/>
          </w:rPr>
          <w:t>https://mediapipe.readthedocs.io/en/latest/solutions/hands.html</w:t>
        </w:r>
      </w:hyperlink>
      <w:r w:rsidRPr="002C22BB">
        <w:t xml:space="preserve"> (accessed.</w:t>
      </w:r>
    </w:p>
    <w:p w14:paraId="7A317458" w14:textId="77777777" w:rsidR="002C22BB" w:rsidRPr="002C22BB" w:rsidRDefault="002C22BB" w:rsidP="002C22BB">
      <w:pPr>
        <w:pStyle w:val="EndNoteBibliography"/>
        <w:ind w:left="720" w:hanging="720"/>
      </w:pPr>
      <w:r w:rsidRPr="002C22BB">
        <w:t>[51]</w:t>
      </w:r>
      <w:r w:rsidRPr="002C22BB">
        <w:tab/>
        <w:t xml:space="preserve">L. Ge, H. Liang, J. Yuan, and D. Thalmann, "Robust 3D Hand Pose Estimation in Single Depth Images: from Single-View CNN to Multi-View CNNs," </w:t>
      </w:r>
      <w:r w:rsidRPr="002C22BB">
        <w:rPr>
          <w:i/>
        </w:rPr>
        <w:t xml:space="preserve">arXiv (Cornell University), </w:t>
      </w:r>
      <w:r w:rsidRPr="002C22BB">
        <w:t>2016, doi: 10.48550/arxiv.1606.07253.</w:t>
      </w:r>
    </w:p>
    <w:p w14:paraId="53BC49EC" w14:textId="45AA3D78" w:rsidR="002C22BB" w:rsidRPr="002C22BB" w:rsidRDefault="002C22BB" w:rsidP="002C22BB">
      <w:pPr>
        <w:pStyle w:val="EndNoteBibliography"/>
        <w:ind w:left="720" w:hanging="720"/>
      </w:pPr>
      <w:r w:rsidRPr="002C22BB">
        <w:t>[52]</w:t>
      </w:r>
      <w:r w:rsidRPr="002C22BB">
        <w:tab/>
        <w:t>F. Zhang</w:t>
      </w:r>
      <w:r w:rsidRPr="002C22BB">
        <w:rPr>
          <w:i/>
        </w:rPr>
        <w:t xml:space="preserve"> et al.</w:t>
      </w:r>
      <w:r w:rsidRPr="002C22BB">
        <w:t xml:space="preserve">, "MediaPipe Hands: On-device Real-time Hand Tracking," </w:t>
      </w:r>
      <w:r w:rsidRPr="002C22BB">
        <w:rPr>
          <w:i/>
        </w:rPr>
        <w:t xml:space="preserve">arXiv:2006.10214 [cs], </w:t>
      </w:r>
      <w:r w:rsidRPr="002C22BB">
        <w:t xml:space="preserve">2020, doi: </w:t>
      </w:r>
      <w:hyperlink r:id="rId111" w:history="1">
        <w:r w:rsidRPr="002C22BB">
          <w:rPr>
            <w:rStyle w:val="a8"/>
          </w:rPr>
          <w:t>https://doi.org/10.48550/arXiv.2006.10214</w:t>
        </w:r>
      </w:hyperlink>
      <w:r w:rsidRPr="002C22BB">
        <w:t> </w:t>
      </w:r>
    </w:p>
    <w:p w14:paraId="2CE4A475" w14:textId="3230C7CC" w:rsidR="002C22BB" w:rsidRPr="002C22BB" w:rsidRDefault="002C22BB" w:rsidP="002C22BB">
      <w:pPr>
        <w:pStyle w:val="EndNoteBibliography"/>
        <w:ind w:left="720" w:hanging="720"/>
      </w:pPr>
      <w:r w:rsidRPr="002C22BB">
        <w:t>[53]</w:t>
      </w:r>
      <w:r w:rsidRPr="002C22BB">
        <w:tab/>
        <w:t xml:space="preserve">M. s. Workshop. "Hand Sign Detection (ASL)." Computer Vision Zone. </w:t>
      </w:r>
      <w:hyperlink r:id="rId112" w:history="1">
        <w:r w:rsidRPr="002C22BB">
          <w:rPr>
            <w:rStyle w:val="a8"/>
          </w:rPr>
          <w:t>https://www.computervision.zone/courses/hand-sign-detection-asl/</w:t>
        </w:r>
      </w:hyperlink>
      <w:r w:rsidRPr="002C22BB">
        <w:t xml:space="preserve"> (accessed.</w:t>
      </w:r>
    </w:p>
    <w:p w14:paraId="43F57823" w14:textId="77777777" w:rsidR="002C22BB" w:rsidRPr="002C22BB" w:rsidRDefault="002C22BB" w:rsidP="002C22BB">
      <w:pPr>
        <w:pStyle w:val="EndNoteBibliography"/>
        <w:ind w:left="720" w:hanging="720"/>
      </w:pPr>
      <w:r w:rsidRPr="002C22BB">
        <w:t>[54]</w:t>
      </w:r>
      <w:r w:rsidRPr="002C22BB">
        <w:tab/>
        <w:t xml:space="preserve">A. S. S. Urs, V. B. Raj, S. P, P. K. K, B. R. M, and V. K. S, "Action Detection for Sign Language Using Machine Learning," in </w:t>
      </w:r>
      <w:r w:rsidRPr="002C22BB">
        <w:rPr>
          <w:i/>
        </w:rPr>
        <w:t>2023 International Conference on Network, Multimedia and Information Technology (NMITCON)</w:t>
      </w:r>
      <w:r w:rsidRPr="002C22BB">
        <w:t xml:space="preserve">, 1-2 Sept. 2023 2023, pp. 1-6, doi: 10.1109/NMITCON58196.2023.10275950. </w:t>
      </w:r>
    </w:p>
    <w:p w14:paraId="06F3562E" w14:textId="3EED48F8" w:rsidR="002C22BB" w:rsidRPr="002C22BB" w:rsidRDefault="002C22BB" w:rsidP="002C22BB">
      <w:pPr>
        <w:pStyle w:val="EndNoteBibliography"/>
        <w:ind w:left="720" w:hanging="720"/>
      </w:pPr>
      <w:r w:rsidRPr="002C22BB">
        <w:t>[55]</w:t>
      </w:r>
      <w:r w:rsidRPr="002C22BB">
        <w:tab/>
        <w:t xml:space="preserve">M. s. Workshop. "Finger Counter." Computer Vision Zone. </w:t>
      </w:r>
      <w:hyperlink r:id="rId113" w:history="1">
        <w:r w:rsidRPr="002C22BB">
          <w:rPr>
            <w:rStyle w:val="a8"/>
          </w:rPr>
          <w:t>https://www.computervision.zone/courses/finger-counter/</w:t>
        </w:r>
      </w:hyperlink>
      <w:r w:rsidRPr="002C22BB">
        <w:t xml:space="preserve"> (accessed March 8, 2024).</w:t>
      </w:r>
    </w:p>
    <w:p w14:paraId="1D40B8C7" w14:textId="39652790" w:rsidR="002C22BB" w:rsidRPr="002C22BB" w:rsidRDefault="002C22BB" w:rsidP="002C22BB">
      <w:pPr>
        <w:pStyle w:val="EndNoteBibliography"/>
        <w:ind w:left="720" w:hanging="720"/>
      </w:pPr>
      <w:r w:rsidRPr="002C22BB">
        <w:t>[56]</w:t>
      </w:r>
      <w:r w:rsidRPr="002C22BB">
        <w:tab/>
        <w:t xml:space="preserve">M. s. Workshop. "Multiple Hand Gesture Control." Computer Vision Zone. </w:t>
      </w:r>
      <w:hyperlink r:id="rId114" w:history="1">
        <w:r w:rsidRPr="002C22BB">
          <w:rPr>
            <w:rStyle w:val="a8"/>
          </w:rPr>
          <w:t>https://www.computervision.zone/courses/multiple-hand-gesture-control/</w:t>
        </w:r>
      </w:hyperlink>
      <w:r w:rsidRPr="002C22BB">
        <w:t xml:space="preserve"> (accessed April 9, 2024).</w:t>
      </w:r>
    </w:p>
    <w:p w14:paraId="1503875D" w14:textId="45EA986E" w:rsidR="002C22BB" w:rsidRPr="002C22BB" w:rsidRDefault="002C22BB" w:rsidP="002C22BB">
      <w:pPr>
        <w:pStyle w:val="EndNoteBibliography"/>
        <w:ind w:left="720" w:hanging="720"/>
      </w:pPr>
      <w:r w:rsidRPr="002C22BB">
        <w:t>[57]</w:t>
      </w:r>
      <w:r w:rsidRPr="002C22BB">
        <w:tab/>
        <w:t xml:space="preserve">M. s. Workshop. "AI Virtual Painter." Computer Vision Zone. </w:t>
      </w:r>
      <w:hyperlink r:id="rId115" w:history="1">
        <w:r w:rsidRPr="002C22BB">
          <w:rPr>
            <w:rStyle w:val="a8"/>
          </w:rPr>
          <w:t>https://www.computervision.zone/courses/ai-virtual-painter/</w:t>
        </w:r>
      </w:hyperlink>
      <w:r w:rsidRPr="002C22BB">
        <w:t xml:space="preserve"> (accessed April 20, 2024).</w:t>
      </w:r>
    </w:p>
    <w:p w14:paraId="53E6F26A" w14:textId="77777777" w:rsidR="002C22BB" w:rsidRPr="002C22BB" w:rsidRDefault="002C22BB" w:rsidP="002C22BB">
      <w:pPr>
        <w:pStyle w:val="EndNoteBibliography"/>
        <w:ind w:left="720" w:hanging="720"/>
      </w:pPr>
      <w:r w:rsidRPr="002C22BB">
        <w:lastRenderedPageBreak/>
        <w:t>[58]</w:t>
      </w:r>
      <w:r w:rsidRPr="002C22BB">
        <w:tab/>
        <w:t xml:space="preserve">T. Sravya, S. N. Bhargava, S. S, R. Bodke, and N. Kulkarni, "AI Virtual Hardware," in </w:t>
      </w:r>
      <w:r w:rsidRPr="002C22BB">
        <w:rPr>
          <w:i/>
        </w:rPr>
        <w:t>2022 IEEE Pune Section International Conference (PuneCon)</w:t>
      </w:r>
      <w:r w:rsidRPr="002C22BB">
        <w:t xml:space="preserve">, 15-17 Dec. 2022 2022, pp. 1-6, doi: 10.1109/PuneCon55413.2022.10014775. </w:t>
      </w:r>
    </w:p>
    <w:p w14:paraId="5F1B1466" w14:textId="77777777" w:rsidR="002C22BB" w:rsidRPr="002C22BB" w:rsidRDefault="002C22BB" w:rsidP="002C22BB">
      <w:pPr>
        <w:pStyle w:val="EndNoteBibliography"/>
        <w:ind w:left="720" w:hanging="720"/>
      </w:pPr>
      <w:r w:rsidRPr="002C22BB">
        <w:t>[59]</w:t>
      </w:r>
      <w:r w:rsidRPr="002C22BB">
        <w:tab/>
        <w:t xml:space="preserve">H. Li, C. Dong, X. Jia, S. Xiang, and Z. Hu, "Design of Automatic Sorting and Transportation System for Fruits and Vegetables Based on Dobot Magician Robotic Arm," in </w:t>
      </w:r>
      <w:r w:rsidRPr="002C22BB">
        <w:rPr>
          <w:i/>
        </w:rPr>
        <w:t>2023 2nd International Symposium on Control Engineering and Robotics (ISCER)</w:t>
      </w:r>
      <w:r w:rsidRPr="002C22BB">
        <w:t xml:space="preserve">, 17-19 Feb. 2023 2023, pp. 229-234, doi: 10.1109/ISCER58777.2023.00045. </w:t>
      </w:r>
    </w:p>
    <w:p w14:paraId="39ECD4AC" w14:textId="21467D1C" w:rsidR="002C22BB" w:rsidRPr="002C22BB" w:rsidRDefault="002C22BB" w:rsidP="002C22BB">
      <w:pPr>
        <w:pStyle w:val="EndNoteBibliography"/>
        <w:ind w:left="720" w:hanging="720"/>
      </w:pPr>
      <w:r w:rsidRPr="002C22BB">
        <w:t>[60]</w:t>
      </w:r>
      <w:r w:rsidRPr="002C22BB">
        <w:tab/>
        <w:t xml:space="preserve">Sam. "Crazycurly/gesture_MeArm." </w:t>
      </w:r>
      <w:hyperlink r:id="rId116" w:history="1">
        <w:r w:rsidRPr="002C22BB">
          <w:rPr>
            <w:rStyle w:val="a8"/>
          </w:rPr>
          <w:t>https://github.com/Crazycurly/gesture_MeArm</w:t>
        </w:r>
      </w:hyperlink>
      <w:r w:rsidRPr="002C22BB">
        <w:t xml:space="preserve"> (accessed April 28, 2024).</w:t>
      </w:r>
    </w:p>
    <w:p w14:paraId="072FD91A" w14:textId="7D8808E8" w:rsidR="002C22BB" w:rsidRPr="002C22BB" w:rsidRDefault="002C22BB" w:rsidP="002C22BB">
      <w:pPr>
        <w:pStyle w:val="EndNoteBibliography"/>
        <w:ind w:left="720" w:hanging="720"/>
      </w:pPr>
      <w:r w:rsidRPr="002C22BB">
        <w:t>[61]</w:t>
      </w:r>
      <w:r w:rsidRPr="002C22BB">
        <w:tab/>
        <w:t xml:space="preserve">"google/mediapipe." GitHub. </w:t>
      </w:r>
      <w:hyperlink r:id="rId117" w:history="1">
        <w:r w:rsidRPr="002C22BB">
          <w:rPr>
            <w:rStyle w:val="a8"/>
          </w:rPr>
          <w:t>https://github.com/google/mediapipe/blob/master/docs/solutions/hands.md</w:t>
        </w:r>
      </w:hyperlink>
      <w:r w:rsidRPr="002C22BB">
        <w:t xml:space="preserve"> (accessed April 17, 2024).</w:t>
      </w:r>
    </w:p>
    <w:p w14:paraId="69C48A6D" w14:textId="77777777" w:rsidR="002C22BB" w:rsidRPr="002C22BB" w:rsidRDefault="002C22BB" w:rsidP="002C22BB">
      <w:pPr>
        <w:pStyle w:val="EndNoteBibliography"/>
        <w:ind w:left="720" w:hanging="720"/>
      </w:pPr>
      <w:r w:rsidRPr="002C22BB">
        <w:t>[62]</w:t>
      </w:r>
      <w:r w:rsidRPr="002C22BB">
        <w:tab/>
        <w:t xml:space="preserve">C. Cheng-Hung and N. Desineni Subbaram, "Kinematics and Trajectory Planning," in </w:t>
      </w:r>
      <w:r w:rsidRPr="002C22BB">
        <w:rPr>
          <w:i/>
        </w:rPr>
        <w:t>Fusion of Hard and Soft Control Strategies for the Robotic Hand</w:t>
      </w:r>
      <w:r w:rsidRPr="002C22BB">
        <w:t>: IEEE, 2018, pp. 47-91.</w:t>
      </w:r>
    </w:p>
    <w:p w14:paraId="088197FE" w14:textId="42F5C648" w:rsidR="003566AD" w:rsidRDefault="00852363" w:rsidP="003566AD">
      <w:pPr>
        <w:pStyle w:val="a3"/>
      </w:pPr>
      <w:r w:rsidRPr="006578BD">
        <w:fldChar w:fldCharType="end"/>
      </w:r>
    </w:p>
    <w:p w14:paraId="5A1026B4" w14:textId="77777777" w:rsidR="00355B70" w:rsidRDefault="00355B70" w:rsidP="003566AD">
      <w:pPr>
        <w:pStyle w:val="a3"/>
      </w:pPr>
    </w:p>
    <w:p w14:paraId="6332D136" w14:textId="77777777" w:rsidR="00355B70" w:rsidRDefault="00355B70" w:rsidP="003566AD">
      <w:pPr>
        <w:pStyle w:val="a3"/>
      </w:pPr>
    </w:p>
    <w:p w14:paraId="64009CAF" w14:textId="77777777" w:rsidR="00355B70" w:rsidRDefault="00355B70" w:rsidP="003566AD">
      <w:pPr>
        <w:pStyle w:val="a3"/>
      </w:pPr>
    </w:p>
    <w:p w14:paraId="2148715D" w14:textId="77777777" w:rsidR="00355B70" w:rsidRDefault="00355B70" w:rsidP="003566AD">
      <w:pPr>
        <w:pStyle w:val="a3"/>
      </w:pPr>
    </w:p>
    <w:p w14:paraId="5526E1CB" w14:textId="77777777" w:rsidR="00355B70" w:rsidRDefault="00355B70" w:rsidP="003566AD">
      <w:pPr>
        <w:pStyle w:val="a3"/>
      </w:pPr>
    </w:p>
    <w:p w14:paraId="57A2A4CC" w14:textId="77777777" w:rsidR="00355B70" w:rsidRDefault="00355B70" w:rsidP="003566AD">
      <w:pPr>
        <w:pStyle w:val="a3"/>
      </w:pPr>
    </w:p>
    <w:p w14:paraId="2B324CD8" w14:textId="77777777" w:rsidR="00355B70" w:rsidRDefault="00355B70" w:rsidP="003566AD">
      <w:pPr>
        <w:pStyle w:val="a3"/>
      </w:pPr>
    </w:p>
    <w:p w14:paraId="7124EFBB" w14:textId="77777777" w:rsidR="00355B70" w:rsidRDefault="00355B70" w:rsidP="003566AD">
      <w:pPr>
        <w:pStyle w:val="a3"/>
      </w:pPr>
    </w:p>
    <w:p w14:paraId="7A0DF3F1" w14:textId="77777777" w:rsidR="00355B70" w:rsidRDefault="00355B70" w:rsidP="003566AD">
      <w:pPr>
        <w:pStyle w:val="a3"/>
      </w:pPr>
    </w:p>
    <w:p w14:paraId="35D2249E" w14:textId="77777777" w:rsidR="00355B70" w:rsidRDefault="00355B70" w:rsidP="003566AD">
      <w:pPr>
        <w:pStyle w:val="a3"/>
      </w:pPr>
    </w:p>
    <w:p w14:paraId="21DE140A" w14:textId="77777777" w:rsidR="00355B70" w:rsidRDefault="00355B70" w:rsidP="003566AD">
      <w:pPr>
        <w:pStyle w:val="a3"/>
      </w:pPr>
    </w:p>
    <w:p w14:paraId="040F91C9" w14:textId="77777777" w:rsidR="00355B70" w:rsidRDefault="00355B70" w:rsidP="003566AD">
      <w:pPr>
        <w:pStyle w:val="a3"/>
      </w:pPr>
    </w:p>
    <w:p w14:paraId="32EC13A1" w14:textId="77777777" w:rsidR="00355B70" w:rsidRDefault="00355B70" w:rsidP="003566AD">
      <w:pPr>
        <w:pStyle w:val="a3"/>
      </w:pPr>
    </w:p>
    <w:p w14:paraId="635A2F7A" w14:textId="77777777" w:rsidR="00355B70" w:rsidRDefault="00355B70" w:rsidP="003566AD">
      <w:pPr>
        <w:pStyle w:val="a3"/>
      </w:pPr>
    </w:p>
    <w:p w14:paraId="3C99CFF0" w14:textId="77777777" w:rsidR="00355B70" w:rsidRDefault="00355B70" w:rsidP="003566AD">
      <w:pPr>
        <w:pStyle w:val="a3"/>
      </w:pPr>
    </w:p>
    <w:p w14:paraId="4C63C95D" w14:textId="77777777" w:rsidR="00355B70" w:rsidRDefault="00355B70" w:rsidP="003566AD">
      <w:pPr>
        <w:pStyle w:val="a3"/>
      </w:pPr>
    </w:p>
    <w:p w14:paraId="0BB59351" w14:textId="77777777" w:rsidR="00355B70" w:rsidRDefault="00355B70" w:rsidP="003566AD">
      <w:pPr>
        <w:pStyle w:val="a3"/>
      </w:pPr>
    </w:p>
    <w:p w14:paraId="0ED15B70" w14:textId="77777777" w:rsidR="00355B70" w:rsidRDefault="00355B70" w:rsidP="003566AD">
      <w:pPr>
        <w:pStyle w:val="a3"/>
      </w:pPr>
    </w:p>
    <w:p w14:paraId="46E06C6A" w14:textId="77777777" w:rsidR="00355B70" w:rsidRDefault="00355B70" w:rsidP="00B9297E">
      <w:pPr>
        <w:pStyle w:val="a3"/>
        <w:ind w:firstLine="0"/>
      </w:pPr>
    </w:p>
    <w:p w14:paraId="61462471" w14:textId="77777777" w:rsidR="008B6521" w:rsidRDefault="008B6521" w:rsidP="00B9297E">
      <w:pPr>
        <w:pStyle w:val="a3"/>
        <w:ind w:firstLine="0"/>
      </w:pPr>
    </w:p>
    <w:p w14:paraId="2C2C41EA" w14:textId="77777777" w:rsidR="008B6521" w:rsidRDefault="008B6521" w:rsidP="00B9297E">
      <w:pPr>
        <w:pStyle w:val="a3"/>
        <w:ind w:firstLine="0"/>
      </w:pPr>
    </w:p>
    <w:p w14:paraId="1C8C4012" w14:textId="77777777" w:rsidR="008B6521" w:rsidRDefault="008B6521" w:rsidP="00B9297E">
      <w:pPr>
        <w:pStyle w:val="a3"/>
        <w:ind w:firstLine="0"/>
      </w:pPr>
    </w:p>
    <w:p w14:paraId="507CCF74" w14:textId="77777777" w:rsidR="008B6521" w:rsidRDefault="008B6521" w:rsidP="00B9297E">
      <w:pPr>
        <w:pStyle w:val="a3"/>
        <w:ind w:firstLine="0"/>
      </w:pPr>
    </w:p>
    <w:p w14:paraId="7DCC5D29" w14:textId="77777777" w:rsidR="008B6521" w:rsidRDefault="008B6521" w:rsidP="00B9297E">
      <w:pPr>
        <w:pStyle w:val="a3"/>
        <w:ind w:firstLine="0"/>
        <w:rPr>
          <w:lang w:eastAsia="zh-TW"/>
        </w:rPr>
      </w:pPr>
    </w:p>
    <w:p w14:paraId="2B74A15E" w14:textId="77777777" w:rsidR="00C668CA" w:rsidRDefault="00C668CA" w:rsidP="00B9297E">
      <w:pPr>
        <w:pStyle w:val="a3"/>
        <w:ind w:firstLine="0"/>
        <w:rPr>
          <w:lang w:eastAsia="zh-TW"/>
        </w:rPr>
      </w:pPr>
    </w:p>
    <w:p w14:paraId="4BB9D986" w14:textId="77777777" w:rsidR="00C668CA" w:rsidRDefault="00C668CA" w:rsidP="00B9297E">
      <w:pPr>
        <w:pStyle w:val="a3"/>
        <w:ind w:firstLine="0"/>
        <w:rPr>
          <w:lang w:eastAsia="zh-TW"/>
        </w:rPr>
      </w:pPr>
    </w:p>
    <w:p w14:paraId="2171E1DF" w14:textId="55B33C55" w:rsidR="00355B70" w:rsidRDefault="00355B70" w:rsidP="00355B70">
      <w:pPr>
        <w:pStyle w:val="1"/>
        <w:rPr>
          <w:lang w:eastAsia="zh-TW"/>
        </w:rPr>
      </w:pPr>
      <w:bookmarkStart w:id="30" w:name="_Toc165655724"/>
      <w:r>
        <w:rPr>
          <w:rFonts w:hint="eastAsia"/>
          <w:lang w:eastAsia="zh-TW"/>
        </w:rPr>
        <w:lastRenderedPageBreak/>
        <w:t>Appendix</w:t>
      </w:r>
      <w:bookmarkEnd w:id="30"/>
    </w:p>
    <w:p w14:paraId="356DE65B" w14:textId="64EFDB27" w:rsidR="00355B70" w:rsidRDefault="0051435D" w:rsidP="0051435D">
      <w:pPr>
        <w:pStyle w:val="2"/>
        <w:rPr>
          <w:lang w:eastAsia="zh-TW"/>
        </w:rPr>
      </w:pPr>
      <w:bookmarkStart w:id="31" w:name="_Toc165655725"/>
      <w:r>
        <w:rPr>
          <w:rFonts w:hint="eastAsia"/>
          <w:lang w:eastAsia="zh-TW"/>
        </w:rPr>
        <w:t>Reflection Meeting</w:t>
      </w:r>
      <w:bookmarkEnd w:id="31"/>
    </w:p>
    <w:p w14:paraId="6AC1996D" w14:textId="77777777" w:rsidR="00446059" w:rsidRDefault="00446059" w:rsidP="00446059">
      <w:pPr>
        <w:rPr>
          <w:rFonts w:ascii="Arial" w:hAnsi="Arial" w:cs="Arial"/>
          <w:b/>
          <w:bCs/>
        </w:rPr>
      </w:pPr>
    </w:p>
    <w:p w14:paraId="31129DD4" w14:textId="0A013101" w:rsidR="00446059" w:rsidRPr="002724C5" w:rsidRDefault="00446059" w:rsidP="005A33B6">
      <w:pPr>
        <w:pStyle w:val="3"/>
      </w:pPr>
      <w:bookmarkStart w:id="32" w:name="_Toc165655726"/>
      <w:r w:rsidRPr="002724C5">
        <w:t>Project Review Meeting 1: 24/11/2023</w:t>
      </w:r>
      <w:bookmarkEnd w:id="32"/>
    </w:p>
    <w:tbl>
      <w:tblPr>
        <w:tblStyle w:val="af9"/>
        <w:tblW w:w="0" w:type="auto"/>
        <w:tblLook w:val="04A0" w:firstRow="1" w:lastRow="0" w:firstColumn="1" w:lastColumn="0" w:noHBand="0" w:noVBand="1"/>
      </w:tblPr>
      <w:tblGrid>
        <w:gridCol w:w="4524"/>
        <w:gridCol w:w="4492"/>
      </w:tblGrid>
      <w:tr w:rsidR="00814333" w:rsidRPr="002724C5" w14:paraId="5D36524B" w14:textId="77777777" w:rsidTr="00E74D36">
        <w:trPr>
          <w:trHeight w:val="4243"/>
        </w:trPr>
        <w:tc>
          <w:tcPr>
            <w:tcW w:w="4524" w:type="dxa"/>
          </w:tcPr>
          <w:p w14:paraId="39CC69E7" w14:textId="77777777" w:rsidR="00814333" w:rsidRPr="002724C5" w:rsidRDefault="00814333" w:rsidP="00E74D36">
            <w:pPr>
              <w:rPr>
                <w:rFonts w:ascii="Arial" w:hAnsi="Arial" w:cs="Arial"/>
                <w:b/>
                <w:bCs/>
              </w:rPr>
            </w:pPr>
            <w:r w:rsidRPr="002724C5">
              <w:rPr>
                <w:rFonts w:ascii="Arial" w:hAnsi="Arial" w:cs="Arial"/>
                <w:b/>
                <w:bCs/>
              </w:rPr>
              <w:t xml:space="preserve">Summarised Planned State of Project:    </w:t>
            </w:r>
          </w:p>
          <w:p w14:paraId="72078A3F" w14:textId="77777777" w:rsidR="00814333" w:rsidRPr="002724C5" w:rsidRDefault="00814333" w:rsidP="00E74D36">
            <w:pPr>
              <w:rPr>
                <w:rFonts w:ascii="Arial" w:hAnsi="Arial" w:cs="Arial"/>
                <w:i/>
                <w:iCs/>
              </w:rPr>
            </w:pPr>
            <w:r w:rsidRPr="002724C5">
              <w:rPr>
                <w:rFonts w:ascii="Arial" w:hAnsi="Arial" w:cs="Arial"/>
                <w:i/>
                <w:iCs/>
              </w:rPr>
              <w:t>[This section should summarise where you expected to be with the project at this review stage according to your Time Plan.]</w:t>
            </w:r>
          </w:p>
          <w:p w14:paraId="264F9018" w14:textId="77777777" w:rsidR="00814333" w:rsidRPr="002724C5" w:rsidRDefault="00814333" w:rsidP="00E74D36">
            <w:pPr>
              <w:rPr>
                <w:rFonts w:ascii="Arial" w:hAnsi="Arial" w:cs="Arial"/>
                <w:i/>
                <w:iCs/>
              </w:rPr>
            </w:pPr>
            <w:r w:rsidRPr="002724C5">
              <w:rPr>
                <w:rFonts w:ascii="Arial" w:hAnsi="Arial" w:cs="Arial"/>
                <w:i/>
                <w:iCs/>
              </w:rPr>
              <w:t>The progress of the project follows the Time Plan.</w:t>
            </w:r>
          </w:p>
          <w:p w14:paraId="5557B046" w14:textId="77777777" w:rsidR="00814333" w:rsidRPr="002724C5" w:rsidRDefault="00814333" w:rsidP="00E74D36">
            <w:pPr>
              <w:rPr>
                <w:rFonts w:ascii="Arial" w:hAnsi="Arial" w:cs="Arial"/>
                <w:i/>
                <w:iCs/>
              </w:rPr>
            </w:pPr>
          </w:p>
        </w:tc>
        <w:tc>
          <w:tcPr>
            <w:tcW w:w="4492" w:type="dxa"/>
          </w:tcPr>
          <w:p w14:paraId="2012592E" w14:textId="77777777" w:rsidR="00814333" w:rsidRPr="002724C5" w:rsidRDefault="00814333" w:rsidP="00E74D36">
            <w:pPr>
              <w:rPr>
                <w:rFonts w:ascii="Arial" w:hAnsi="Arial" w:cs="Arial"/>
                <w:b/>
                <w:bCs/>
              </w:rPr>
            </w:pPr>
            <w:r w:rsidRPr="002724C5">
              <w:rPr>
                <w:rFonts w:ascii="Arial" w:hAnsi="Arial" w:cs="Arial"/>
                <w:b/>
                <w:bCs/>
              </w:rPr>
              <w:t>Actual Progress Since Last Review</w:t>
            </w:r>
          </w:p>
          <w:p w14:paraId="7AF3F4D3" w14:textId="77777777" w:rsidR="00814333" w:rsidRPr="002724C5" w:rsidRDefault="00814333" w:rsidP="00E74D36">
            <w:pPr>
              <w:rPr>
                <w:rFonts w:ascii="Arial" w:hAnsi="Arial" w:cs="Arial"/>
                <w:i/>
                <w:iCs/>
              </w:rPr>
            </w:pPr>
            <w:r w:rsidRPr="002724C5">
              <w:rPr>
                <w:rFonts w:ascii="Arial" w:hAnsi="Arial" w:cs="Arial"/>
                <w:i/>
                <w:iCs/>
              </w:rPr>
              <w:t>[Summarise the actual progress you have made on the project since previous Progress Review (or start of project). You should consider relevant deliverables, milestones, and Gannt chart tasks.]</w:t>
            </w:r>
          </w:p>
          <w:p w14:paraId="7C044EEA" w14:textId="77777777" w:rsidR="00814333" w:rsidRPr="002724C5" w:rsidRDefault="00814333" w:rsidP="00E74D36">
            <w:pPr>
              <w:rPr>
                <w:rFonts w:ascii="Arial" w:hAnsi="Arial" w:cs="Arial"/>
                <w:i/>
                <w:iCs/>
              </w:rPr>
            </w:pPr>
            <w:r w:rsidRPr="002724C5">
              <w:rPr>
                <w:rFonts w:ascii="Arial" w:hAnsi="Arial" w:cs="Arial"/>
                <w:i/>
                <w:iCs/>
              </w:rPr>
              <w:t xml:space="preserve">I have done the health and safety </w:t>
            </w:r>
            <w:proofErr w:type="gramStart"/>
            <w:r w:rsidRPr="002724C5">
              <w:rPr>
                <w:rFonts w:ascii="Arial" w:hAnsi="Arial" w:cs="Arial"/>
                <w:i/>
                <w:iCs/>
              </w:rPr>
              <w:t>paperwork, and</w:t>
            </w:r>
            <w:proofErr w:type="gramEnd"/>
            <w:r w:rsidRPr="002724C5">
              <w:rPr>
                <w:rFonts w:ascii="Arial" w:hAnsi="Arial" w:cs="Arial"/>
                <w:i/>
                <w:iCs/>
              </w:rPr>
              <w:t xml:space="preserve"> have submitted the project planning report. For the milestone of the research, I have determined the methods of each part of the tasks and the methods for each section and the reasons why I choose the methods.</w:t>
            </w:r>
          </w:p>
          <w:p w14:paraId="4C546869" w14:textId="77777777" w:rsidR="00814333" w:rsidRPr="002724C5" w:rsidRDefault="00814333" w:rsidP="00E74D36">
            <w:pPr>
              <w:rPr>
                <w:rFonts w:ascii="Arial" w:hAnsi="Arial" w:cs="Arial"/>
                <w:i/>
                <w:iCs/>
              </w:rPr>
            </w:pPr>
            <w:r w:rsidRPr="002724C5">
              <w:rPr>
                <w:rFonts w:ascii="Arial" w:hAnsi="Arial" w:cs="Arial"/>
                <w:i/>
                <w:iCs/>
              </w:rPr>
              <w:t>According to Time Plan, the milestone of the research should be done.</w:t>
            </w:r>
          </w:p>
        </w:tc>
      </w:tr>
      <w:tr w:rsidR="00814333" w:rsidRPr="002724C5" w14:paraId="4AF17037" w14:textId="77777777" w:rsidTr="00E74D36">
        <w:trPr>
          <w:trHeight w:val="4373"/>
        </w:trPr>
        <w:tc>
          <w:tcPr>
            <w:tcW w:w="9016" w:type="dxa"/>
            <w:gridSpan w:val="2"/>
          </w:tcPr>
          <w:p w14:paraId="07FFF266" w14:textId="77777777" w:rsidR="00814333" w:rsidRPr="002724C5" w:rsidRDefault="00814333" w:rsidP="00E74D36">
            <w:pPr>
              <w:rPr>
                <w:rFonts w:ascii="Arial" w:hAnsi="Arial" w:cs="Arial"/>
                <w:b/>
                <w:bCs/>
              </w:rPr>
            </w:pPr>
            <w:r w:rsidRPr="002724C5">
              <w:rPr>
                <w:rFonts w:ascii="Arial" w:hAnsi="Arial" w:cs="Arial"/>
                <w:b/>
                <w:bCs/>
              </w:rPr>
              <w:t>Next Steps and Supervisor Feedback</w:t>
            </w:r>
          </w:p>
          <w:p w14:paraId="0102DCCB" w14:textId="77777777" w:rsidR="00814333" w:rsidRPr="002724C5" w:rsidRDefault="00814333" w:rsidP="00E74D36">
            <w:pPr>
              <w:rPr>
                <w:rFonts w:ascii="Arial" w:hAnsi="Arial" w:cs="Arial"/>
                <w:i/>
                <w:iCs/>
              </w:rPr>
            </w:pPr>
            <w:r w:rsidRPr="002724C5">
              <w:rPr>
                <w:rFonts w:ascii="Arial" w:hAnsi="Arial" w:cs="Arial"/>
                <w:i/>
                <w:iCs/>
              </w:rPr>
              <w:t>[In this section you should consider the differences between where you planned to be and where you are. How will this affect the project? What are you going to do to get back on track? Are there on-going problems that will have a knock-on effect to future tasks? Is there additional support or resource that is required? You should include feedback from your supervisor as discussed in the meeting and their approval of changes.]</w:t>
            </w:r>
          </w:p>
          <w:p w14:paraId="65DD11E3" w14:textId="77777777" w:rsidR="00814333" w:rsidRPr="002724C5" w:rsidRDefault="00814333" w:rsidP="00E74D36">
            <w:pPr>
              <w:rPr>
                <w:rFonts w:ascii="Arial" w:hAnsi="Arial" w:cs="Arial"/>
                <w:i/>
                <w:iCs/>
              </w:rPr>
            </w:pPr>
            <w:r w:rsidRPr="002724C5">
              <w:rPr>
                <w:rFonts w:ascii="Arial" w:hAnsi="Arial" w:cs="Arial"/>
                <w:i/>
                <w:iCs/>
              </w:rPr>
              <w:t>The progress is following the time plan. Next, I need to start to do developing computer vision to hand tracking.</w:t>
            </w:r>
          </w:p>
          <w:p w14:paraId="6D042FDE" w14:textId="77777777" w:rsidR="00814333" w:rsidRPr="002724C5" w:rsidRDefault="00814333" w:rsidP="00E74D36">
            <w:pPr>
              <w:rPr>
                <w:rFonts w:ascii="Arial" w:hAnsi="Arial" w:cs="Arial"/>
                <w:i/>
                <w:iCs/>
              </w:rPr>
            </w:pPr>
            <w:r w:rsidRPr="002724C5">
              <w:rPr>
                <w:rFonts w:ascii="Arial" w:hAnsi="Arial" w:cs="Arial"/>
                <w:i/>
                <w:iCs/>
              </w:rPr>
              <w:t>From the supervisor feedback: Hopefully the components can arrive as soon as possible, and the progress of the gesture recognition can go through well.</w:t>
            </w:r>
          </w:p>
          <w:p w14:paraId="54AD4D5C" w14:textId="77777777" w:rsidR="00814333" w:rsidRPr="002724C5" w:rsidRDefault="00814333" w:rsidP="00E74D36">
            <w:pPr>
              <w:rPr>
                <w:rFonts w:ascii="Arial" w:hAnsi="Arial" w:cs="Arial"/>
                <w:i/>
                <w:iCs/>
              </w:rPr>
            </w:pPr>
            <w:r w:rsidRPr="002724C5">
              <w:rPr>
                <w:rFonts w:ascii="Arial" w:hAnsi="Arial" w:cs="Arial"/>
                <w:i/>
                <w:iCs/>
              </w:rPr>
              <w:t>After the components are ready, the first part of image processing of filtering will be accomplished before Christmas Break.</w:t>
            </w:r>
          </w:p>
          <w:p w14:paraId="177DAA0D" w14:textId="77777777" w:rsidR="00814333" w:rsidRPr="002724C5" w:rsidRDefault="00814333" w:rsidP="00E74D36">
            <w:pPr>
              <w:rPr>
                <w:rFonts w:ascii="Arial" w:hAnsi="Arial" w:cs="Arial"/>
                <w:i/>
                <w:iCs/>
              </w:rPr>
            </w:pPr>
          </w:p>
        </w:tc>
      </w:tr>
    </w:tbl>
    <w:p w14:paraId="25B03B76" w14:textId="77777777" w:rsidR="00446059" w:rsidRPr="002724C5" w:rsidRDefault="00446059" w:rsidP="00446059">
      <w:pPr>
        <w:rPr>
          <w:rFonts w:ascii="Arial" w:hAnsi="Arial" w:cs="Arial"/>
          <w:lang w:eastAsia="zh-TW"/>
        </w:rPr>
      </w:pPr>
    </w:p>
    <w:p w14:paraId="42204778" w14:textId="77777777" w:rsidR="008B7AA0" w:rsidRPr="002724C5" w:rsidRDefault="008B7AA0" w:rsidP="008B7AA0">
      <w:pPr>
        <w:rPr>
          <w:rFonts w:ascii="Arial" w:hAnsi="Arial" w:cs="Arial"/>
          <w:b/>
          <w:bCs/>
        </w:rPr>
      </w:pPr>
    </w:p>
    <w:p w14:paraId="4327432F" w14:textId="77777777" w:rsidR="008B7AA0" w:rsidRPr="002724C5" w:rsidRDefault="008B7AA0" w:rsidP="008B7AA0">
      <w:pPr>
        <w:rPr>
          <w:rFonts w:ascii="Arial" w:hAnsi="Arial" w:cs="Arial"/>
          <w:b/>
          <w:bCs/>
        </w:rPr>
      </w:pPr>
    </w:p>
    <w:p w14:paraId="18AED021" w14:textId="77777777" w:rsidR="008B7AA0" w:rsidRPr="002724C5" w:rsidRDefault="008B7AA0" w:rsidP="008B7AA0">
      <w:pPr>
        <w:rPr>
          <w:rFonts w:ascii="Arial" w:hAnsi="Arial" w:cs="Arial"/>
          <w:b/>
          <w:bCs/>
        </w:rPr>
      </w:pPr>
    </w:p>
    <w:p w14:paraId="33DBF99B" w14:textId="77777777" w:rsidR="008B7AA0" w:rsidRPr="002724C5" w:rsidRDefault="008B7AA0" w:rsidP="008B7AA0">
      <w:pPr>
        <w:rPr>
          <w:rFonts w:ascii="Arial" w:hAnsi="Arial" w:cs="Arial"/>
          <w:b/>
          <w:bCs/>
        </w:rPr>
      </w:pPr>
    </w:p>
    <w:p w14:paraId="34FF6784" w14:textId="77777777" w:rsidR="008B7AA0" w:rsidRPr="002724C5" w:rsidRDefault="008B7AA0" w:rsidP="008B7AA0">
      <w:pPr>
        <w:rPr>
          <w:rFonts w:ascii="Arial" w:hAnsi="Arial" w:cs="Arial"/>
          <w:b/>
          <w:bCs/>
        </w:rPr>
      </w:pPr>
    </w:p>
    <w:p w14:paraId="512B68AD" w14:textId="77777777" w:rsidR="008B7AA0" w:rsidRPr="002724C5" w:rsidRDefault="008B7AA0" w:rsidP="008B7AA0">
      <w:pPr>
        <w:rPr>
          <w:rFonts w:ascii="Arial" w:hAnsi="Arial" w:cs="Arial"/>
          <w:b/>
          <w:bCs/>
        </w:rPr>
      </w:pPr>
    </w:p>
    <w:p w14:paraId="1C4F1BA4" w14:textId="77777777" w:rsidR="008B7AA0" w:rsidRPr="002724C5" w:rsidRDefault="008B7AA0" w:rsidP="008B7AA0">
      <w:pPr>
        <w:rPr>
          <w:rFonts w:ascii="Arial" w:hAnsi="Arial" w:cs="Arial"/>
          <w:b/>
          <w:bCs/>
        </w:rPr>
      </w:pPr>
    </w:p>
    <w:p w14:paraId="48DB09FA" w14:textId="77777777" w:rsidR="008B7AA0" w:rsidRPr="002724C5" w:rsidRDefault="008B7AA0" w:rsidP="008B7AA0">
      <w:pPr>
        <w:rPr>
          <w:rFonts w:ascii="Arial" w:hAnsi="Arial" w:cs="Arial"/>
          <w:b/>
          <w:bCs/>
        </w:rPr>
      </w:pPr>
    </w:p>
    <w:p w14:paraId="17592A23" w14:textId="77777777" w:rsidR="008B7AA0" w:rsidRPr="002724C5" w:rsidRDefault="008B7AA0" w:rsidP="008B7AA0">
      <w:pPr>
        <w:rPr>
          <w:rFonts w:ascii="Arial" w:hAnsi="Arial" w:cs="Arial"/>
          <w:b/>
          <w:bCs/>
        </w:rPr>
      </w:pPr>
    </w:p>
    <w:p w14:paraId="184CDBB4" w14:textId="77777777" w:rsidR="008B7AA0" w:rsidRPr="002724C5" w:rsidRDefault="008B7AA0" w:rsidP="008B7AA0">
      <w:pPr>
        <w:rPr>
          <w:rFonts w:ascii="Arial" w:hAnsi="Arial" w:cs="Arial"/>
          <w:b/>
          <w:bCs/>
        </w:rPr>
      </w:pPr>
    </w:p>
    <w:p w14:paraId="12071242" w14:textId="77777777" w:rsidR="008B7AA0" w:rsidRPr="002724C5" w:rsidRDefault="008B7AA0" w:rsidP="008B7AA0">
      <w:pPr>
        <w:rPr>
          <w:rFonts w:ascii="Arial" w:hAnsi="Arial" w:cs="Arial"/>
          <w:b/>
          <w:bCs/>
        </w:rPr>
      </w:pPr>
    </w:p>
    <w:p w14:paraId="516D46E2" w14:textId="77777777" w:rsidR="008B7AA0" w:rsidRPr="002724C5" w:rsidRDefault="008B7AA0" w:rsidP="008B7AA0">
      <w:pPr>
        <w:rPr>
          <w:rFonts w:ascii="Arial" w:hAnsi="Arial" w:cs="Arial"/>
          <w:b/>
          <w:bCs/>
        </w:rPr>
      </w:pPr>
    </w:p>
    <w:p w14:paraId="3F6DD53A" w14:textId="038BAB1F" w:rsidR="008B7AA0" w:rsidRPr="002724C5" w:rsidRDefault="008B7AA0" w:rsidP="005A33B6">
      <w:pPr>
        <w:pStyle w:val="3"/>
      </w:pPr>
      <w:bookmarkStart w:id="33" w:name="_Toc165655727"/>
      <w:r w:rsidRPr="002724C5">
        <w:lastRenderedPageBreak/>
        <w:t xml:space="preserve">Project Review Meeting </w:t>
      </w:r>
      <w:r w:rsidR="00AF4902" w:rsidRPr="002724C5">
        <w:rPr>
          <w:lang w:eastAsia="zh-TW"/>
        </w:rPr>
        <w:t>2</w:t>
      </w:r>
      <w:r w:rsidRPr="002724C5">
        <w:t>: 8/2/2024</w:t>
      </w:r>
      <w:bookmarkEnd w:id="33"/>
    </w:p>
    <w:tbl>
      <w:tblPr>
        <w:tblStyle w:val="af9"/>
        <w:tblW w:w="0" w:type="auto"/>
        <w:tblLook w:val="04A0" w:firstRow="1" w:lastRow="0" w:firstColumn="1" w:lastColumn="0" w:noHBand="0" w:noVBand="1"/>
      </w:tblPr>
      <w:tblGrid>
        <w:gridCol w:w="4769"/>
        <w:gridCol w:w="4860"/>
      </w:tblGrid>
      <w:tr w:rsidR="00947A93" w:rsidRPr="002724C5" w14:paraId="6552007E" w14:textId="77777777" w:rsidTr="00E74D36">
        <w:trPr>
          <w:trHeight w:val="4243"/>
        </w:trPr>
        <w:tc>
          <w:tcPr>
            <w:tcW w:w="6974" w:type="dxa"/>
          </w:tcPr>
          <w:p w14:paraId="073E9A38" w14:textId="77777777" w:rsidR="00947A93" w:rsidRPr="002724C5" w:rsidRDefault="00947A93" w:rsidP="00E74D36">
            <w:pPr>
              <w:rPr>
                <w:rFonts w:ascii="Arial" w:eastAsia="新細明體" w:hAnsi="Arial" w:cs="Arial"/>
                <w:b/>
                <w:bCs/>
              </w:rPr>
            </w:pPr>
            <w:r w:rsidRPr="002724C5">
              <w:rPr>
                <w:rFonts w:ascii="Arial" w:eastAsia="新細明體" w:hAnsi="Arial" w:cs="Arial"/>
                <w:b/>
                <w:bCs/>
              </w:rPr>
              <w:t xml:space="preserve">Summarised Planned State of Project:    </w:t>
            </w:r>
          </w:p>
          <w:p w14:paraId="07AF0D58" w14:textId="77777777" w:rsidR="00947A93" w:rsidRPr="002724C5" w:rsidRDefault="00947A93" w:rsidP="00E74D36">
            <w:pPr>
              <w:rPr>
                <w:rFonts w:ascii="Arial" w:eastAsia="新細明體" w:hAnsi="Arial" w:cs="Arial"/>
                <w:i/>
                <w:iCs/>
              </w:rPr>
            </w:pPr>
            <w:r w:rsidRPr="002724C5">
              <w:rPr>
                <w:rFonts w:ascii="Arial" w:eastAsia="新細明體" w:hAnsi="Arial" w:cs="Arial"/>
                <w:i/>
                <w:iCs/>
              </w:rPr>
              <w:t>[This section should summarise where you expected to be with the project at this review stage according to your Time Plan.]</w:t>
            </w:r>
          </w:p>
          <w:p w14:paraId="619FA8E2" w14:textId="77777777" w:rsidR="00947A93" w:rsidRPr="002724C5" w:rsidRDefault="00947A93">
            <w:pPr>
              <w:numPr>
                <w:ilvl w:val="0"/>
                <w:numId w:val="16"/>
              </w:numPr>
              <w:contextualSpacing/>
              <w:rPr>
                <w:rFonts w:ascii="Arial" w:eastAsia="新細明體" w:hAnsi="Arial" w:cs="Arial"/>
              </w:rPr>
            </w:pPr>
            <w:r w:rsidRPr="002724C5">
              <w:rPr>
                <w:rFonts w:ascii="Arial" w:eastAsia="新細明體" w:hAnsi="Arial" w:cs="Arial"/>
              </w:rPr>
              <w:t>Completion of Research Milestone (detail which)</w:t>
            </w:r>
          </w:p>
          <w:p w14:paraId="451EBD9E" w14:textId="77777777" w:rsidR="00947A93" w:rsidRPr="002724C5" w:rsidRDefault="00947A93">
            <w:pPr>
              <w:numPr>
                <w:ilvl w:val="0"/>
                <w:numId w:val="16"/>
              </w:numPr>
              <w:contextualSpacing/>
              <w:rPr>
                <w:rFonts w:ascii="Arial" w:eastAsia="新細明體" w:hAnsi="Arial" w:cs="Arial"/>
              </w:rPr>
            </w:pPr>
            <w:r w:rsidRPr="002724C5">
              <w:rPr>
                <w:rFonts w:ascii="Arial" w:eastAsia="新細明體" w:hAnsi="Arial" w:cs="Arial"/>
              </w:rPr>
              <w:t>Completion of all subtasks in Task Filtering (indicate overall position so give this context)</w:t>
            </w:r>
          </w:p>
          <w:p w14:paraId="475D363B" w14:textId="77777777" w:rsidR="00947A93" w:rsidRPr="002724C5" w:rsidRDefault="00947A93">
            <w:pPr>
              <w:numPr>
                <w:ilvl w:val="0"/>
                <w:numId w:val="16"/>
              </w:numPr>
              <w:contextualSpacing/>
              <w:rPr>
                <w:rFonts w:ascii="Arial" w:eastAsia="新細明體" w:hAnsi="Arial" w:cs="Arial"/>
              </w:rPr>
            </w:pPr>
            <w:r w:rsidRPr="002724C5">
              <w:rPr>
                <w:rFonts w:ascii="Arial" w:eastAsia="新細明體" w:hAnsi="Arial" w:cs="Arial"/>
              </w:rPr>
              <w:t>Completion of edge detection and evaluation in Task Isolation (same as previous, give it some context)</w:t>
            </w:r>
          </w:p>
          <w:p w14:paraId="5DF65B7C" w14:textId="77777777" w:rsidR="00947A93" w:rsidRPr="002724C5" w:rsidRDefault="00947A93" w:rsidP="00E74D36">
            <w:pPr>
              <w:rPr>
                <w:rFonts w:ascii="Arial" w:eastAsia="新細明體" w:hAnsi="Arial" w:cs="Arial"/>
                <w:i/>
                <w:iCs/>
              </w:rPr>
            </w:pPr>
          </w:p>
        </w:tc>
        <w:tc>
          <w:tcPr>
            <w:tcW w:w="6974" w:type="dxa"/>
          </w:tcPr>
          <w:p w14:paraId="4F208D05" w14:textId="77777777" w:rsidR="00947A93" w:rsidRPr="002724C5" w:rsidRDefault="00947A93" w:rsidP="00E74D36">
            <w:pPr>
              <w:rPr>
                <w:rFonts w:ascii="Arial" w:eastAsia="新細明體" w:hAnsi="Arial" w:cs="Arial"/>
                <w:b/>
                <w:bCs/>
              </w:rPr>
            </w:pPr>
            <w:r w:rsidRPr="002724C5">
              <w:rPr>
                <w:rFonts w:ascii="Arial" w:eastAsia="新細明體" w:hAnsi="Arial" w:cs="Arial"/>
                <w:b/>
                <w:bCs/>
              </w:rPr>
              <w:t>Actual Progress Since Last Review</w:t>
            </w:r>
          </w:p>
          <w:p w14:paraId="2ECEE504" w14:textId="77777777" w:rsidR="00947A93" w:rsidRPr="002724C5" w:rsidRDefault="00947A93" w:rsidP="00E74D36">
            <w:pPr>
              <w:rPr>
                <w:rFonts w:ascii="Arial" w:eastAsia="新細明體" w:hAnsi="Arial" w:cs="Arial"/>
                <w:i/>
                <w:iCs/>
              </w:rPr>
            </w:pPr>
            <w:r w:rsidRPr="002724C5">
              <w:rPr>
                <w:rFonts w:ascii="Arial" w:eastAsia="新細明體" w:hAnsi="Arial" w:cs="Arial"/>
                <w:i/>
                <w:iCs/>
              </w:rPr>
              <w:t>[Summarise the actual progress you have made on the project since previous Progress Review (or start of project). You should consider relevant deliverables, milestones, and Gannt chart tasks.]</w:t>
            </w:r>
          </w:p>
          <w:p w14:paraId="52348904" w14:textId="77777777" w:rsidR="00947A93" w:rsidRPr="002724C5" w:rsidRDefault="00947A93">
            <w:pPr>
              <w:numPr>
                <w:ilvl w:val="0"/>
                <w:numId w:val="17"/>
              </w:numPr>
              <w:contextualSpacing/>
              <w:rPr>
                <w:rFonts w:ascii="Arial" w:eastAsia="新細明體" w:hAnsi="Arial" w:cs="Arial"/>
              </w:rPr>
            </w:pPr>
            <w:r w:rsidRPr="002724C5">
              <w:rPr>
                <w:rFonts w:ascii="Arial" w:eastAsia="新細明體" w:hAnsi="Arial" w:cs="Arial"/>
              </w:rPr>
              <w:t>Complete Research Milestone</w:t>
            </w:r>
          </w:p>
          <w:p w14:paraId="447951FE" w14:textId="77777777" w:rsidR="00947A93" w:rsidRPr="002724C5" w:rsidRDefault="00947A93">
            <w:pPr>
              <w:numPr>
                <w:ilvl w:val="0"/>
                <w:numId w:val="17"/>
              </w:numPr>
              <w:contextualSpacing/>
              <w:rPr>
                <w:rFonts w:ascii="Arial" w:eastAsia="新細明體" w:hAnsi="Arial" w:cs="Arial"/>
              </w:rPr>
            </w:pPr>
            <w:r w:rsidRPr="002724C5">
              <w:rPr>
                <w:rFonts w:ascii="Arial" w:eastAsia="新細明體" w:hAnsi="Arial" w:cs="Arial"/>
              </w:rPr>
              <w:t>Complete all subtasks in Task Filtering</w:t>
            </w:r>
          </w:p>
          <w:p w14:paraId="7D4B5A8E" w14:textId="77777777" w:rsidR="00947A93" w:rsidRPr="002724C5" w:rsidRDefault="00947A93">
            <w:pPr>
              <w:numPr>
                <w:ilvl w:val="0"/>
                <w:numId w:val="17"/>
              </w:numPr>
              <w:contextualSpacing/>
              <w:rPr>
                <w:rFonts w:ascii="Arial" w:eastAsia="新細明體" w:hAnsi="Arial" w:cs="Arial"/>
              </w:rPr>
            </w:pPr>
            <w:r w:rsidRPr="002724C5">
              <w:rPr>
                <w:rFonts w:ascii="Arial" w:eastAsia="新細明體" w:hAnsi="Arial" w:cs="Arial"/>
              </w:rPr>
              <w:t>Complete all subtasks in Task Isolation</w:t>
            </w:r>
          </w:p>
          <w:p w14:paraId="4EDDFF42" w14:textId="77777777" w:rsidR="00947A93" w:rsidRPr="002724C5" w:rsidRDefault="00947A93">
            <w:pPr>
              <w:numPr>
                <w:ilvl w:val="0"/>
                <w:numId w:val="17"/>
              </w:numPr>
              <w:contextualSpacing/>
              <w:rPr>
                <w:rFonts w:ascii="Arial" w:eastAsia="新細明體" w:hAnsi="Arial" w:cs="Arial"/>
              </w:rPr>
            </w:pPr>
            <w:r w:rsidRPr="002724C5">
              <w:rPr>
                <w:rFonts w:ascii="Arial" w:eastAsia="新細明體" w:hAnsi="Arial" w:cs="Arial"/>
              </w:rPr>
              <w:t>Complete the basic control of Dobot Magician</w:t>
            </w:r>
          </w:p>
          <w:p w14:paraId="3596629D" w14:textId="77777777" w:rsidR="00947A93" w:rsidRPr="002724C5" w:rsidRDefault="00947A93">
            <w:pPr>
              <w:numPr>
                <w:ilvl w:val="0"/>
                <w:numId w:val="17"/>
              </w:numPr>
              <w:contextualSpacing/>
              <w:rPr>
                <w:rFonts w:ascii="Arial" w:eastAsia="新細明體" w:hAnsi="Arial" w:cs="Arial"/>
              </w:rPr>
            </w:pPr>
            <w:r w:rsidRPr="002724C5">
              <w:rPr>
                <w:rFonts w:ascii="Arial" w:eastAsia="新細明體" w:hAnsi="Arial" w:cs="Arial"/>
              </w:rPr>
              <w:t>Gesture Recognition and Robot Arm control are synchronized (Parallel) (indicate what this means – is it ahead of schedule, how much more to do, what next for example).</w:t>
            </w:r>
          </w:p>
        </w:tc>
      </w:tr>
      <w:tr w:rsidR="00947A93" w:rsidRPr="002724C5" w14:paraId="43AC8B04" w14:textId="77777777" w:rsidTr="00E74D36">
        <w:trPr>
          <w:trHeight w:val="4373"/>
        </w:trPr>
        <w:tc>
          <w:tcPr>
            <w:tcW w:w="13948" w:type="dxa"/>
            <w:gridSpan w:val="2"/>
          </w:tcPr>
          <w:p w14:paraId="15E9CB5A" w14:textId="77777777" w:rsidR="00947A93" w:rsidRPr="002724C5" w:rsidRDefault="00947A93" w:rsidP="00E74D36">
            <w:pPr>
              <w:rPr>
                <w:rFonts w:ascii="Arial" w:eastAsia="新細明體" w:hAnsi="Arial" w:cs="Arial"/>
                <w:b/>
                <w:bCs/>
              </w:rPr>
            </w:pPr>
            <w:r w:rsidRPr="002724C5">
              <w:rPr>
                <w:rFonts w:ascii="Arial" w:eastAsia="新細明體" w:hAnsi="Arial" w:cs="Arial"/>
                <w:b/>
                <w:bCs/>
              </w:rPr>
              <w:t>Next Steps and Supervisor Feedback</w:t>
            </w:r>
          </w:p>
          <w:p w14:paraId="452AEC8C" w14:textId="77777777" w:rsidR="00947A93" w:rsidRPr="002724C5" w:rsidRDefault="00947A93" w:rsidP="00E74D36">
            <w:pPr>
              <w:rPr>
                <w:rFonts w:ascii="Arial" w:eastAsia="新細明體" w:hAnsi="Arial" w:cs="Arial"/>
                <w:i/>
                <w:iCs/>
              </w:rPr>
            </w:pPr>
            <w:r w:rsidRPr="002724C5">
              <w:rPr>
                <w:rFonts w:ascii="Arial" w:eastAsia="新細明體" w:hAnsi="Arial" w:cs="Arial"/>
                <w:i/>
                <w:iCs/>
              </w:rPr>
              <w:t>[In this section you should consider the differences between where you planned to be and where you are. How will this affect the project? What are you going to do to get back on track? Are there on-going problems that will have a knock-on effect to future tasks? Is there additional support or resource that is required? You should include feedback from your supervisor as discussed in the meeting and their approval of changes.]</w:t>
            </w:r>
          </w:p>
          <w:p w14:paraId="1AC1A12F" w14:textId="77777777" w:rsidR="00947A93" w:rsidRPr="002724C5" w:rsidRDefault="00947A93">
            <w:pPr>
              <w:numPr>
                <w:ilvl w:val="0"/>
                <w:numId w:val="18"/>
              </w:numPr>
              <w:contextualSpacing/>
              <w:rPr>
                <w:rFonts w:ascii="Arial" w:eastAsia="新細明體" w:hAnsi="Arial" w:cs="Arial"/>
              </w:rPr>
            </w:pPr>
            <w:r w:rsidRPr="002724C5">
              <w:rPr>
                <w:rFonts w:ascii="Arial" w:eastAsia="新細明體" w:hAnsi="Arial" w:cs="Arial"/>
              </w:rPr>
              <w:t>The progress is a bit ahead of schedule so that the project is expected to be completed in advanced.</w:t>
            </w:r>
          </w:p>
          <w:p w14:paraId="11515840" w14:textId="77777777" w:rsidR="00947A93" w:rsidRPr="002724C5" w:rsidRDefault="00947A93">
            <w:pPr>
              <w:numPr>
                <w:ilvl w:val="0"/>
                <w:numId w:val="18"/>
              </w:numPr>
              <w:contextualSpacing/>
              <w:rPr>
                <w:rFonts w:ascii="Arial" w:eastAsia="新細明體" w:hAnsi="Arial" w:cs="Arial"/>
              </w:rPr>
            </w:pPr>
            <w:r w:rsidRPr="002724C5">
              <w:rPr>
                <w:rFonts w:ascii="Arial" w:eastAsia="新細明體" w:hAnsi="Arial" w:cs="Arial"/>
              </w:rPr>
              <w:t>The on-going problem is to solve the integration of robot arm and gesture recognition such as data transaction and communication.</w:t>
            </w:r>
          </w:p>
          <w:p w14:paraId="78B3505C" w14:textId="77777777" w:rsidR="00947A93" w:rsidRPr="002724C5" w:rsidRDefault="00947A93">
            <w:pPr>
              <w:numPr>
                <w:ilvl w:val="0"/>
                <w:numId w:val="18"/>
              </w:numPr>
              <w:contextualSpacing/>
              <w:rPr>
                <w:rFonts w:ascii="Arial" w:eastAsia="新細明體" w:hAnsi="Arial" w:cs="Arial"/>
              </w:rPr>
            </w:pPr>
            <w:r w:rsidRPr="002724C5">
              <w:rPr>
                <w:rFonts w:ascii="Arial" w:eastAsia="新細明體" w:hAnsi="Arial" w:cs="Arial"/>
              </w:rPr>
              <w:t>Some good progress has been made and it is looking to get ahead and do more challenging things.</w:t>
            </w:r>
          </w:p>
          <w:p w14:paraId="121ED3B5" w14:textId="77777777" w:rsidR="00947A93" w:rsidRPr="002724C5" w:rsidRDefault="00947A93" w:rsidP="00E74D36">
            <w:pPr>
              <w:rPr>
                <w:rFonts w:ascii="Arial" w:eastAsia="新細明體" w:hAnsi="Arial" w:cs="Arial"/>
              </w:rPr>
            </w:pPr>
          </w:p>
        </w:tc>
      </w:tr>
    </w:tbl>
    <w:p w14:paraId="0266DE61" w14:textId="77777777" w:rsidR="008B7AA0" w:rsidRPr="002724C5" w:rsidRDefault="008B7AA0" w:rsidP="00446059">
      <w:pPr>
        <w:rPr>
          <w:rFonts w:ascii="Arial" w:hAnsi="Arial" w:cs="Arial"/>
          <w:lang w:eastAsia="zh-TW"/>
        </w:rPr>
      </w:pPr>
    </w:p>
    <w:p w14:paraId="6D08A91F" w14:textId="5862897A" w:rsidR="005A33B6" w:rsidRPr="002724C5" w:rsidRDefault="005A33B6" w:rsidP="005A33B6">
      <w:pPr>
        <w:pStyle w:val="3"/>
      </w:pPr>
      <w:bookmarkStart w:id="34" w:name="_Toc165655728"/>
      <w:r w:rsidRPr="002724C5">
        <w:lastRenderedPageBreak/>
        <w:t xml:space="preserve">Project Review Meeting </w:t>
      </w:r>
      <w:r w:rsidR="00857D45" w:rsidRPr="002724C5">
        <w:rPr>
          <w:lang w:eastAsia="zh-TW"/>
        </w:rPr>
        <w:t>3</w:t>
      </w:r>
      <w:r w:rsidRPr="002724C5">
        <w:t>: 8/</w:t>
      </w:r>
      <w:r w:rsidRPr="002724C5">
        <w:rPr>
          <w:lang w:eastAsia="zh-TW"/>
        </w:rPr>
        <w:t>3</w:t>
      </w:r>
      <w:r w:rsidRPr="002724C5">
        <w:t>/2024</w:t>
      </w:r>
      <w:bookmarkEnd w:id="34"/>
    </w:p>
    <w:tbl>
      <w:tblPr>
        <w:tblStyle w:val="TableGrid1"/>
        <w:tblW w:w="0" w:type="auto"/>
        <w:tblLook w:val="04A0" w:firstRow="1" w:lastRow="0" w:firstColumn="1" w:lastColumn="0" w:noHBand="0" w:noVBand="1"/>
      </w:tblPr>
      <w:tblGrid>
        <w:gridCol w:w="4719"/>
        <w:gridCol w:w="4910"/>
      </w:tblGrid>
      <w:tr w:rsidR="00857D45" w:rsidRPr="00857D45" w14:paraId="05A46E8A" w14:textId="77777777" w:rsidTr="00E74D36">
        <w:trPr>
          <w:trHeight w:val="4243"/>
        </w:trPr>
        <w:tc>
          <w:tcPr>
            <w:tcW w:w="6974" w:type="dxa"/>
          </w:tcPr>
          <w:p w14:paraId="28A1C3E7" w14:textId="77777777" w:rsidR="00857D45" w:rsidRPr="00857D45" w:rsidRDefault="00857D45" w:rsidP="00857D45">
            <w:pPr>
              <w:rPr>
                <w:rFonts w:ascii="Arial" w:hAnsi="Arial" w:cs="Arial"/>
                <w:b/>
                <w:bCs/>
                <w:sz w:val="22"/>
              </w:rPr>
            </w:pPr>
            <w:r w:rsidRPr="00857D45">
              <w:rPr>
                <w:rFonts w:ascii="Arial" w:hAnsi="Arial" w:cs="Arial"/>
                <w:b/>
                <w:bCs/>
                <w:sz w:val="22"/>
              </w:rPr>
              <w:t xml:space="preserve">Summarised Planned State of Project:    </w:t>
            </w:r>
          </w:p>
          <w:p w14:paraId="60E54E12" w14:textId="77777777" w:rsidR="00857D45" w:rsidRPr="00857D45" w:rsidRDefault="00857D45" w:rsidP="00857D45">
            <w:pPr>
              <w:rPr>
                <w:rFonts w:ascii="Arial" w:hAnsi="Arial" w:cs="Arial"/>
                <w:i/>
                <w:iCs/>
                <w:sz w:val="22"/>
              </w:rPr>
            </w:pPr>
            <w:r w:rsidRPr="00857D45">
              <w:rPr>
                <w:rFonts w:ascii="Arial" w:hAnsi="Arial" w:cs="Arial"/>
                <w:i/>
                <w:iCs/>
                <w:sz w:val="22"/>
              </w:rPr>
              <w:t>[This section should summarise where you expected to be with the project at this review stage according to your Time Plan.]</w:t>
            </w:r>
          </w:p>
          <w:p w14:paraId="57F0FF56" w14:textId="77777777" w:rsidR="00857D45" w:rsidRPr="00857D45" w:rsidRDefault="00857D45" w:rsidP="00857D45">
            <w:pPr>
              <w:rPr>
                <w:rFonts w:ascii="Arial" w:hAnsi="Arial" w:cs="Arial"/>
                <w:i/>
                <w:iCs/>
                <w:sz w:val="22"/>
                <w:lang w:eastAsia="zh-TW"/>
              </w:rPr>
            </w:pPr>
            <w:r w:rsidRPr="00857D45">
              <w:rPr>
                <w:rFonts w:ascii="Arial" w:hAnsi="Arial" w:cs="Arial"/>
                <w:i/>
                <w:iCs/>
                <w:sz w:val="22"/>
                <w:lang w:eastAsia="zh-TW"/>
              </w:rPr>
              <w:t>Expectation (Time Plan):</w:t>
            </w:r>
          </w:p>
          <w:p w14:paraId="538072E3" w14:textId="77777777" w:rsidR="00857D45" w:rsidRPr="00857D45" w:rsidRDefault="00857D45">
            <w:pPr>
              <w:numPr>
                <w:ilvl w:val="0"/>
                <w:numId w:val="16"/>
              </w:numPr>
              <w:spacing w:after="160" w:line="259" w:lineRule="auto"/>
              <w:contextualSpacing/>
              <w:rPr>
                <w:rFonts w:ascii="Arial" w:hAnsi="Arial" w:cs="Arial"/>
                <w:sz w:val="22"/>
              </w:rPr>
            </w:pPr>
            <w:r w:rsidRPr="00857D45">
              <w:rPr>
                <w:rFonts w:ascii="Arial" w:hAnsi="Arial" w:cs="Arial"/>
                <w:sz w:val="22"/>
              </w:rPr>
              <w:t>Completion of Research Milestone</w:t>
            </w:r>
            <w:r w:rsidRPr="00857D45">
              <w:rPr>
                <w:rFonts w:ascii="Arial" w:eastAsiaTheme="minorHAnsi" w:hAnsi="Arial" w:cs="Arial"/>
                <w:sz w:val="22"/>
              </w:rPr>
              <w:t xml:space="preserve"> of gesture detection and gesture recognition</w:t>
            </w:r>
          </w:p>
          <w:p w14:paraId="01C456D8" w14:textId="77777777" w:rsidR="00857D45" w:rsidRPr="00857D45" w:rsidRDefault="00857D45">
            <w:pPr>
              <w:numPr>
                <w:ilvl w:val="0"/>
                <w:numId w:val="16"/>
              </w:numPr>
              <w:contextualSpacing/>
              <w:rPr>
                <w:rFonts w:ascii="Arial" w:hAnsi="Arial" w:cs="Arial"/>
                <w:i/>
                <w:iCs/>
                <w:sz w:val="22"/>
                <w:lang w:eastAsia="zh-TW"/>
              </w:rPr>
            </w:pPr>
            <w:r w:rsidRPr="00857D45">
              <w:rPr>
                <w:rFonts w:ascii="Arial" w:hAnsi="Arial" w:cs="Arial"/>
                <w:i/>
                <w:iCs/>
                <w:sz w:val="22"/>
                <w:lang w:eastAsia="zh-TW"/>
              </w:rPr>
              <w:t>Completion of Developing Computer Vision to Hand Tracking Milestone of objective gesture detection</w:t>
            </w:r>
          </w:p>
        </w:tc>
        <w:tc>
          <w:tcPr>
            <w:tcW w:w="6974" w:type="dxa"/>
          </w:tcPr>
          <w:p w14:paraId="644450EB" w14:textId="77777777" w:rsidR="00857D45" w:rsidRPr="00857D45" w:rsidRDefault="00857D45" w:rsidP="00857D45">
            <w:pPr>
              <w:rPr>
                <w:rFonts w:ascii="Arial" w:hAnsi="Arial" w:cs="Arial"/>
                <w:b/>
                <w:bCs/>
                <w:sz w:val="22"/>
              </w:rPr>
            </w:pPr>
            <w:r w:rsidRPr="00857D45">
              <w:rPr>
                <w:rFonts w:ascii="Arial" w:hAnsi="Arial" w:cs="Arial"/>
                <w:b/>
                <w:bCs/>
                <w:sz w:val="22"/>
              </w:rPr>
              <w:t>Actual Progress Since Last Review</w:t>
            </w:r>
          </w:p>
          <w:p w14:paraId="2BE126E9" w14:textId="77777777" w:rsidR="00857D45" w:rsidRPr="00857D45" w:rsidRDefault="00857D45" w:rsidP="00857D45">
            <w:pPr>
              <w:rPr>
                <w:rFonts w:ascii="Arial" w:hAnsi="Arial" w:cs="Arial"/>
                <w:i/>
                <w:iCs/>
                <w:sz w:val="22"/>
              </w:rPr>
            </w:pPr>
            <w:r w:rsidRPr="00857D45">
              <w:rPr>
                <w:rFonts w:ascii="Arial" w:hAnsi="Arial" w:cs="Arial"/>
                <w:i/>
                <w:iCs/>
                <w:sz w:val="22"/>
              </w:rPr>
              <w:t>[Summarise the actual progress you have made on the project since previous Progress Review (or start of project). You should consider relevant deliverables, milestones, and Gannt chart tasks.]</w:t>
            </w:r>
          </w:p>
          <w:p w14:paraId="779E7376" w14:textId="77777777" w:rsidR="00857D45" w:rsidRPr="00857D45" w:rsidRDefault="00857D45">
            <w:pPr>
              <w:numPr>
                <w:ilvl w:val="0"/>
                <w:numId w:val="19"/>
              </w:numPr>
              <w:contextualSpacing/>
              <w:rPr>
                <w:rFonts w:ascii="Arial" w:hAnsi="Arial" w:cs="Arial"/>
                <w:i/>
                <w:iCs/>
                <w:sz w:val="22"/>
              </w:rPr>
            </w:pPr>
            <w:r w:rsidRPr="00857D45">
              <w:rPr>
                <w:rFonts w:ascii="Arial" w:hAnsi="Arial" w:cs="Arial"/>
                <w:i/>
                <w:iCs/>
                <w:sz w:val="22"/>
                <w:lang w:eastAsia="zh-TW"/>
              </w:rPr>
              <w:t xml:space="preserve">Research Milestone is </w:t>
            </w:r>
            <w:proofErr w:type="gramStart"/>
            <w:r w:rsidRPr="00857D45">
              <w:rPr>
                <w:rFonts w:ascii="Arial" w:hAnsi="Arial" w:cs="Arial"/>
                <w:i/>
                <w:iCs/>
                <w:sz w:val="22"/>
                <w:lang w:eastAsia="zh-TW"/>
              </w:rPr>
              <w:t>completed</w:t>
            </w:r>
            <w:proofErr w:type="gramEnd"/>
          </w:p>
          <w:p w14:paraId="14C06643" w14:textId="77777777" w:rsidR="00857D45" w:rsidRPr="00857D45" w:rsidRDefault="00857D45">
            <w:pPr>
              <w:numPr>
                <w:ilvl w:val="0"/>
                <w:numId w:val="19"/>
              </w:numPr>
              <w:contextualSpacing/>
              <w:rPr>
                <w:rFonts w:ascii="Arial" w:hAnsi="Arial" w:cs="Arial"/>
                <w:i/>
                <w:iCs/>
                <w:sz w:val="22"/>
              </w:rPr>
            </w:pPr>
            <w:r w:rsidRPr="00857D45">
              <w:rPr>
                <w:rFonts w:ascii="Arial" w:hAnsi="Arial" w:cs="Arial"/>
                <w:i/>
                <w:iCs/>
                <w:sz w:val="22"/>
                <w:lang w:eastAsia="zh-TW"/>
              </w:rPr>
              <w:t xml:space="preserve">Developing Computer Vision to Hand Tracking Milestone is </w:t>
            </w:r>
            <w:proofErr w:type="gramStart"/>
            <w:r w:rsidRPr="00857D45">
              <w:rPr>
                <w:rFonts w:ascii="Arial" w:hAnsi="Arial" w:cs="Arial"/>
                <w:i/>
                <w:iCs/>
                <w:sz w:val="22"/>
                <w:lang w:eastAsia="zh-TW"/>
              </w:rPr>
              <w:t>completed</w:t>
            </w:r>
            <w:proofErr w:type="gramEnd"/>
          </w:p>
          <w:p w14:paraId="341FDD80" w14:textId="77777777" w:rsidR="00857D45" w:rsidRPr="00857D45" w:rsidRDefault="00857D45">
            <w:pPr>
              <w:numPr>
                <w:ilvl w:val="0"/>
                <w:numId w:val="19"/>
              </w:numPr>
              <w:contextualSpacing/>
              <w:rPr>
                <w:rFonts w:ascii="Arial" w:hAnsi="Arial" w:cs="Arial"/>
                <w:i/>
                <w:iCs/>
                <w:sz w:val="22"/>
              </w:rPr>
            </w:pPr>
            <w:r w:rsidRPr="00857D45">
              <w:rPr>
                <w:rFonts w:ascii="Arial" w:hAnsi="Arial" w:cs="Arial"/>
                <w:i/>
                <w:iCs/>
                <w:sz w:val="22"/>
                <w:lang w:eastAsia="zh-TW"/>
              </w:rPr>
              <w:t xml:space="preserve">Communication to Robot Arm Controller Milestone is </w:t>
            </w:r>
            <w:proofErr w:type="gramStart"/>
            <w:r w:rsidRPr="00857D45">
              <w:rPr>
                <w:rFonts w:ascii="Arial" w:hAnsi="Arial" w:cs="Arial"/>
                <w:i/>
                <w:iCs/>
                <w:sz w:val="22"/>
                <w:lang w:eastAsia="zh-TW"/>
              </w:rPr>
              <w:t>completed</w:t>
            </w:r>
            <w:proofErr w:type="gramEnd"/>
          </w:p>
          <w:p w14:paraId="45814414" w14:textId="77777777" w:rsidR="00857D45" w:rsidRPr="00857D45" w:rsidRDefault="00857D45">
            <w:pPr>
              <w:numPr>
                <w:ilvl w:val="0"/>
                <w:numId w:val="19"/>
              </w:numPr>
              <w:contextualSpacing/>
              <w:rPr>
                <w:rFonts w:ascii="Arial" w:hAnsi="Arial" w:cs="Arial"/>
                <w:i/>
                <w:iCs/>
                <w:sz w:val="22"/>
              </w:rPr>
            </w:pPr>
            <w:r w:rsidRPr="00857D45">
              <w:rPr>
                <w:rFonts w:ascii="Arial" w:hAnsi="Arial" w:cs="Arial"/>
                <w:i/>
                <w:iCs/>
                <w:sz w:val="22"/>
                <w:lang w:eastAsia="zh-TW"/>
              </w:rPr>
              <w:t xml:space="preserve">Subtasks of command generation in Interface and Control Movement with Robot Arm is </w:t>
            </w:r>
            <w:proofErr w:type="gramStart"/>
            <w:r w:rsidRPr="00857D45">
              <w:rPr>
                <w:rFonts w:ascii="Arial" w:hAnsi="Arial" w:cs="Arial"/>
                <w:i/>
                <w:iCs/>
                <w:sz w:val="22"/>
                <w:lang w:eastAsia="zh-TW"/>
              </w:rPr>
              <w:t>completed</w:t>
            </w:r>
            <w:proofErr w:type="gramEnd"/>
          </w:p>
          <w:p w14:paraId="0B1D7F2C" w14:textId="77777777" w:rsidR="00857D45" w:rsidRPr="00857D45" w:rsidRDefault="00857D45">
            <w:pPr>
              <w:numPr>
                <w:ilvl w:val="0"/>
                <w:numId w:val="19"/>
              </w:numPr>
              <w:contextualSpacing/>
              <w:rPr>
                <w:rFonts w:ascii="Arial" w:hAnsi="Arial" w:cs="Arial"/>
                <w:i/>
                <w:iCs/>
                <w:sz w:val="22"/>
              </w:rPr>
            </w:pPr>
            <w:r w:rsidRPr="00857D45">
              <w:rPr>
                <w:rFonts w:ascii="Arial" w:hAnsi="Arial" w:cs="Arial"/>
                <w:i/>
                <w:iCs/>
                <w:sz w:val="22"/>
                <w:lang w:eastAsia="zh-TW"/>
              </w:rPr>
              <w:t>Working on the adjustment of system efficiency and real time control of Dobot Magician</w:t>
            </w:r>
          </w:p>
        </w:tc>
      </w:tr>
      <w:tr w:rsidR="00857D45" w:rsidRPr="00857D45" w14:paraId="2A4F2328" w14:textId="77777777" w:rsidTr="00E74D36">
        <w:trPr>
          <w:trHeight w:val="4373"/>
        </w:trPr>
        <w:tc>
          <w:tcPr>
            <w:tcW w:w="13948" w:type="dxa"/>
            <w:gridSpan w:val="2"/>
          </w:tcPr>
          <w:p w14:paraId="1031566A" w14:textId="77777777" w:rsidR="00857D45" w:rsidRPr="00857D45" w:rsidRDefault="00857D45" w:rsidP="00857D45">
            <w:pPr>
              <w:rPr>
                <w:rFonts w:ascii="Arial" w:hAnsi="Arial" w:cs="Arial"/>
                <w:b/>
                <w:bCs/>
                <w:sz w:val="22"/>
              </w:rPr>
            </w:pPr>
            <w:r w:rsidRPr="00857D45">
              <w:rPr>
                <w:rFonts w:ascii="Arial" w:hAnsi="Arial" w:cs="Arial"/>
                <w:b/>
                <w:bCs/>
                <w:sz w:val="22"/>
              </w:rPr>
              <w:t>Next Steps and Supervisor Feedback</w:t>
            </w:r>
          </w:p>
          <w:p w14:paraId="4FCCCF6A" w14:textId="77777777" w:rsidR="00857D45" w:rsidRPr="00857D45" w:rsidRDefault="00857D45" w:rsidP="00857D45">
            <w:pPr>
              <w:rPr>
                <w:rFonts w:ascii="Arial" w:hAnsi="Arial" w:cs="Arial"/>
                <w:i/>
                <w:iCs/>
                <w:sz w:val="22"/>
              </w:rPr>
            </w:pPr>
            <w:r w:rsidRPr="00857D45">
              <w:rPr>
                <w:rFonts w:ascii="Arial" w:hAnsi="Arial" w:cs="Arial"/>
                <w:i/>
                <w:iCs/>
                <w:sz w:val="22"/>
              </w:rPr>
              <w:t>[In this section you should consider the differences between where you planned to be and where you are. How will this affect the project? What are you going to do to get back on track? Are there on-going problems that will have a knock-on effect to future tasks? Is there additional support or resource that is required? You should include feedback from your supervisor as discussed in the meeting and their approval of changes.]</w:t>
            </w:r>
          </w:p>
          <w:p w14:paraId="7F3DE41B" w14:textId="77777777" w:rsidR="00857D45" w:rsidRPr="00857D45" w:rsidRDefault="00857D45" w:rsidP="00857D45">
            <w:pPr>
              <w:rPr>
                <w:rFonts w:ascii="Arial" w:hAnsi="Arial" w:cs="Arial"/>
                <w:i/>
                <w:iCs/>
                <w:sz w:val="22"/>
                <w:lang w:eastAsia="zh-TW"/>
              </w:rPr>
            </w:pPr>
            <w:proofErr w:type="gramStart"/>
            <w:r w:rsidRPr="00857D45">
              <w:rPr>
                <w:rFonts w:ascii="Arial" w:hAnsi="Arial" w:cs="Arial"/>
                <w:i/>
                <w:iCs/>
                <w:sz w:val="22"/>
                <w:lang w:eastAsia="zh-TW"/>
              </w:rPr>
              <w:t>The majority of</w:t>
            </w:r>
            <w:proofErr w:type="gramEnd"/>
            <w:r w:rsidRPr="00857D45">
              <w:rPr>
                <w:rFonts w:ascii="Arial" w:hAnsi="Arial" w:cs="Arial"/>
                <w:i/>
                <w:iCs/>
                <w:sz w:val="22"/>
                <w:lang w:eastAsia="zh-TW"/>
              </w:rPr>
              <w:t xml:space="preserve"> milestones are completed, and the thesis writing can be started. Moreover, the real time control of Dobot Magician can be in progress in parallel.</w:t>
            </w:r>
          </w:p>
          <w:p w14:paraId="0464CE68" w14:textId="77777777" w:rsidR="00857D45" w:rsidRPr="00857D45" w:rsidRDefault="00857D45" w:rsidP="00857D45">
            <w:pPr>
              <w:rPr>
                <w:rFonts w:ascii="Arial" w:hAnsi="Arial" w:cs="Arial"/>
                <w:i/>
                <w:iCs/>
                <w:sz w:val="22"/>
              </w:rPr>
            </w:pPr>
            <w:r w:rsidRPr="00857D45">
              <w:rPr>
                <w:rFonts w:ascii="Arial" w:hAnsi="Arial" w:cs="Arial"/>
                <w:sz w:val="22"/>
                <w:lang w:eastAsia="zh-TW"/>
              </w:rPr>
              <w:t xml:space="preserve">Supervisor Feedback: </w:t>
            </w:r>
            <w:r w:rsidRPr="00857D45">
              <w:rPr>
                <w:rFonts w:ascii="Arial" w:hAnsi="Arial" w:cs="Arial"/>
                <w:sz w:val="22"/>
              </w:rPr>
              <w:t>Good progress but time to get on to writing. Need to think about and just finish off 'testing and results' but otherwise good work that just needs to be written down.</w:t>
            </w:r>
          </w:p>
        </w:tc>
      </w:tr>
    </w:tbl>
    <w:p w14:paraId="048345F2" w14:textId="77777777" w:rsidR="005A33B6" w:rsidRDefault="005A33B6" w:rsidP="00446059">
      <w:pPr>
        <w:rPr>
          <w:rFonts w:ascii="Arial" w:hAnsi="Arial" w:cs="Arial"/>
          <w:lang w:val="en-US" w:eastAsia="zh-TW"/>
        </w:rPr>
      </w:pPr>
    </w:p>
    <w:p w14:paraId="63468947" w14:textId="77777777" w:rsidR="00150712" w:rsidRDefault="00150712" w:rsidP="00446059">
      <w:pPr>
        <w:rPr>
          <w:rFonts w:ascii="Arial" w:hAnsi="Arial" w:cs="Arial"/>
          <w:lang w:val="en-US" w:eastAsia="zh-TW"/>
        </w:rPr>
      </w:pPr>
    </w:p>
    <w:p w14:paraId="2D997D51" w14:textId="77777777" w:rsidR="00150712" w:rsidRDefault="00150712" w:rsidP="00446059">
      <w:pPr>
        <w:rPr>
          <w:rFonts w:ascii="Arial" w:hAnsi="Arial" w:cs="Arial"/>
          <w:lang w:val="en-US" w:eastAsia="zh-TW"/>
        </w:rPr>
      </w:pPr>
    </w:p>
    <w:p w14:paraId="06B7438D" w14:textId="77777777" w:rsidR="00150712" w:rsidRPr="00150712" w:rsidRDefault="00150712" w:rsidP="00446059">
      <w:pPr>
        <w:rPr>
          <w:rFonts w:ascii="Arial" w:hAnsi="Arial" w:cs="Arial"/>
          <w:lang w:val="en-US" w:eastAsia="zh-TW"/>
        </w:rPr>
      </w:pPr>
    </w:p>
    <w:p w14:paraId="6C5B8101" w14:textId="11A87147" w:rsidR="006809ED" w:rsidRPr="002724C5" w:rsidRDefault="006809ED" w:rsidP="006809ED">
      <w:pPr>
        <w:pStyle w:val="3"/>
      </w:pPr>
      <w:bookmarkStart w:id="35" w:name="_Toc165655729"/>
      <w:r w:rsidRPr="002724C5">
        <w:lastRenderedPageBreak/>
        <w:t xml:space="preserve">Project Review Meeting </w:t>
      </w:r>
      <w:r w:rsidR="001F2F7C" w:rsidRPr="002724C5">
        <w:rPr>
          <w:lang w:eastAsia="zh-TW"/>
        </w:rPr>
        <w:t>4</w:t>
      </w:r>
      <w:r w:rsidRPr="002724C5">
        <w:t xml:space="preserve">: </w:t>
      </w:r>
      <w:r w:rsidR="001F2F7C" w:rsidRPr="002724C5">
        <w:rPr>
          <w:lang w:eastAsia="zh-TW"/>
        </w:rPr>
        <w:t>21</w:t>
      </w:r>
      <w:r w:rsidRPr="002724C5">
        <w:t>/</w:t>
      </w:r>
      <w:r w:rsidRPr="002724C5">
        <w:rPr>
          <w:lang w:eastAsia="zh-TW"/>
        </w:rPr>
        <w:t>3</w:t>
      </w:r>
      <w:r w:rsidRPr="002724C5">
        <w:t>/2024</w:t>
      </w:r>
      <w:bookmarkEnd w:id="35"/>
    </w:p>
    <w:tbl>
      <w:tblPr>
        <w:tblStyle w:val="TableGrid2"/>
        <w:tblW w:w="0" w:type="auto"/>
        <w:tblLook w:val="04A0" w:firstRow="1" w:lastRow="0" w:firstColumn="1" w:lastColumn="0" w:noHBand="0" w:noVBand="1"/>
      </w:tblPr>
      <w:tblGrid>
        <w:gridCol w:w="4719"/>
        <w:gridCol w:w="4910"/>
      </w:tblGrid>
      <w:tr w:rsidR="00ED19F0" w:rsidRPr="00ED19F0" w14:paraId="0FAF2531" w14:textId="77777777" w:rsidTr="00E74D36">
        <w:trPr>
          <w:trHeight w:val="4243"/>
        </w:trPr>
        <w:tc>
          <w:tcPr>
            <w:tcW w:w="6974" w:type="dxa"/>
          </w:tcPr>
          <w:p w14:paraId="5268CCBF" w14:textId="77777777" w:rsidR="00ED19F0" w:rsidRPr="00ED19F0" w:rsidRDefault="00ED19F0" w:rsidP="00ED19F0">
            <w:pPr>
              <w:rPr>
                <w:rFonts w:ascii="Arial" w:hAnsi="Arial" w:cs="Arial"/>
                <w:b/>
                <w:bCs/>
                <w:sz w:val="22"/>
              </w:rPr>
            </w:pPr>
            <w:r w:rsidRPr="00ED19F0">
              <w:rPr>
                <w:rFonts w:ascii="Arial" w:hAnsi="Arial" w:cs="Arial"/>
                <w:b/>
                <w:bCs/>
                <w:sz w:val="22"/>
              </w:rPr>
              <w:t xml:space="preserve">Summarised Planned State of Project:    </w:t>
            </w:r>
          </w:p>
          <w:p w14:paraId="1983AAA8" w14:textId="77777777" w:rsidR="00ED19F0" w:rsidRPr="00ED19F0" w:rsidRDefault="00ED19F0" w:rsidP="00ED19F0">
            <w:pPr>
              <w:rPr>
                <w:rFonts w:ascii="Arial" w:hAnsi="Arial" w:cs="Arial"/>
                <w:i/>
                <w:iCs/>
                <w:sz w:val="22"/>
              </w:rPr>
            </w:pPr>
            <w:r w:rsidRPr="00ED19F0">
              <w:rPr>
                <w:rFonts w:ascii="Arial" w:hAnsi="Arial" w:cs="Arial"/>
                <w:i/>
                <w:iCs/>
                <w:sz w:val="22"/>
              </w:rPr>
              <w:t>[This section should summarise where you expected to be with the project at this review stage according to your Time Plan.]</w:t>
            </w:r>
          </w:p>
          <w:p w14:paraId="6B36BEC1" w14:textId="77777777" w:rsidR="00ED19F0" w:rsidRPr="00ED19F0" w:rsidRDefault="00ED19F0" w:rsidP="00ED19F0">
            <w:pPr>
              <w:rPr>
                <w:rFonts w:ascii="Arial" w:hAnsi="Arial" w:cs="Arial"/>
                <w:i/>
                <w:iCs/>
                <w:sz w:val="22"/>
                <w:lang w:eastAsia="zh-TW"/>
              </w:rPr>
            </w:pPr>
            <w:r w:rsidRPr="00ED19F0">
              <w:rPr>
                <w:rFonts w:ascii="Arial" w:hAnsi="Arial" w:cs="Arial"/>
                <w:i/>
                <w:iCs/>
                <w:sz w:val="22"/>
                <w:lang w:eastAsia="zh-TW"/>
              </w:rPr>
              <w:t>Expectation (Time Plan):</w:t>
            </w:r>
          </w:p>
          <w:p w14:paraId="2E40D625" w14:textId="77777777" w:rsidR="00ED19F0" w:rsidRPr="00ED19F0" w:rsidRDefault="00ED19F0">
            <w:pPr>
              <w:numPr>
                <w:ilvl w:val="0"/>
                <w:numId w:val="16"/>
              </w:numPr>
              <w:spacing w:after="160" w:line="259" w:lineRule="auto"/>
              <w:contextualSpacing/>
              <w:rPr>
                <w:rFonts w:ascii="Arial" w:hAnsi="Arial" w:cs="Arial"/>
                <w:sz w:val="22"/>
              </w:rPr>
            </w:pPr>
            <w:r w:rsidRPr="00ED19F0">
              <w:rPr>
                <w:rFonts w:ascii="Arial" w:hAnsi="Arial" w:cs="Arial"/>
                <w:sz w:val="22"/>
              </w:rPr>
              <w:t>Completion of Research Milestone</w:t>
            </w:r>
            <w:r w:rsidRPr="00ED19F0">
              <w:rPr>
                <w:rFonts w:ascii="Arial" w:eastAsiaTheme="minorHAnsi" w:hAnsi="Arial" w:cs="Arial"/>
                <w:sz w:val="22"/>
              </w:rPr>
              <w:t xml:space="preserve"> of gesture detection and gesture recognition</w:t>
            </w:r>
          </w:p>
          <w:p w14:paraId="08640FCE" w14:textId="77777777" w:rsidR="00ED19F0" w:rsidRPr="00ED19F0" w:rsidRDefault="00ED19F0">
            <w:pPr>
              <w:numPr>
                <w:ilvl w:val="0"/>
                <w:numId w:val="16"/>
              </w:numPr>
              <w:contextualSpacing/>
              <w:rPr>
                <w:rFonts w:ascii="Arial" w:hAnsi="Arial" w:cs="Arial"/>
                <w:i/>
                <w:iCs/>
                <w:sz w:val="22"/>
                <w:lang w:eastAsia="zh-TW"/>
              </w:rPr>
            </w:pPr>
            <w:r w:rsidRPr="00ED19F0">
              <w:rPr>
                <w:rFonts w:ascii="Arial" w:hAnsi="Arial" w:cs="Arial"/>
                <w:i/>
                <w:iCs/>
                <w:sz w:val="22"/>
                <w:lang w:eastAsia="zh-TW"/>
              </w:rPr>
              <w:t>Completion of Developing Computer Vision to Hand Tracking Milestone of objective gesture detection</w:t>
            </w:r>
          </w:p>
          <w:p w14:paraId="01BEF475" w14:textId="77777777" w:rsidR="00ED19F0" w:rsidRPr="00ED19F0" w:rsidRDefault="00ED19F0">
            <w:pPr>
              <w:numPr>
                <w:ilvl w:val="0"/>
                <w:numId w:val="16"/>
              </w:numPr>
              <w:contextualSpacing/>
              <w:rPr>
                <w:rFonts w:ascii="Arial" w:hAnsi="Arial" w:cs="Arial"/>
                <w:i/>
                <w:iCs/>
                <w:sz w:val="22"/>
                <w:lang w:eastAsia="zh-TW"/>
              </w:rPr>
            </w:pPr>
            <w:r w:rsidRPr="00ED19F0">
              <w:rPr>
                <w:rFonts w:ascii="Arial" w:hAnsi="Arial" w:cs="Arial"/>
                <w:i/>
                <w:iCs/>
                <w:sz w:val="22"/>
                <w:lang w:eastAsia="zh-TW"/>
              </w:rPr>
              <w:t xml:space="preserve">Completion of objective gesture recognition of quadrant control and hand pose detection </w:t>
            </w:r>
          </w:p>
        </w:tc>
        <w:tc>
          <w:tcPr>
            <w:tcW w:w="6974" w:type="dxa"/>
          </w:tcPr>
          <w:p w14:paraId="15B4DCD6" w14:textId="77777777" w:rsidR="00ED19F0" w:rsidRPr="00ED19F0" w:rsidRDefault="00ED19F0" w:rsidP="00ED19F0">
            <w:pPr>
              <w:rPr>
                <w:rFonts w:ascii="Arial" w:hAnsi="Arial" w:cs="Arial"/>
                <w:b/>
                <w:bCs/>
                <w:sz w:val="22"/>
              </w:rPr>
            </w:pPr>
            <w:r w:rsidRPr="00ED19F0">
              <w:rPr>
                <w:rFonts w:ascii="Arial" w:hAnsi="Arial" w:cs="Arial"/>
                <w:b/>
                <w:bCs/>
                <w:sz w:val="22"/>
              </w:rPr>
              <w:t>Actual Progress Since Last Review</w:t>
            </w:r>
          </w:p>
          <w:p w14:paraId="5688B74A" w14:textId="77777777" w:rsidR="00ED19F0" w:rsidRPr="00ED19F0" w:rsidRDefault="00ED19F0" w:rsidP="00ED19F0">
            <w:pPr>
              <w:rPr>
                <w:rFonts w:ascii="Arial" w:hAnsi="Arial" w:cs="Arial"/>
                <w:i/>
                <w:iCs/>
                <w:sz w:val="22"/>
              </w:rPr>
            </w:pPr>
            <w:r w:rsidRPr="00ED19F0">
              <w:rPr>
                <w:rFonts w:ascii="Arial" w:hAnsi="Arial" w:cs="Arial"/>
                <w:i/>
                <w:iCs/>
                <w:sz w:val="22"/>
              </w:rPr>
              <w:t>[Summarise the actual progress you have made on the project since previous Progress Review (or start of project). You should consider relevant deliverables, milestones, and Gannt chart tasks.]</w:t>
            </w:r>
          </w:p>
          <w:p w14:paraId="55EC6F8B" w14:textId="77777777" w:rsidR="00ED19F0" w:rsidRPr="00ED19F0" w:rsidRDefault="00ED19F0">
            <w:pPr>
              <w:numPr>
                <w:ilvl w:val="0"/>
                <w:numId w:val="19"/>
              </w:numPr>
              <w:contextualSpacing/>
              <w:rPr>
                <w:rFonts w:ascii="Arial" w:hAnsi="Arial" w:cs="Arial"/>
                <w:i/>
                <w:iCs/>
                <w:sz w:val="22"/>
              </w:rPr>
            </w:pPr>
            <w:r w:rsidRPr="00ED19F0">
              <w:rPr>
                <w:rFonts w:ascii="Arial" w:hAnsi="Arial" w:cs="Arial"/>
                <w:i/>
                <w:iCs/>
                <w:sz w:val="22"/>
                <w:lang w:eastAsia="zh-TW"/>
              </w:rPr>
              <w:t xml:space="preserve">Research Milestone is </w:t>
            </w:r>
            <w:proofErr w:type="gramStart"/>
            <w:r w:rsidRPr="00ED19F0">
              <w:rPr>
                <w:rFonts w:ascii="Arial" w:hAnsi="Arial" w:cs="Arial"/>
                <w:i/>
                <w:iCs/>
                <w:sz w:val="22"/>
                <w:lang w:eastAsia="zh-TW"/>
              </w:rPr>
              <w:t>completed</w:t>
            </w:r>
            <w:proofErr w:type="gramEnd"/>
          </w:p>
          <w:p w14:paraId="6A800348" w14:textId="77777777" w:rsidR="00ED19F0" w:rsidRPr="00ED19F0" w:rsidRDefault="00ED19F0">
            <w:pPr>
              <w:numPr>
                <w:ilvl w:val="0"/>
                <w:numId w:val="19"/>
              </w:numPr>
              <w:contextualSpacing/>
              <w:rPr>
                <w:rFonts w:ascii="Arial" w:hAnsi="Arial" w:cs="Arial"/>
                <w:i/>
                <w:iCs/>
                <w:sz w:val="22"/>
              </w:rPr>
            </w:pPr>
            <w:r w:rsidRPr="00ED19F0">
              <w:rPr>
                <w:rFonts w:ascii="Arial" w:hAnsi="Arial" w:cs="Arial"/>
                <w:i/>
                <w:iCs/>
                <w:sz w:val="22"/>
                <w:lang w:eastAsia="zh-TW"/>
              </w:rPr>
              <w:t xml:space="preserve">Developing Computer Vision to Hand Tracking Milestone is </w:t>
            </w:r>
            <w:proofErr w:type="gramStart"/>
            <w:r w:rsidRPr="00ED19F0">
              <w:rPr>
                <w:rFonts w:ascii="Arial" w:hAnsi="Arial" w:cs="Arial"/>
                <w:i/>
                <w:iCs/>
                <w:sz w:val="22"/>
                <w:lang w:eastAsia="zh-TW"/>
              </w:rPr>
              <w:t>completed</w:t>
            </w:r>
            <w:proofErr w:type="gramEnd"/>
          </w:p>
          <w:p w14:paraId="4C0ACE8D" w14:textId="77777777" w:rsidR="00ED19F0" w:rsidRPr="00ED19F0" w:rsidRDefault="00ED19F0">
            <w:pPr>
              <w:numPr>
                <w:ilvl w:val="0"/>
                <w:numId w:val="19"/>
              </w:numPr>
              <w:contextualSpacing/>
              <w:rPr>
                <w:rFonts w:ascii="Arial" w:hAnsi="Arial" w:cs="Arial"/>
                <w:i/>
                <w:iCs/>
                <w:sz w:val="22"/>
              </w:rPr>
            </w:pPr>
            <w:r w:rsidRPr="00ED19F0">
              <w:rPr>
                <w:rFonts w:ascii="Arial" w:hAnsi="Arial" w:cs="Arial"/>
                <w:i/>
                <w:iCs/>
                <w:sz w:val="22"/>
                <w:lang w:eastAsia="zh-TW"/>
              </w:rPr>
              <w:t xml:space="preserve">Communication to Robot Arm Controller Milestone is </w:t>
            </w:r>
            <w:proofErr w:type="gramStart"/>
            <w:r w:rsidRPr="00ED19F0">
              <w:rPr>
                <w:rFonts w:ascii="Arial" w:hAnsi="Arial" w:cs="Arial"/>
                <w:i/>
                <w:iCs/>
                <w:sz w:val="22"/>
                <w:lang w:eastAsia="zh-TW"/>
              </w:rPr>
              <w:t>completed</w:t>
            </w:r>
            <w:proofErr w:type="gramEnd"/>
          </w:p>
          <w:p w14:paraId="55A2D88E" w14:textId="77777777" w:rsidR="00ED19F0" w:rsidRPr="00ED19F0" w:rsidRDefault="00ED19F0">
            <w:pPr>
              <w:numPr>
                <w:ilvl w:val="0"/>
                <w:numId w:val="19"/>
              </w:numPr>
              <w:contextualSpacing/>
              <w:rPr>
                <w:rFonts w:ascii="Arial" w:hAnsi="Arial" w:cs="Arial"/>
                <w:i/>
                <w:iCs/>
                <w:sz w:val="22"/>
              </w:rPr>
            </w:pPr>
            <w:r w:rsidRPr="00ED19F0">
              <w:rPr>
                <w:rFonts w:ascii="Arial" w:hAnsi="Arial" w:cs="Arial"/>
                <w:i/>
                <w:iCs/>
                <w:sz w:val="22"/>
                <w:lang w:eastAsia="zh-TW"/>
              </w:rPr>
              <w:t xml:space="preserve">Subtasks of command generation in Interface and Control Movement with Robot Arm is </w:t>
            </w:r>
            <w:proofErr w:type="gramStart"/>
            <w:r w:rsidRPr="00ED19F0">
              <w:rPr>
                <w:rFonts w:ascii="Arial" w:hAnsi="Arial" w:cs="Arial"/>
                <w:i/>
                <w:iCs/>
                <w:sz w:val="22"/>
                <w:lang w:eastAsia="zh-TW"/>
              </w:rPr>
              <w:t>completed</w:t>
            </w:r>
            <w:proofErr w:type="gramEnd"/>
          </w:p>
          <w:p w14:paraId="635A978D" w14:textId="77777777" w:rsidR="00ED19F0" w:rsidRPr="00ED19F0" w:rsidRDefault="00ED19F0">
            <w:pPr>
              <w:numPr>
                <w:ilvl w:val="0"/>
                <w:numId w:val="19"/>
              </w:numPr>
              <w:contextualSpacing/>
              <w:rPr>
                <w:rFonts w:ascii="Arial" w:hAnsi="Arial" w:cs="Arial"/>
                <w:i/>
                <w:iCs/>
                <w:sz w:val="22"/>
              </w:rPr>
            </w:pPr>
            <w:r w:rsidRPr="00ED19F0">
              <w:rPr>
                <w:rFonts w:ascii="Arial" w:hAnsi="Arial" w:cs="Arial"/>
                <w:i/>
                <w:iCs/>
                <w:sz w:val="22"/>
                <w:lang w:eastAsia="zh-TW"/>
              </w:rPr>
              <w:t>Working on the adjustment of system efficiency and real time control of Dobot Magician</w:t>
            </w:r>
          </w:p>
          <w:p w14:paraId="2574DF81" w14:textId="77777777" w:rsidR="00ED19F0" w:rsidRPr="00ED19F0" w:rsidRDefault="00ED19F0">
            <w:pPr>
              <w:numPr>
                <w:ilvl w:val="0"/>
                <w:numId w:val="19"/>
              </w:numPr>
              <w:contextualSpacing/>
              <w:rPr>
                <w:rFonts w:ascii="Arial" w:hAnsi="Arial" w:cs="Arial"/>
                <w:i/>
                <w:iCs/>
                <w:sz w:val="22"/>
              </w:rPr>
            </w:pPr>
            <w:r w:rsidRPr="00ED19F0">
              <w:rPr>
                <w:rFonts w:ascii="Arial" w:hAnsi="Arial" w:cs="Arial"/>
                <w:i/>
                <w:iCs/>
                <w:sz w:val="22"/>
                <w:lang w:eastAsia="zh-TW"/>
              </w:rPr>
              <w:t>Working on the draft of thesis</w:t>
            </w:r>
          </w:p>
        </w:tc>
      </w:tr>
      <w:tr w:rsidR="00ED19F0" w:rsidRPr="00ED19F0" w14:paraId="4C22FE64" w14:textId="77777777" w:rsidTr="00E74D36">
        <w:trPr>
          <w:trHeight w:val="4373"/>
        </w:trPr>
        <w:tc>
          <w:tcPr>
            <w:tcW w:w="13948" w:type="dxa"/>
            <w:gridSpan w:val="2"/>
          </w:tcPr>
          <w:p w14:paraId="4D328DA9" w14:textId="77777777" w:rsidR="00ED19F0" w:rsidRPr="00ED19F0" w:rsidRDefault="00ED19F0" w:rsidP="00ED19F0">
            <w:pPr>
              <w:rPr>
                <w:rFonts w:ascii="Arial" w:hAnsi="Arial" w:cs="Arial"/>
                <w:b/>
                <w:bCs/>
                <w:sz w:val="22"/>
              </w:rPr>
            </w:pPr>
            <w:r w:rsidRPr="00ED19F0">
              <w:rPr>
                <w:rFonts w:ascii="Arial" w:hAnsi="Arial" w:cs="Arial"/>
                <w:b/>
                <w:bCs/>
                <w:sz w:val="22"/>
              </w:rPr>
              <w:t>Next Steps and Supervisor Feedback</w:t>
            </w:r>
          </w:p>
          <w:p w14:paraId="27716377" w14:textId="77777777" w:rsidR="00ED19F0" w:rsidRPr="00ED19F0" w:rsidRDefault="00ED19F0" w:rsidP="00ED19F0">
            <w:pPr>
              <w:rPr>
                <w:rFonts w:ascii="Arial" w:hAnsi="Arial" w:cs="Arial"/>
                <w:i/>
                <w:iCs/>
                <w:sz w:val="22"/>
              </w:rPr>
            </w:pPr>
            <w:r w:rsidRPr="00ED19F0">
              <w:rPr>
                <w:rFonts w:ascii="Arial" w:hAnsi="Arial" w:cs="Arial"/>
                <w:i/>
                <w:iCs/>
                <w:sz w:val="22"/>
              </w:rPr>
              <w:t>[In this section you should consider the differences between where you planned to be and where you are. How will this affect the project? What are you going to do to get back on track? Are there on-going problems that will have a knock-on effect to future tasks? Is there additional support or resource that is required? You should include feedback from your supervisor as discussed in the meeting and their approval of changes.]</w:t>
            </w:r>
          </w:p>
          <w:p w14:paraId="44018241" w14:textId="77777777" w:rsidR="00ED19F0" w:rsidRPr="00ED19F0" w:rsidRDefault="00ED19F0" w:rsidP="00ED19F0">
            <w:pPr>
              <w:rPr>
                <w:rFonts w:ascii="Arial" w:hAnsi="Arial" w:cs="Arial"/>
                <w:i/>
                <w:iCs/>
                <w:sz w:val="22"/>
                <w:lang w:eastAsia="zh-TW"/>
              </w:rPr>
            </w:pPr>
            <w:proofErr w:type="gramStart"/>
            <w:r w:rsidRPr="00ED19F0">
              <w:rPr>
                <w:rFonts w:ascii="Arial" w:hAnsi="Arial" w:cs="Arial"/>
                <w:i/>
                <w:iCs/>
                <w:sz w:val="22"/>
                <w:lang w:eastAsia="zh-TW"/>
              </w:rPr>
              <w:t>The majority of</w:t>
            </w:r>
            <w:proofErr w:type="gramEnd"/>
            <w:r w:rsidRPr="00ED19F0">
              <w:rPr>
                <w:rFonts w:ascii="Arial" w:hAnsi="Arial" w:cs="Arial"/>
                <w:i/>
                <w:iCs/>
                <w:sz w:val="22"/>
                <w:lang w:eastAsia="zh-TW"/>
              </w:rPr>
              <w:t xml:space="preserve"> milestones are completed, and the draft of thesis writing can be started. Additionally, the real time control of Dobot Magician can be in progress in parallel.</w:t>
            </w:r>
          </w:p>
          <w:p w14:paraId="08EED008" w14:textId="77777777" w:rsidR="00ED19F0" w:rsidRPr="00ED19F0" w:rsidRDefault="00ED19F0" w:rsidP="00ED19F0">
            <w:pPr>
              <w:rPr>
                <w:rFonts w:ascii="Arial" w:hAnsi="Arial" w:cs="Arial"/>
                <w:i/>
                <w:iCs/>
                <w:sz w:val="22"/>
                <w:lang w:eastAsia="zh-TW"/>
              </w:rPr>
            </w:pPr>
            <w:r w:rsidRPr="00ED19F0">
              <w:rPr>
                <w:rFonts w:ascii="Arial" w:hAnsi="Arial" w:cs="Arial"/>
                <w:i/>
                <w:iCs/>
                <w:sz w:val="22"/>
                <w:lang w:eastAsia="zh-TW"/>
              </w:rPr>
              <w:t>Supervisor Feedback:</w:t>
            </w:r>
            <w:r w:rsidRPr="00ED19F0">
              <w:rPr>
                <w:rFonts w:ascii="Arial" w:hAnsi="Arial" w:cs="Arial"/>
                <w:sz w:val="22"/>
              </w:rPr>
              <w:t xml:space="preserve"> </w:t>
            </w:r>
            <w:r w:rsidRPr="00ED19F0">
              <w:rPr>
                <w:rFonts w:ascii="Arial" w:hAnsi="Arial" w:cs="Arial"/>
                <w:i/>
                <w:iCs/>
                <w:sz w:val="22"/>
                <w:lang w:eastAsia="zh-TW"/>
              </w:rPr>
              <w:t>Good progress. Comes to meetings with good questions about ongoing work/writing. Should focus on writing and tests but if there is time can stretch to additional functionality – with time.</w:t>
            </w:r>
          </w:p>
          <w:p w14:paraId="4CAF8345" w14:textId="77777777" w:rsidR="00ED19F0" w:rsidRPr="00ED19F0" w:rsidRDefault="00ED19F0" w:rsidP="00ED19F0">
            <w:pPr>
              <w:rPr>
                <w:rFonts w:ascii="Arial" w:hAnsi="Arial" w:cs="Arial"/>
                <w:i/>
                <w:iCs/>
                <w:sz w:val="22"/>
                <w:lang w:eastAsia="zh-TW"/>
              </w:rPr>
            </w:pPr>
          </w:p>
          <w:p w14:paraId="044BC909" w14:textId="77777777" w:rsidR="00ED19F0" w:rsidRPr="00ED19F0" w:rsidRDefault="00ED19F0" w:rsidP="00ED19F0">
            <w:pPr>
              <w:rPr>
                <w:rFonts w:ascii="Arial" w:hAnsi="Arial" w:cs="Arial"/>
                <w:i/>
                <w:iCs/>
                <w:sz w:val="22"/>
              </w:rPr>
            </w:pPr>
          </w:p>
          <w:p w14:paraId="6A6BFF03" w14:textId="77777777" w:rsidR="00ED19F0" w:rsidRPr="00ED19F0" w:rsidRDefault="00ED19F0" w:rsidP="00ED19F0">
            <w:pPr>
              <w:rPr>
                <w:rFonts w:ascii="Arial" w:hAnsi="Arial" w:cs="Arial"/>
                <w:i/>
                <w:iCs/>
                <w:sz w:val="22"/>
              </w:rPr>
            </w:pPr>
          </w:p>
        </w:tc>
      </w:tr>
    </w:tbl>
    <w:p w14:paraId="05320E4E" w14:textId="77777777" w:rsidR="006809ED" w:rsidRDefault="006809ED" w:rsidP="00446059">
      <w:pPr>
        <w:rPr>
          <w:rFonts w:ascii="Arial" w:hAnsi="Arial" w:cs="Arial"/>
          <w:lang w:val="en-US" w:eastAsia="zh-TW"/>
        </w:rPr>
      </w:pPr>
    </w:p>
    <w:p w14:paraId="4C8EF89C" w14:textId="77777777" w:rsidR="00150712" w:rsidRPr="00150712" w:rsidRDefault="00150712" w:rsidP="00446059">
      <w:pPr>
        <w:rPr>
          <w:rFonts w:ascii="Arial" w:hAnsi="Arial" w:cs="Arial"/>
          <w:lang w:val="en-US" w:eastAsia="zh-TW"/>
        </w:rPr>
      </w:pPr>
    </w:p>
    <w:p w14:paraId="6BF26FF3" w14:textId="67113BA0" w:rsidR="00ED78F8" w:rsidRPr="002724C5" w:rsidRDefault="00ED78F8" w:rsidP="00ED78F8">
      <w:pPr>
        <w:pStyle w:val="3"/>
      </w:pPr>
      <w:bookmarkStart w:id="36" w:name="_Toc165655730"/>
      <w:r w:rsidRPr="002724C5">
        <w:lastRenderedPageBreak/>
        <w:t xml:space="preserve">Project Review Meeting </w:t>
      </w:r>
      <w:r w:rsidR="00554EE8">
        <w:rPr>
          <w:lang w:eastAsia="zh-TW"/>
        </w:rPr>
        <w:t>5</w:t>
      </w:r>
      <w:r w:rsidRPr="002724C5">
        <w:t xml:space="preserve">: </w:t>
      </w:r>
      <w:r w:rsidRPr="002724C5">
        <w:rPr>
          <w:lang w:eastAsia="zh-TW"/>
        </w:rPr>
        <w:t>28</w:t>
      </w:r>
      <w:r w:rsidRPr="002724C5">
        <w:t>/</w:t>
      </w:r>
      <w:r w:rsidRPr="002724C5">
        <w:rPr>
          <w:lang w:eastAsia="zh-TW"/>
        </w:rPr>
        <w:t>3</w:t>
      </w:r>
      <w:r w:rsidRPr="002724C5">
        <w:t>/2024</w:t>
      </w:r>
      <w:bookmarkEnd w:id="36"/>
    </w:p>
    <w:tbl>
      <w:tblPr>
        <w:tblStyle w:val="TableGrid3"/>
        <w:tblW w:w="0" w:type="auto"/>
        <w:tblLook w:val="04A0" w:firstRow="1" w:lastRow="0" w:firstColumn="1" w:lastColumn="0" w:noHBand="0" w:noVBand="1"/>
      </w:tblPr>
      <w:tblGrid>
        <w:gridCol w:w="4815"/>
        <w:gridCol w:w="4814"/>
      </w:tblGrid>
      <w:tr w:rsidR="00ED78F8" w:rsidRPr="00ED78F8" w14:paraId="50332166" w14:textId="77777777" w:rsidTr="00E74D36">
        <w:trPr>
          <w:trHeight w:val="4243"/>
        </w:trPr>
        <w:tc>
          <w:tcPr>
            <w:tcW w:w="6974" w:type="dxa"/>
          </w:tcPr>
          <w:p w14:paraId="081D6A0C" w14:textId="77777777" w:rsidR="00ED78F8" w:rsidRPr="00ED78F8" w:rsidRDefault="00ED78F8" w:rsidP="00ED78F8">
            <w:pPr>
              <w:rPr>
                <w:rFonts w:ascii="Arial" w:hAnsi="Arial" w:cs="Arial"/>
                <w:b/>
                <w:bCs/>
                <w:sz w:val="22"/>
              </w:rPr>
            </w:pPr>
            <w:r w:rsidRPr="00ED78F8">
              <w:rPr>
                <w:rFonts w:ascii="Arial" w:hAnsi="Arial" w:cs="Arial"/>
                <w:b/>
                <w:bCs/>
                <w:sz w:val="22"/>
              </w:rPr>
              <w:t xml:space="preserve">Summarised Planned State of Project:    </w:t>
            </w:r>
          </w:p>
          <w:p w14:paraId="6B79F612" w14:textId="77777777" w:rsidR="00ED78F8" w:rsidRPr="00ED78F8" w:rsidRDefault="00ED78F8" w:rsidP="00ED78F8">
            <w:pPr>
              <w:rPr>
                <w:rFonts w:ascii="Arial" w:hAnsi="Arial" w:cs="Arial"/>
                <w:i/>
                <w:iCs/>
                <w:sz w:val="22"/>
              </w:rPr>
            </w:pPr>
            <w:r w:rsidRPr="00ED78F8">
              <w:rPr>
                <w:rFonts w:ascii="Arial" w:hAnsi="Arial" w:cs="Arial"/>
                <w:i/>
                <w:iCs/>
                <w:sz w:val="22"/>
              </w:rPr>
              <w:t>[This section should summarise where you expected to be with the project at this review stage according to your Time Plan.]</w:t>
            </w:r>
          </w:p>
          <w:p w14:paraId="40E1F4B8" w14:textId="77777777" w:rsidR="00ED78F8" w:rsidRPr="00ED78F8" w:rsidRDefault="00ED78F8" w:rsidP="00ED78F8">
            <w:pPr>
              <w:rPr>
                <w:rFonts w:ascii="Arial" w:hAnsi="Arial" w:cs="Arial"/>
                <w:i/>
                <w:iCs/>
                <w:sz w:val="22"/>
                <w:lang w:eastAsia="zh-TW"/>
              </w:rPr>
            </w:pPr>
            <w:r w:rsidRPr="00ED78F8">
              <w:rPr>
                <w:rFonts w:ascii="Arial" w:hAnsi="Arial" w:cs="Arial"/>
                <w:i/>
                <w:iCs/>
                <w:sz w:val="22"/>
                <w:lang w:eastAsia="zh-TW"/>
              </w:rPr>
              <w:t>Expectation (Time Plan):</w:t>
            </w:r>
          </w:p>
          <w:p w14:paraId="37760B24" w14:textId="77777777" w:rsidR="00ED78F8" w:rsidRPr="00ED78F8" w:rsidRDefault="00ED78F8">
            <w:pPr>
              <w:numPr>
                <w:ilvl w:val="0"/>
                <w:numId w:val="16"/>
              </w:numPr>
              <w:spacing w:after="160" w:line="259" w:lineRule="auto"/>
              <w:contextualSpacing/>
              <w:rPr>
                <w:rFonts w:ascii="Arial" w:hAnsi="Arial" w:cs="Arial"/>
                <w:sz w:val="22"/>
              </w:rPr>
            </w:pPr>
            <w:r w:rsidRPr="00ED78F8">
              <w:rPr>
                <w:rFonts w:ascii="Arial" w:hAnsi="Arial" w:cs="Arial"/>
                <w:sz w:val="22"/>
              </w:rPr>
              <w:t>Completion of Research Milestone</w:t>
            </w:r>
            <w:r w:rsidRPr="00ED78F8">
              <w:rPr>
                <w:rFonts w:ascii="Arial" w:eastAsiaTheme="minorHAnsi" w:hAnsi="Arial" w:cs="Arial"/>
                <w:sz w:val="22"/>
              </w:rPr>
              <w:t xml:space="preserve"> of gesture detection and gesture recognition</w:t>
            </w:r>
          </w:p>
          <w:p w14:paraId="469624D1" w14:textId="77777777" w:rsidR="00ED78F8" w:rsidRPr="00ED78F8" w:rsidRDefault="00ED78F8">
            <w:pPr>
              <w:numPr>
                <w:ilvl w:val="0"/>
                <w:numId w:val="16"/>
              </w:numPr>
              <w:contextualSpacing/>
              <w:rPr>
                <w:rFonts w:ascii="Arial" w:hAnsi="Arial" w:cs="Arial"/>
                <w:i/>
                <w:iCs/>
                <w:sz w:val="22"/>
                <w:lang w:eastAsia="zh-TW"/>
              </w:rPr>
            </w:pPr>
            <w:r w:rsidRPr="00ED78F8">
              <w:rPr>
                <w:rFonts w:ascii="Arial" w:hAnsi="Arial" w:cs="Arial"/>
                <w:i/>
                <w:iCs/>
                <w:sz w:val="22"/>
                <w:lang w:eastAsia="zh-TW"/>
              </w:rPr>
              <w:t>Completion of Developing Computer Vision to Hand Tracking Milestone of objective gesture detection</w:t>
            </w:r>
          </w:p>
          <w:p w14:paraId="090F3D5F" w14:textId="77777777" w:rsidR="00ED78F8" w:rsidRPr="00ED78F8" w:rsidRDefault="00ED78F8">
            <w:pPr>
              <w:numPr>
                <w:ilvl w:val="0"/>
                <w:numId w:val="16"/>
              </w:numPr>
              <w:contextualSpacing/>
              <w:rPr>
                <w:rFonts w:ascii="Arial" w:hAnsi="Arial" w:cs="Arial"/>
                <w:i/>
                <w:iCs/>
                <w:sz w:val="22"/>
              </w:rPr>
            </w:pPr>
            <w:r w:rsidRPr="00ED78F8">
              <w:rPr>
                <w:rFonts w:ascii="Arial" w:hAnsi="Arial" w:cs="Arial"/>
                <w:i/>
                <w:iCs/>
                <w:sz w:val="22"/>
                <w:lang w:eastAsia="zh-TW"/>
              </w:rPr>
              <w:t>Completion of Communication to Robot Arm Controller</w:t>
            </w:r>
          </w:p>
          <w:p w14:paraId="28B21804" w14:textId="77777777" w:rsidR="00ED78F8" w:rsidRPr="00ED78F8" w:rsidRDefault="00ED78F8">
            <w:pPr>
              <w:numPr>
                <w:ilvl w:val="0"/>
                <w:numId w:val="16"/>
              </w:numPr>
              <w:contextualSpacing/>
              <w:rPr>
                <w:rFonts w:ascii="Arial" w:hAnsi="Arial" w:cs="Arial"/>
                <w:i/>
                <w:iCs/>
                <w:sz w:val="22"/>
              </w:rPr>
            </w:pPr>
            <w:r w:rsidRPr="00ED78F8">
              <w:rPr>
                <w:rFonts w:ascii="Arial" w:hAnsi="Arial" w:cs="Arial"/>
                <w:i/>
                <w:iCs/>
                <w:sz w:val="22"/>
                <w:lang w:eastAsia="zh-TW"/>
              </w:rPr>
              <w:t>Completion of Interface and Control Movement with Robot Arm</w:t>
            </w:r>
          </w:p>
          <w:p w14:paraId="53501543" w14:textId="77777777" w:rsidR="00ED78F8" w:rsidRPr="00ED78F8" w:rsidRDefault="00ED78F8">
            <w:pPr>
              <w:numPr>
                <w:ilvl w:val="0"/>
                <w:numId w:val="16"/>
              </w:numPr>
              <w:contextualSpacing/>
              <w:rPr>
                <w:rFonts w:ascii="Arial" w:hAnsi="Arial" w:cs="Arial"/>
                <w:i/>
                <w:iCs/>
                <w:sz w:val="22"/>
              </w:rPr>
            </w:pPr>
            <w:r w:rsidRPr="00ED78F8">
              <w:rPr>
                <w:rFonts w:ascii="Arial" w:hAnsi="Arial" w:cs="Arial"/>
                <w:i/>
                <w:iCs/>
                <w:sz w:val="22"/>
                <w:lang w:eastAsia="zh-TW"/>
              </w:rPr>
              <w:t>Completion of Emergency Stop Mechanisms</w:t>
            </w:r>
          </w:p>
          <w:p w14:paraId="424C93F1" w14:textId="77777777" w:rsidR="00ED78F8" w:rsidRPr="00ED78F8" w:rsidRDefault="00ED78F8">
            <w:pPr>
              <w:numPr>
                <w:ilvl w:val="0"/>
                <w:numId w:val="16"/>
              </w:numPr>
              <w:contextualSpacing/>
              <w:rPr>
                <w:rFonts w:ascii="Arial" w:hAnsi="Arial" w:cs="Arial"/>
                <w:i/>
                <w:iCs/>
                <w:sz w:val="22"/>
              </w:rPr>
            </w:pPr>
            <w:r w:rsidRPr="00ED78F8">
              <w:rPr>
                <w:rFonts w:ascii="Arial" w:hAnsi="Arial" w:cs="Arial"/>
                <w:i/>
                <w:iCs/>
                <w:sz w:val="22"/>
                <w:lang w:eastAsia="zh-TW"/>
              </w:rPr>
              <w:t>Completion of Draft</w:t>
            </w:r>
          </w:p>
        </w:tc>
        <w:tc>
          <w:tcPr>
            <w:tcW w:w="6974" w:type="dxa"/>
          </w:tcPr>
          <w:p w14:paraId="0ED44DE9" w14:textId="77777777" w:rsidR="00ED78F8" w:rsidRPr="00ED78F8" w:rsidRDefault="00ED78F8" w:rsidP="00ED78F8">
            <w:pPr>
              <w:rPr>
                <w:rFonts w:ascii="Arial" w:hAnsi="Arial" w:cs="Arial"/>
                <w:b/>
                <w:bCs/>
                <w:sz w:val="22"/>
              </w:rPr>
            </w:pPr>
            <w:r w:rsidRPr="00ED78F8">
              <w:rPr>
                <w:rFonts w:ascii="Arial" w:hAnsi="Arial" w:cs="Arial"/>
                <w:b/>
                <w:bCs/>
                <w:sz w:val="22"/>
              </w:rPr>
              <w:t>Actual Progress Since Last Review</w:t>
            </w:r>
          </w:p>
          <w:p w14:paraId="01BD9075" w14:textId="77777777" w:rsidR="00ED78F8" w:rsidRPr="00ED78F8" w:rsidRDefault="00ED78F8" w:rsidP="00ED78F8">
            <w:pPr>
              <w:rPr>
                <w:rFonts w:ascii="Arial" w:hAnsi="Arial" w:cs="Arial"/>
                <w:i/>
                <w:iCs/>
                <w:sz w:val="22"/>
              </w:rPr>
            </w:pPr>
            <w:r w:rsidRPr="00ED78F8">
              <w:rPr>
                <w:rFonts w:ascii="Arial" w:hAnsi="Arial" w:cs="Arial"/>
                <w:i/>
                <w:iCs/>
                <w:sz w:val="22"/>
              </w:rPr>
              <w:t>[Summarise the actual progress you have made on the project since previous Progress Review (or start of project). You should consider relevant deliverables, milestones, and Gannt chart tasks.]</w:t>
            </w:r>
          </w:p>
          <w:p w14:paraId="605B7D71" w14:textId="77777777" w:rsidR="00ED78F8" w:rsidRPr="00ED78F8" w:rsidRDefault="00ED78F8">
            <w:pPr>
              <w:numPr>
                <w:ilvl w:val="0"/>
                <w:numId w:val="19"/>
              </w:numPr>
              <w:contextualSpacing/>
              <w:rPr>
                <w:rFonts w:ascii="Arial" w:hAnsi="Arial" w:cs="Arial"/>
                <w:i/>
                <w:iCs/>
                <w:sz w:val="22"/>
              </w:rPr>
            </w:pPr>
            <w:r w:rsidRPr="00ED78F8">
              <w:rPr>
                <w:rFonts w:ascii="Arial" w:hAnsi="Arial" w:cs="Arial"/>
                <w:i/>
                <w:iCs/>
                <w:sz w:val="22"/>
                <w:lang w:eastAsia="zh-TW"/>
              </w:rPr>
              <w:t xml:space="preserve">Research Milestone is </w:t>
            </w:r>
            <w:proofErr w:type="gramStart"/>
            <w:r w:rsidRPr="00ED78F8">
              <w:rPr>
                <w:rFonts w:ascii="Arial" w:hAnsi="Arial" w:cs="Arial"/>
                <w:i/>
                <w:iCs/>
                <w:sz w:val="22"/>
                <w:lang w:eastAsia="zh-TW"/>
              </w:rPr>
              <w:t>completed</w:t>
            </w:r>
            <w:proofErr w:type="gramEnd"/>
          </w:p>
          <w:p w14:paraId="30E846F3" w14:textId="77777777" w:rsidR="00ED78F8" w:rsidRPr="00ED78F8" w:rsidRDefault="00ED78F8">
            <w:pPr>
              <w:numPr>
                <w:ilvl w:val="0"/>
                <w:numId w:val="19"/>
              </w:numPr>
              <w:contextualSpacing/>
              <w:rPr>
                <w:rFonts w:ascii="Arial" w:hAnsi="Arial" w:cs="Arial"/>
                <w:i/>
                <w:iCs/>
                <w:sz w:val="22"/>
              </w:rPr>
            </w:pPr>
            <w:r w:rsidRPr="00ED78F8">
              <w:rPr>
                <w:rFonts w:ascii="Arial" w:hAnsi="Arial" w:cs="Arial"/>
                <w:i/>
                <w:iCs/>
                <w:sz w:val="22"/>
                <w:lang w:eastAsia="zh-TW"/>
              </w:rPr>
              <w:t xml:space="preserve">Developing Computer Vision to Hand Tracking Milestone is </w:t>
            </w:r>
            <w:proofErr w:type="gramStart"/>
            <w:r w:rsidRPr="00ED78F8">
              <w:rPr>
                <w:rFonts w:ascii="Arial" w:hAnsi="Arial" w:cs="Arial"/>
                <w:i/>
                <w:iCs/>
                <w:sz w:val="22"/>
                <w:lang w:eastAsia="zh-TW"/>
              </w:rPr>
              <w:t>completed</w:t>
            </w:r>
            <w:proofErr w:type="gramEnd"/>
          </w:p>
          <w:p w14:paraId="59F69C29" w14:textId="77777777" w:rsidR="00ED78F8" w:rsidRPr="00ED78F8" w:rsidRDefault="00ED78F8">
            <w:pPr>
              <w:numPr>
                <w:ilvl w:val="0"/>
                <w:numId w:val="19"/>
              </w:numPr>
              <w:contextualSpacing/>
              <w:rPr>
                <w:rFonts w:ascii="Arial" w:hAnsi="Arial" w:cs="Arial"/>
                <w:i/>
                <w:iCs/>
                <w:sz w:val="22"/>
              </w:rPr>
            </w:pPr>
            <w:r w:rsidRPr="00ED78F8">
              <w:rPr>
                <w:rFonts w:ascii="Arial" w:hAnsi="Arial" w:cs="Arial"/>
                <w:i/>
                <w:iCs/>
                <w:sz w:val="22"/>
                <w:lang w:eastAsia="zh-TW"/>
              </w:rPr>
              <w:t xml:space="preserve">Communication to Robot Arm Controller Milestone is </w:t>
            </w:r>
            <w:proofErr w:type="gramStart"/>
            <w:r w:rsidRPr="00ED78F8">
              <w:rPr>
                <w:rFonts w:ascii="Arial" w:hAnsi="Arial" w:cs="Arial"/>
                <w:i/>
                <w:iCs/>
                <w:sz w:val="22"/>
                <w:lang w:eastAsia="zh-TW"/>
              </w:rPr>
              <w:t>completed</w:t>
            </w:r>
            <w:proofErr w:type="gramEnd"/>
          </w:p>
          <w:p w14:paraId="64D1C076" w14:textId="77777777" w:rsidR="00ED78F8" w:rsidRPr="00ED78F8" w:rsidRDefault="00ED78F8">
            <w:pPr>
              <w:numPr>
                <w:ilvl w:val="0"/>
                <w:numId w:val="19"/>
              </w:numPr>
              <w:contextualSpacing/>
              <w:rPr>
                <w:rFonts w:ascii="Arial" w:hAnsi="Arial" w:cs="Arial"/>
                <w:i/>
                <w:iCs/>
                <w:sz w:val="22"/>
              </w:rPr>
            </w:pPr>
            <w:r w:rsidRPr="00ED78F8">
              <w:rPr>
                <w:rFonts w:ascii="Arial" w:hAnsi="Arial" w:cs="Arial"/>
                <w:i/>
                <w:iCs/>
                <w:sz w:val="22"/>
                <w:lang w:eastAsia="zh-TW"/>
              </w:rPr>
              <w:t xml:space="preserve">Interface and Control Movement with Robot Arm Milestone is </w:t>
            </w:r>
            <w:proofErr w:type="gramStart"/>
            <w:r w:rsidRPr="00ED78F8">
              <w:rPr>
                <w:rFonts w:ascii="Arial" w:hAnsi="Arial" w:cs="Arial"/>
                <w:i/>
                <w:iCs/>
                <w:sz w:val="22"/>
                <w:lang w:eastAsia="zh-TW"/>
              </w:rPr>
              <w:t>completed</w:t>
            </w:r>
            <w:proofErr w:type="gramEnd"/>
          </w:p>
          <w:p w14:paraId="5DD15A76" w14:textId="77777777" w:rsidR="00ED78F8" w:rsidRPr="00ED78F8" w:rsidRDefault="00ED78F8">
            <w:pPr>
              <w:numPr>
                <w:ilvl w:val="0"/>
                <w:numId w:val="19"/>
              </w:numPr>
              <w:contextualSpacing/>
              <w:rPr>
                <w:rFonts w:ascii="Arial" w:hAnsi="Arial" w:cs="Arial"/>
                <w:i/>
                <w:iCs/>
                <w:sz w:val="22"/>
              </w:rPr>
            </w:pPr>
            <w:r w:rsidRPr="00ED78F8">
              <w:rPr>
                <w:rFonts w:ascii="Arial" w:hAnsi="Arial" w:cs="Arial"/>
                <w:i/>
                <w:iCs/>
                <w:sz w:val="22"/>
                <w:lang w:eastAsia="zh-TW"/>
              </w:rPr>
              <w:t>Completion of Draft</w:t>
            </w:r>
          </w:p>
          <w:p w14:paraId="43885AC7" w14:textId="77777777" w:rsidR="00ED78F8" w:rsidRPr="00ED78F8" w:rsidRDefault="00ED78F8">
            <w:pPr>
              <w:numPr>
                <w:ilvl w:val="0"/>
                <w:numId w:val="19"/>
              </w:numPr>
              <w:contextualSpacing/>
              <w:rPr>
                <w:rFonts w:ascii="Arial" w:hAnsi="Arial" w:cs="Arial"/>
                <w:i/>
                <w:iCs/>
                <w:sz w:val="22"/>
              </w:rPr>
            </w:pPr>
            <w:r w:rsidRPr="00ED78F8">
              <w:rPr>
                <w:rFonts w:ascii="Arial" w:hAnsi="Arial" w:cs="Arial"/>
                <w:i/>
                <w:iCs/>
                <w:sz w:val="22"/>
                <w:lang w:eastAsia="zh-TW"/>
              </w:rPr>
              <w:t>Completion of Emergency Stop Mechanism</w:t>
            </w:r>
          </w:p>
          <w:p w14:paraId="610F4C13" w14:textId="77777777" w:rsidR="00ED78F8" w:rsidRPr="00ED78F8" w:rsidRDefault="00ED78F8">
            <w:pPr>
              <w:numPr>
                <w:ilvl w:val="0"/>
                <w:numId w:val="19"/>
              </w:numPr>
              <w:contextualSpacing/>
              <w:rPr>
                <w:rFonts w:ascii="Arial" w:hAnsi="Arial" w:cs="Arial"/>
                <w:i/>
                <w:iCs/>
                <w:sz w:val="22"/>
              </w:rPr>
            </w:pPr>
            <w:r w:rsidRPr="00ED78F8">
              <w:rPr>
                <w:rFonts w:ascii="Arial" w:hAnsi="Arial" w:cs="Arial"/>
                <w:i/>
                <w:iCs/>
                <w:sz w:val="22"/>
                <w:lang w:eastAsia="zh-TW"/>
              </w:rPr>
              <w:t>Working on the adjustment of system efficiency and real time control of Dobot Magician</w:t>
            </w:r>
          </w:p>
          <w:p w14:paraId="22E64F31" w14:textId="77777777" w:rsidR="00ED78F8" w:rsidRPr="00ED78F8" w:rsidRDefault="00ED78F8">
            <w:pPr>
              <w:numPr>
                <w:ilvl w:val="0"/>
                <w:numId w:val="19"/>
              </w:numPr>
              <w:contextualSpacing/>
              <w:rPr>
                <w:rFonts w:ascii="Arial" w:hAnsi="Arial" w:cs="Arial"/>
                <w:i/>
                <w:iCs/>
                <w:sz w:val="22"/>
              </w:rPr>
            </w:pPr>
            <w:r w:rsidRPr="00ED78F8">
              <w:rPr>
                <w:rFonts w:ascii="Arial" w:hAnsi="Arial" w:cs="Arial"/>
                <w:i/>
                <w:iCs/>
                <w:sz w:val="22"/>
                <w:lang w:eastAsia="zh-TW"/>
              </w:rPr>
              <w:t>Working on the thesis</w:t>
            </w:r>
          </w:p>
          <w:p w14:paraId="7878DFEB" w14:textId="77777777" w:rsidR="00ED78F8" w:rsidRPr="00ED78F8" w:rsidRDefault="00ED78F8">
            <w:pPr>
              <w:numPr>
                <w:ilvl w:val="0"/>
                <w:numId w:val="19"/>
              </w:numPr>
              <w:contextualSpacing/>
              <w:rPr>
                <w:rFonts w:ascii="Arial" w:hAnsi="Arial" w:cs="Arial"/>
                <w:i/>
                <w:iCs/>
                <w:sz w:val="22"/>
              </w:rPr>
            </w:pPr>
            <w:r w:rsidRPr="00ED78F8">
              <w:rPr>
                <w:rFonts w:ascii="Arial" w:hAnsi="Arial" w:cs="Arial"/>
                <w:i/>
                <w:iCs/>
                <w:sz w:val="22"/>
                <w:lang w:eastAsia="zh-TW"/>
              </w:rPr>
              <w:t>Working on Real Time Drawing with Dobot Magician</w:t>
            </w:r>
          </w:p>
        </w:tc>
      </w:tr>
      <w:tr w:rsidR="00ED78F8" w:rsidRPr="00ED78F8" w14:paraId="0B8572AA" w14:textId="77777777" w:rsidTr="00E74D36">
        <w:trPr>
          <w:trHeight w:val="4373"/>
        </w:trPr>
        <w:tc>
          <w:tcPr>
            <w:tcW w:w="13948" w:type="dxa"/>
            <w:gridSpan w:val="2"/>
          </w:tcPr>
          <w:p w14:paraId="5495169A" w14:textId="77777777" w:rsidR="00ED78F8" w:rsidRPr="00ED78F8" w:rsidRDefault="00ED78F8" w:rsidP="00ED78F8">
            <w:pPr>
              <w:rPr>
                <w:rFonts w:ascii="Arial" w:hAnsi="Arial" w:cs="Arial"/>
                <w:b/>
                <w:bCs/>
                <w:sz w:val="22"/>
              </w:rPr>
            </w:pPr>
            <w:r w:rsidRPr="00ED78F8">
              <w:rPr>
                <w:rFonts w:ascii="Arial" w:hAnsi="Arial" w:cs="Arial"/>
                <w:b/>
                <w:bCs/>
                <w:sz w:val="22"/>
              </w:rPr>
              <w:t>Next Steps and Supervisor Feedback</w:t>
            </w:r>
          </w:p>
          <w:p w14:paraId="7690F5E6" w14:textId="77777777" w:rsidR="00ED78F8" w:rsidRPr="00ED78F8" w:rsidRDefault="00ED78F8" w:rsidP="00ED78F8">
            <w:pPr>
              <w:rPr>
                <w:rFonts w:ascii="Arial" w:hAnsi="Arial" w:cs="Arial"/>
                <w:i/>
                <w:iCs/>
                <w:sz w:val="22"/>
              </w:rPr>
            </w:pPr>
            <w:r w:rsidRPr="00ED78F8">
              <w:rPr>
                <w:rFonts w:ascii="Arial" w:hAnsi="Arial" w:cs="Arial"/>
                <w:i/>
                <w:iCs/>
                <w:sz w:val="22"/>
              </w:rPr>
              <w:t>[In this section you should consider the differences between where you planned to be and where you are. How will this affect the project? What are you going to do to get back on track? Are there on-going problems that will have a knock-on effect to future tasks? Is there additional support or resource that is required? You should include feedback from your supervisor as discussed in the meeting and their approval of changes.]</w:t>
            </w:r>
          </w:p>
          <w:p w14:paraId="32365E3C" w14:textId="77777777" w:rsidR="00ED78F8" w:rsidRPr="00ED78F8" w:rsidRDefault="00ED78F8" w:rsidP="00ED78F8">
            <w:pPr>
              <w:rPr>
                <w:rFonts w:ascii="Arial" w:hAnsi="Arial" w:cs="Arial"/>
                <w:i/>
                <w:iCs/>
                <w:sz w:val="22"/>
                <w:lang w:eastAsia="zh-TW"/>
              </w:rPr>
            </w:pPr>
            <w:r w:rsidRPr="00ED78F8">
              <w:rPr>
                <w:rFonts w:ascii="Arial" w:hAnsi="Arial" w:cs="Arial"/>
                <w:i/>
                <w:iCs/>
                <w:sz w:val="22"/>
                <w:lang w:eastAsia="zh-TW"/>
              </w:rPr>
              <w:t>All milestones are completed, and the draft of thesis is also completed. Additionally, the real time control of Dobot Magician and real-time drawing with Dobot Magician can be in progress in parallel. The priority task is the completion of the project thesis.</w:t>
            </w:r>
          </w:p>
          <w:p w14:paraId="6AC9EA01" w14:textId="77777777" w:rsidR="00ED78F8" w:rsidRPr="00ED78F8" w:rsidRDefault="00ED78F8" w:rsidP="00ED78F8">
            <w:pPr>
              <w:rPr>
                <w:rFonts w:ascii="Arial" w:hAnsi="Arial" w:cs="Arial"/>
                <w:i/>
                <w:iCs/>
                <w:sz w:val="22"/>
                <w:lang w:eastAsia="zh-TW"/>
              </w:rPr>
            </w:pPr>
          </w:p>
          <w:p w14:paraId="5F2309C5" w14:textId="77777777" w:rsidR="00ED78F8" w:rsidRPr="00ED78F8" w:rsidRDefault="00ED78F8" w:rsidP="00ED78F8">
            <w:pPr>
              <w:rPr>
                <w:rFonts w:ascii="Arial" w:hAnsi="Arial" w:cs="Arial"/>
                <w:i/>
                <w:iCs/>
                <w:sz w:val="22"/>
                <w:lang w:eastAsia="zh-TW"/>
              </w:rPr>
            </w:pPr>
            <w:r w:rsidRPr="00ED78F8">
              <w:rPr>
                <w:rFonts w:ascii="Arial" w:hAnsi="Arial" w:cs="Arial"/>
                <w:i/>
                <w:iCs/>
                <w:sz w:val="22"/>
                <w:lang w:eastAsia="zh-TW"/>
              </w:rPr>
              <w:t>Supervisor Feedback: G</w:t>
            </w:r>
            <w:r w:rsidRPr="00ED78F8">
              <w:rPr>
                <w:rFonts w:ascii="Arial" w:hAnsi="Arial" w:cs="Arial"/>
                <w:sz w:val="22"/>
              </w:rPr>
              <w:t>ood progress made and now writing. Priority is to finish the thesis and use feedback for the last bits.</w:t>
            </w:r>
          </w:p>
          <w:p w14:paraId="5E3AA980" w14:textId="77777777" w:rsidR="00ED78F8" w:rsidRPr="00ED78F8" w:rsidRDefault="00ED78F8" w:rsidP="00ED78F8">
            <w:pPr>
              <w:rPr>
                <w:rFonts w:ascii="Arial" w:hAnsi="Arial" w:cs="Arial"/>
                <w:i/>
                <w:iCs/>
                <w:sz w:val="22"/>
              </w:rPr>
            </w:pPr>
          </w:p>
        </w:tc>
      </w:tr>
    </w:tbl>
    <w:p w14:paraId="35B49630" w14:textId="77777777" w:rsidR="00ED78F8" w:rsidRDefault="00ED78F8" w:rsidP="00446059">
      <w:pPr>
        <w:rPr>
          <w:rFonts w:ascii="Arial" w:hAnsi="Arial" w:cs="Arial"/>
          <w:lang w:val="en-US" w:eastAsia="zh-TW"/>
        </w:rPr>
      </w:pPr>
    </w:p>
    <w:p w14:paraId="062AFB32" w14:textId="77777777" w:rsidR="00150712" w:rsidRDefault="00150712" w:rsidP="00446059">
      <w:pPr>
        <w:rPr>
          <w:rFonts w:ascii="Arial" w:hAnsi="Arial" w:cs="Arial"/>
          <w:lang w:val="en-US" w:eastAsia="zh-TW"/>
        </w:rPr>
      </w:pPr>
    </w:p>
    <w:p w14:paraId="12873507" w14:textId="77777777" w:rsidR="00150712" w:rsidRDefault="00150712" w:rsidP="00446059">
      <w:pPr>
        <w:rPr>
          <w:rFonts w:ascii="Arial" w:hAnsi="Arial" w:cs="Arial"/>
          <w:lang w:val="en-US" w:eastAsia="zh-TW"/>
        </w:rPr>
      </w:pPr>
    </w:p>
    <w:p w14:paraId="2408D643" w14:textId="77777777" w:rsidR="00150712" w:rsidRDefault="00150712" w:rsidP="00446059">
      <w:pPr>
        <w:rPr>
          <w:rFonts w:ascii="Arial" w:hAnsi="Arial" w:cs="Arial"/>
          <w:lang w:val="en-US" w:eastAsia="zh-TW"/>
        </w:rPr>
      </w:pPr>
    </w:p>
    <w:p w14:paraId="1C02D338" w14:textId="77777777" w:rsidR="00150712" w:rsidRDefault="00150712" w:rsidP="00446059">
      <w:pPr>
        <w:rPr>
          <w:rFonts w:ascii="Arial" w:hAnsi="Arial" w:cs="Arial"/>
          <w:lang w:val="en-US" w:eastAsia="zh-TW"/>
        </w:rPr>
      </w:pPr>
    </w:p>
    <w:p w14:paraId="6F9F1581" w14:textId="77777777" w:rsidR="00150712" w:rsidRDefault="00150712" w:rsidP="00446059">
      <w:pPr>
        <w:rPr>
          <w:rFonts w:ascii="Arial" w:hAnsi="Arial" w:cs="Arial"/>
          <w:lang w:val="en-US" w:eastAsia="zh-TW"/>
        </w:rPr>
      </w:pPr>
    </w:p>
    <w:p w14:paraId="6AC83654" w14:textId="77777777" w:rsidR="00150712" w:rsidRDefault="00150712" w:rsidP="00446059">
      <w:pPr>
        <w:rPr>
          <w:rFonts w:ascii="Arial" w:hAnsi="Arial" w:cs="Arial"/>
          <w:lang w:val="en-US" w:eastAsia="zh-TW"/>
        </w:rPr>
      </w:pPr>
    </w:p>
    <w:p w14:paraId="095A53F7" w14:textId="77777777" w:rsidR="00150712" w:rsidRDefault="00150712" w:rsidP="00446059">
      <w:pPr>
        <w:rPr>
          <w:rFonts w:ascii="Arial" w:hAnsi="Arial" w:cs="Arial"/>
          <w:lang w:val="en-US" w:eastAsia="zh-TW"/>
        </w:rPr>
      </w:pPr>
    </w:p>
    <w:p w14:paraId="2DF591D1" w14:textId="77777777" w:rsidR="00150712" w:rsidRDefault="00150712" w:rsidP="00446059">
      <w:pPr>
        <w:rPr>
          <w:rFonts w:ascii="Arial" w:hAnsi="Arial" w:cs="Arial"/>
          <w:lang w:val="en-US" w:eastAsia="zh-TW"/>
        </w:rPr>
      </w:pPr>
    </w:p>
    <w:p w14:paraId="4DE1A7D5" w14:textId="77777777" w:rsidR="00150712" w:rsidRDefault="00150712" w:rsidP="00446059">
      <w:pPr>
        <w:rPr>
          <w:rFonts w:ascii="Arial" w:hAnsi="Arial" w:cs="Arial"/>
          <w:lang w:val="en-US" w:eastAsia="zh-TW"/>
        </w:rPr>
      </w:pPr>
    </w:p>
    <w:p w14:paraId="2EAC89F3" w14:textId="77777777" w:rsidR="00150712" w:rsidRDefault="00150712" w:rsidP="00446059">
      <w:pPr>
        <w:rPr>
          <w:rFonts w:ascii="Arial" w:hAnsi="Arial" w:cs="Arial"/>
          <w:lang w:val="en-US" w:eastAsia="zh-TW"/>
        </w:rPr>
      </w:pPr>
    </w:p>
    <w:p w14:paraId="1E9A5750" w14:textId="77777777" w:rsidR="00150712" w:rsidRPr="00150712" w:rsidRDefault="00150712" w:rsidP="00446059">
      <w:pPr>
        <w:rPr>
          <w:rFonts w:ascii="Arial" w:hAnsi="Arial" w:cs="Arial"/>
          <w:lang w:val="en-US" w:eastAsia="zh-TW"/>
        </w:rPr>
      </w:pPr>
    </w:p>
    <w:p w14:paraId="5FB4F1F4" w14:textId="0D3FEFAA" w:rsidR="00C66DA9" w:rsidRPr="002724C5" w:rsidRDefault="00C66DA9" w:rsidP="00C66DA9">
      <w:pPr>
        <w:pStyle w:val="2"/>
        <w:rPr>
          <w:lang w:eastAsia="zh-TW"/>
        </w:rPr>
      </w:pPr>
      <w:bookmarkStart w:id="37" w:name="_Toc165655731"/>
      <w:r w:rsidRPr="002724C5">
        <w:rPr>
          <w:lang w:eastAsia="zh-TW"/>
        </w:rPr>
        <w:lastRenderedPageBreak/>
        <w:t>Risk Management</w:t>
      </w:r>
      <w:bookmarkEnd w:id="37"/>
    </w:p>
    <w:p w14:paraId="042422E3" w14:textId="735BA3AE" w:rsidR="00906BC1" w:rsidRPr="002724C5" w:rsidRDefault="00906BC1" w:rsidP="00906BC1">
      <w:pPr>
        <w:rPr>
          <w:rFonts w:ascii="Arial" w:hAnsi="Arial" w:cs="Arial"/>
          <w:sz w:val="22"/>
          <w:szCs w:val="22"/>
        </w:rPr>
      </w:pPr>
      <w:r w:rsidRPr="002724C5">
        <w:rPr>
          <w:rFonts w:ascii="Arial" w:hAnsi="Arial" w:cs="Arial"/>
          <w:sz w:val="22"/>
          <w:szCs w:val="22"/>
        </w:rPr>
        <w:t xml:space="preserve">Table </w:t>
      </w:r>
      <w:r w:rsidRPr="002724C5">
        <w:rPr>
          <w:rFonts w:ascii="Arial" w:hAnsi="Arial" w:cs="Arial"/>
          <w:sz w:val="22"/>
          <w:szCs w:val="22"/>
          <w:lang w:eastAsia="zh-TW"/>
        </w:rPr>
        <w:t>6.2.1</w:t>
      </w:r>
      <w:r w:rsidRPr="002724C5">
        <w:rPr>
          <w:rFonts w:ascii="Arial" w:hAnsi="Arial" w:cs="Arial"/>
          <w:sz w:val="22"/>
          <w:szCs w:val="22"/>
        </w:rPr>
        <w:t>. Risk Management</w:t>
      </w:r>
    </w:p>
    <w:tbl>
      <w:tblPr>
        <w:tblStyle w:val="af9"/>
        <w:tblW w:w="0" w:type="auto"/>
        <w:tblLook w:val="04A0" w:firstRow="1" w:lastRow="0" w:firstColumn="1" w:lastColumn="0" w:noHBand="0" w:noVBand="1"/>
      </w:tblPr>
      <w:tblGrid>
        <w:gridCol w:w="2407"/>
        <w:gridCol w:w="2407"/>
        <w:gridCol w:w="2407"/>
        <w:gridCol w:w="2408"/>
      </w:tblGrid>
      <w:tr w:rsidR="00906BC1" w:rsidRPr="002724C5" w14:paraId="22A498D6" w14:textId="77777777" w:rsidTr="00E74D36">
        <w:tc>
          <w:tcPr>
            <w:tcW w:w="2407" w:type="dxa"/>
          </w:tcPr>
          <w:p w14:paraId="795B1C5B" w14:textId="77777777" w:rsidR="00906BC1" w:rsidRPr="002724C5" w:rsidRDefault="00906BC1" w:rsidP="00E74D36">
            <w:pPr>
              <w:rPr>
                <w:rFonts w:ascii="Arial" w:hAnsi="Arial" w:cs="Arial"/>
                <w:b/>
                <w:bCs/>
                <w:szCs w:val="18"/>
              </w:rPr>
            </w:pPr>
            <w:r w:rsidRPr="002724C5">
              <w:rPr>
                <w:rFonts w:ascii="Arial" w:hAnsi="Arial" w:cs="Arial"/>
                <w:b/>
                <w:bCs/>
                <w:szCs w:val="18"/>
              </w:rPr>
              <w:t>Risk</w:t>
            </w:r>
          </w:p>
        </w:tc>
        <w:tc>
          <w:tcPr>
            <w:tcW w:w="2407" w:type="dxa"/>
          </w:tcPr>
          <w:p w14:paraId="375BB5BE" w14:textId="77777777" w:rsidR="00906BC1" w:rsidRPr="002724C5" w:rsidRDefault="00906BC1" w:rsidP="00E74D36">
            <w:pPr>
              <w:rPr>
                <w:rFonts w:ascii="Arial" w:hAnsi="Arial" w:cs="Arial"/>
                <w:b/>
                <w:bCs/>
                <w:szCs w:val="18"/>
              </w:rPr>
            </w:pPr>
            <w:r w:rsidRPr="002724C5">
              <w:rPr>
                <w:rFonts w:ascii="Arial" w:hAnsi="Arial" w:cs="Arial"/>
                <w:b/>
                <w:bCs/>
                <w:szCs w:val="18"/>
              </w:rPr>
              <w:t>Level</w:t>
            </w:r>
          </w:p>
        </w:tc>
        <w:tc>
          <w:tcPr>
            <w:tcW w:w="2407" w:type="dxa"/>
          </w:tcPr>
          <w:p w14:paraId="54581D27" w14:textId="77777777" w:rsidR="00906BC1" w:rsidRPr="002724C5" w:rsidRDefault="00906BC1" w:rsidP="00E74D36">
            <w:pPr>
              <w:rPr>
                <w:rFonts w:ascii="Arial" w:hAnsi="Arial" w:cs="Arial"/>
                <w:b/>
                <w:bCs/>
                <w:szCs w:val="18"/>
              </w:rPr>
            </w:pPr>
            <w:r w:rsidRPr="002724C5">
              <w:rPr>
                <w:rFonts w:ascii="Arial" w:hAnsi="Arial" w:cs="Arial"/>
                <w:b/>
                <w:bCs/>
                <w:szCs w:val="18"/>
              </w:rPr>
              <w:t>Effect</w:t>
            </w:r>
          </w:p>
        </w:tc>
        <w:tc>
          <w:tcPr>
            <w:tcW w:w="2408" w:type="dxa"/>
          </w:tcPr>
          <w:p w14:paraId="536346EB" w14:textId="77777777" w:rsidR="00906BC1" w:rsidRPr="002724C5" w:rsidRDefault="00906BC1" w:rsidP="00E74D36">
            <w:pPr>
              <w:rPr>
                <w:rFonts w:ascii="Arial" w:hAnsi="Arial" w:cs="Arial"/>
                <w:b/>
                <w:bCs/>
                <w:szCs w:val="18"/>
              </w:rPr>
            </w:pPr>
            <w:r w:rsidRPr="002724C5">
              <w:rPr>
                <w:rFonts w:ascii="Arial" w:hAnsi="Arial" w:cs="Arial"/>
                <w:b/>
                <w:bCs/>
                <w:szCs w:val="18"/>
              </w:rPr>
              <w:t>Solution</w:t>
            </w:r>
          </w:p>
        </w:tc>
      </w:tr>
      <w:tr w:rsidR="00906BC1" w:rsidRPr="002724C5" w14:paraId="2262C400" w14:textId="77777777" w:rsidTr="00E74D36">
        <w:tc>
          <w:tcPr>
            <w:tcW w:w="2407" w:type="dxa"/>
          </w:tcPr>
          <w:p w14:paraId="1F882010" w14:textId="77777777" w:rsidR="00906BC1" w:rsidRPr="002724C5" w:rsidRDefault="00906BC1" w:rsidP="00E74D36">
            <w:pPr>
              <w:rPr>
                <w:rFonts w:ascii="Arial" w:hAnsi="Arial" w:cs="Arial"/>
                <w:szCs w:val="18"/>
              </w:rPr>
            </w:pPr>
            <w:r w:rsidRPr="002724C5">
              <w:rPr>
                <w:rFonts w:ascii="Arial" w:hAnsi="Arial" w:cs="Arial"/>
                <w:szCs w:val="18"/>
              </w:rPr>
              <w:t>Saving Lost</w:t>
            </w:r>
          </w:p>
        </w:tc>
        <w:tc>
          <w:tcPr>
            <w:tcW w:w="2407" w:type="dxa"/>
          </w:tcPr>
          <w:p w14:paraId="4442C2E1" w14:textId="77777777" w:rsidR="00906BC1" w:rsidRPr="002724C5" w:rsidRDefault="00906BC1" w:rsidP="00E74D36">
            <w:pPr>
              <w:rPr>
                <w:rFonts w:ascii="Arial" w:hAnsi="Arial" w:cs="Arial"/>
                <w:szCs w:val="18"/>
              </w:rPr>
            </w:pPr>
            <w:r w:rsidRPr="002724C5">
              <w:rPr>
                <w:rFonts w:ascii="Arial" w:hAnsi="Arial" w:cs="Arial"/>
                <w:szCs w:val="18"/>
              </w:rPr>
              <w:t>Low</w:t>
            </w:r>
          </w:p>
        </w:tc>
        <w:tc>
          <w:tcPr>
            <w:tcW w:w="2407" w:type="dxa"/>
          </w:tcPr>
          <w:p w14:paraId="503B0D00" w14:textId="77777777" w:rsidR="00906BC1" w:rsidRPr="002724C5" w:rsidRDefault="00906BC1" w:rsidP="00E74D36">
            <w:pPr>
              <w:rPr>
                <w:rFonts w:ascii="Arial" w:hAnsi="Arial" w:cs="Arial"/>
                <w:szCs w:val="18"/>
              </w:rPr>
            </w:pPr>
            <w:r w:rsidRPr="002724C5">
              <w:rPr>
                <w:rFonts w:ascii="Arial" w:hAnsi="Arial" w:cs="Arial"/>
                <w:szCs w:val="18"/>
              </w:rPr>
              <w:t>Data Lost</w:t>
            </w:r>
          </w:p>
        </w:tc>
        <w:tc>
          <w:tcPr>
            <w:tcW w:w="2408" w:type="dxa"/>
          </w:tcPr>
          <w:p w14:paraId="046E9BFC" w14:textId="77777777" w:rsidR="00906BC1" w:rsidRPr="002724C5" w:rsidRDefault="00906BC1" w:rsidP="00E74D36">
            <w:pPr>
              <w:rPr>
                <w:rFonts w:ascii="Arial" w:hAnsi="Arial" w:cs="Arial"/>
                <w:szCs w:val="18"/>
              </w:rPr>
            </w:pPr>
            <w:r w:rsidRPr="002724C5">
              <w:rPr>
                <w:rFonts w:ascii="Arial" w:hAnsi="Arial" w:cs="Arial"/>
                <w:szCs w:val="18"/>
              </w:rPr>
              <w:t xml:space="preserve">Save the data to OneDrive or email to personal email </w:t>
            </w:r>
          </w:p>
        </w:tc>
      </w:tr>
      <w:tr w:rsidR="00906BC1" w:rsidRPr="002724C5" w14:paraId="378781F5" w14:textId="77777777" w:rsidTr="00E74D36">
        <w:tc>
          <w:tcPr>
            <w:tcW w:w="2407" w:type="dxa"/>
          </w:tcPr>
          <w:p w14:paraId="42060958" w14:textId="77777777" w:rsidR="00906BC1" w:rsidRPr="002724C5" w:rsidRDefault="00906BC1" w:rsidP="00E74D36">
            <w:pPr>
              <w:rPr>
                <w:rFonts w:ascii="Arial" w:hAnsi="Arial" w:cs="Arial"/>
                <w:szCs w:val="18"/>
              </w:rPr>
            </w:pPr>
            <w:r w:rsidRPr="002724C5">
              <w:rPr>
                <w:rFonts w:ascii="Arial" w:hAnsi="Arial" w:cs="Arial"/>
                <w:szCs w:val="18"/>
              </w:rPr>
              <w:t>Ordering Delay</w:t>
            </w:r>
          </w:p>
        </w:tc>
        <w:tc>
          <w:tcPr>
            <w:tcW w:w="2407" w:type="dxa"/>
          </w:tcPr>
          <w:p w14:paraId="7CA14A89" w14:textId="77777777" w:rsidR="00906BC1" w:rsidRPr="002724C5" w:rsidRDefault="00906BC1" w:rsidP="00E74D36">
            <w:pPr>
              <w:rPr>
                <w:rFonts w:ascii="Arial" w:hAnsi="Arial" w:cs="Arial"/>
                <w:szCs w:val="18"/>
              </w:rPr>
            </w:pPr>
            <w:r w:rsidRPr="002724C5">
              <w:rPr>
                <w:rFonts w:ascii="Arial" w:hAnsi="Arial" w:cs="Arial"/>
                <w:szCs w:val="18"/>
              </w:rPr>
              <w:t>Medium</w:t>
            </w:r>
          </w:p>
        </w:tc>
        <w:tc>
          <w:tcPr>
            <w:tcW w:w="2407" w:type="dxa"/>
          </w:tcPr>
          <w:p w14:paraId="52B5543E" w14:textId="77777777" w:rsidR="00906BC1" w:rsidRPr="002724C5" w:rsidRDefault="00906BC1" w:rsidP="00E74D36">
            <w:pPr>
              <w:rPr>
                <w:rFonts w:ascii="Arial" w:hAnsi="Arial" w:cs="Arial"/>
                <w:szCs w:val="18"/>
              </w:rPr>
            </w:pPr>
            <w:r w:rsidRPr="002724C5">
              <w:rPr>
                <w:rFonts w:ascii="Arial" w:hAnsi="Arial" w:cs="Arial"/>
                <w:szCs w:val="18"/>
              </w:rPr>
              <w:t>Progression Delay</w:t>
            </w:r>
          </w:p>
        </w:tc>
        <w:tc>
          <w:tcPr>
            <w:tcW w:w="2408" w:type="dxa"/>
          </w:tcPr>
          <w:p w14:paraId="116DACB6" w14:textId="77777777" w:rsidR="00906BC1" w:rsidRPr="002724C5" w:rsidRDefault="00906BC1" w:rsidP="00E74D36">
            <w:pPr>
              <w:rPr>
                <w:rFonts w:ascii="Arial" w:hAnsi="Arial" w:cs="Arial"/>
              </w:rPr>
            </w:pPr>
            <w:r w:rsidRPr="002724C5">
              <w:rPr>
                <w:rFonts w:ascii="Arial" w:hAnsi="Arial" w:cs="Arial"/>
                <w:szCs w:val="18"/>
              </w:rPr>
              <w:t>Communicate with the customer service to resolve the problem</w:t>
            </w:r>
          </w:p>
        </w:tc>
      </w:tr>
      <w:tr w:rsidR="00906BC1" w:rsidRPr="002724C5" w14:paraId="6F589249" w14:textId="77777777" w:rsidTr="00E74D36">
        <w:tc>
          <w:tcPr>
            <w:tcW w:w="2407" w:type="dxa"/>
          </w:tcPr>
          <w:p w14:paraId="6491648D" w14:textId="77777777" w:rsidR="00906BC1" w:rsidRPr="002724C5" w:rsidRDefault="00906BC1" w:rsidP="00E74D36">
            <w:pPr>
              <w:rPr>
                <w:rFonts w:ascii="Arial" w:hAnsi="Arial" w:cs="Arial"/>
                <w:szCs w:val="18"/>
              </w:rPr>
            </w:pPr>
            <w:r w:rsidRPr="002724C5">
              <w:rPr>
                <w:rFonts w:ascii="Arial" w:hAnsi="Arial" w:cs="Arial"/>
                <w:szCs w:val="18"/>
              </w:rPr>
              <w:t>Failure in Equipment such as ESP32, Camera</w:t>
            </w:r>
          </w:p>
        </w:tc>
        <w:tc>
          <w:tcPr>
            <w:tcW w:w="2407" w:type="dxa"/>
          </w:tcPr>
          <w:p w14:paraId="38CB592E" w14:textId="77777777" w:rsidR="00906BC1" w:rsidRPr="002724C5" w:rsidRDefault="00906BC1" w:rsidP="00E74D36">
            <w:pPr>
              <w:rPr>
                <w:rFonts w:ascii="Arial" w:hAnsi="Arial" w:cs="Arial"/>
                <w:szCs w:val="18"/>
              </w:rPr>
            </w:pPr>
            <w:r w:rsidRPr="002724C5">
              <w:rPr>
                <w:rFonts w:ascii="Arial" w:hAnsi="Arial" w:cs="Arial"/>
                <w:szCs w:val="18"/>
              </w:rPr>
              <w:t>Medium</w:t>
            </w:r>
          </w:p>
        </w:tc>
        <w:tc>
          <w:tcPr>
            <w:tcW w:w="2407" w:type="dxa"/>
          </w:tcPr>
          <w:p w14:paraId="6C28F906" w14:textId="77777777" w:rsidR="00906BC1" w:rsidRPr="002724C5" w:rsidRDefault="00906BC1" w:rsidP="00E74D36">
            <w:pPr>
              <w:rPr>
                <w:rFonts w:ascii="Arial" w:hAnsi="Arial" w:cs="Arial"/>
                <w:szCs w:val="18"/>
              </w:rPr>
            </w:pPr>
            <w:r w:rsidRPr="002724C5">
              <w:rPr>
                <w:rFonts w:ascii="Arial" w:hAnsi="Arial" w:cs="Arial"/>
                <w:szCs w:val="18"/>
              </w:rPr>
              <w:t>Progression Delay</w:t>
            </w:r>
          </w:p>
        </w:tc>
        <w:tc>
          <w:tcPr>
            <w:tcW w:w="2408" w:type="dxa"/>
          </w:tcPr>
          <w:p w14:paraId="7AE647AC" w14:textId="77777777" w:rsidR="00906BC1" w:rsidRPr="002724C5" w:rsidRDefault="00906BC1" w:rsidP="00E74D36">
            <w:pPr>
              <w:rPr>
                <w:rFonts w:ascii="Arial" w:hAnsi="Arial" w:cs="Arial"/>
              </w:rPr>
            </w:pPr>
            <w:r w:rsidRPr="002724C5">
              <w:rPr>
                <w:rFonts w:ascii="Arial" w:hAnsi="Arial" w:cs="Arial"/>
                <w:szCs w:val="18"/>
              </w:rPr>
              <w:t>Within budget, purchase the backup equipment</w:t>
            </w:r>
          </w:p>
        </w:tc>
      </w:tr>
      <w:tr w:rsidR="00906BC1" w:rsidRPr="002724C5" w14:paraId="001753C5" w14:textId="77777777" w:rsidTr="00E74D36">
        <w:tc>
          <w:tcPr>
            <w:tcW w:w="2407" w:type="dxa"/>
          </w:tcPr>
          <w:p w14:paraId="33F0DDA7" w14:textId="77777777" w:rsidR="00906BC1" w:rsidRPr="002724C5" w:rsidRDefault="00906BC1" w:rsidP="00E74D36">
            <w:pPr>
              <w:rPr>
                <w:rFonts w:ascii="Arial" w:hAnsi="Arial" w:cs="Arial"/>
                <w:szCs w:val="18"/>
              </w:rPr>
            </w:pPr>
            <w:r w:rsidRPr="002724C5">
              <w:rPr>
                <w:rFonts w:ascii="Arial" w:hAnsi="Arial" w:cs="Arial"/>
                <w:szCs w:val="18"/>
              </w:rPr>
              <w:t>Robot arm out of control</w:t>
            </w:r>
          </w:p>
        </w:tc>
        <w:tc>
          <w:tcPr>
            <w:tcW w:w="2407" w:type="dxa"/>
          </w:tcPr>
          <w:p w14:paraId="3A740F22" w14:textId="77777777" w:rsidR="00906BC1" w:rsidRPr="002724C5" w:rsidRDefault="00906BC1" w:rsidP="00E74D36">
            <w:pPr>
              <w:rPr>
                <w:rFonts w:ascii="Arial" w:hAnsi="Arial" w:cs="Arial"/>
                <w:szCs w:val="18"/>
              </w:rPr>
            </w:pPr>
            <w:r w:rsidRPr="002724C5">
              <w:rPr>
                <w:rFonts w:ascii="Arial" w:hAnsi="Arial" w:cs="Arial"/>
                <w:szCs w:val="18"/>
              </w:rPr>
              <w:t>High</w:t>
            </w:r>
          </w:p>
        </w:tc>
        <w:tc>
          <w:tcPr>
            <w:tcW w:w="2407" w:type="dxa"/>
          </w:tcPr>
          <w:p w14:paraId="11755F6D" w14:textId="77777777" w:rsidR="00906BC1" w:rsidRPr="002724C5" w:rsidRDefault="00906BC1" w:rsidP="00E74D36">
            <w:pPr>
              <w:rPr>
                <w:rFonts w:ascii="Arial" w:hAnsi="Arial" w:cs="Arial"/>
                <w:szCs w:val="18"/>
              </w:rPr>
            </w:pPr>
            <w:r w:rsidRPr="002724C5">
              <w:rPr>
                <w:rFonts w:ascii="Arial" w:hAnsi="Arial" w:cs="Arial"/>
                <w:szCs w:val="18"/>
              </w:rPr>
              <w:t>Causing injury to the user</w:t>
            </w:r>
          </w:p>
        </w:tc>
        <w:tc>
          <w:tcPr>
            <w:tcW w:w="2408" w:type="dxa"/>
          </w:tcPr>
          <w:p w14:paraId="5EDA846E" w14:textId="77777777" w:rsidR="00906BC1" w:rsidRPr="002724C5" w:rsidRDefault="00906BC1" w:rsidP="00E74D36">
            <w:pPr>
              <w:rPr>
                <w:rFonts w:ascii="Arial" w:hAnsi="Arial" w:cs="Arial"/>
                <w:szCs w:val="18"/>
              </w:rPr>
            </w:pPr>
            <w:r w:rsidRPr="002724C5">
              <w:rPr>
                <w:rFonts w:ascii="Arial" w:hAnsi="Arial" w:cs="Arial"/>
                <w:szCs w:val="18"/>
              </w:rPr>
              <w:t>Developing emergency stop mechanisms</w:t>
            </w:r>
          </w:p>
        </w:tc>
      </w:tr>
      <w:tr w:rsidR="00906BC1" w:rsidRPr="002724C5" w14:paraId="623A80B1" w14:textId="77777777" w:rsidTr="00E74D36">
        <w:tc>
          <w:tcPr>
            <w:tcW w:w="2407" w:type="dxa"/>
          </w:tcPr>
          <w:p w14:paraId="19F55DF2" w14:textId="77777777" w:rsidR="00906BC1" w:rsidRPr="002724C5" w:rsidRDefault="00906BC1" w:rsidP="00E74D36">
            <w:pPr>
              <w:rPr>
                <w:rFonts w:ascii="Arial" w:hAnsi="Arial" w:cs="Arial"/>
                <w:szCs w:val="18"/>
              </w:rPr>
            </w:pPr>
            <w:r w:rsidRPr="002724C5">
              <w:rPr>
                <w:rFonts w:ascii="Arial" w:hAnsi="Arial" w:cs="Arial"/>
                <w:szCs w:val="18"/>
              </w:rPr>
              <w:t>Laptop Malfunction</w:t>
            </w:r>
          </w:p>
        </w:tc>
        <w:tc>
          <w:tcPr>
            <w:tcW w:w="2407" w:type="dxa"/>
          </w:tcPr>
          <w:p w14:paraId="7521DB4A" w14:textId="77777777" w:rsidR="00906BC1" w:rsidRPr="002724C5" w:rsidRDefault="00906BC1" w:rsidP="00E74D36">
            <w:pPr>
              <w:rPr>
                <w:rFonts w:ascii="Arial" w:hAnsi="Arial" w:cs="Arial"/>
                <w:szCs w:val="18"/>
              </w:rPr>
            </w:pPr>
            <w:r w:rsidRPr="002724C5">
              <w:rPr>
                <w:rFonts w:ascii="Arial" w:hAnsi="Arial" w:cs="Arial"/>
                <w:szCs w:val="18"/>
              </w:rPr>
              <w:t>High</w:t>
            </w:r>
          </w:p>
        </w:tc>
        <w:tc>
          <w:tcPr>
            <w:tcW w:w="2407" w:type="dxa"/>
          </w:tcPr>
          <w:p w14:paraId="2EE68D3B" w14:textId="77777777" w:rsidR="00906BC1" w:rsidRPr="002724C5" w:rsidRDefault="00906BC1" w:rsidP="00E74D36">
            <w:pPr>
              <w:rPr>
                <w:rFonts w:ascii="Arial" w:hAnsi="Arial" w:cs="Arial"/>
                <w:szCs w:val="18"/>
              </w:rPr>
            </w:pPr>
            <w:r w:rsidRPr="002724C5">
              <w:rPr>
                <w:rFonts w:ascii="Arial" w:hAnsi="Arial" w:cs="Arial"/>
                <w:szCs w:val="18"/>
              </w:rPr>
              <w:t>Progression Delay</w:t>
            </w:r>
          </w:p>
        </w:tc>
        <w:tc>
          <w:tcPr>
            <w:tcW w:w="2408" w:type="dxa"/>
          </w:tcPr>
          <w:p w14:paraId="5DC4CEB3" w14:textId="77777777" w:rsidR="00906BC1" w:rsidRPr="002724C5" w:rsidRDefault="00906BC1" w:rsidP="00E74D36">
            <w:pPr>
              <w:rPr>
                <w:rFonts w:ascii="Arial" w:hAnsi="Arial" w:cs="Arial"/>
                <w:szCs w:val="18"/>
              </w:rPr>
            </w:pPr>
            <w:r w:rsidRPr="002724C5">
              <w:rPr>
                <w:rFonts w:ascii="Arial" w:hAnsi="Arial" w:cs="Arial"/>
                <w:szCs w:val="18"/>
              </w:rPr>
              <w:t>Borrow a laptop from IT Service and ask the relevant personnel to repair it</w:t>
            </w:r>
          </w:p>
        </w:tc>
      </w:tr>
      <w:tr w:rsidR="00906BC1" w:rsidRPr="002724C5" w14:paraId="62F0903D" w14:textId="77777777" w:rsidTr="00E74D36">
        <w:tc>
          <w:tcPr>
            <w:tcW w:w="2407" w:type="dxa"/>
          </w:tcPr>
          <w:p w14:paraId="7967F411" w14:textId="77777777" w:rsidR="00906BC1" w:rsidRPr="002724C5" w:rsidRDefault="00906BC1" w:rsidP="00E74D36">
            <w:pPr>
              <w:rPr>
                <w:rFonts w:ascii="Arial" w:hAnsi="Arial" w:cs="Arial"/>
                <w:szCs w:val="18"/>
              </w:rPr>
            </w:pPr>
            <w:r w:rsidRPr="002724C5">
              <w:rPr>
                <w:rFonts w:ascii="Arial" w:hAnsi="Arial" w:cs="Arial"/>
                <w:szCs w:val="18"/>
              </w:rPr>
              <w:t>Failure in Robot Arm</w:t>
            </w:r>
          </w:p>
        </w:tc>
        <w:tc>
          <w:tcPr>
            <w:tcW w:w="2407" w:type="dxa"/>
          </w:tcPr>
          <w:p w14:paraId="240B345A" w14:textId="77777777" w:rsidR="00906BC1" w:rsidRPr="002724C5" w:rsidRDefault="00906BC1" w:rsidP="00E74D36">
            <w:pPr>
              <w:rPr>
                <w:rFonts w:ascii="Arial" w:hAnsi="Arial" w:cs="Arial"/>
                <w:szCs w:val="18"/>
              </w:rPr>
            </w:pPr>
            <w:r w:rsidRPr="002724C5">
              <w:rPr>
                <w:rFonts w:ascii="Arial" w:hAnsi="Arial" w:cs="Arial"/>
                <w:szCs w:val="18"/>
              </w:rPr>
              <w:t>High</w:t>
            </w:r>
          </w:p>
        </w:tc>
        <w:tc>
          <w:tcPr>
            <w:tcW w:w="2407" w:type="dxa"/>
          </w:tcPr>
          <w:p w14:paraId="5CE4240E" w14:textId="77777777" w:rsidR="00906BC1" w:rsidRPr="002724C5" w:rsidRDefault="00906BC1" w:rsidP="00E74D36">
            <w:pPr>
              <w:rPr>
                <w:rFonts w:ascii="Arial" w:hAnsi="Arial" w:cs="Arial"/>
                <w:szCs w:val="18"/>
              </w:rPr>
            </w:pPr>
            <w:r w:rsidRPr="002724C5">
              <w:rPr>
                <w:rFonts w:ascii="Arial" w:hAnsi="Arial" w:cs="Arial"/>
                <w:szCs w:val="18"/>
              </w:rPr>
              <w:t>Progression Delay</w:t>
            </w:r>
          </w:p>
        </w:tc>
        <w:tc>
          <w:tcPr>
            <w:tcW w:w="2408" w:type="dxa"/>
          </w:tcPr>
          <w:p w14:paraId="3748123D" w14:textId="77777777" w:rsidR="00906BC1" w:rsidRPr="002724C5" w:rsidRDefault="00906BC1" w:rsidP="00E74D36">
            <w:pPr>
              <w:rPr>
                <w:rFonts w:ascii="Arial" w:hAnsi="Arial" w:cs="Arial"/>
                <w:szCs w:val="18"/>
              </w:rPr>
            </w:pPr>
            <w:r w:rsidRPr="002724C5">
              <w:rPr>
                <w:rFonts w:ascii="Arial" w:hAnsi="Arial" w:cs="Arial"/>
                <w:szCs w:val="18"/>
              </w:rPr>
              <w:t>Repair the robot arm by ourselves then ask the supervisor to provide the assistance if necessary</w:t>
            </w:r>
          </w:p>
        </w:tc>
      </w:tr>
    </w:tbl>
    <w:p w14:paraId="0EE3087D" w14:textId="77777777" w:rsidR="00C66DA9" w:rsidRDefault="00C66DA9" w:rsidP="00C66DA9">
      <w:pPr>
        <w:rPr>
          <w:lang w:eastAsia="zh-TW"/>
        </w:rPr>
      </w:pPr>
    </w:p>
    <w:p w14:paraId="2D00756D" w14:textId="72023A67" w:rsidR="00EE46AE" w:rsidRPr="00304B5A" w:rsidRDefault="00EE46AE" w:rsidP="00EE46AE">
      <w:pPr>
        <w:pStyle w:val="2"/>
        <w:rPr>
          <w:lang w:eastAsia="zh-TW"/>
        </w:rPr>
      </w:pPr>
      <w:bookmarkStart w:id="38" w:name="_Toc165655732"/>
      <w:r w:rsidRPr="00304B5A">
        <w:rPr>
          <w:lang w:eastAsia="zh-TW"/>
        </w:rPr>
        <w:lastRenderedPageBreak/>
        <w:t>Time Plan</w:t>
      </w:r>
      <w:bookmarkEnd w:id="38"/>
    </w:p>
    <w:p w14:paraId="545AD321" w14:textId="49A2AEC9" w:rsidR="00E92D14" w:rsidRPr="00304B5A" w:rsidRDefault="00E92D14" w:rsidP="00E92D14">
      <w:pPr>
        <w:jc w:val="center"/>
        <w:rPr>
          <w:rFonts w:ascii="Arial" w:hAnsi="Arial" w:cs="Arial"/>
          <w:lang w:eastAsia="zh-TW"/>
        </w:rPr>
      </w:pPr>
      <w:r w:rsidRPr="00304B5A">
        <w:rPr>
          <w:rFonts w:ascii="Arial" w:hAnsi="Arial" w:cs="Arial"/>
          <w:noProof/>
          <w:lang w:eastAsia="zh-TW"/>
        </w:rPr>
        <w:drawing>
          <wp:inline distT="0" distB="0" distL="0" distR="0" wp14:anchorId="01182340" wp14:editId="034ADEA1">
            <wp:extent cx="4921250" cy="4876800"/>
            <wp:effectExtent l="0" t="0" r="0" b="0"/>
            <wp:docPr id="2021053943" name="Picture 1" descr="A blue and white grid with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3943" name="Picture 1" descr="A blue and white grid with black lines&#10;&#10;Description automatically generated with medium confidence"/>
                    <pic:cNvPicPr/>
                  </pic:nvPicPr>
                  <pic:blipFill rotWithShape="1">
                    <a:blip r:embed="rId118" cstate="print">
                      <a:extLst>
                        <a:ext uri="{28A0092B-C50C-407E-A947-70E740481C1C}">
                          <a14:useLocalDpi xmlns:a14="http://schemas.microsoft.com/office/drawing/2010/main" val="0"/>
                        </a:ext>
                      </a:extLst>
                    </a:blip>
                    <a:srcRect l="10478" t="4083" r="9119" b="8813"/>
                    <a:stretch/>
                  </pic:blipFill>
                  <pic:spPr bwMode="auto">
                    <a:xfrm>
                      <a:off x="0" y="0"/>
                      <a:ext cx="4921250" cy="4876800"/>
                    </a:xfrm>
                    <a:prstGeom prst="rect">
                      <a:avLst/>
                    </a:prstGeom>
                    <a:ln>
                      <a:noFill/>
                    </a:ln>
                    <a:extLst>
                      <a:ext uri="{53640926-AAD7-44D8-BBD7-CCE9431645EC}">
                        <a14:shadowObscured xmlns:a14="http://schemas.microsoft.com/office/drawing/2010/main"/>
                      </a:ext>
                    </a:extLst>
                  </pic:spPr>
                </pic:pic>
              </a:graphicData>
            </a:graphic>
          </wp:inline>
        </w:drawing>
      </w:r>
    </w:p>
    <w:p w14:paraId="2021484F" w14:textId="702D446C" w:rsidR="00E92D14" w:rsidRPr="0023310A" w:rsidRDefault="00E92D14" w:rsidP="00E92D14">
      <w:pPr>
        <w:jc w:val="center"/>
        <w:rPr>
          <w:rFonts w:ascii="Arial" w:hAnsi="Arial" w:cs="Arial"/>
          <w:sz w:val="22"/>
          <w:szCs w:val="18"/>
          <w:lang w:eastAsia="zh-TW"/>
        </w:rPr>
      </w:pPr>
      <w:r w:rsidRPr="0023310A">
        <w:rPr>
          <w:rFonts w:ascii="Arial" w:hAnsi="Arial" w:cs="Arial"/>
          <w:sz w:val="22"/>
          <w:szCs w:val="18"/>
          <w:lang w:eastAsia="zh-TW"/>
        </w:rPr>
        <w:t>Figure 6.3.1 Actual Timeline</w:t>
      </w:r>
    </w:p>
    <w:p w14:paraId="17151585" w14:textId="2335C8FF" w:rsidR="00EE46AE" w:rsidRPr="00304B5A" w:rsidRDefault="00E92D14" w:rsidP="00056082">
      <w:pPr>
        <w:jc w:val="center"/>
        <w:rPr>
          <w:rFonts w:ascii="Arial" w:hAnsi="Arial" w:cs="Arial"/>
          <w:lang w:eastAsia="zh-TW"/>
        </w:rPr>
      </w:pPr>
      <w:r w:rsidRPr="00304B5A">
        <w:rPr>
          <w:rFonts w:ascii="Arial" w:hAnsi="Arial" w:cs="Arial"/>
          <w:noProof/>
        </w:rPr>
        <w:drawing>
          <wp:inline distT="0" distB="0" distL="0" distR="0" wp14:anchorId="616C957C" wp14:editId="1B295EC4">
            <wp:extent cx="5731510" cy="3575819"/>
            <wp:effectExtent l="0" t="0" r="2540" b="5715"/>
            <wp:docPr id="801216349" name="圖片 8" descr="A diagram with blue and yellow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216349" name="圖片 8" descr="A diagram with blue and yellow squares&#10;&#10;Description automatically generated"/>
                    <pic:cNvPicPr/>
                  </pic:nvPicPr>
                  <pic:blipFill rotWithShape="1">
                    <a:blip r:embed="rId119" cstate="print">
                      <a:extLst>
                        <a:ext uri="{28A0092B-C50C-407E-A947-70E740481C1C}">
                          <a14:useLocalDpi xmlns:a14="http://schemas.microsoft.com/office/drawing/2010/main" val="0"/>
                        </a:ext>
                      </a:extLst>
                    </a:blip>
                    <a:srcRect l="3759" t="7506" r="3656" b="6995"/>
                    <a:stretch/>
                  </pic:blipFill>
                  <pic:spPr bwMode="auto">
                    <a:xfrm>
                      <a:off x="0" y="0"/>
                      <a:ext cx="5731510" cy="3575819"/>
                    </a:xfrm>
                    <a:prstGeom prst="rect">
                      <a:avLst/>
                    </a:prstGeom>
                    <a:ln>
                      <a:noFill/>
                    </a:ln>
                    <a:extLst>
                      <a:ext uri="{53640926-AAD7-44D8-BBD7-CCE9431645EC}">
                        <a14:shadowObscured xmlns:a14="http://schemas.microsoft.com/office/drawing/2010/main"/>
                      </a:ext>
                    </a:extLst>
                  </pic:spPr>
                </pic:pic>
              </a:graphicData>
            </a:graphic>
          </wp:inline>
        </w:drawing>
      </w:r>
    </w:p>
    <w:p w14:paraId="155B7BDD" w14:textId="58187458" w:rsidR="00056082" w:rsidRPr="0023310A" w:rsidRDefault="00056082" w:rsidP="00056082">
      <w:pPr>
        <w:jc w:val="center"/>
        <w:rPr>
          <w:rFonts w:ascii="Arial" w:hAnsi="Arial" w:cs="Arial"/>
          <w:sz w:val="22"/>
          <w:szCs w:val="18"/>
          <w:lang w:eastAsia="zh-TW"/>
        </w:rPr>
      </w:pPr>
      <w:r w:rsidRPr="0023310A">
        <w:rPr>
          <w:rFonts w:ascii="Arial" w:hAnsi="Arial" w:cs="Arial"/>
          <w:sz w:val="22"/>
          <w:szCs w:val="18"/>
          <w:lang w:eastAsia="zh-TW"/>
        </w:rPr>
        <w:t>Figure 6.3.2 Original Timeline</w:t>
      </w:r>
    </w:p>
    <w:sectPr w:rsidR="00056082" w:rsidRPr="0023310A" w:rsidSect="00C07558">
      <w:type w:val="continuous"/>
      <w:pgSz w:w="11907" w:h="16840" w:code="9"/>
      <w:pgMar w:top="1134" w:right="1134" w:bottom="1134" w:left="1134"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E1B86F" w14:textId="77777777" w:rsidR="00C07558" w:rsidRDefault="00C07558" w:rsidP="001C78E3">
      <w:r>
        <w:separator/>
      </w:r>
    </w:p>
  </w:endnote>
  <w:endnote w:type="continuationSeparator" w:id="0">
    <w:p w14:paraId="6983B8E5" w14:textId="77777777" w:rsidR="00C07558" w:rsidRDefault="00C07558" w:rsidP="001C78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910209"/>
      <w:docPartObj>
        <w:docPartGallery w:val="Page Numbers (Bottom of Page)"/>
        <w:docPartUnique/>
      </w:docPartObj>
    </w:sdtPr>
    <w:sdtEndPr>
      <w:rPr>
        <w:noProof/>
      </w:rPr>
    </w:sdtEndPr>
    <w:sdtContent>
      <w:p w14:paraId="773856EB" w14:textId="71237CDC" w:rsidR="000634AB" w:rsidRDefault="000634AB">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58180226" w14:textId="77777777" w:rsidR="000634AB" w:rsidRDefault="000634AB">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1704603"/>
      <w:docPartObj>
        <w:docPartGallery w:val="Page Numbers (Bottom of Page)"/>
        <w:docPartUnique/>
      </w:docPartObj>
    </w:sdtPr>
    <w:sdtEndPr>
      <w:rPr>
        <w:noProof/>
      </w:rPr>
    </w:sdtEndPr>
    <w:sdtContent>
      <w:p w14:paraId="55D4F5EA" w14:textId="0E0B6AA7" w:rsidR="00085DD9" w:rsidRDefault="00085DD9">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065EDF4D" w14:textId="77777777" w:rsidR="00085DD9" w:rsidRDefault="00085DD9">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0796B6" w14:textId="77777777" w:rsidR="00C07558" w:rsidRDefault="00C07558" w:rsidP="001C78E3">
      <w:r>
        <w:separator/>
      </w:r>
    </w:p>
  </w:footnote>
  <w:footnote w:type="continuationSeparator" w:id="0">
    <w:p w14:paraId="57C8DB6F" w14:textId="77777777" w:rsidR="00C07558" w:rsidRDefault="00C07558" w:rsidP="001C78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6C5648" w14:textId="6A546EBA" w:rsidR="001C78E3" w:rsidRDefault="00B27BCC">
    <w:pPr>
      <w:pStyle w:val="a9"/>
    </w:pPr>
    <w:r w:rsidRPr="003566AD">
      <w:rPr>
        <w:rFonts w:ascii="Arial" w:hAnsi="Arial" w:cs="Arial"/>
        <w:noProof/>
      </w:rPr>
      <w:drawing>
        <wp:anchor distT="0" distB="0" distL="114300" distR="114300" simplePos="0" relativeHeight="251660288" behindDoc="0" locked="0" layoutInCell="1" allowOverlap="1" wp14:anchorId="6C23BA09" wp14:editId="0F836DD2">
          <wp:simplePos x="0" y="0"/>
          <wp:positionH relativeFrom="column">
            <wp:posOffset>3794125</wp:posOffset>
          </wp:positionH>
          <wp:positionV relativeFrom="paragraph">
            <wp:posOffset>-126365</wp:posOffset>
          </wp:positionV>
          <wp:extent cx="2805430" cy="560705"/>
          <wp:effectExtent l="0" t="0" r="0" b="0"/>
          <wp:wrapSquare wrapText="bothSides"/>
          <wp:docPr id="161175749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05430" cy="5607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566AD">
      <w:rPr>
        <w:rFonts w:ascii="Arial" w:hAnsi="Arial" w:cs="Arial"/>
        <w:noProof/>
      </w:rPr>
      <w:drawing>
        <wp:anchor distT="0" distB="0" distL="114300" distR="114300" simplePos="0" relativeHeight="251659264" behindDoc="0" locked="0" layoutInCell="1" allowOverlap="1" wp14:anchorId="1BDF55AE" wp14:editId="6B679814">
          <wp:simplePos x="0" y="0"/>
          <wp:positionH relativeFrom="column">
            <wp:posOffset>-506845</wp:posOffset>
          </wp:positionH>
          <wp:positionV relativeFrom="paragraph">
            <wp:posOffset>-291581</wp:posOffset>
          </wp:positionV>
          <wp:extent cx="2168525" cy="727710"/>
          <wp:effectExtent l="0" t="0" r="0" b="0"/>
          <wp:wrapSquare wrapText="bothSides"/>
          <wp:docPr id="20993588" name="Picture 20993588" descr="C:\Users\ezzlet\AppData\Local\Microsoft\Windows\Temporary Internet Files\Content.Word\UoN_Primary_Logo_CMYK.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ezzlet\AppData\Local\Microsoft\Windows\Temporary Internet Files\Content.Word\UoN_Primary_Logo_CMYK.JP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68525" cy="72771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AC1E7F6C"/>
    <w:lvl w:ilvl="0">
      <w:start w:val="1"/>
      <w:numFmt w:val="decimal"/>
      <w:lvlText w:val="%1."/>
      <w:lvlJc w:val="left"/>
      <w:pPr>
        <w:tabs>
          <w:tab w:val="num" w:pos="1492"/>
        </w:tabs>
        <w:ind w:left="1492" w:hanging="360"/>
      </w:pPr>
    </w:lvl>
  </w:abstractNum>
  <w:abstractNum w:abstractNumId="1" w15:restartNumberingAfterBreak="0">
    <w:nsid w:val="01413B90"/>
    <w:multiLevelType w:val="hybridMultilevel"/>
    <w:tmpl w:val="D9C603B4"/>
    <w:lvl w:ilvl="0" w:tplc="04090001">
      <w:start w:val="1"/>
      <w:numFmt w:val="bullet"/>
      <w:lvlText w:val=""/>
      <w:lvlJc w:val="left"/>
      <w:pPr>
        <w:ind w:left="480" w:hanging="480"/>
      </w:pPr>
      <w:rPr>
        <w:rFonts w:ascii="Wingdings" w:hAnsi="Wingdings" w:hint="default"/>
      </w:rPr>
    </w:lvl>
    <w:lvl w:ilvl="1" w:tplc="04090001">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9FE0E63"/>
    <w:multiLevelType w:val="hybridMultilevel"/>
    <w:tmpl w:val="23F4A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5C5270"/>
    <w:multiLevelType w:val="hybridMultilevel"/>
    <w:tmpl w:val="D7580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E853B1"/>
    <w:multiLevelType w:val="hybridMultilevel"/>
    <w:tmpl w:val="21E0F2FA"/>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99B147E"/>
    <w:multiLevelType w:val="hybridMultilevel"/>
    <w:tmpl w:val="9CAAA156"/>
    <w:lvl w:ilvl="0" w:tplc="F976E00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9CD03AF"/>
    <w:multiLevelType w:val="hybridMultilevel"/>
    <w:tmpl w:val="97C01682"/>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3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F3C0931"/>
    <w:multiLevelType w:val="hybridMultilevel"/>
    <w:tmpl w:val="2898C182"/>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3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0231320"/>
    <w:multiLevelType w:val="hybridMultilevel"/>
    <w:tmpl w:val="4BCE8FB8"/>
    <w:lvl w:ilvl="0" w:tplc="9CA62184">
      <w:start w:val="1"/>
      <w:numFmt w:val="upp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4EC25AA"/>
    <w:multiLevelType w:val="hybridMultilevel"/>
    <w:tmpl w:val="44562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680B06"/>
    <w:multiLevelType w:val="hybridMultilevel"/>
    <w:tmpl w:val="B0147F42"/>
    <w:lvl w:ilvl="0" w:tplc="0438142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99321BF"/>
    <w:multiLevelType w:val="hybridMultilevel"/>
    <w:tmpl w:val="99E8E554"/>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A806F46"/>
    <w:multiLevelType w:val="hybridMultilevel"/>
    <w:tmpl w:val="F5F2DEB0"/>
    <w:lvl w:ilvl="0" w:tplc="C4A46F2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408399B"/>
    <w:multiLevelType w:val="hybridMultilevel"/>
    <w:tmpl w:val="785A7594"/>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B5B16F0"/>
    <w:multiLevelType w:val="hybridMultilevel"/>
    <w:tmpl w:val="FE0A9312"/>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C575CD6"/>
    <w:multiLevelType w:val="hybridMultilevel"/>
    <w:tmpl w:val="0ACC81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756D68"/>
    <w:multiLevelType w:val="multilevel"/>
    <w:tmpl w:val="F36C1806"/>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7" w15:restartNumberingAfterBreak="0">
    <w:nsid w:val="5584637D"/>
    <w:multiLevelType w:val="hybridMultilevel"/>
    <w:tmpl w:val="030649FA"/>
    <w:lvl w:ilvl="0" w:tplc="B7805CB4">
      <w:start w:val="1"/>
      <w:numFmt w:val="decimal"/>
      <w:lvlText w:val="%1."/>
      <w:lvlJc w:val="left"/>
      <w:pPr>
        <w:ind w:left="1800" w:hanging="360"/>
      </w:pPr>
      <w:rPr>
        <w:rFonts w:asciiTheme="minorHAnsi" w:hAnsiTheme="minorHAnsi" w:cstheme="minorBidi"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8" w15:restartNumberingAfterBreak="0">
    <w:nsid w:val="5ABF10D0"/>
    <w:multiLevelType w:val="hybridMultilevel"/>
    <w:tmpl w:val="40C41886"/>
    <w:lvl w:ilvl="0" w:tplc="B34CF15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DD209C5"/>
    <w:multiLevelType w:val="hybridMultilevel"/>
    <w:tmpl w:val="FC2CB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5F78DB"/>
    <w:multiLevelType w:val="hybridMultilevel"/>
    <w:tmpl w:val="223A8A2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560" w:hanging="48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D3965E9"/>
    <w:multiLevelType w:val="hybridMultilevel"/>
    <w:tmpl w:val="F9EED4C4"/>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71175604"/>
    <w:multiLevelType w:val="hybridMultilevel"/>
    <w:tmpl w:val="6770D528"/>
    <w:lvl w:ilvl="0" w:tplc="ABE4DF76">
      <w:start w:val="3"/>
      <w:numFmt w:val="bullet"/>
      <w:lvlText w:val="-"/>
      <w:lvlJc w:val="left"/>
      <w:pPr>
        <w:ind w:left="1800" w:hanging="360"/>
      </w:pPr>
      <w:rPr>
        <w:rFonts w:ascii="Times New Roman" w:eastAsiaTheme="minorEastAsia" w:hAnsi="Times New Roman"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3" w15:restartNumberingAfterBreak="0">
    <w:nsid w:val="76486E8A"/>
    <w:multiLevelType w:val="hybridMultilevel"/>
    <w:tmpl w:val="D428A9E8"/>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78C91B4B"/>
    <w:multiLevelType w:val="hybridMultilevel"/>
    <w:tmpl w:val="9BBACBE8"/>
    <w:lvl w:ilvl="0" w:tplc="231EB5B4">
      <w:start w:val="1"/>
      <w:numFmt w:val="decimal"/>
      <w:lvlText w:val="%1."/>
      <w:lvlJc w:val="left"/>
      <w:pPr>
        <w:ind w:left="180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611786752">
    <w:abstractNumId w:val="16"/>
  </w:num>
  <w:num w:numId="2" w16cid:durableId="1408453909">
    <w:abstractNumId w:val="22"/>
  </w:num>
  <w:num w:numId="3" w16cid:durableId="1749421575">
    <w:abstractNumId w:val="16"/>
    <w:lvlOverride w:ilvl="0">
      <w:startOverride w:val="1"/>
    </w:lvlOverride>
  </w:num>
  <w:num w:numId="4" w16cid:durableId="334768523">
    <w:abstractNumId w:val="1"/>
  </w:num>
  <w:num w:numId="5" w16cid:durableId="264197334">
    <w:abstractNumId w:val="15"/>
  </w:num>
  <w:num w:numId="6" w16cid:durableId="1400011559">
    <w:abstractNumId w:val="18"/>
  </w:num>
  <w:num w:numId="7" w16cid:durableId="693307228">
    <w:abstractNumId w:val="10"/>
  </w:num>
  <w:num w:numId="8" w16cid:durableId="574440580">
    <w:abstractNumId w:val="8"/>
  </w:num>
  <w:num w:numId="9" w16cid:durableId="1266887754">
    <w:abstractNumId w:val="17"/>
  </w:num>
  <w:num w:numId="10" w16cid:durableId="832988823">
    <w:abstractNumId w:val="5"/>
  </w:num>
  <w:num w:numId="11" w16cid:durableId="1448499137">
    <w:abstractNumId w:val="12"/>
  </w:num>
  <w:num w:numId="12" w16cid:durableId="797574100">
    <w:abstractNumId w:val="24"/>
  </w:num>
  <w:num w:numId="13" w16cid:durableId="904488299">
    <w:abstractNumId w:val="20"/>
  </w:num>
  <w:num w:numId="14" w16cid:durableId="1098213853">
    <w:abstractNumId w:val="7"/>
  </w:num>
  <w:num w:numId="15" w16cid:durableId="12928182">
    <w:abstractNumId w:val="6"/>
  </w:num>
  <w:num w:numId="16" w16cid:durableId="2081558200">
    <w:abstractNumId w:val="19"/>
  </w:num>
  <w:num w:numId="17" w16cid:durableId="27878923">
    <w:abstractNumId w:val="2"/>
  </w:num>
  <w:num w:numId="18" w16cid:durableId="1263147473">
    <w:abstractNumId w:val="9"/>
  </w:num>
  <w:num w:numId="19" w16cid:durableId="1562592540">
    <w:abstractNumId w:val="3"/>
  </w:num>
  <w:num w:numId="20" w16cid:durableId="1349600585">
    <w:abstractNumId w:val="11"/>
  </w:num>
  <w:num w:numId="21" w16cid:durableId="567148948">
    <w:abstractNumId w:val="13"/>
  </w:num>
  <w:num w:numId="22" w16cid:durableId="1510868878">
    <w:abstractNumId w:val="21"/>
  </w:num>
  <w:num w:numId="23" w16cid:durableId="478376797">
    <w:abstractNumId w:val="14"/>
  </w:num>
  <w:num w:numId="24" w16cid:durableId="1807819814">
    <w:abstractNumId w:val="4"/>
  </w:num>
  <w:num w:numId="25" w16cid:durableId="40787779">
    <w:abstractNumId w:val="23"/>
  </w:num>
  <w:num w:numId="26" w16cid:durableId="447772299">
    <w:abstractNumId w:val="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A6D31"/>
    <w:rsid w:val="00003300"/>
    <w:rsid w:val="00005FCE"/>
    <w:rsid w:val="000076B2"/>
    <w:rsid w:val="0001032A"/>
    <w:rsid w:val="000232E8"/>
    <w:rsid w:val="00024AC3"/>
    <w:rsid w:val="00024AE0"/>
    <w:rsid w:val="0004184A"/>
    <w:rsid w:val="00042DCE"/>
    <w:rsid w:val="00046419"/>
    <w:rsid w:val="00046CD8"/>
    <w:rsid w:val="00052A26"/>
    <w:rsid w:val="00053C5B"/>
    <w:rsid w:val="00056082"/>
    <w:rsid w:val="000619CC"/>
    <w:rsid w:val="000634AB"/>
    <w:rsid w:val="000649FF"/>
    <w:rsid w:val="00073BCB"/>
    <w:rsid w:val="000756B6"/>
    <w:rsid w:val="00075786"/>
    <w:rsid w:val="00076737"/>
    <w:rsid w:val="0008497C"/>
    <w:rsid w:val="00085DD9"/>
    <w:rsid w:val="000863D0"/>
    <w:rsid w:val="000879F0"/>
    <w:rsid w:val="00087CCF"/>
    <w:rsid w:val="000908AF"/>
    <w:rsid w:val="00093834"/>
    <w:rsid w:val="0009567F"/>
    <w:rsid w:val="000A0A0D"/>
    <w:rsid w:val="000B0ADB"/>
    <w:rsid w:val="000B41A6"/>
    <w:rsid w:val="000B5189"/>
    <w:rsid w:val="000C17EC"/>
    <w:rsid w:val="000C29EB"/>
    <w:rsid w:val="000C3E4B"/>
    <w:rsid w:val="000C5D09"/>
    <w:rsid w:val="000C7148"/>
    <w:rsid w:val="000D4714"/>
    <w:rsid w:val="000D68C3"/>
    <w:rsid w:val="000D6F22"/>
    <w:rsid w:val="000E10DC"/>
    <w:rsid w:val="000E188E"/>
    <w:rsid w:val="000E58FD"/>
    <w:rsid w:val="000E74B8"/>
    <w:rsid w:val="000F0F5A"/>
    <w:rsid w:val="000F166B"/>
    <w:rsid w:val="000F1D91"/>
    <w:rsid w:val="000F2C17"/>
    <w:rsid w:val="000F30D8"/>
    <w:rsid w:val="000F3162"/>
    <w:rsid w:val="000F3837"/>
    <w:rsid w:val="000F3D57"/>
    <w:rsid w:val="000F4182"/>
    <w:rsid w:val="000F490F"/>
    <w:rsid w:val="000F5AE0"/>
    <w:rsid w:val="00105DE1"/>
    <w:rsid w:val="001070F2"/>
    <w:rsid w:val="0011363C"/>
    <w:rsid w:val="001142F1"/>
    <w:rsid w:val="00127589"/>
    <w:rsid w:val="001279C9"/>
    <w:rsid w:val="00130445"/>
    <w:rsid w:val="00134519"/>
    <w:rsid w:val="0013473B"/>
    <w:rsid w:val="001365C7"/>
    <w:rsid w:val="0013781B"/>
    <w:rsid w:val="00140BE7"/>
    <w:rsid w:val="001415EA"/>
    <w:rsid w:val="00141A5A"/>
    <w:rsid w:val="001454BB"/>
    <w:rsid w:val="00145FF6"/>
    <w:rsid w:val="00150712"/>
    <w:rsid w:val="001564CF"/>
    <w:rsid w:val="00157853"/>
    <w:rsid w:val="00157FAB"/>
    <w:rsid w:val="0016280C"/>
    <w:rsid w:val="00165196"/>
    <w:rsid w:val="0016585E"/>
    <w:rsid w:val="00167308"/>
    <w:rsid w:val="001719AB"/>
    <w:rsid w:val="001745D4"/>
    <w:rsid w:val="00174FB0"/>
    <w:rsid w:val="00177760"/>
    <w:rsid w:val="00183465"/>
    <w:rsid w:val="00185725"/>
    <w:rsid w:val="00192128"/>
    <w:rsid w:val="0019574D"/>
    <w:rsid w:val="0019794A"/>
    <w:rsid w:val="001A512C"/>
    <w:rsid w:val="001B3325"/>
    <w:rsid w:val="001B36E0"/>
    <w:rsid w:val="001B53DF"/>
    <w:rsid w:val="001B6FDB"/>
    <w:rsid w:val="001B7D91"/>
    <w:rsid w:val="001C512A"/>
    <w:rsid w:val="001C78E3"/>
    <w:rsid w:val="001D234C"/>
    <w:rsid w:val="001D2A45"/>
    <w:rsid w:val="001D2B6E"/>
    <w:rsid w:val="001D64D2"/>
    <w:rsid w:val="001D6C31"/>
    <w:rsid w:val="001E4CD8"/>
    <w:rsid w:val="001E4DDF"/>
    <w:rsid w:val="001F06D3"/>
    <w:rsid w:val="001F098A"/>
    <w:rsid w:val="001F0A45"/>
    <w:rsid w:val="001F1334"/>
    <w:rsid w:val="001F2F7C"/>
    <w:rsid w:val="001F3FC5"/>
    <w:rsid w:val="001F44C3"/>
    <w:rsid w:val="00204DA4"/>
    <w:rsid w:val="00207084"/>
    <w:rsid w:val="0021382E"/>
    <w:rsid w:val="00220988"/>
    <w:rsid w:val="002235B9"/>
    <w:rsid w:val="00223AF5"/>
    <w:rsid w:val="00223F9F"/>
    <w:rsid w:val="0022495E"/>
    <w:rsid w:val="0022713B"/>
    <w:rsid w:val="00231CBF"/>
    <w:rsid w:val="0023310A"/>
    <w:rsid w:val="00234761"/>
    <w:rsid w:val="002353D3"/>
    <w:rsid w:val="00237A3E"/>
    <w:rsid w:val="002425C3"/>
    <w:rsid w:val="00250600"/>
    <w:rsid w:val="00250BDB"/>
    <w:rsid w:val="00255480"/>
    <w:rsid w:val="00255DC6"/>
    <w:rsid w:val="0026033B"/>
    <w:rsid w:val="00260C39"/>
    <w:rsid w:val="002646B2"/>
    <w:rsid w:val="00264B58"/>
    <w:rsid w:val="00266BAD"/>
    <w:rsid w:val="00270CB0"/>
    <w:rsid w:val="002714AC"/>
    <w:rsid w:val="002718BE"/>
    <w:rsid w:val="002724C5"/>
    <w:rsid w:val="002734AF"/>
    <w:rsid w:val="0027429E"/>
    <w:rsid w:val="0027449B"/>
    <w:rsid w:val="00277A23"/>
    <w:rsid w:val="002830E4"/>
    <w:rsid w:val="00283EAE"/>
    <w:rsid w:val="00287CAB"/>
    <w:rsid w:val="002915FE"/>
    <w:rsid w:val="0029280D"/>
    <w:rsid w:val="00293DEA"/>
    <w:rsid w:val="002A1A68"/>
    <w:rsid w:val="002A2E13"/>
    <w:rsid w:val="002A5CF4"/>
    <w:rsid w:val="002B0577"/>
    <w:rsid w:val="002B2851"/>
    <w:rsid w:val="002B5A3E"/>
    <w:rsid w:val="002B6F8A"/>
    <w:rsid w:val="002B713C"/>
    <w:rsid w:val="002C22BB"/>
    <w:rsid w:val="002D2FFC"/>
    <w:rsid w:val="002D3D9F"/>
    <w:rsid w:val="002E0182"/>
    <w:rsid w:val="002E2F13"/>
    <w:rsid w:val="002E4355"/>
    <w:rsid w:val="002E466F"/>
    <w:rsid w:val="002F247D"/>
    <w:rsid w:val="002F3792"/>
    <w:rsid w:val="002F52E9"/>
    <w:rsid w:val="002F6613"/>
    <w:rsid w:val="002F6B8B"/>
    <w:rsid w:val="002F7958"/>
    <w:rsid w:val="00304871"/>
    <w:rsid w:val="00304B5A"/>
    <w:rsid w:val="00306330"/>
    <w:rsid w:val="00306742"/>
    <w:rsid w:val="00306B1C"/>
    <w:rsid w:val="0031727F"/>
    <w:rsid w:val="00317F73"/>
    <w:rsid w:val="00324480"/>
    <w:rsid w:val="0032571D"/>
    <w:rsid w:val="0032595F"/>
    <w:rsid w:val="00326BD0"/>
    <w:rsid w:val="00327368"/>
    <w:rsid w:val="003305A9"/>
    <w:rsid w:val="0034111F"/>
    <w:rsid w:val="003434BF"/>
    <w:rsid w:val="00351771"/>
    <w:rsid w:val="00352FC2"/>
    <w:rsid w:val="003539DA"/>
    <w:rsid w:val="0035410D"/>
    <w:rsid w:val="00354248"/>
    <w:rsid w:val="00355B70"/>
    <w:rsid w:val="003566AD"/>
    <w:rsid w:val="00366CC1"/>
    <w:rsid w:val="00372072"/>
    <w:rsid w:val="00372893"/>
    <w:rsid w:val="00376707"/>
    <w:rsid w:val="00380E64"/>
    <w:rsid w:val="0038147F"/>
    <w:rsid w:val="00384B4F"/>
    <w:rsid w:val="00387664"/>
    <w:rsid w:val="00390C98"/>
    <w:rsid w:val="00390CE1"/>
    <w:rsid w:val="00390F59"/>
    <w:rsid w:val="003937A7"/>
    <w:rsid w:val="00395C38"/>
    <w:rsid w:val="003A0337"/>
    <w:rsid w:val="003A1DEE"/>
    <w:rsid w:val="003A60B3"/>
    <w:rsid w:val="003B2936"/>
    <w:rsid w:val="003B2964"/>
    <w:rsid w:val="003B39F8"/>
    <w:rsid w:val="003B6D4A"/>
    <w:rsid w:val="003B70FE"/>
    <w:rsid w:val="003C113E"/>
    <w:rsid w:val="003C1F63"/>
    <w:rsid w:val="003C359C"/>
    <w:rsid w:val="003C4454"/>
    <w:rsid w:val="003C5995"/>
    <w:rsid w:val="003C5B24"/>
    <w:rsid w:val="003C68FE"/>
    <w:rsid w:val="003D0099"/>
    <w:rsid w:val="003D07C0"/>
    <w:rsid w:val="003D27CD"/>
    <w:rsid w:val="003D38EF"/>
    <w:rsid w:val="003D3FA8"/>
    <w:rsid w:val="003D4E30"/>
    <w:rsid w:val="003D6BD5"/>
    <w:rsid w:val="003D7468"/>
    <w:rsid w:val="003E0823"/>
    <w:rsid w:val="003E3D69"/>
    <w:rsid w:val="003E4B70"/>
    <w:rsid w:val="003E51D7"/>
    <w:rsid w:val="003E5F6D"/>
    <w:rsid w:val="003E7E27"/>
    <w:rsid w:val="003F361C"/>
    <w:rsid w:val="003F78C0"/>
    <w:rsid w:val="003F7C8A"/>
    <w:rsid w:val="00401DC7"/>
    <w:rsid w:val="00405AFB"/>
    <w:rsid w:val="00406041"/>
    <w:rsid w:val="0041028F"/>
    <w:rsid w:val="00412A8B"/>
    <w:rsid w:val="004131A9"/>
    <w:rsid w:val="004136ED"/>
    <w:rsid w:val="00416681"/>
    <w:rsid w:val="00420B50"/>
    <w:rsid w:val="0042282D"/>
    <w:rsid w:val="00426D97"/>
    <w:rsid w:val="00430CD9"/>
    <w:rsid w:val="0043224D"/>
    <w:rsid w:val="00442615"/>
    <w:rsid w:val="00446059"/>
    <w:rsid w:val="00447C0F"/>
    <w:rsid w:val="00450963"/>
    <w:rsid w:val="0045140B"/>
    <w:rsid w:val="0045353A"/>
    <w:rsid w:val="00456CED"/>
    <w:rsid w:val="00457E7D"/>
    <w:rsid w:val="00460CC1"/>
    <w:rsid w:val="0046120E"/>
    <w:rsid w:val="00461616"/>
    <w:rsid w:val="00464F57"/>
    <w:rsid w:val="00471748"/>
    <w:rsid w:val="00471C02"/>
    <w:rsid w:val="00472B9A"/>
    <w:rsid w:val="00476CE7"/>
    <w:rsid w:val="0048284D"/>
    <w:rsid w:val="00482CDE"/>
    <w:rsid w:val="004834A1"/>
    <w:rsid w:val="004904AA"/>
    <w:rsid w:val="004916C8"/>
    <w:rsid w:val="004920CF"/>
    <w:rsid w:val="00493A62"/>
    <w:rsid w:val="00494035"/>
    <w:rsid w:val="00495A40"/>
    <w:rsid w:val="004974EE"/>
    <w:rsid w:val="004A2274"/>
    <w:rsid w:val="004A2E43"/>
    <w:rsid w:val="004B2329"/>
    <w:rsid w:val="004C5D60"/>
    <w:rsid w:val="004D2436"/>
    <w:rsid w:val="004D3211"/>
    <w:rsid w:val="004D57F6"/>
    <w:rsid w:val="004D7B0B"/>
    <w:rsid w:val="004D7C0F"/>
    <w:rsid w:val="004D7D83"/>
    <w:rsid w:val="004E1B78"/>
    <w:rsid w:val="004E65D4"/>
    <w:rsid w:val="004F4C73"/>
    <w:rsid w:val="004F7BE1"/>
    <w:rsid w:val="00500AAD"/>
    <w:rsid w:val="00501F78"/>
    <w:rsid w:val="00502FAD"/>
    <w:rsid w:val="0050480B"/>
    <w:rsid w:val="005104B0"/>
    <w:rsid w:val="00512CBE"/>
    <w:rsid w:val="0051435D"/>
    <w:rsid w:val="0051515E"/>
    <w:rsid w:val="0051594E"/>
    <w:rsid w:val="00516728"/>
    <w:rsid w:val="00517B85"/>
    <w:rsid w:val="00521F6A"/>
    <w:rsid w:val="0052392D"/>
    <w:rsid w:val="00524DD2"/>
    <w:rsid w:val="00524F6C"/>
    <w:rsid w:val="005305E8"/>
    <w:rsid w:val="00533CB7"/>
    <w:rsid w:val="005355AF"/>
    <w:rsid w:val="00536940"/>
    <w:rsid w:val="0053702F"/>
    <w:rsid w:val="00537D76"/>
    <w:rsid w:val="00541E0A"/>
    <w:rsid w:val="005421D8"/>
    <w:rsid w:val="005440C8"/>
    <w:rsid w:val="00546EA8"/>
    <w:rsid w:val="00547147"/>
    <w:rsid w:val="00547BA0"/>
    <w:rsid w:val="00554EE8"/>
    <w:rsid w:val="0056101E"/>
    <w:rsid w:val="00566B54"/>
    <w:rsid w:val="00567DED"/>
    <w:rsid w:val="00571AC1"/>
    <w:rsid w:val="005733EF"/>
    <w:rsid w:val="00575771"/>
    <w:rsid w:val="00575DB5"/>
    <w:rsid w:val="00582F56"/>
    <w:rsid w:val="00587361"/>
    <w:rsid w:val="00590388"/>
    <w:rsid w:val="00591680"/>
    <w:rsid w:val="0059347B"/>
    <w:rsid w:val="00597168"/>
    <w:rsid w:val="005A2041"/>
    <w:rsid w:val="005A33B6"/>
    <w:rsid w:val="005A43A5"/>
    <w:rsid w:val="005A5921"/>
    <w:rsid w:val="005B0184"/>
    <w:rsid w:val="005B0D4C"/>
    <w:rsid w:val="005B2950"/>
    <w:rsid w:val="005B642D"/>
    <w:rsid w:val="005B7045"/>
    <w:rsid w:val="005B7769"/>
    <w:rsid w:val="005C384A"/>
    <w:rsid w:val="005D3AB0"/>
    <w:rsid w:val="005D4708"/>
    <w:rsid w:val="005D61CB"/>
    <w:rsid w:val="005E3ECF"/>
    <w:rsid w:val="005E6432"/>
    <w:rsid w:val="005E7378"/>
    <w:rsid w:val="005E7C95"/>
    <w:rsid w:val="005F062F"/>
    <w:rsid w:val="005F138D"/>
    <w:rsid w:val="005F15C4"/>
    <w:rsid w:val="005F693A"/>
    <w:rsid w:val="006027F3"/>
    <w:rsid w:val="006055B0"/>
    <w:rsid w:val="00611672"/>
    <w:rsid w:val="00611FC8"/>
    <w:rsid w:val="006120C9"/>
    <w:rsid w:val="00612172"/>
    <w:rsid w:val="006126C8"/>
    <w:rsid w:val="00614138"/>
    <w:rsid w:val="00616C14"/>
    <w:rsid w:val="00616E31"/>
    <w:rsid w:val="00617BCE"/>
    <w:rsid w:val="00621A80"/>
    <w:rsid w:val="00621C23"/>
    <w:rsid w:val="00621C6D"/>
    <w:rsid w:val="00622F8E"/>
    <w:rsid w:val="0062466E"/>
    <w:rsid w:val="00624E96"/>
    <w:rsid w:val="00625347"/>
    <w:rsid w:val="00631C58"/>
    <w:rsid w:val="00636877"/>
    <w:rsid w:val="0064201F"/>
    <w:rsid w:val="00643F4F"/>
    <w:rsid w:val="00644C62"/>
    <w:rsid w:val="00646781"/>
    <w:rsid w:val="00650439"/>
    <w:rsid w:val="006515D1"/>
    <w:rsid w:val="00653112"/>
    <w:rsid w:val="0065362C"/>
    <w:rsid w:val="00655737"/>
    <w:rsid w:val="006559A3"/>
    <w:rsid w:val="00656139"/>
    <w:rsid w:val="00656D58"/>
    <w:rsid w:val="006578BD"/>
    <w:rsid w:val="00664797"/>
    <w:rsid w:val="00664EFD"/>
    <w:rsid w:val="006651D7"/>
    <w:rsid w:val="00665E0E"/>
    <w:rsid w:val="00672E23"/>
    <w:rsid w:val="00676DB9"/>
    <w:rsid w:val="00676F99"/>
    <w:rsid w:val="006775C3"/>
    <w:rsid w:val="00680575"/>
    <w:rsid w:val="006809ED"/>
    <w:rsid w:val="006819A2"/>
    <w:rsid w:val="00682389"/>
    <w:rsid w:val="006829AC"/>
    <w:rsid w:val="00682B6F"/>
    <w:rsid w:val="00690CA8"/>
    <w:rsid w:val="00690F19"/>
    <w:rsid w:val="00692EF1"/>
    <w:rsid w:val="0069616B"/>
    <w:rsid w:val="006A3C68"/>
    <w:rsid w:val="006A6D31"/>
    <w:rsid w:val="006A79CE"/>
    <w:rsid w:val="006B0F35"/>
    <w:rsid w:val="006B33E6"/>
    <w:rsid w:val="006B4313"/>
    <w:rsid w:val="006B461F"/>
    <w:rsid w:val="006B7358"/>
    <w:rsid w:val="006C057E"/>
    <w:rsid w:val="006C1919"/>
    <w:rsid w:val="006C22EC"/>
    <w:rsid w:val="006C32E4"/>
    <w:rsid w:val="006C40C3"/>
    <w:rsid w:val="006C613D"/>
    <w:rsid w:val="006D4536"/>
    <w:rsid w:val="006E2819"/>
    <w:rsid w:val="006E2D89"/>
    <w:rsid w:val="006F056C"/>
    <w:rsid w:val="006F1FEB"/>
    <w:rsid w:val="006F4E22"/>
    <w:rsid w:val="007016C1"/>
    <w:rsid w:val="00702C90"/>
    <w:rsid w:val="00703A65"/>
    <w:rsid w:val="0071191B"/>
    <w:rsid w:val="007137D8"/>
    <w:rsid w:val="00713B9B"/>
    <w:rsid w:val="007164AE"/>
    <w:rsid w:val="00716E62"/>
    <w:rsid w:val="00717469"/>
    <w:rsid w:val="00720E10"/>
    <w:rsid w:val="007271DF"/>
    <w:rsid w:val="0072733B"/>
    <w:rsid w:val="0072754A"/>
    <w:rsid w:val="00727731"/>
    <w:rsid w:val="00727791"/>
    <w:rsid w:val="007367AD"/>
    <w:rsid w:val="00737A45"/>
    <w:rsid w:val="0074125C"/>
    <w:rsid w:val="007413A1"/>
    <w:rsid w:val="00743DA6"/>
    <w:rsid w:val="00745C9B"/>
    <w:rsid w:val="00746A8D"/>
    <w:rsid w:val="00747F07"/>
    <w:rsid w:val="00747FFC"/>
    <w:rsid w:val="00750354"/>
    <w:rsid w:val="00750FA7"/>
    <w:rsid w:val="007550DA"/>
    <w:rsid w:val="00756002"/>
    <w:rsid w:val="00760160"/>
    <w:rsid w:val="00764D2C"/>
    <w:rsid w:val="00770B36"/>
    <w:rsid w:val="00774EEA"/>
    <w:rsid w:val="0077552E"/>
    <w:rsid w:val="007757B8"/>
    <w:rsid w:val="00776054"/>
    <w:rsid w:val="0078035E"/>
    <w:rsid w:val="00780D87"/>
    <w:rsid w:val="00783A20"/>
    <w:rsid w:val="00783AF1"/>
    <w:rsid w:val="00784889"/>
    <w:rsid w:val="00784DA1"/>
    <w:rsid w:val="007942B0"/>
    <w:rsid w:val="0079477C"/>
    <w:rsid w:val="00794C7C"/>
    <w:rsid w:val="007976C3"/>
    <w:rsid w:val="007A0934"/>
    <w:rsid w:val="007A2418"/>
    <w:rsid w:val="007A37ED"/>
    <w:rsid w:val="007B0BA0"/>
    <w:rsid w:val="007B1FC8"/>
    <w:rsid w:val="007B2072"/>
    <w:rsid w:val="007B32F0"/>
    <w:rsid w:val="007B62AC"/>
    <w:rsid w:val="007C1CAF"/>
    <w:rsid w:val="007C6210"/>
    <w:rsid w:val="007C7ED0"/>
    <w:rsid w:val="007D7FBE"/>
    <w:rsid w:val="007E0064"/>
    <w:rsid w:val="007E1D5D"/>
    <w:rsid w:val="007E499C"/>
    <w:rsid w:val="007F1ABA"/>
    <w:rsid w:val="007F2122"/>
    <w:rsid w:val="007F2F45"/>
    <w:rsid w:val="007F2FD8"/>
    <w:rsid w:val="007F5440"/>
    <w:rsid w:val="007F7AF8"/>
    <w:rsid w:val="00800DC8"/>
    <w:rsid w:val="00803AD9"/>
    <w:rsid w:val="00806084"/>
    <w:rsid w:val="00806A5F"/>
    <w:rsid w:val="00806E2D"/>
    <w:rsid w:val="00806FB5"/>
    <w:rsid w:val="00807A64"/>
    <w:rsid w:val="00813A55"/>
    <w:rsid w:val="00814333"/>
    <w:rsid w:val="00815CB8"/>
    <w:rsid w:val="0082040B"/>
    <w:rsid w:val="00821D26"/>
    <w:rsid w:val="00823D50"/>
    <w:rsid w:val="00823DEE"/>
    <w:rsid w:val="008346AC"/>
    <w:rsid w:val="00837859"/>
    <w:rsid w:val="0084446F"/>
    <w:rsid w:val="00844D75"/>
    <w:rsid w:val="0085006B"/>
    <w:rsid w:val="00850202"/>
    <w:rsid w:val="008509FD"/>
    <w:rsid w:val="008514ED"/>
    <w:rsid w:val="00852363"/>
    <w:rsid w:val="00852FB7"/>
    <w:rsid w:val="008544DB"/>
    <w:rsid w:val="00857D45"/>
    <w:rsid w:val="00870147"/>
    <w:rsid w:val="0087024D"/>
    <w:rsid w:val="00870E60"/>
    <w:rsid w:val="0087116A"/>
    <w:rsid w:val="00876A6F"/>
    <w:rsid w:val="00886BC9"/>
    <w:rsid w:val="00887287"/>
    <w:rsid w:val="00890206"/>
    <w:rsid w:val="00891CB6"/>
    <w:rsid w:val="008A0702"/>
    <w:rsid w:val="008A0A98"/>
    <w:rsid w:val="008A20B8"/>
    <w:rsid w:val="008A2ADE"/>
    <w:rsid w:val="008A4FEA"/>
    <w:rsid w:val="008B16D5"/>
    <w:rsid w:val="008B6521"/>
    <w:rsid w:val="008B74EB"/>
    <w:rsid w:val="008B7AA0"/>
    <w:rsid w:val="008D6532"/>
    <w:rsid w:val="008D7B4D"/>
    <w:rsid w:val="008E0DEA"/>
    <w:rsid w:val="008E3886"/>
    <w:rsid w:val="008F35C3"/>
    <w:rsid w:val="008F369B"/>
    <w:rsid w:val="008F3E27"/>
    <w:rsid w:val="008F440E"/>
    <w:rsid w:val="008F6E53"/>
    <w:rsid w:val="009006C4"/>
    <w:rsid w:val="009009DA"/>
    <w:rsid w:val="00905323"/>
    <w:rsid w:val="00906BC1"/>
    <w:rsid w:val="00907FDA"/>
    <w:rsid w:val="00910F62"/>
    <w:rsid w:val="00911D68"/>
    <w:rsid w:val="009212CE"/>
    <w:rsid w:val="0092383E"/>
    <w:rsid w:val="009308A1"/>
    <w:rsid w:val="0094046F"/>
    <w:rsid w:val="00940F09"/>
    <w:rsid w:val="009429BA"/>
    <w:rsid w:val="00944794"/>
    <w:rsid w:val="009457CF"/>
    <w:rsid w:val="00945DF3"/>
    <w:rsid w:val="00947A93"/>
    <w:rsid w:val="00952DC5"/>
    <w:rsid w:val="00953230"/>
    <w:rsid w:val="00957D4A"/>
    <w:rsid w:val="00960331"/>
    <w:rsid w:val="00960E90"/>
    <w:rsid w:val="0096456F"/>
    <w:rsid w:val="00965F9B"/>
    <w:rsid w:val="009719B1"/>
    <w:rsid w:val="00972775"/>
    <w:rsid w:val="009768E1"/>
    <w:rsid w:val="00983586"/>
    <w:rsid w:val="0098383B"/>
    <w:rsid w:val="009867E3"/>
    <w:rsid w:val="009907F0"/>
    <w:rsid w:val="009927A5"/>
    <w:rsid w:val="00993FFB"/>
    <w:rsid w:val="009940E9"/>
    <w:rsid w:val="009A037B"/>
    <w:rsid w:val="009A0779"/>
    <w:rsid w:val="009A351D"/>
    <w:rsid w:val="009A676B"/>
    <w:rsid w:val="009A7EF2"/>
    <w:rsid w:val="009B0F45"/>
    <w:rsid w:val="009B24F5"/>
    <w:rsid w:val="009B2F18"/>
    <w:rsid w:val="009B466E"/>
    <w:rsid w:val="009B5911"/>
    <w:rsid w:val="009B636D"/>
    <w:rsid w:val="009C0835"/>
    <w:rsid w:val="009C0C74"/>
    <w:rsid w:val="009C0F9A"/>
    <w:rsid w:val="009C2E2B"/>
    <w:rsid w:val="009D33C9"/>
    <w:rsid w:val="009E052A"/>
    <w:rsid w:val="009E3F93"/>
    <w:rsid w:val="009F0C73"/>
    <w:rsid w:val="009F2DA8"/>
    <w:rsid w:val="009F339C"/>
    <w:rsid w:val="00A00182"/>
    <w:rsid w:val="00A034DF"/>
    <w:rsid w:val="00A04403"/>
    <w:rsid w:val="00A06F07"/>
    <w:rsid w:val="00A120DE"/>
    <w:rsid w:val="00A160BD"/>
    <w:rsid w:val="00A20110"/>
    <w:rsid w:val="00A2019E"/>
    <w:rsid w:val="00A23B0F"/>
    <w:rsid w:val="00A262C6"/>
    <w:rsid w:val="00A33159"/>
    <w:rsid w:val="00A3422F"/>
    <w:rsid w:val="00A35787"/>
    <w:rsid w:val="00A40793"/>
    <w:rsid w:val="00A40C2F"/>
    <w:rsid w:val="00A44834"/>
    <w:rsid w:val="00A50618"/>
    <w:rsid w:val="00A572C5"/>
    <w:rsid w:val="00A6347E"/>
    <w:rsid w:val="00A64523"/>
    <w:rsid w:val="00A6759A"/>
    <w:rsid w:val="00A676CA"/>
    <w:rsid w:val="00A71336"/>
    <w:rsid w:val="00A7289D"/>
    <w:rsid w:val="00A735BB"/>
    <w:rsid w:val="00A73802"/>
    <w:rsid w:val="00A77E10"/>
    <w:rsid w:val="00A80263"/>
    <w:rsid w:val="00A836E6"/>
    <w:rsid w:val="00A8444B"/>
    <w:rsid w:val="00A87661"/>
    <w:rsid w:val="00A91EE0"/>
    <w:rsid w:val="00A92388"/>
    <w:rsid w:val="00A9290A"/>
    <w:rsid w:val="00A92F5C"/>
    <w:rsid w:val="00A939E9"/>
    <w:rsid w:val="00A973D9"/>
    <w:rsid w:val="00A97B5E"/>
    <w:rsid w:val="00AB0EA8"/>
    <w:rsid w:val="00AB0F2B"/>
    <w:rsid w:val="00AB15EE"/>
    <w:rsid w:val="00AB6E48"/>
    <w:rsid w:val="00AC3E68"/>
    <w:rsid w:val="00AC4BC9"/>
    <w:rsid w:val="00AC5D16"/>
    <w:rsid w:val="00AD4049"/>
    <w:rsid w:val="00AD52E9"/>
    <w:rsid w:val="00AD602E"/>
    <w:rsid w:val="00AE4A18"/>
    <w:rsid w:val="00AE5968"/>
    <w:rsid w:val="00AE718D"/>
    <w:rsid w:val="00AF1138"/>
    <w:rsid w:val="00AF1D71"/>
    <w:rsid w:val="00AF3922"/>
    <w:rsid w:val="00AF4167"/>
    <w:rsid w:val="00AF4902"/>
    <w:rsid w:val="00AF5B92"/>
    <w:rsid w:val="00AF6E3E"/>
    <w:rsid w:val="00B02D42"/>
    <w:rsid w:val="00B03A52"/>
    <w:rsid w:val="00B03D2D"/>
    <w:rsid w:val="00B051EC"/>
    <w:rsid w:val="00B072CD"/>
    <w:rsid w:val="00B1370C"/>
    <w:rsid w:val="00B14C6D"/>
    <w:rsid w:val="00B158FE"/>
    <w:rsid w:val="00B1601B"/>
    <w:rsid w:val="00B1675F"/>
    <w:rsid w:val="00B17262"/>
    <w:rsid w:val="00B21EE1"/>
    <w:rsid w:val="00B238F8"/>
    <w:rsid w:val="00B25723"/>
    <w:rsid w:val="00B25E99"/>
    <w:rsid w:val="00B27BCC"/>
    <w:rsid w:val="00B344E9"/>
    <w:rsid w:val="00B34702"/>
    <w:rsid w:val="00B430F1"/>
    <w:rsid w:val="00B4386B"/>
    <w:rsid w:val="00B43CAE"/>
    <w:rsid w:val="00B50A16"/>
    <w:rsid w:val="00B5138A"/>
    <w:rsid w:val="00B5265E"/>
    <w:rsid w:val="00B52A05"/>
    <w:rsid w:val="00B53B72"/>
    <w:rsid w:val="00B566F2"/>
    <w:rsid w:val="00B56AFD"/>
    <w:rsid w:val="00B613B1"/>
    <w:rsid w:val="00B613B5"/>
    <w:rsid w:val="00B61D1C"/>
    <w:rsid w:val="00B61D4D"/>
    <w:rsid w:val="00B62145"/>
    <w:rsid w:val="00B6236B"/>
    <w:rsid w:val="00B64B27"/>
    <w:rsid w:val="00B71E69"/>
    <w:rsid w:val="00B7529B"/>
    <w:rsid w:val="00B86001"/>
    <w:rsid w:val="00B9037B"/>
    <w:rsid w:val="00B9297E"/>
    <w:rsid w:val="00B967C2"/>
    <w:rsid w:val="00BA0CCE"/>
    <w:rsid w:val="00BA0F99"/>
    <w:rsid w:val="00BA1446"/>
    <w:rsid w:val="00BA39DD"/>
    <w:rsid w:val="00BB1360"/>
    <w:rsid w:val="00BB1AE6"/>
    <w:rsid w:val="00BB5868"/>
    <w:rsid w:val="00BB7B97"/>
    <w:rsid w:val="00BC0B86"/>
    <w:rsid w:val="00BC2F07"/>
    <w:rsid w:val="00BC3402"/>
    <w:rsid w:val="00BC3A81"/>
    <w:rsid w:val="00BC5F3F"/>
    <w:rsid w:val="00BC683E"/>
    <w:rsid w:val="00BD0379"/>
    <w:rsid w:val="00BD1B17"/>
    <w:rsid w:val="00BD72E8"/>
    <w:rsid w:val="00BE0900"/>
    <w:rsid w:val="00BE1297"/>
    <w:rsid w:val="00BE43BA"/>
    <w:rsid w:val="00BE4E46"/>
    <w:rsid w:val="00BE74A1"/>
    <w:rsid w:val="00BE79A3"/>
    <w:rsid w:val="00BF19A3"/>
    <w:rsid w:val="00BF4D7B"/>
    <w:rsid w:val="00BF60FB"/>
    <w:rsid w:val="00BF69E8"/>
    <w:rsid w:val="00C07558"/>
    <w:rsid w:val="00C13E44"/>
    <w:rsid w:val="00C14C0B"/>
    <w:rsid w:val="00C17137"/>
    <w:rsid w:val="00C20C23"/>
    <w:rsid w:val="00C21981"/>
    <w:rsid w:val="00C227A4"/>
    <w:rsid w:val="00C405E1"/>
    <w:rsid w:val="00C42C3B"/>
    <w:rsid w:val="00C43832"/>
    <w:rsid w:val="00C47558"/>
    <w:rsid w:val="00C4763D"/>
    <w:rsid w:val="00C508AA"/>
    <w:rsid w:val="00C50954"/>
    <w:rsid w:val="00C565B9"/>
    <w:rsid w:val="00C56DD2"/>
    <w:rsid w:val="00C57E2E"/>
    <w:rsid w:val="00C57EBA"/>
    <w:rsid w:val="00C62152"/>
    <w:rsid w:val="00C6253A"/>
    <w:rsid w:val="00C668CA"/>
    <w:rsid w:val="00C66DA9"/>
    <w:rsid w:val="00C701A1"/>
    <w:rsid w:val="00C728C8"/>
    <w:rsid w:val="00C72D1A"/>
    <w:rsid w:val="00C74FE8"/>
    <w:rsid w:val="00C77A97"/>
    <w:rsid w:val="00C77D6D"/>
    <w:rsid w:val="00C77DEC"/>
    <w:rsid w:val="00C8020B"/>
    <w:rsid w:val="00C87539"/>
    <w:rsid w:val="00C9092E"/>
    <w:rsid w:val="00C91B3E"/>
    <w:rsid w:val="00C94DFC"/>
    <w:rsid w:val="00CA06AE"/>
    <w:rsid w:val="00CA130C"/>
    <w:rsid w:val="00CA6406"/>
    <w:rsid w:val="00CA6E4D"/>
    <w:rsid w:val="00CB2A9C"/>
    <w:rsid w:val="00CB304A"/>
    <w:rsid w:val="00CB34E2"/>
    <w:rsid w:val="00CB44A5"/>
    <w:rsid w:val="00CB6FE7"/>
    <w:rsid w:val="00CC081F"/>
    <w:rsid w:val="00CC201C"/>
    <w:rsid w:val="00CC46FB"/>
    <w:rsid w:val="00CC7958"/>
    <w:rsid w:val="00CC7CB4"/>
    <w:rsid w:val="00CC7DF9"/>
    <w:rsid w:val="00CD4104"/>
    <w:rsid w:val="00CD5066"/>
    <w:rsid w:val="00CD513A"/>
    <w:rsid w:val="00CE0788"/>
    <w:rsid w:val="00CE1BB8"/>
    <w:rsid w:val="00CE31FF"/>
    <w:rsid w:val="00CE3F00"/>
    <w:rsid w:val="00CE7C83"/>
    <w:rsid w:val="00CF460C"/>
    <w:rsid w:val="00CF4BE3"/>
    <w:rsid w:val="00D01E82"/>
    <w:rsid w:val="00D02E1D"/>
    <w:rsid w:val="00D0698F"/>
    <w:rsid w:val="00D06DA8"/>
    <w:rsid w:val="00D07076"/>
    <w:rsid w:val="00D07319"/>
    <w:rsid w:val="00D13169"/>
    <w:rsid w:val="00D13A8C"/>
    <w:rsid w:val="00D14D57"/>
    <w:rsid w:val="00D15F9E"/>
    <w:rsid w:val="00D16334"/>
    <w:rsid w:val="00D22006"/>
    <w:rsid w:val="00D22129"/>
    <w:rsid w:val="00D27462"/>
    <w:rsid w:val="00D30C61"/>
    <w:rsid w:val="00D333D9"/>
    <w:rsid w:val="00D3368E"/>
    <w:rsid w:val="00D43B7E"/>
    <w:rsid w:val="00D4517D"/>
    <w:rsid w:val="00D46B0B"/>
    <w:rsid w:val="00D46E92"/>
    <w:rsid w:val="00D53191"/>
    <w:rsid w:val="00D57B58"/>
    <w:rsid w:val="00D6174B"/>
    <w:rsid w:val="00D65C68"/>
    <w:rsid w:val="00D67718"/>
    <w:rsid w:val="00D706A3"/>
    <w:rsid w:val="00D76227"/>
    <w:rsid w:val="00D763F0"/>
    <w:rsid w:val="00D77890"/>
    <w:rsid w:val="00D779B7"/>
    <w:rsid w:val="00D83ECD"/>
    <w:rsid w:val="00D87D30"/>
    <w:rsid w:val="00D90211"/>
    <w:rsid w:val="00D908A5"/>
    <w:rsid w:val="00D90F67"/>
    <w:rsid w:val="00D9453A"/>
    <w:rsid w:val="00DA0ED1"/>
    <w:rsid w:val="00DA2B0A"/>
    <w:rsid w:val="00DA3935"/>
    <w:rsid w:val="00DA3CB7"/>
    <w:rsid w:val="00DA3EC4"/>
    <w:rsid w:val="00DA4D88"/>
    <w:rsid w:val="00DA6E50"/>
    <w:rsid w:val="00DB1E4D"/>
    <w:rsid w:val="00DB58FE"/>
    <w:rsid w:val="00DB5F41"/>
    <w:rsid w:val="00DB73CF"/>
    <w:rsid w:val="00DC0D82"/>
    <w:rsid w:val="00DC25E2"/>
    <w:rsid w:val="00DC6F7E"/>
    <w:rsid w:val="00DD162F"/>
    <w:rsid w:val="00DD33DC"/>
    <w:rsid w:val="00DD4C87"/>
    <w:rsid w:val="00DD7F41"/>
    <w:rsid w:val="00DE038E"/>
    <w:rsid w:val="00DE05A4"/>
    <w:rsid w:val="00DE105F"/>
    <w:rsid w:val="00DE10E1"/>
    <w:rsid w:val="00DE1BE9"/>
    <w:rsid w:val="00DE1E2A"/>
    <w:rsid w:val="00DE5119"/>
    <w:rsid w:val="00DF213C"/>
    <w:rsid w:val="00E0108D"/>
    <w:rsid w:val="00E020D5"/>
    <w:rsid w:val="00E03750"/>
    <w:rsid w:val="00E037DC"/>
    <w:rsid w:val="00E049B1"/>
    <w:rsid w:val="00E10B6B"/>
    <w:rsid w:val="00E149CC"/>
    <w:rsid w:val="00E156D6"/>
    <w:rsid w:val="00E17ED0"/>
    <w:rsid w:val="00E210FC"/>
    <w:rsid w:val="00E211A8"/>
    <w:rsid w:val="00E226A0"/>
    <w:rsid w:val="00E24907"/>
    <w:rsid w:val="00E3007D"/>
    <w:rsid w:val="00E31632"/>
    <w:rsid w:val="00E37FE7"/>
    <w:rsid w:val="00E40C11"/>
    <w:rsid w:val="00E4266B"/>
    <w:rsid w:val="00E43FE5"/>
    <w:rsid w:val="00E4490D"/>
    <w:rsid w:val="00E50B26"/>
    <w:rsid w:val="00E53288"/>
    <w:rsid w:val="00E54DA0"/>
    <w:rsid w:val="00E56099"/>
    <w:rsid w:val="00E612E6"/>
    <w:rsid w:val="00E6370E"/>
    <w:rsid w:val="00E64880"/>
    <w:rsid w:val="00E6497E"/>
    <w:rsid w:val="00E6552B"/>
    <w:rsid w:val="00E767C8"/>
    <w:rsid w:val="00E76EA9"/>
    <w:rsid w:val="00E820BA"/>
    <w:rsid w:val="00E85175"/>
    <w:rsid w:val="00E85F9B"/>
    <w:rsid w:val="00E87867"/>
    <w:rsid w:val="00E90C9B"/>
    <w:rsid w:val="00E9159F"/>
    <w:rsid w:val="00E92BB1"/>
    <w:rsid w:val="00E92D14"/>
    <w:rsid w:val="00E9378B"/>
    <w:rsid w:val="00E97A91"/>
    <w:rsid w:val="00EA0E22"/>
    <w:rsid w:val="00EA0E9E"/>
    <w:rsid w:val="00EA2FF2"/>
    <w:rsid w:val="00EA401E"/>
    <w:rsid w:val="00EB2AA2"/>
    <w:rsid w:val="00EB2B80"/>
    <w:rsid w:val="00EB42B4"/>
    <w:rsid w:val="00EC0117"/>
    <w:rsid w:val="00EC0EC3"/>
    <w:rsid w:val="00EC228B"/>
    <w:rsid w:val="00ED1130"/>
    <w:rsid w:val="00ED19F0"/>
    <w:rsid w:val="00ED78F8"/>
    <w:rsid w:val="00EE24A2"/>
    <w:rsid w:val="00EE46AE"/>
    <w:rsid w:val="00EE5BC3"/>
    <w:rsid w:val="00EE5F41"/>
    <w:rsid w:val="00EF2BFA"/>
    <w:rsid w:val="00EF3766"/>
    <w:rsid w:val="00EF78AA"/>
    <w:rsid w:val="00F01EC7"/>
    <w:rsid w:val="00F025BF"/>
    <w:rsid w:val="00F034FD"/>
    <w:rsid w:val="00F1073F"/>
    <w:rsid w:val="00F11259"/>
    <w:rsid w:val="00F11ECD"/>
    <w:rsid w:val="00F13CDE"/>
    <w:rsid w:val="00F147FB"/>
    <w:rsid w:val="00F17A15"/>
    <w:rsid w:val="00F20313"/>
    <w:rsid w:val="00F22191"/>
    <w:rsid w:val="00F23B83"/>
    <w:rsid w:val="00F24210"/>
    <w:rsid w:val="00F2511D"/>
    <w:rsid w:val="00F252CE"/>
    <w:rsid w:val="00F373DA"/>
    <w:rsid w:val="00F43005"/>
    <w:rsid w:val="00F444F7"/>
    <w:rsid w:val="00F51FD0"/>
    <w:rsid w:val="00F52110"/>
    <w:rsid w:val="00F52D4E"/>
    <w:rsid w:val="00F551AC"/>
    <w:rsid w:val="00F57DDE"/>
    <w:rsid w:val="00F6184C"/>
    <w:rsid w:val="00F62E68"/>
    <w:rsid w:val="00F642F6"/>
    <w:rsid w:val="00F72621"/>
    <w:rsid w:val="00F75264"/>
    <w:rsid w:val="00F857AB"/>
    <w:rsid w:val="00F911FE"/>
    <w:rsid w:val="00F92136"/>
    <w:rsid w:val="00F923C1"/>
    <w:rsid w:val="00F95852"/>
    <w:rsid w:val="00F96C0E"/>
    <w:rsid w:val="00FA47FE"/>
    <w:rsid w:val="00FA5629"/>
    <w:rsid w:val="00FA7BE7"/>
    <w:rsid w:val="00FB2AC7"/>
    <w:rsid w:val="00FB3F4C"/>
    <w:rsid w:val="00FB5243"/>
    <w:rsid w:val="00FB585C"/>
    <w:rsid w:val="00FC14DB"/>
    <w:rsid w:val="00FC373F"/>
    <w:rsid w:val="00FC5973"/>
    <w:rsid w:val="00FD2A87"/>
    <w:rsid w:val="00FD5538"/>
    <w:rsid w:val="00FD74F9"/>
    <w:rsid w:val="00FE061D"/>
    <w:rsid w:val="00FE138F"/>
    <w:rsid w:val="00FE2B53"/>
    <w:rsid w:val="00FE3598"/>
    <w:rsid w:val="00FE6077"/>
    <w:rsid w:val="00FE7EC3"/>
    <w:rsid w:val="00FF00BE"/>
    <w:rsid w:val="00FF0110"/>
    <w:rsid w:val="00FF2FD8"/>
    <w:rsid w:val="00FF3254"/>
    <w:rsid w:val="00FF4B0F"/>
    <w:rsid w:val="00FF6402"/>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123E7D"/>
  <w15:chartTrackingRefBased/>
  <w15:docId w15:val="{2C07A1A8-861B-374C-A8D3-87C8DF060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lang w:val="en-GB" w:eastAsia="en-US" w:bidi="ar-SA"/>
      </w:rPr>
    </w:rPrDefault>
    <w:pPrDefault/>
  </w:docDefaults>
  <w:latentStyles w:defLockedState="0" w:defUIPriority="0" w:defSemiHidden="0" w:defUnhideWhenUsed="0" w:defQFormat="0" w:count="376">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itle" w:uiPriority="10" w:qFormat="1"/>
    <w:lsdException w:name="Body Text" w:qFormat="1"/>
    <w:lsdException w:name="Subtitle" w:uiPriority="11" w:qFormat="1"/>
    <w:lsdException w:name="Hyperlink" w:uiPriority="99"/>
    <w:lsdException w:name="FollowedHyperlink" w:uiPriority="99"/>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rPr>
      <w:sz w:val="24"/>
    </w:rPr>
  </w:style>
  <w:style w:type="paragraph" w:styleId="1">
    <w:name w:val="heading 1"/>
    <w:basedOn w:val="a"/>
    <w:next w:val="a"/>
    <w:link w:val="10"/>
    <w:uiPriority w:val="9"/>
    <w:qFormat/>
    <w:rsid w:val="00EC0117"/>
    <w:pPr>
      <w:keepNext/>
      <w:numPr>
        <w:numId w:val="1"/>
      </w:numPr>
      <w:spacing w:before="120" w:after="60"/>
      <w:outlineLvl w:val="0"/>
    </w:pPr>
    <w:rPr>
      <w:rFonts w:ascii="Arial" w:eastAsiaTheme="majorEastAsia" w:hAnsi="Arial" w:cs="Arial"/>
      <w:b/>
      <w:bCs/>
      <w:kern w:val="32"/>
      <w:sz w:val="32"/>
      <w:szCs w:val="32"/>
    </w:rPr>
  </w:style>
  <w:style w:type="paragraph" w:styleId="2">
    <w:name w:val="heading 2"/>
    <w:basedOn w:val="a"/>
    <w:next w:val="a"/>
    <w:link w:val="20"/>
    <w:uiPriority w:val="9"/>
    <w:unhideWhenUsed/>
    <w:qFormat/>
    <w:rsid w:val="006A6D31"/>
    <w:pPr>
      <w:keepNext/>
      <w:numPr>
        <w:ilvl w:val="1"/>
        <w:numId w:val="1"/>
      </w:numPr>
      <w:spacing w:before="120" w:after="60"/>
      <w:outlineLvl w:val="1"/>
    </w:pPr>
    <w:rPr>
      <w:rFonts w:ascii="Arial" w:eastAsiaTheme="majorEastAsia" w:hAnsi="Arial" w:cs="Arial"/>
      <w:b/>
      <w:bCs/>
      <w:iCs/>
      <w:sz w:val="28"/>
      <w:szCs w:val="28"/>
    </w:rPr>
  </w:style>
  <w:style w:type="paragraph" w:styleId="3">
    <w:name w:val="heading 3"/>
    <w:basedOn w:val="a"/>
    <w:next w:val="a"/>
    <w:link w:val="30"/>
    <w:uiPriority w:val="9"/>
    <w:unhideWhenUsed/>
    <w:qFormat/>
    <w:rsid w:val="006A6D31"/>
    <w:pPr>
      <w:keepNext/>
      <w:keepLines/>
      <w:numPr>
        <w:ilvl w:val="2"/>
        <w:numId w:val="1"/>
      </w:numPr>
      <w:spacing w:before="40"/>
      <w:outlineLvl w:val="2"/>
    </w:pPr>
    <w:rPr>
      <w:rFonts w:ascii="Arial" w:eastAsiaTheme="majorEastAsia" w:hAnsi="Arial" w:cs="Arial"/>
      <w:b/>
      <w:bCs/>
      <w:iCs/>
      <w:szCs w:val="28"/>
    </w:rPr>
  </w:style>
  <w:style w:type="paragraph" w:styleId="4">
    <w:name w:val="heading 4"/>
    <w:basedOn w:val="a"/>
    <w:next w:val="a"/>
    <w:link w:val="40"/>
    <w:uiPriority w:val="9"/>
    <w:unhideWhenUsed/>
    <w:qFormat/>
    <w:rsid w:val="006A6D31"/>
    <w:pPr>
      <w:keepNext/>
      <w:keepLines/>
      <w:numPr>
        <w:ilvl w:val="3"/>
        <w:numId w:val="1"/>
      </w:numPr>
      <w:spacing w:before="40"/>
      <w:outlineLvl w:val="3"/>
    </w:pPr>
    <w:rPr>
      <w:rFonts w:ascii="Arial" w:eastAsiaTheme="majorEastAsia" w:hAnsi="Arial" w:cs="Arial"/>
      <w:b/>
      <w:bCs/>
      <w:iCs/>
      <w:szCs w:val="28"/>
    </w:rPr>
  </w:style>
  <w:style w:type="paragraph" w:styleId="5">
    <w:name w:val="heading 5"/>
    <w:basedOn w:val="a"/>
    <w:next w:val="a"/>
    <w:link w:val="50"/>
    <w:uiPriority w:val="9"/>
    <w:unhideWhenUsed/>
    <w:qFormat/>
    <w:rsid w:val="006A6D31"/>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6A6D31"/>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6A6D31"/>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6A6D3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6A6D3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qFormat/>
    <w:rsid w:val="006A6D31"/>
    <w:pPr>
      <w:spacing w:after="120"/>
      <w:ind w:firstLine="284"/>
      <w:jc w:val="both"/>
    </w:pPr>
    <w:rPr>
      <w:rFonts w:ascii="Arial" w:hAnsi="Arial" w:cs="Arial"/>
      <w:sz w:val="22"/>
    </w:rPr>
  </w:style>
  <w:style w:type="character" w:customStyle="1" w:styleId="10">
    <w:name w:val="標題 1 字元"/>
    <w:basedOn w:val="a0"/>
    <w:link w:val="1"/>
    <w:uiPriority w:val="9"/>
    <w:rsid w:val="00EC0117"/>
    <w:rPr>
      <w:rFonts w:ascii="Arial" w:eastAsiaTheme="majorEastAsia" w:hAnsi="Arial" w:cs="Arial"/>
      <w:b/>
      <w:bCs/>
      <w:kern w:val="32"/>
      <w:sz w:val="32"/>
      <w:szCs w:val="32"/>
    </w:rPr>
  </w:style>
  <w:style w:type="character" w:customStyle="1" w:styleId="a4">
    <w:name w:val="本文 字元"/>
    <w:basedOn w:val="a0"/>
    <w:link w:val="a3"/>
    <w:rsid w:val="006A6D31"/>
    <w:rPr>
      <w:rFonts w:ascii="Arial" w:hAnsi="Arial" w:cs="Arial"/>
      <w:sz w:val="22"/>
    </w:rPr>
  </w:style>
  <w:style w:type="paragraph" w:styleId="a5">
    <w:name w:val="Title"/>
    <w:basedOn w:val="a"/>
    <w:next w:val="a"/>
    <w:link w:val="a6"/>
    <w:uiPriority w:val="10"/>
    <w:qFormat/>
    <w:rsid w:val="003566AD"/>
    <w:pPr>
      <w:jc w:val="center"/>
    </w:pPr>
    <w:rPr>
      <w:rFonts w:ascii="Arial" w:hAnsi="Arial" w:cs="Arial"/>
      <w:b/>
      <w:sz w:val="36"/>
    </w:rPr>
  </w:style>
  <w:style w:type="character" w:customStyle="1" w:styleId="a6">
    <w:name w:val="標題 字元"/>
    <w:basedOn w:val="a0"/>
    <w:link w:val="a5"/>
    <w:uiPriority w:val="10"/>
    <w:rsid w:val="003566AD"/>
    <w:rPr>
      <w:rFonts w:ascii="Arial" w:hAnsi="Arial" w:cs="Arial"/>
      <w:b/>
      <w:sz w:val="36"/>
    </w:rPr>
  </w:style>
  <w:style w:type="paragraph" w:styleId="a7">
    <w:name w:val="toa heading"/>
    <w:basedOn w:val="a"/>
    <w:next w:val="a"/>
    <w:rsid w:val="003566AD"/>
    <w:pPr>
      <w:spacing w:before="120" w:after="240"/>
    </w:pPr>
    <w:rPr>
      <w:rFonts w:ascii="Arial" w:eastAsiaTheme="majorEastAsia" w:hAnsi="Arial" w:cs="Arial"/>
      <w:b/>
      <w:bCs/>
      <w:sz w:val="28"/>
      <w:szCs w:val="24"/>
    </w:rPr>
  </w:style>
  <w:style w:type="paragraph" w:styleId="11">
    <w:name w:val="toc 1"/>
    <w:basedOn w:val="a"/>
    <w:next w:val="a"/>
    <w:autoRedefine/>
    <w:uiPriority w:val="39"/>
    <w:rsid w:val="003566AD"/>
    <w:pPr>
      <w:spacing w:before="120" w:after="120"/>
    </w:pPr>
    <w:rPr>
      <w:rFonts w:asciiTheme="minorHAnsi" w:hAnsiTheme="minorHAnsi" w:cstheme="minorHAnsi"/>
      <w:b/>
      <w:bCs/>
      <w:caps/>
      <w:sz w:val="20"/>
    </w:rPr>
  </w:style>
  <w:style w:type="paragraph" w:styleId="21">
    <w:name w:val="toc 2"/>
    <w:basedOn w:val="a"/>
    <w:next w:val="a"/>
    <w:autoRedefine/>
    <w:uiPriority w:val="39"/>
    <w:rsid w:val="003566AD"/>
    <w:pPr>
      <w:ind w:left="240"/>
    </w:pPr>
    <w:rPr>
      <w:rFonts w:asciiTheme="minorHAnsi" w:hAnsiTheme="minorHAnsi" w:cstheme="minorHAnsi"/>
      <w:smallCaps/>
      <w:sz w:val="20"/>
    </w:rPr>
  </w:style>
  <w:style w:type="paragraph" w:styleId="31">
    <w:name w:val="toc 3"/>
    <w:basedOn w:val="a"/>
    <w:next w:val="a"/>
    <w:autoRedefine/>
    <w:uiPriority w:val="39"/>
    <w:rsid w:val="003566AD"/>
    <w:pPr>
      <w:ind w:left="480"/>
    </w:pPr>
    <w:rPr>
      <w:rFonts w:asciiTheme="minorHAnsi" w:hAnsiTheme="minorHAnsi" w:cstheme="minorHAnsi"/>
      <w:i/>
      <w:iCs/>
      <w:sz w:val="20"/>
    </w:rPr>
  </w:style>
  <w:style w:type="paragraph" w:styleId="41">
    <w:name w:val="toc 4"/>
    <w:basedOn w:val="a"/>
    <w:next w:val="a"/>
    <w:autoRedefine/>
    <w:rsid w:val="003566AD"/>
    <w:pPr>
      <w:ind w:left="720"/>
    </w:pPr>
    <w:rPr>
      <w:rFonts w:asciiTheme="minorHAnsi" w:hAnsiTheme="minorHAnsi" w:cstheme="minorHAnsi"/>
      <w:sz w:val="18"/>
      <w:szCs w:val="18"/>
    </w:rPr>
  </w:style>
  <w:style w:type="paragraph" w:styleId="51">
    <w:name w:val="toc 5"/>
    <w:basedOn w:val="a"/>
    <w:next w:val="a"/>
    <w:autoRedefine/>
    <w:rsid w:val="003566AD"/>
    <w:pPr>
      <w:ind w:left="960"/>
    </w:pPr>
    <w:rPr>
      <w:rFonts w:asciiTheme="minorHAnsi" w:hAnsiTheme="minorHAnsi" w:cstheme="minorHAnsi"/>
      <w:sz w:val="18"/>
      <w:szCs w:val="18"/>
    </w:rPr>
  </w:style>
  <w:style w:type="paragraph" w:styleId="61">
    <w:name w:val="toc 6"/>
    <w:basedOn w:val="a"/>
    <w:next w:val="a"/>
    <w:autoRedefine/>
    <w:rsid w:val="003566AD"/>
    <w:pPr>
      <w:ind w:left="1200"/>
    </w:pPr>
    <w:rPr>
      <w:rFonts w:asciiTheme="minorHAnsi" w:hAnsiTheme="minorHAnsi" w:cstheme="minorHAnsi"/>
      <w:sz w:val="18"/>
      <w:szCs w:val="18"/>
    </w:rPr>
  </w:style>
  <w:style w:type="paragraph" w:styleId="71">
    <w:name w:val="toc 7"/>
    <w:basedOn w:val="a"/>
    <w:next w:val="a"/>
    <w:autoRedefine/>
    <w:rsid w:val="003566AD"/>
    <w:pPr>
      <w:ind w:left="1440"/>
    </w:pPr>
    <w:rPr>
      <w:rFonts w:asciiTheme="minorHAnsi" w:hAnsiTheme="minorHAnsi" w:cstheme="minorHAnsi"/>
      <w:sz w:val="18"/>
      <w:szCs w:val="18"/>
    </w:rPr>
  </w:style>
  <w:style w:type="paragraph" w:styleId="81">
    <w:name w:val="toc 8"/>
    <w:basedOn w:val="a"/>
    <w:next w:val="a"/>
    <w:autoRedefine/>
    <w:rsid w:val="003566AD"/>
    <w:pPr>
      <w:ind w:left="1680"/>
    </w:pPr>
    <w:rPr>
      <w:rFonts w:asciiTheme="minorHAnsi" w:hAnsiTheme="minorHAnsi" w:cstheme="minorHAnsi"/>
      <w:sz w:val="18"/>
      <w:szCs w:val="18"/>
    </w:rPr>
  </w:style>
  <w:style w:type="paragraph" w:styleId="91">
    <w:name w:val="toc 9"/>
    <w:basedOn w:val="a"/>
    <w:next w:val="a"/>
    <w:autoRedefine/>
    <w:rsid w:val="003566AD"/>
    <w:pPr>
      <w:ind w:left="1920"/>
    </w:pPr>
    <w:rPr>
      <w:rFonts w:asciiTheme="minorHAnsi" w:hAnsiTheme="minorHAnsi" w:cstheme="minorHAnsi"/>
      <w:sz w:val="18"/>
      <w:szCs w:val="18"/>
    </w:rPr>
  </w:style>
  <w:style w:type="character" w:styleId="a8">
    <w:name w:val="Hyperlink"/>
    <w:uiPriority w:val="99"/>
    <w:unhideWhenUsed/>
    <w:rsid w:val="003566AD"/>
    <w:rPr>
      <w:color w:val="0563C1"/>
      <w:u w:val="single"/>
    </w:rPr>
  </w:style>
  <w:style w:type="character" w:customStyle="1" w:styleId="20">
    <w:name w:val="標題 2 字元"/>
    <w:basedOn w:val="a0"/>
    <w:link w:val="2"/>
    <w:uiPriority w:val="9"/>
    <w:rsid w:val="006A6D31"/>
    <w:rPr>
      <w:rFonts w:ascii="Arial" w:eastAsiaTheme="majorEastAsia" w:hAnsi="Arial" w:cs="Arial"/>
      <w:b/>
      <w:bCs/>
      <w:iCs/>
      <w:sz w:val="28"/>
      <w:szCs w:val="28"/>
    </w:rPr>
  </w:style>
  <w:style w:type="paragraph" w:styleId="a9">
    <w:name w:val="header"/>
    <w:basedOn w:val="a"/>
    <w:link w:val="aa"/>
    <w:uiPriority w:val="99"/>
    <w:rsid w:val="001C78E3"/>
    <w:pPr>
      <w:tabs>
        <w:tab w:val="center" w:pos="4680"/>
        <w:tab w:val="right" w:pos="9360"/>
      </w:tabs>
    </w:pPr>
  </w:style>
  <w:style w:type="character" w:customStyle="1" w:styleId="aa">
    <w:name w:val="頁首 字元"/>
    <w:basedOn w:val="a0"/>
    <w:link w:val="a9"/>
    <w:uiPriority w:val="99"/>
    <w:rsid w:val="001C78E3"/>
    <w:rPr>
      <w:sz w:val="24"/>
    </w:rPr>
  </w:style>
  <w:style w:type="paragraph" w:styleId="ab">
    <w:name w:val="footer"/>
    <w:basedOn w:val="a"/>
    <w:link w:val="ac"/>
    <w:uiPriority w:val="99"/>
    <w:rsid w:val="001C78E3"/>
    <w:pPr>
      <w:tabs>
        <w:tab w:val="center" w:pos="4680"/>
        <w:tab w:val="right" w:pos="9360"/>
      </w:tabs>
    </w:pPr>
  </w:style>
  <w:style w:type="character" w:customStyle="1" w:styleId="ac">
    <w:name w:val="頁尾 字元"/>
    <w:basedOn w:val="a0"/>
    <w:link w:val="ab"/>
    <w:uiPriority w:val="99"/>
    <w:rsid w:val="001C78E3"/>
    <w:rPr>
      <w:sz w:val="24"/>
    </w:rPr>
  </w:style>
  <w:style w:type="character" w:customStyle="1" w:styleId="30">
    <w:name w:val="標題 3 字元"/>
    <w:basedOn w:val="a0"/>
    <w:link w:val="3"/>
    <w:uiPriority w:val="9"/>
    <w:rsid w:val="006A6D31"/>
    <w:rPr>
      <w:rFonts w:ascii="Arial" w:eastAsiaTheme="majorEastAsia" w:hAnsi="Arial" w:cs="Arial"/>
      <w:b/>
      <w:bCs/>
      <w:iCs/>
      <w:sz w:val="24"/>
      <w:szCs w:val="28"/>
    </w:rPr>
  </w:style>
  <w:style w:type="character" w:customStyle="1" w:styleId="40">
    <w:name w:val="標題 4 字元"/>
    <w:basedOn w:val="a0"/>
    <w:link w:val="4"/>
    <w:uiPriority w:val="9"/>
    <w:rsid w:val="006A6D31"/>
    <w:rPr>
      <w:rFonts w:ascii="Arial" w:eastAsiaTheme="majorEastAsia" w:hAnsi="Arial" w:cs="Arial"/>
      <w:b/>
      <w:bCs/>
      <w:iCs/>
      <w:sz w:val="24"/>
      <w:szCs w:val="28"/>
    </w:rPr>
  </w:style>
  <w:style w:type="character" w:customStyle="1" w:styleId="50">
    <w:name w:val="標題 5 字元"/>
    <w:basedOn w:val="a0"/>
    <w:link w:val="5"/>
    <w:uiPriority w:val="9"/>
    <w:rsid w:val="006A6D31"/>
    <w:rPr>
      <w:rFonts w:asciiTheme="majorHAnsi" w:eastAsiaTheme="majorEastAsia" w:hAnsiTheme="majorHAnsi" w:cstheme="majorBidi"/>
      <w:color w:val="2F5496" w:themeColor="accent1" w:themeShade="BF"/>
      <w:sz w:val="24"/>
    </w:rPr>
  </w:style>
  <w:style w:type="character" w:customStyle="1" w:styleId="60">
    <w:name w:val="標題 6 字元"/>
    <w:basedOn w:val="a0"/>
    <w:link w:val="6"/>
    <w:uiPriority w:val="9"/>
    <w:semiHidden/>
    <w:rsid w:val="006A6D31"/>
    <w:rPr>
      <w:rFonts w:asciiTheme="majorHAnsi" w:eastAsiaTheme="majorEastAsia" w:hAnsiTheme="majorHAnsi" w:cstheme="majorBidi"/>
      <w:color w:val="1F3763" w:themeColor="accent1" w:themeShade="7F"/>
      <w:sz w:val="24"/>
    </w:rPr>
  </w:style>
  <w:style w:type="character" w:customStyle="1" w:styleId="70">
    <w:name w:val="標題 7 字元"/>
    <w:basedOn w:val="a0"/>
    <w:link w:val="7"/>
    <w:uiPriority w:val="9"/>
    <w:semiHidden/>
    <w:rsid w:val="006A6D31"/>
    <w:rPr>
      <w:rFonts w:asciiTheme="majorHAnsi" w:eastAsiaTheme="majorEastAsia" w:hAnsiTheme="majorHAnsi" w:cstheme="majorBidi"/>
      <w:i/>
      <w:iCs/>
      <w:color w:val="1F3763" w:themeColor="accent1" w:themeShade="7F"/>
      <w:sz w:val="24"/>
    </w:rPr>
  </w:style>
  <w:style w:type="character" w:customStyle="1" w:styleId="80">
    <w:name w:val="標題 8 字元"/>
    <w:basedOn w:val="a0"/>
    <w:link w:val="8"/>
    <w:uiPriority w:val="9"/>
    <w:semiHidden/>
    <w:rsid w:val="006A6D31"/>
    <w:rPr>
      <w:rFonts w:asciiTheme="majorHAnsi" w:eastAsiaTheme="majorEastAsia" w:hAnsiTheme="majorHAnsi" w:cstheme="majorBidi"/>
      <w:color w:val="272727" w:themeColor="text1" w:themeTint="D8"/>
      <w:sz w:val="21"/>
      <w:szCs w:val="21"/>
    </w:rPr>
  </w:style>
  <w:style w:type="character" w:customStyle="1" w:styleId="90">
    <w:name w:val="標題 9 字元"/>
    <w:basedOn w:val="a0"/>
    <w:link w:val="9"/>
    <w:uiPriority w:val="9"/>
    <w:semiHidden/>
    <w:rsid w:val="006A6D31"/>
    <w:rPr>
      <w:rFonts w:asciiTheme="majorHAnsi" w:eastAsiaTheme="majorEastAsia" w:hAnsiTheme="majorHAnsi" w:cstheme="majorBidi"/>
      <w:i/>
      <w:iCs/>
      <w:color w:val="272727" w:themeColor="text1" w:themeTint="D8"/>
      <w:sz w:val="21"/>
      <w:szCs w:val="21"/>
    </w:rPr>
  </w:style>
  <w:style w:type="paragraph" w:styleId="ad">
    <w:name w:val="List Paragraph"/>
    <w:basedOn w:val="a"/>
    <w:uiPriority w:val="34"/>
    <w:qFormat/>
    <w:rsid w:val="00D67718"/>
    <w:pPr>
      <w:ind w:left="720"/>
      <w:contextualSpacing/>
    </w:pPr>
  </w:style>
  <w:style w:type="paragraph" w:customStyle="1" w:styleId="EndNoteBibliographyTitle">
    <w:name w:val="EndNote Bibliography Title"/>
    <w:basedOn w:val="a"/>
    <w:link w:val="EndNoteBibliographyTitle0"/>
    <w:rsid w:val="003D6BD5"/>
    <w:pPr>
      <w:jc w:val="center"/>
    </w:pPr>
    <w:rPr>
      <w:rFonts w:ascii="Arial" w:hAnsi="Arial" w:cs="Arial"/>
      <w:noProof/>
      <w:sz w:val="22"/>
      <w:lang w:val="en-US"/>
    </w:rPr>
  </w:style>
  <w:style w:type="character" w:customStyle="1" w:styleId="EndNoteBibliographyTitle0">
    <w:name w:val="EndNote Bibliography Title 字元"/>
    <w:basedOn w:val="a0"/>
    <w:link w:val="EndNoteBibliographyTitle"/>
    <w:rsid w:val="003D6BD5"/>
    <w:rPr>
      <w:rFonts w:ascii="Arial" w:hAnsi="Arial" w:cs="Arial"/>
      <w:noProof/>
      <w:sz w:val="22"/>
      <w:lang w:val="en-US"/>
    </w:rPr>
  </w:style>
  <w:style w:type="paragraph" w:customStyle="1" w:styleId="EndNoteBibliography">
    <w:name w:val="EndNote Bibliography"/>
    <w:basedOn w:val="a"/>
    <w:link w:val="EndNoteBibliography0"/>
    <w:rsid w:val="003D6BD5"/>
    <w:pPr>
      <w:jc w:val="both"/>
    </w:pPr>
    <w:rPr>
      <w:rFonts w:ascii="Arial" w:hAnsi="Arial" w:cs="Arial"/>
      <w:noProof/>
      <w:sz w:val="22"/>
      <w:lang w:val="en-US"/>
    </w:rPr>
  </w:style>
  <w:style w:type="character" w:customStyle="1" w:styleId="EndNoteBibliography0">
    <w:name w:val="EndNote Bibliography 字元"/>
    <w:basedOn w:val="a0"/>
    <w:link w:val="EndNoteBibliography"/>
    <w:rsid w:val="003D6BD5"/>
    <w:rPr>
      <w:rFonts w:ascii="Arial" w:hAnsi="Arial" w:cs="Arial"/>
      <w:noProof/>
      <w:sz w:val="22"/>
      <w:lang w:val="en-US"/>
    </w:rPr>
  </w:style>
  <w:style w:type="character" w:styleId="ae">
    <w:name w:val="Unresolved Mention"/>
    <w:basedOn w:val="a0"/>
    <w:uiPriority w:val="99"/>
    <w:semiHidden/>
    <w:unhideWhenUsed/>
    <w:rsid w:val="00A77E10"/>
    <w:rPr>
      <w:color w:val="605E5C"/>
      <w:shd w:val="clear" w:color="auto" w:fill="E1DFDD"/>
    </w:rPr>
  </w:style>
  <w:style w:type="paragraph" w:styleId="af">
    <w:name w:val="Subtitle"/>
    <w:basedOn w:val="a"/>
    <w:next w:val="a"/>
    <w:link w:val="af0"/>
    <w:uiPriority w:val="11"/>
    <w:qFormat/>
    <w:rsid w:val="001F44C3"/>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zh-TW"/>
      <w14:ligatures w14:val="standardContextual"/>
    </w:rPr>
  </w:style>
  <w:style w:type="character" w:customStyle="1" w:styleId="af0">
    <w:name w:val="副標題 字元"/>
    <w:basedOn w:val="a0"/>
    <w:link w:val="af"/>
    <w:uiPriority w:val="11"/>
    <w:rsid w:val="001F44C3"/>
    <w:rPr>
      <w:rFonts w:asciiTheme="minorHAnsi" w:eastAsiaTheme="majorEastAsia" w:hAnsiTheme="minorHAnsi" w:cstheme="majorBidi"/>
      <w:color w:val="595959" w:themeColor="text1" w:themeTint="A6"/>
      <w:spacing w:val="15"/>
      <w:kern w:val="2"/>
      <w:sz w:val="28"/>
      <w:szCs w:val="28"/>
      <w:lang w:eastAsia="zh-TW"/>
      <w14:ligatures w14:val="standardContextual"/>
    </w:rPr>
  </w:style>
  <w:style w:type="paragraph" w:styleId="af1">
    <w:name w:val="Quote"/>
    <w:basedOn w:val="a"/>
    <w:next w:val="a"/>
    <w:link w:val="af2"/>
    <w:uiPriority w:val="29"/>
    <w:qFormat/>
    <w:rsid w:val="001F44C3"/>
    <w:pPr>
      <w:spacing w:before="160" w:after="160" w:line="278" w:lineRule="auto"/>
      <w:jc w:val="center"/>
    </w:pPr>
    <w:rPr>
      <w:rFonts w:asciiTheme="minorHAnsi" w:hAnsiTheme="minorHAnsi" w:cstheme="minorBidi"/>
      <w:i/>
      <w:iCs/>
      <w:color w:val="404040" w:themeColor="text1" w:themeTint="BF"/>
      <w:kern w:val="2"/>
      <w:szCs w:val="24"/>
      <w:lang w:eastAsia="zh-TW"/>
      <w14:ligatures w14:val="standardContextual"/>
    </w:rPr>
  </w:style>
  <w:style w:type="character" w:customStyle="1" w:styleId="af2">
    <w:name w:val="引文 字元"/>
    <w:basedOn w:val="a0"/>
    <w:link w:val="af1"/>
    <w:uiPriority w:val="29"/>
    <w:rsid w:val="001F44C3"/>
    <w:rPr>
      <w:rFonts w:asciiTheme="minorHAnsi" w:hAnsiTheme="minorHAnsi" w:cstheme="minorBidi"/>
      <w:i/>
      <w:iCs/>
      <w:color w:val="404040" w:themeColor="text1" w:themeTint="BF"/>
      <w:kern w:val="2"/>
      <w:sz w:val="24"/>
      <w:szCs w:val="24"/>
      <w:lang w:eastAsia="zh-TW"/>
      <w14:ligatures w14:val="standardContextual"/>
    </w:rPr>
  </w:style>
  <w:style w:type="character" w:styleId="af3">
    <w:name w:val="Intense Emphasis"/>
    <w:basedOn w:val="a0"/>
    <w:uiPriority w:val="21"/>
    <w:qFormat/>
    <w:rsid w:val="001F44C3"/>
    <w:rPr>
      <w:i/>
      <w:iCs/>
      <w:color w:val="2F5496" w:themeColor="accent1" w:themeShade="BF"/>
    </w:rPr>
  </w:style>
  <w:style w:type="paragraph" w:styleId="af4">
    <w:name w:val="Intense Quote"/>
    <w:basedOn w:val="a"/>
    <w:next w:val="a"/>
    <w:link w:val="af5"/>
    <w:uiPriority w:val="30"/>
    <w:qFormat/>
    <w:rsid w:val="001F44C3"/>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hAnsiTheme="minorHAnsi" w:cstheme="minorBidi"/>
      <w:i/>
      <w:iCs/>
      <w:color w:val="2F5496" w:themeColor="accent1" w:themeShade="BF"/>
      <w:kern w:val="2"/>
      <w:szCs w:val="24"/>
      <w:lang w:eastAsia="zh-TW"/>
      <w14:ligatures w14:val="standardContextual"/>
    </w:rPr>
  </w:style>
  <w:style w:type="character" w:customStyle="1" w:styleId="af5">
    <w:name w:val="鮮明引文 字元"/>
    <w:basedOn w:val="a0"/>
    <w:link w:val="af4"/>
    <w:uiPriority w:val="30"/>
    <w:rsid w:val="001F44C3"/>
    <w:rPr>
      <w:rFonts w:asciiTheme="minorHAnsi" w:hAnsiTheme="minorHAnsi" w:cstheme="minorBidi"/>
      <w:i/>
      <w:iCs/>
      <w:color w:val="2F5496" w:themeColor="accent1" w:themeShade="BF"/>
      <w:kern w:val="2"/>
      <w:sz w:val="24"/>
      <w:szCs w:val="24"/>
      <w:lang w:eastAsia="zh-TW"/>
      <w14:ligatures w14:val="standardContextual"/>
    </w:rPr>
  </w:style>
  <w:style w:type="character" w:styleId="af6">
    <w:name w:val="Intense Reference"/>
    <w:basedOn w:val="a0"/>
    <w:uiPriority w:val="32"/>
    <w:qFormat/>
    <w:rsid w:val="001F44C3"/>
    <w:rPr>
      <w:b/>
      <w:bCs/>
      <w:smallCaps/>
      <w:color w:val="2F5496" w:themeColor="accent1" w:themeShade="BF"/>
      <w:spacing w:val="5"/>
    </w:rPr>
  </w:style>
  <w:style w:type="character" w:styleId="af7">
    <w:name w:val="Placeholder Text"/>
    <w:basedOn w:val="a0"/>
    <w:uiPriority w:val="99"/>
    <w:semiHidden/>
    <w:rsid w:val="001F44C3"/>
    <w:rPr>
      <w:color w:val="666666"/>
    </w:rPr>
  </w:style>
  <w:style w:type="character" w:styleId="af8">
    <w:name w:val="FollowedHyperlink"/>
    <w:basedOn w:val="a0"/>
    <w:uiPriority w:val="99"/>
    <w:unhideWhenUsed/>
    <w:rsid w:val="001F44C3"/>
    <w:rPr>
      <w:color w:val="954F72" w:themeColor="followedHyperlink"/>
      <w:u w:val="single"/>
    </w:rPr>
  </w:style>
  <w:style w:type="table" w:styleId="af9">
    <w:name w:val="Table Grid"/>
    <w:basedOn w:val="a1"/>
    <w:rsid w:val="001F44C3"/>
    <w:rPr>
      <w:rFonts w:asciiTheme="minorHAnsi" w:hAnsiTheme="minorHAnsi" w:cstheme="minorBidi"/>
      <w:kern w:val="2"/>
      <w:sz w:val="24"/>
      <w:szCs w:val="24"/>
      <w:lang w:eastAsia="zh-TW"/>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f9"/>
    <w:uiPriority w:val="39"/>
    <w:rsid w:val="00857D45"/>
    <w:rPr>
      <w:rFonts w:ascii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f9"/>
    <w:uiPriority w:val="39"/>
    <w:rsid w:val="00ED19F0"/>
    <w:rPr>
      <w:rFonts w:ascii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f9"/>
    <w:uiPriority w:val="39"/>
    <w:rsid w:val="00ED78F8"/>
    <w:rPr>
      <w:rFonts w:ascii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TOC Heading"/>
    <w:basedOn w:val="1"/>
    <w:next w:val="a"/>
    <w:uiPriority w:val="39"/>
    <w:unhideWhenUsed/>
    <w:qFormat/>
    <w:rsid w:val="000C7148"/>
    <w:pPr>
      <w:keepLines/>
      <w:numPr>
        <w:numId w:val="0"/>
      </w:numPr>
      <w:spacing w:before="240" w:after="0" w:line="259" w:lineRule="auto"/>
      <w:outlineLvl w:val="9"/>
    </w:pPr>
    <w:rPr>
      <w:rFonts w:asciiTheme="majorHAnsi" w:hAnsiTheme="majorHAnsi" w:cstheme="majorBidi"/>
      <w:b w:val="0"/>
      <w:bCs w:val="0"/>
      <w:color w:val="2F5496" w:themeColor="accent1" w:themeShade="BF"/>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263719">
      <w:bodyDiv w:val="1"/>
      <w:marLeft w:val="0"/>
      <w:marRight w:val="0"/>
      <w:marTop w:val="0"/>
      <w:marBottom w:val="0"/>
      <w:divBdr>
        <w:top w:val="none" w:sz="0" w:space="0" w:color="auto"/>
        <w:left w:val="none" w:sz="0" w:space="0" w:color="auto"/>
        <w:bottom w:val="none" w:sz="0" w:space="0" w:color="auto"/>
        <w:right w:val="none" w:sz="0" w:space="0" w:color="auto"/>
      </w:divBdr>
      <w:divsChild>
        <w:div w:id="693117464">
          <w:marLeft w:val="0"/>
          <w:marRight w:val="0"/>
          <w:marTop w:val="0"/>
          <w:marBottom w:val="0"/>
          <w:divBdr>
            <w:top w:val="single" w:sz="2" w:space="0" w:color="E5E7EB"/>
            <w:left w:val="single" w:sz="2" w:space="0" w:color="E5E7EB"/>
            <w:bottom w:val="single" w:sz="2" w:space="0" w:color="E5E7EB"/>
            <w:right w:val="single" w:sz="2" w:space="0" w:color="E5E7EB"/>
          </w:divBdr>
        </w:div>
        <w:div w:id="370805891">
          <w:marLeft w:val="240"/>
          <w:marRight w:val="0"/>
          <w:marTop w:val="0"/>
          <w:marBottom w:val="0"/>
          <w:divBdr>
            <w:top w:val="single" w:sz="2" w:space="0" w:color="E5E7EB"/>
            <w:left w:val="single" w:sz="2" w:space="0" w:color="E5E7EB"/>
            <w:bottom w:val="single" w:sz="2" w:space="0" w:color="E5E7EB"/>
            <w:right w:val="single" w:sz="2" w:space="0" w:color="E5E7EB"/>
          </w:divBdr>
        </w:div>
      </w:divsChild>
    </w:div>
    <w:div w:id="1485047206">
      <w:bodyDiv w:val="1"/>
      <w:marLeft w:val="0"/>
      <w:marRight w:val="0"/>
      <w:marTop w:val="0"/>
      <w:marBottom w:val="0"/>
      <w:divBdr>
        <w:top w:val="none" w:sz="0" w:space="0" w:color="auto"/>
        <w:left w:val="none" w:sz="0" w:space="0" w:color="auto"/>
        <w:bottom w:val="none" w:sz="0" w:space="0" w:color="auto"/>
        <w:right w:val="none" w:sz="0" w:space="0" w:color="auto"/>
      </w:divBdr>
    </w:div>
    <w:div w:id="1706296189">
      <w:bodyDiv w:val="1"/>
      <w:marLeft w:val="0"/>
      <w:marRight w:val="0"/>
      <w:marTop w:val="0"/>
      <w:marBottom w:val="0"/>
      <w:divBdr>
        <w:top w:val="none" w:sz="0" w:space="0" w:color="auto"/>
        <w:left w:val="none" w:sz="0" w:space="0" w:color="auto"/>
        <w:bottom w:val="none" w:sz="0" w:space="0" w:color="auto"/>
        <w:right w:val="none" w:sz="0" w:space="0" w:color="auto"/>
      </w:divBdr>
      <w:divsChild>
        <w:div w:id="1302879154">
          <w:marLeft w:val="0"/>
          <w:marRight w:val="0"/>
          <w:marTop w:val="0"/>
          <w:marBottom w:val="0"/>
          <w:divBdr>
            <w:top w:val="single" w:sz="2" w:space="0" w:color="E5E7EB"/>
            <w:left w:val="single" w:sz="2" w:space="0" w:color="E5E7EB"/>
            <w:bottom w:val="single" w:sz="2" w:space="0" w:color="E5E7EB"/>
            <w:right w:val="single" w:sz="2" w:space="0" w:color="E5E7EB"/>
          </w:divBdr>
        </w:div>
        <w:div w:id="1487822240">
          <w:marLeft w:val="240"/>
          <w:marRight w:val="0"/>
          <w:marTop w:val="0"/>
          <w:marBottom w:val="0"/>
          <w:divBdr>
            <w:top w:val="single" w:sz="2" w:space="0" w:color="E5E7EB"/>
            <w:left w:val="single" w:sz="2" w:space="0" w:color="E5E7EB"/>
            <w:bottom w:val="single" w:sz="2" w:space="0" w:color="E5E7EB"/>
            <w:right w:val="single" w:sz="2" w:space="0" w:color="E5E7EB"/>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s://github.com/google/mediapipe/blob/master/docs/solutions/hands.md" TargetMode="External"/><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66.png"/><Relationship Id="rId89" Type="http://schemas.openxmlformats.org/officeDocument/2006/relationships/chart" Target="charts/chart14.xml"/><Relationship Id="rId112" Type="http://schemas.openxmlformats.org/officeDocument/2006/relationships/hyperlink" Target="https://www.computervision.zone/courses/hand-sign-detection-asl/" TargetMode="External"/><Relationship Id="rId16" Type="http://schemas.openxmlformats.org/officeDocument/2006/relationships/image" Target="media/image8.png"/><Relationship Id="rId107" Type="http://schemas.openxmlformats.org/officeDocument/2006/relationships/hyperlink" Target="https://docs.python.org/3/library/os.html" TargetMode="External"/><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chart" Target="charts/chart4.xml"/><Relationship Id="rId79" Type="http://schemas.openxmlformats.org/officeDocument/2006/relationships/chart" Target="charts/chart9.xml"/><Relationship Id="rId102" Type="http://schemas.openxmlformats.org/officeDocument/2006/relationships/hyperlink" Target="https://developers.google.com/mediapipe/solutions/vision/hand_landmarker" TargetMode="External"/><Relationship Id="rId5" Type="http://schemas.openxmlformats.org/officeDocument/2006/relationships/webSettings" Target="webSettings.xml"/><Relationship Id="rId90" Type="http://schemas.openxmlformats.org/officeDocument/2006/relationships/hyperlink" Target="https://www.databridgemarketresearch.com/reports/global-robotic-arm-market" TargetMode="External"/><Relationship Id="rId95" Type="http://schemas.openxmlformats.org/officeDocument/2006/relationships/hyperlink" Target="https://store.intelrealsense.com/buy-intel-realsense-depth-camera-d456.html" TargetMode="External"/><Relationship Id="rId22" Type="http://schemas.openxmlformats.org/officeDocument/2006/relationships/image" Target="media/image14.jpg"/><Relationship Id="rId27" Type="http://schemas.openxmlformats.org/officeDocument/2006/relationships/image" Target="media/image19.jpg"/><Relationship Id="rId43" Type="http://schemas.openxmlformats.org/officeDocument/2006/relationships/image" Target="media/image35.png"/><Relationship Id="rId48" Type="http://schemas.openxmlformats.org/officeDocument/2006/relationships/image" Target="media/image40.jp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hyperlink" Target="https://www.computervision.zone/courses/finger-counter/" TargetMode="External"/><Relationship Id="rId118" Type="http://schemas.openxmlformats.org/officeDocument/2006/relationships/image" Target="media/image68.png"/><Relationship Id="rId80" Type="http://schemas.openxmlformats.org/officeDocument/2006/relationships/image" Target="media/image63.png"/><Relationship Id="rId85" Type="http://schemas.openxmlformats.org/officeDocument/2006/relationships/image" Target="media/image6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jpg"/><Relationship Id="rId38" Type="http://schemas.openxmlformats.org/officeDocument/2006/relationships/image" Target="media/image30.png"/><Relationship Id="rId59" Type="http://schemas.openxmlformats.org/officeDocument/2006/relationships/image" Target="media/image51.jpg"/><Relationship Id="rId103" Type="http://schemas.openxmlformats.org/officeDocument/2006/relationships/hyperlink" Target="https://github.com/cvzone/cvzone" TargetMode="External"/><Relationship Id="rId108" Type="http://schemas.openxmlformats.org/officeDocument/2006/relationships/hyperlink" Target="https://docs.python.org/3/library/time.html" TargetMode="External"/><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chart" Target="charts/chart5.xml"/><Relationship Id="rId91" Type="http://schemas.openxmlformats.org/officeDocument/2006/relationships/hyperlink" Target="https://www.dobot-robots.com/?utm_source=google&amp;utm_medium=cpc&amp;utm_campaign=fj+dp&amp;gad_source=1&amp;gclid=CjwKCAjwuJ2xBhA3EiwAMVjkVLdIOQ9ht2TLrUSw1Zr2z7OTTG8q4RM80jHAn-sk8aTn_PNFtfN6HBoCsg0QAvD_BwE" TargetMode="External"/><Relationship Id="rId96" Type="http://schemas.openxmlformats.org/officeDocument/2006/relationships/hyperlink" Target="https://www.microsoft.com/en-us/d/azure-kinect-dk/8pp5vxmd9nhq?activetab=pivot:overviewtab"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hyperlink" Target="https://www.computervision.zone/courses/multiple-hand-gesture-control/" TargetMode="External"/><Relationship Id="rId119" Type="http://schemas.openxmlformats.org/officeDocument/2006/relationships/image" Target="media/image69.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chart" Target="charts/chart10.xml"/><Relationship Id="rId86"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s://developers.google.com/mediapipe/solutions/vision/hand_landmarker" TargetMode="External"/><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jpg"/><Relationship Id="rId76" Type="http://schemas.openxmlformats.org/officeDocument/2006/relationships/chart" Target="charts/chart6.xml"/><Relationship Id="rId97" Type="http://schemas.openxmlformats.org/officeDocument/2006/relationships/hyperlink" Target="https://doi.org/10.1049/iet-ipr.2019.1458" TargetMode="External"/><Relationship Id="rId104" Type="http://schemas.openxmlformats.org/officeDocument/2006/relationships/hyperlink" Target="https://docs.python.org/3/library/math.html"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chart" Target="charts/chart1.xml"/><Relationship Id="rId92" Type="http://schemas.openxmlformats.org/officeDocument/2006/relationships/hyperlink" Target="https://www.amazon.co.uk/Official-Xbox-One-Kinect-Sensor/dp/B00NABN4VS"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chart" Target="charts/chart12.xml"/><Relationship Id="rId110" Type="http://schemas.openxmlformats.org/officeDocument/2006/relationships/hyperlink" Target="https://mediapipe.readthedocs.io/en/latest/solutions/hands.html" TargetMode="External"/><Relationship Id="rId115" Type="http://schemas.openxmlformats.org/officeDocument/2006/relationships/hyperlink" Target="https://www.computervision.zone/courses/ai-virtual-painter/" TargetMode="External"/><Relationship Id="rId61" Type="http://schemas.openxmlformats.org/officeDocument/2006/relationships/image" Target="media/image53.jpeg"/><Relationship Id="rId82" Type="http://schemas.openxmlformats.org/officeDocument/2006/relationships/image" Target="media/image6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jp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chart" Target="charts/chart7.xml"/><Relationship Id="rId100" Type="http://schemas.openxmlformats.org/officeDocument/2006/relationships/hyperlink" Target="https://teachablemachine.withgoogle.com/train/image" TargetMode="External"/><Relationship Id="rId105" Type="http://schemas.openxmlformats.org/officeDocument/2006/relationships/hyperlink" Target="https://docs.python.org/3/library/numbers.html" TargetMode="External"/><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chart" Target="charts/chart2.xml"/><Relationship Id="rId93" Type="http://schemas.openxmlformats.org/officeDocument/2006/relationships/hyperlink" Target="www.amazon.co.uk" TargetMode="External"/><Relationship Id="rId98" Type="http://schemas.openxmlformats.org/officeDocument/2006/relationships/hyperlink" Target="https://pypl.github.io/PYPL.html" TargetMode="External"/><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hyperlink" Target="https://github.com/Crazycurly/gesture_MeArm" TargetMode="External"/><Relationship Id="rId20" Type="http://schemas.openxmlformats.org/officeDocument/2006/relationships/image" Target="media/image12.png"/><Relationship Id="rId41" Type="http://schemas.openxmlformats.org/officeDocument/2006/relationships/image" Target="media/image33.jpg"/><Relationship Id="rId62" Type="http://schemas.openxmlformats.org/officeDocument/2006/relationships/image" Target="media/image54.png"/><Relationship Id="rId83" Type="http://schemas.openxmlformats.org/officeDocument/2006/relationships/image" Target="media/image65.png"/><Relationship Id="rId88" Type="http://schemas.openxmlformats.org/officeDocument/2006/relationships/chart" Target="charts/chart13.xml"/><Relationship Id="rId111" Type="http://schemas.openxmlformats.org/officeDocument/2006/relationships/hyperlink" Target="https://doi.org/10.48550/arXiv.2006.10214" TargetMode="External"/><Relationship Id="rId15" Type="http://schemas.openxmlformats.org/officeDocument/2006/relationships/image" Target="media/image7.png"/><Relationship Id="rId36" Type="http://schemas.openxmlformats.org/officeDocument/2006/relationships/image" Target="media/image28.jpg"/><Relationship Id="rId57" Type="http://schemas.openxmlformats.org/officeDocument/2006/relationships/image" Target="media/image49.png"/><Relationship Id="rId106" Type="http://schemas.openxmlformats.org/officeDocument/2006/relationships/hyperlink" Target="https://www.tensorflow.org/?hl=zh-tw" TargetMode="External"/><Relationship Id="rId10" Type="http://schemas.openxmlformats.org/officeDocument/2006/relationships/footer" Target="footer2.xml"/><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chart" Target="charts/chart3.xml"/><Relationship Id="rId78" Type="http://schemas.openxmlformats.org/officeDocument/2006/relationships/chart" Target="charts/chart8.xml"/><Relationship Id="rId94" Type="http://schemas.openxmlformats.org/officeDocument/2006/relationships/hyperlink" Target="https://www.amazon.co.uk/Official-Xbox-Kinect-Sensor-Adventures/dp/B0036DDW2G" TargetMode="External"/><Relationship Id="rId99" Type="http://schemas.openxmlformats.org/officeDocument/2006/relationships/hyperlink" Target="https://opencv.org/about/" TargetMode="External"/><Relationship Id="rId101" Type="http://schemas.openxmlformats.org/officeDocument/2006/relationships/hyperlink" Target="https://docs.opencv.org/4.x/index.html"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d217\OneDrive\&#26700;&#38754;\Thesis\Results\Data\hand.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LLR%20User\Desktop\Thesis\Results\Data\Draw.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Users\LLR%20User\Desktop\Thesis\Results\Data\DobotRealAccuracy.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C:\Users\LLR%20User\Desktop\Thesis\Results\Data\RT.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C:\Users\LLR%20User\Desktop\Thesis\Results\Data\RT.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LLR%20User\Desktop\Thesis\Results\Data\Gesture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dd217\OneDrive\&#26700;&#38754;\Thesis\Results\Data\han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d217\OneDrive\&#26700;&#38754;\Thesis\Results\Data\fing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LR%20User\Desktop\Thesis\Results\Data\Gestur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LR%20User\Desktop\Thesis\Results\Data\Gestur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LR%20User\Desktop\Thesis\Results\Data\Gestur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LR%20User\Desktop\Thesis\Results\Data\MultiHandFingerCounting.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LLR%20User\Desktop\Thesis\Results\Data\MultiHandFingerCounting.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LLR%20User\Desktop\Thesis\Results\Data\MultiHandFingerCount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tch Percent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tx>
            <c:v>Palm (Right)</c:v>
          </c:tx>
          <c:spPr>
            <a:ln w="19050" cap="rnd">
              <a:solidFill>
                <a:schemeClr val="accent1"/>
              </a:solidFill>
              <a:round/>
            </a:ln>
            <a:effectLst/>
          </c:spPr>
          <c:marker>
            <c:symbol val="none"/>
          </c:marker>
          <c:xVal>
            <c:numRef>
              <c:f>工作表1!$Z$1:$Z$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Y$1:$Y$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0-7E99-4F0F-8313-314B10E616FF}"/>
            </c:ext>
          </c:extLst>
        </c:ser>
        <c:ser>
          <c:idx val="1"/>
          <c:order val="1"/>
          <c:tx>
            <c:v>Palm (Left)</c:v>
          </c:tx>
          <c:spPr>
            <a:ln w="19050" cap="rnd">
              <a:solidFill>
                <a:schemeClr val="accent2"/>
              </a:solidFill>
              <a:round/>
            </a:ln>
            <a:effectLst/>
          </c:spPr>
          <c:marker>
            <c:symbol val="none"/>
          </c:marker>
          <c:xVal>
            <c:numRef>
              <c:f>工作表1!$Z$1:$Z$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Y$1:$Y$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1-7E99-4F0F-8313-314B10E616FF}"/>
            </c:ext>
          </c:extLst>
        </c:ser>
        <c:ser>
          <c:idx val="2"/>
          <c:order val="2"/>
          <c:tx>
            <c:v>Back (Right)</c:v>
          </c:tx>
          <c:spPr>
            <a:ln w="19050" cap="rnd">
              <a:solidFill>
                <a:schemeClr val="accent3"/>
              </a:solidFill>
              <a:round/>
            </a:ln>
            <a:effectLst/>
          </c:spPr>
          <c:marker>
            <c:symbol val="none"/>
          </c:marker>
          <c:xVal>
            <c:numRef>
              <c:f>工作表1!$Z$1:$Z$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Y$1:$Y$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2-7E99-4F0F-8313-314B10E616FF}"/>
            </c:ext>
          </c:extLst>
        </c:ser>
        <c:ser>
          <c:idx val="3"/>
          <c:order val="3"/>
          <c:tx>
            <c:v>Back (Left)</c:v>
          </c:tx>
          <c:spPr>
            <a:ln w="19050" cap="rnd">
              <a:solidFill>
                <a:schemeClr val="accent4"/>
              </a:solidFill>
              <a:round/>
            </a:ln>
            <a:effectLst/>
          </c:spPr>
          <c:marker>
            <c:symbol val="none"/>
          </c:marker>
          <c:xVal>
            <c:numRef>
              <c:f>工作表1!$Z$1:$Z$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Y$1:$Y$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3-7E99-4F0F-8313-314B10E616FF}"/>
            </c:ext>
          </c:extLst>
        </c:ser>
        <c:ser>
          <c:idx val="4"/>
          <c:order val="4"/>
          <c:tx>
            <c:v>Two Hands</c:v>
          </c:tx>
          <c:spPr>
            <a:ln w="19050" cap="rnd">
              <a:solidFill>
                <a:schemeClr val="accent5"/>
              </a:solidFill>
              <a:round/>
            </a:ln>
            <a:effectLst/>
          </c:spPr>
          <c:marker>
            <c:symbol val="none"/>
          </c:marker>
          <c:xVal>
            <c:numRef>
              <c:f>工作表1!$Z$1:$Z$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Y$1:$Y$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4-7E99-4F0F-8313-314B10E616FF}"/>
            </c:ext>
          </c:extLst>
        </c:ser>
        <c:ser>
          <c:idx val="5"/>
          <c:order val="5"/>
          <c:tx>
            <c:v>Bending (Left) </c:v>
          </c:tx>
          <c:spPr>
            <a:ln w="19050" cap="rnd">
              <a:solidFill>
                <a:schemeClr val="accent6"/>
              </a:solidFill>
              <a:round/>
            </a:ln>
            <a:effectLst/>
          </c:spPr>
          <c:marker>
            <c:symbol val="none"/>
          </c:marker>
          <c:xVal>
            <c:numRef>
              <c:f>工作表1!$Z$1:$Z$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AA$1:$AA$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5-7E99-4F0F-8313-314B10E616FF}"/>
            </c:ext>
          </c:extLst>
        </c:ser>
        <c:ser>
          <c:idx val="6"/>
          <c:order val="6"/>
          <c:tx>
            <c:v>Bending (Right) </c:v>
          </c:tx>
          <c:spPr>
            <a:ln w="19050" cap="rnd">
              <a:solidFill>
                <a:schemeClr val="accent1">
                  <a:lumMod val="60000"/>
                </a:schemeClr>
              </a:solidFill>
              <a:round/>
            </a:ln>
            <a:effectLst/>
          </c:spPr>
          <c:marker>
            <c:symbol val="none"/>
          </c:marker>
          <c:xVal>
            <c:numRef>
              <c:f>工作表1!$Z$1:$Z$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AA$1:$AA$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6-7E99-4F0F-8313-314B10E616FF}"/>
            </c:ext>
          </c:extLst>
        </c:ser>
        <c:dLbls>
          <c:showLegendKey val="0"/>
          <c:showVal val="0"/>
          <c:showCatName val="0"/>
          <c:showSerName val="0"/>
          <c:showPercent val="0"/>
          <c:showBubbleSize val="0"/>
        </c:dLbls>
        <c:axId val="1598907935"/>
        <c:axId val="1191665407"/>
      </c:scatterChart>
      <c:valAx>
        <c:axId val="1598907935"/>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191665407"/>
        <c:crosses val="autoZero"/>
        <c:crossBetween val="midCat"/>
        <c:majorUnit val="10"/>
      </c:valAx>
      <c:valAx>
        <c:axId val="1191665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598907935"/>
        <c:crosses val="autoZero"/>
        <c:crossBetween val="midCat"/>
      </c:valAx>
      <c:spPr>
        <a:noFill/>
        <a:ln>
          <a:noFill/>
        </a:ln>
        <a:effectLst/>
      </c:spPr>
    </c:plotArea>
    <c:legend>
      <c:legendPos val="r"/>
      <c:layout>
        <c:manualLayout>
          <c:xMode val="edge"/>
          <c:yMode val="edge"/>
          <c:x val="0.63278153528273007"/>
          <c:y val="0.32592190534258725"/>
          <c:w val="0.30733589022146096"/>
          <c:h val="0.4579779381537810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rawing</a:t>
            </a:r>
            <a:r>
              <a:rPr lang="en-GB" baseline="0"/>
              <a:t> </a:t>
            </a:r>
            <a:r>
              <a:rPr lang="en-GB"/>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smoothMarker"/>
        <c:varyColors val="0"/>
        <c:ser>
          <c:idx val="0"/>
          <c:order val="0"/>
          <c:tx>
            <c:strRef>
              <c:f>Sheet2!$F$1</c:f>
              <c:strCache>
                <c:ptCount val="1"/>
                <c:pt idx="0">
                  <c:v>Circl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yVal>
            <c:numRef>
              <c:f>Sheet2!$F$2:$F$51</c:f>
              <c:numCache>
                <c:formatCode>General</c:formatCode>
                <c:ptCount val="50"/>
                <c:pt idx="0">
                  <c:v>0.7</c:v>
                </c:pt>
                <c:pt idx="1">
                  <c:v>0.1</c:v>
                </c:pt>
                <c:pt idx="2">
                  <c:v>0.5</c:v>
                </c:pt>
                <c:pt idx="3">
                  <c:v>0.9</c:v>
                </c:pt>
                <c:pt idx="4">
                  <c:v>0.7</c:v>
                </c:pt>
                <c:pt idx="5">
                  <c:v>0.8</c:v>
                </c:pt>
                <c:pt idx="6">
                  <c:v>0.6</c:v>
                </c:pt>
                <c:pt idx="7">
                  <c:v>0.6</c:v>
                </c:pt>
                <c:pt idx="8">
                  <c:v>0.4</c:v>
                </c:pt>
                <c:pt idx="9">
                  <c:v>0.1</c:v>
                </c:pt>
                <c:pt idx="10">
                  <c:v>0.6</c:v>
                </c:pt>
                <c:pt idx="11">
                  <c:v>0.3</c:v>
                </c:pt>
                <c:pt idx="12">
                  <c:v>0.2</c:v>
                </c:pt>
                <c:pt idx="13">
                  <c:v>0.2</c:v>
                </c:pt>
                <c:pt idx="14">
                  <c:v>0</c:v>
                </c:pt>
                <c:pt idx="15">
                  <c:v>0.7</c:v>
                </c:pt>
                <c:pt idx="16">
                  <c:v>0.1</c:v>
                </c:pt>
                <c:pt idx="17">
                  <c:v>0.6</c:v>
                </c:pt>
                <c:pt idx="18">
                  <c:v>0.2</c:v>
                </c:pt>
                <c:pt idx="19">
                  <c:v>0.4</c:v>
                </c:pt>
                <c:pt idx="20">
                  <c:v>0.8</c:v>
                </c:pt>
                <c:pt idx="21">
                  <c:v>0.1</c:v>
                </c:pt>
                <c:pt idx="22">
                  <c:v>0</c:v>
                </c:pt>
                <c:pt idx="23">
                  <c:v>0.1</c:v>
                </c:pt>
                <c:pt idx="24">
                  <c:v>0.4</c:v>
                </c:pt>
                <c:pt idx="25">
                  <c:v>0.7</c:v>
                </c:pt>
                <c:pt idx="26">
                  <c:v>0.6</c:v>
                </c:pt>
                <c:pt idx="27">
                  <c:v>0.7</c:v>
                </c:pt>
                <c:pt idx="28">
                  <c:v>0.6</c:v>
                </c:pt>
                <c:pt idx="29">
                  <c:v>0.4</c:v>
                </c:pt>
                <c:pt idx="30">
                  <c:v>0.3</c:v>
                </c:pt>
                <c:pt idx="31">
                  <c:v>0.8</c:v>
                </c:pt>
                <c:pt idx="32">
                  <c:v>0</c:v>
                </c:pt>
                <c:pt idx="33">
                  <c:v>0.2</c:v>
                </c:pt>
                <c:pt idx="34">
                  <c:v>0.7</c:v>
                </c:pt>
                <c:pt idx="35">
                  <c:v>0.1</c:v>
                </c:pt>
                <c:pt idx="36">
                  <c:v>0.1</c:v>
                </c:pt>
                <c:pt idx="37">
                  <c:v>0</c:v>
                </c:pt>
                <c:pt idx="38">
                  <c:v>0</c:v>
                </c:pt>
                <c:pt idx="39">
                  <c:v>0.3</c:v>
                </c:pt>
                <c:pt idx="40">
                  <c:v>0.3</c:v>
                </c:pt>
                <c:pt idx="41">
                  <c:v>0.4</c:v>
                </c:pt>
                <c:pt idx="42">
                  <c:v>0.7</c:v>
                </c:pt>
                <c:pt idx="43">
                  <c:v>0.3</c:v>
                </c:pt>
                <c:pt idx="44">
                  <c:v>0.6</c:v>
                </c:pt>
                <c:pt idx="45">
                  <c:v>0</c:v>
                </c:pt>
                <c:pt idx="46">
                  <c:v>0.1</c:v>
                </c:pt>
                <c:pt idx="47">
                  <c:v>0.7</c:v>
                </c:pt>
                <c:pt idx="48">
                  <c:v>0</c:v>
                </c:pt>
                <c:pt idx="49">
                  <c:v>0</c:v>
                </c:pt>
              </c:numCache>
            </c:numRef>
          </c:yVal>
          <c:smooth val="1"/>
          <c:extLst>
            <c:ext xmlns:c16="http://schemas.microsoft.com/office/drawing/2014/chart" uri="{C3380CC4-5D6E-409C-BE32-E72D297353CC}">
              <c16:uniqueId val="{00000000-E66C-47E6-9408-26ED7780BA63}"/>
            </c:ext>
          </c:extLst>
        </c:ser>
        <c:ser>
          <c:idx val="1"/>
          <c:order val="1"/>
          <c:tx>
            <c:strRef>
              <c:f>Sheet2!$G$1</c:f>
              <c:strCache>
                <c:ptCount val="1"/>
                <c:pt idx="0">
                  <c:v>Lin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yVal>
            <c:numRef>
              <c:f>Sheet2!$G$2:$G$51</c:f>
              <c:numCache>
                <c:formatCode>General</c:formatCode>
                <c:ptCount val="50"/>
                <c:pt idx="0">
                  <c:v>0.2</c:v>
                </c:pt>
                <c:pt idx="1">
                  <c:v>0.5</c:v>
                </c:pt>
                <c:pt idx="2">
                  <c:v>0.3</c:v>
                </c:pt>
                <c:pt idx="3">
                  <c:v>0.4</c:v>
                </c:pt>
                <c:pt idx="4">
                  <c:v>0.4</c:v>
                </c:pt>
                <c:pt idx="5">
                  <c:v>0.5</c:v>
                </c:pt>
                <c:pt idx="6">
                  <c:v>0.5</c:v>
                </c:pt>
                <c:pt idx="7">
                  <c:v>0.9</c:v>
                </c:pt>
                <c:pt idx="8">
                  <c:v>0</c:v>
                </c:pt>
                <c:pt idx="9">
                  <c:v>0.3</c:v>
                </c:pt>
                <c:pt idx="10">
                  <c:v>0.3</c:v>
                </c:pt>
                <c:pt idx="11">
                  <c:v>0.7</c:v>
                </c:pt>
                <c:pt idx="12">
                  <c:v>0</c:v>
                </c:pt>
                <c:pt idx="13">
                  <c:v>0.4</c:v>
                </c:pt>
                <c:pt idx="14">
                  <c:v>0.8</c:v>
                </c:pt>
                <c:pt idx="15">
                  <c:v>0.2</c:v>
                </c:pt>
                <c:pt idx="16">
                  <c:v>0.1</c:v>
                </c:pt>
                <c:pt idx="17">
                  <c:v>0.2</c:v>
                </c:pt>
                <c:pt idx="18">
                  <c:v>0.3</c:v>
                </c:pt>
                <c:pt idx="19">
                  <c:v>0.8</c:v>
                </c:pt>
                <c:pt idx="20">
                  <c:v>0.3</c:v>
                </c:pt>
                <c:pt idx="21">
                  <c:v>0.9</c:v>
                </c:pt>
                <c:pt idx="22">
                  <c:v>0.7</c:v>
                </c:pt>
                <c:pt idx="23">
                  <c:v>0.4</c:v>
                </c:pt>
                <c:pt idx="24">
                  <c:v>0.2</c:v>
                </c:pt>
                <c:pt idx="25">
                  <c:v>0.1</c:v>
                </c:pt>
                <c:pt idx="26">
                  <c:v>0.5</c:v>
                </c:pt>
                <c:pt idx="27">
                  <c:v>0.7</c:v>
                </c:pt>
                <c:pt idx="28">
                  <c:v>0.4</c:v>
                </c:pt>
                <c:pt idx="29">
                  <c:v>0.3</c:v>
                </c:pt>
                <c:pt idx="30">
                  <c:v>0.3</c:v>
                </c:pt>
                <c:pt idx="31">
                  <c:v>0.7</c:v>
                </c:pt>
                <c:pt idx="32">
                  <c:v>0.6</c:v>
                </c:pt>
                <c:pt idx="33">
                  <c:v>0.7</c:v>
                </c:pt>
                <c:pt idx="34">
                  <c:v>0</c:v>
                </c:pt>
                <c:pt idx="35">
                  <c:v>0.7</c:v>
                </c:pt>
                <c:pt idx="36">
                  <c:v>0.7</c:v>
                </c:pt>
                <c:pt idx="37">
                  <c:v>0.7</c:v>
                </c:pt>
                <c:pt idx="38">
                  <c:v>0.5</c:v>
                </c:pt>
                <c:pt idx="39">
                  <c:v>0.5</c:v>
                </c:pt>
                <c:pt idx="40">
                  <c:v>0.7</c:v>
                </c:pt>
                <c:pt idx="41">
                  <c:v>0.2</c:v>
                </c:pt>
                <c:pt idx="42">
                  <c:v>0</c:v>
                </c:pt>
                <c:pt idx="43">
                  <c:v>0.6</c:v>
                </c:pt>
                <c:pt idx="44">
                  <c:v>0.8</c:v>
                </c:pt>
                <c:pt idx="45">
                  <c:v>0.1</c:v>
                </c:pt>
                <c:pt idx="46">
                  <c:v>0.7</c:v>
                </c:pt>
                <c:pt idx="47">
                  <c:v>0.4</c:v>
                </c:pt>
                <c:pt idx="48">
                  <c:v>0.7</c:v>
                </c:pt>
                <c:pt idx="49">
                  <c:v>0</c:v>
                </c:pt>
              </c:numCache>
            </c:numRef>
          </c:yVal>
          <c:smooth val="1"/>
          <c:extLst>
            <c:ext xmlns:c16="http://schemas.microsoft.com/office/drawing/2014/chart" uri="{C3380CC4-5D6E-409C-BE32-E72D297353CC}">
              <c16:uniqueId val="{00000001-E66C-47E6-9408-26ED7780BA63}"/>
            </c:ext>
          </c:extLst>
        </c:ser>
        <c:ser>
          <c:idx val="2"/>
          <c:order val="2"/>
          <c:tx>
            <c:strRef>
              <c:f>Sheet2!$H$1</c:f>
              <c:strCache>
                <c:ptCount val="1"/>
                <c:pt idx="0">
                  <c:v>X</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yVal>
            <c:numRef>
              <c:f>Sheet2!$H$2:$H$51</c:f>
              <c:numCache>
                <c:formatCode>General</c:formatCode>
                <c:ptCount val="50"/>
                <c:pt idx="0">
                  <c:v>0.1</c:v>
                </c:pt>
                <c:pt idx="1">
                  <c:v>0.4</c:v>
                </c:pt>
                <c:pt idx="2">
                  <c:v>0.2</c:v>
                </c:pt>
                <c:pt idx="3">
                  <c:v>0.8</c:v>
                </c:pt>
                <c:pt idx="4">
                  <c:v>0</c:v>
                </c:pt>
                <c:pt idx="5">
                  <c:v>0.2</c:v>
                </c:pt>
                <c:pt idx="6">
                  <c:v>0.6</c:v>
                </c:pt>
                <c:pt idx="7">
                  <c:v>0.6</c:v>
                </c:pt>
                <c:pt idx="8">
                  <c:v>0.2</c:v>
                </c:pt>
                <c:pt idx="9">
                  <c:v>0.4</c:v>
                </c:pt>
                <c:pt idx="10">
                  <c:v>0</c:v>
                </c:pt>
                <c:pt idx="11">
                  <c:v>0.4</c:v>
                </c:pt>
                <c:pt idx="12">
                  <c:v>0.6</c:v>
                </c:pt>
                <c:pt idx="13">
                  <c:v>0.3</c:v>
                </c:pt>
                <c:pt idx="14">
                  <c:v>0.8</c:v>
                </c:pt>
                <c:pt idx="15">
                  <c:v>0</c:v>
                </c:pt>
                <c:pt idx="16">
                  <c:v>0.6</c:v>
                </c:pt>
                <c:pt idx="17">
                  <c:v>0</c:v>
                </c:pt>
                <c:pt idx="18">
                  <c:v>0.6</c:v>
                </c:pt>
                <c:pt idx="19">
                  <c:v>0.9</c:v>
                </c:pt>
                <c:pt idx="20">
                  <c:v>0.6</c:v>
                </c:pt>
                <c:pt idx="21">
                  <c:v>0.3</c:v>
                </c:pt>
                <c:pt idx="22">
                  <c:v>0.8</c:v>
                </c:pt>
                <c:pt idx="23">
                  <c:v>0</c:v>
                </c:pt>
                <c:pt idx="24">
                  <c:v>0.7</c:v>
                </c:pt>
                <c:pt idx="25">
                  <c:v>0.7</c:v>
                </c:pt>
                <c:pt idx="26">
                  <c:v>0.2</c:v>
                </c:pt>
                <c:pt idx="27">
                  <c:v>0.9</c:v>
                </c:pt>
                <c:pt idx="28">
                  <c:v>0</c:v>
                </c:pt>
                <c:pt idx="29">
                  <c:v>0.6</c:v>
                </c:pt>
                <c:pt idx="30">
                  <c:v>0.5</c:v>
                </c:pt>
                <c:pt idx="31">
                  <c:v>0</c:v>
                </c:pt>
                <c:pt idx="32">
                  <c:v>0.3</c:v>
                </c:pt>
                <c:pt idx="33">
                  <c:v>0.4</c:v>
                </c:pt>
                <c:pt idx="34">
                  <c:v>0.7</c:v>
                </c:pt>
                <c:pt idx="35">
                  <c:v>0.4</c:v>
                </c:pt>
                <c:pt idx="36">
                  <c:v>0.9</c:v>
                </c:pt>
                <c:pt idx="37">
                  <c:v>0.5</c:v>
                </c:pt>
                <c:pt idx="38">
                  <c:v>0.4</c:v>
                </c:pt>
                <c:pt idx="39">
                  <c:v>0.1</c:v>
                </c:pt>
                <c:pt idx="40">
                  <c:v>0.1</c:v>
                </c:pt>
                <c:pt idx="41">
                  <c:v>0.4</c:v>
                </c:pt>
                <c:pt idx="42">
                  <c:v>0.3</c:v>
                </c:pt>
                <c:pt idx="43">
                  <c:v>0.7</c:v>
                </c:pt>
                <c:pt idx="44">
                  <c:v>0.5</c:v>
                </c:pt>
                <c:pt idx="45">
                  <c:v>0.9</c:v>
                </c:pt>
                <c:pt idx="46">
                  <c:v>0.9</c:v>
                </c:pt>
                <c:pt idx="47">
                  <c:v>0</c:v>
                </c:pt>
                <c:pt idx="48">
                  <c:v>0.5</c:v>
                </c:pt>
                <c:pt idx="49">
                  <c:v>0</c:v>
                </c:pt>
              </c:numCache>
            </c:numRef>
          </c:yVal>
          <c:smooth val="1"/>
          <c:extLst>
            <c:ext xmlns:c16="http://schemas.microsoft.com/office/drawing/2014/chart" uri="{C3380CC4-5D6E-409C-BE32-E72D297353CC}">
              <c16:uniqueId val="{00000002-E66C-47E6-9408-26ED7780BA63}"/>
            </c:ext>
          </c:extLst>
        </c:ser>
        <c:dLbls>
          <c:showLegendKey val="0"/>
          <c:showVal val="0"/>
          <c:showCatName val="0"/>
          <c:showSerName val="0"/>
          <c:showPercent val="0"/>
          <c:showBubbleSize val="0"/>
        </c:dLbls>
        <c:axId val="826435184"/>
        <c:axId val="826435664"/>
      </c:scatterChart>
      <c:valAx>
        <c:axId val="826435184"/>
        <c:scaling>
          <c:orientation val="minMax"/>
          <c:max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Times</a:t>
                </a:r>
              </a:p>
            </c:rich>
          </c:tx>
          <c:layout>
            <c:manualLayout>
              <c:xMode val="edge"/>
              <c:yMode val="edge"/>
              <c:x val="0.48977828476304985"/>
              <c:y val="0.871343438898331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826435664"/>
        <c:crosses val="autoZero"/>
        <c:crossBetween val="midCat"/>
      </c:valAx>
      <c:valAx>
        <c:axId val="826435664"/>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rror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826435184"/>
        <c:crosses val="autoZero"/>
        <c:crossBetween val="midCat"/>
      </c:valAx>
      <c:spPr>
        <a:noFill/>
        <a:ln>
          <a:noFill/>
        </a:ln>
        <a:effectLst/>
      </c:spPr>
    </c:plotArea>
    <c:legend>
      <c:legendPos val="b"/>
      <c:layout>
        <c:manualLayout>
          <c:xMode val="edge"/>
          <c:yMode val="edge"/>
          <c:x val="0.69730838819089569"/>
          <c:y val="0.90337139303190683"/>
          <c:w val="0.28891513754665005"/>
          <c:h val="7.4339727357868826E-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tx>
            <c:strRef>
              <c:f>Sheet1!$R$1</c:f>
              <c:strCache>
                <c:ptCount val="1"/>
                <c:pt idx="0">
                  <c:v>Joint Angle 1</c:v>
                </c:pt>
              </c:strCache>
            </c:strRef>
          </c:tx>
          <c:spPr>
            <a:ln w="19050" cap="rnd">
              <a:solidFill>
                <a:schemeClr val="accent1"/>
              </a:solidFill>
              <a:round/>
            </a:ln>
            <a:effectLst/>
          </c:spPr>
          <c:marker>
            <c:symbol val="none"/>
          </c:marker>
          <c:yVal>
            <c:numRef>
              <c:f>Sheet1!$R$2:$R$2001</c:f>
              <c:numCache>
                <c:formatCode>General</c:formatCode>
                <c:ptCount val="2000"/>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87.281435490767251</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100</c:v>
                </c:pt>
                <c:pt idx="616">
                  <c:v>100</c:v>
                </c:pt>
                <c:pt idx="617">
                  <c:v>100</c:v>
                </c:pt>
                <c:pt idx="618">
                  <c:v>100</c:v>
                </c:pt>
                <c:pt idx="619">
                  <c:v>100</c:v>
                </c:pt>
                <c:pt idx="620">
                  <c:v>100</c:v>
                </c:pt>
                <c:pt idx="621">
                  <c:v>100</c:v>
                </c:pt>
                <c:pt idx="622">
                  <c:v>100</c:v>
                </c:pt>
                <c:pt idx="623">
                  <c:v>100</c:v>
                </c:pt>
                <c:pt idx="624">
                  <c:v>100</c:v>
                </c:pt>
                <c:pt idx="625">
                  <c:v>100</c:v>
                </c:pt>
                <c:pt idx="626">
                  <c:v>100</c:v>
                </c:pt>
                <c:pt idx="627">
                  <c:v>100</c:v>
                </c:pt>
                <c:pt idx="628">
                  <c:v>100</c:v>
                </c:pt>
                <c:pt idx="629">
                  <c:v>100</c:v>
                </c:pt>
                <c:pt idx="630">
                  <c:v>100</c:v>
                </c:pt>
                <c:pt idx="631">
                  <c:v>100</c:v>
                </c:pt>
                <c:pt idx="632">
                  <c:v>100</c:v>
                </c:pt>
                <c:pt idx="633">
                  <c:v>100</c:v>
                </c:pt>
                <c:pt idx="634">
                  <c:v>100</c:v>
                </c:pt>
                <c:pt idx="635">
                  <c:v>100</c:v>
                </c:pt>
                <c:pt idx="636">
                  <c:v>100</c:v>
                </c:pt>
                <c:pt idx="637">
                  <c:v>100</c:v>
                </c:pt>
                <c:pt idx="638">
                  <c:v>100</c:v>
                </c:pt>
                <c:pt idx="639">
                  <c:v>100</c:v>
                </c:pt>
                <c:pt idx="640">
                  <c:v>100</c:v>
                </c:pt>
                <c:pt idx="641">
                  <c:v>100</c:v>
                </c:pt>
                <c:pt idx="642">
                  <c:v>100</c:v>
                </c:pt>
                <c:pt idx="643">
                  <c:v>100</c:v>
                </c:pt>
                <c:pt idx="644">
                  <c:v>100</c:v>
                </c:pt>
                <c:pt idx="645">
                  <c:v>100</c:v>
                </c:pt>
                <c:pt idx="646">
                  <c:v>100</c:v>
                </c:pt>
                <c:pt idx="647">
                  <c:v>100</c:v>
                </c:pt>
                <c:pt idx="648">
                  <c:v>100</c:v>
                </c:pt>
                <c:pt idx="649">
                  <c:v>100</c:v>
                </c:pt>
                <c:pt idx="650">
                  <c:v>100</c:v>
                </c:pt>
                <c:pt idx="651">
                  <c:v>100</c:v>
                </c:pt>
                <c:pt idx="652">
                  <c:v>100</c:v>
                </c:pt>
                <c:pt idx="653">
                  <c:v>100</c:v>
                </c:pt>
                <c:pt idx="654">
                  <c:v>100</c:v>
                </c:pt>
                <c:pt idx="655">
                  <c:v>100</c:v>
                </c:pt>
                <c:pt idx="656">
                  <c:v>100</c:v>
                </c:pt>
                <c:pt idx="657">
                  <c:v>100</c:v>
                </c:pt>
                <c:pt idx="658">
                  <c:v>100</c:v>
                </c:pt>
                <c:pt idx="659">
                  <c:v>100</c:v>
                </c:pt>
                <c:pt idx="660">
                  <c:v>100</c:v>
                </c:pt>
                <c:pt idx="661">
                  <c:v>100</c:v>
                </c:pt>
                <c:pt idx="662">
                  <c:v>100</c:v>
                </c:pt>
                <c:pt idx="663">
                  <c:v>100</c:v>
                </c:pt>
                <c:pt idx="664">
                  <c:v>100</c:v>
                </c:pt>
                <c:pt idx="665">
                  <c:v>100</c:v>
                </c:pt>
                <c:pt idx="666">
                  <c:v>100</c:v>
                </c:pt>
                <c:pt idx="667">
                  <c:v>100</c:v>
                </c:pt>
                <c:pt idx="668">
                  <c:v>100</c:v>
                </c:pt>
                <c:pt idx="669">
                  <c:v>100</c:v>
                </c:pt>
                <c:pt idx="670">
                  <c:v>100</c:v>
                </c:pt>
                <c:pt idx="671">
                  <c:v>100</c:v>
                </c:pt>
                <c:pt idx="672">
                  <c:v>100</c:v>
                </c:pt>
                <c:pt idx="673">
                  <c:v>100</c:v>
                </c:pt>
                <c:pt idx="674">
                  <c:v>100</c:v>
                </c:pt>
                <c:pt idx="675">
                  <c:v>100</c:v>
                </c:pt>
                <c:pt idx="676">
                  <c:v>100</c:v>
                </c:pt>
                <c:pt idx="677">
                  <c:v>100</c:v>
                </c:pt>
                <c:pt idx="678">
                  <c:v>100</c:v>
                </c:pt>
                <c:pt idx="679">
                  <c:v>100</c:v>
                </c:pt>
                <c:pt idx="680">
                  <c:v>100</c:v>
                </c:pt>
                <c:pt idx="681">
                  <c:v>100</c:v>
                </c:pt>
                <c:pt idx="682">
                  <c:v>100</c:v>
                </c:pt>
                <c:pt idx="683">
                  <c:v>100</c:v>
                </c:pt>
                <c:pt idx="684">
                  <c:v>100</c:v>
                </c:pt>
                <c:pt idx="685">
                  <c:v>100</c:v>
                </c:pt>
                <c:pt idx="686">
                  <c:v>100</c:v>
                </c:pt>
                <c:pt idx="687">
                  <c:v>100</c:v>
                </c:pt>
                <c:pt idx="688">
                  <c:v>100</c:v>
                </c:pt>
                <c:pt idx="689">
                  <c:v>100</c:v>
                </c:pt>
                <c:pt idx="690">
                  <c:v>100</c:v>
                </c:pt>
                <c:pt idx="691">
                  <c:v>100</c:v>
                </c:pt>
                <c:pt idx="692">
                  <c:v>100</c:v>
                </c:pt>
                <c:pt idx="693">
                  <c:v>100</c:v>
                </c:pt>
                <c:pt idx="694">
                  <c:v>100</c:v>
                </c:pt>
                <c:pt idx="695">
                  <c:v>100</c:v>
                </c:pt>
                <c:pt idx="696">
                  <c:v>100</c:v>
                </c:pt>
                <c:pt idx="697">
                  <c:v>100</c:v>
                </c:pt>
                <c:pt idx="698">
                  <c:v>100</c:v>
                </c:pt>
                <c:pt idx="699">
                  <c:v>100</c:v>
                </c:pt>
                <c:pt idx="700">
                  <c:v>100</c:v>
                </c:pt>
                <c:pt idx="701">
                  <c:v>100</c:v>
                </c:pt>
                <c:pt idx="702">
                  <c:v>100</c:v>
                </c:pt>
                <c:pt idx="703">
                  <c:v>100</c:v>
                </c:pt>
                <c:pt idx="704">
                  <c:v>100</c:v>
                </c:pt>
                <c:pt idx="705">
                  <c:v>100</c:v>
                </c:pt>
                <c:pt idx="706">
                  <c:v>100</c:v>
                </c:pt>
                <c:pt idx="707">
                  <c:v>100</c:v>
                </c:pt>
                <c:pt idx="708">
                  <c:v>100</c:v>
                </c:pt>
                <c:pt idx="709">
                  <c:v>100</c:v>
                </c:pt>
                <c:pt idx="710">
                  <c:v>100</c:v>
                </c:pt>
                <c:pt idx="711">
                  <c:v>100</c:v>
                </c:pt>
                <c:pt idx="712">
                  <c:v>100</c:v>
                </c:pt>
                <c:pt idx="713">
                  <c:v>100</c:v>
                </c:pt>
                <c:pt idx="714">
                  <c:v>100</c:v>
                </c:pt>
                <c:pt idx="715">
                  <c:v>100</c:v>
                </c:pt>
                <c:pt idx="716">
                  <c:v>100</c:v>
                </c:pt>
                <c:pt idx="717">
                  <c:v>100</c:v>
                </c:pt>
                <c:pt idx="718">
                  <c:v>100</c:v>
                </c:pt>
                <c:pt idx="719">
                  <c:v>100</c:v>
                </c:pt>
                <c:pt idx="720">
                  <c:v>100</c:v>
                </c:pt>
                <c:pt idx="721">
                  <c:v>100</c:v>
                </c:pt>
                <c:pt idx="722">
                  <c:v>100</c:v>
                </c:pt>
                <c:pt idx="723">
                  <c:v>100</c:v>
                </c:pt>
                <c:pt idx="724">
                  <c:v>100</c:v>
                </c:pt>
                <c:pt idx="725">
                  <c:v>100</c:v>
                </c:pt>
                <c:pt idx="726">
                  <c:v>100</c:v>
                </c:pt>
                <c:pt idx="727">
                  <c:v>100</c:v>
                </c:pt>
                <c:pt idx="728">
                  <c:v>100</c:v>
                </c:pt>
                <c:pt idx="729">
                  <c:v>100</c:v>
                </c:pt>
                <c:pt idx="730">
                  <c:v>100</c:v>
                </c:pt>
                <c:pt idx="731">
                  <c:v>100</c:v>
                </c:pt>
                <c:pt idx="732">
                  <c:v>100</c:v>
                </c:pt>
                <c:pt idx="733">
                  <c:v>100</c:v>
                </c:pt>
                <c:pt idx="734">
                  <c:v>100</c:v>
                </c:pt>
                <c:pt idx="735">
                  <c:v>100</c:v>
                </c:pt>
                <c:pt idx="736">
                  <c:v>100</c:v>
                </c:pt>
                <c:pt idx="737">
                  <c:v>100</c:v>
                </c:pt>
                <c:pt idx="738">
                  <c:v>100</c:v>
                </c:pt>
                <c:pt idx="739">
                  <c:v>100</c:v>
                </c:pt>
                <c:pt idx="740">
                  <c:v>99.999988079069624</c:v>
                </c:pt>
                <c:pt idx="741">
                  <c:v>100</c:v>
                </c:pt>
                <c:pt idx="742">
                  <c:v>100</c:v>
                </c:pt>
                <c:pt idx="743">
                  <c:v>100</c:v>
                </c:pt>
                <c:pt idx="744">
                  <c:v>100</c:v>
                </c:pt>
                <c:pt idx="745">
                  <c:v>100</c:v>
                </c:pt>
                <c:pt idx="746">
                  <c:v>100</c:v>
                </c:pt>
                <c:pt idx="747">
                  <c:v>100</c:v>
                </c:pt>
                <c:pt idx="748">
                  <c:v>100</c:v>
                </c:pt>
                <c:pt idx="749">
                  <c:v>100</c:v>
                </c:pt>
                <c:pt idx="750">
                  <c:v>100</c:v>
                </c:pt>
                <c:pt idx="751">
                  <c:v>100</c:v>
                </c:pt>
                <c:pt idx="752">
                  <c:v>100</c:v>
                </c:pt>
                <c:pt idx="753">
                  <c:v>100</c:v>
                </c:pt>
                <c:pt idx="754">
                  <c:v>100</c:v>
                </c:pt>
                <c:pt idx="755">
                  <c:v>100</c:v>
                </c:pt>
                <c:pt idx="756">
                  <c:v>100</c:v>
                </c:pt>
                <c:pt idx="757">
                  <c:v>100</c:v>
                </c:pt>
                <c:pt idx="758">
                  <c:v>100</c:v>
                </c:pt>
                <c:pt idx="759">
                  <c:v>100</c:v>
                </c:pt>
                <c:pt idx="760">
                  <c:v>100</c:v>
                </c:pt>
                <c:pt idx="761">
                  <c:v>100</c:v>
                </c:pt>
                <c:pt idx="762">
                  <c:v>100</c:v>
                </c:pt>
                <c:pt idx="763">
                  <c:v>100</c:v>
                </c:pt>
                <c:pt idx="764">
                  <c:v>100</c:v>
                </c:pt>
                <c:pt idx="765">
                  <c:v>100</c:v>
                </c:pt>
                <c:pt idx="766">
                  <c:v>100</c:v>
                </c:pt>
                <c:pt idx="767">
                  <c:v>100</c:v>
                </c:pt>
                <c:pt idx="768">
                  <c:v>100</c:v>
                </c:pt>
                <c:pt idx="769">
                  <c:v>100</c:v>
                </c:pt>
                <c:pt idx="770">
                  <c:v>100</c:v>
                </c:pt>
                <c:pt idx="771">
                  <c:v>100</c:v>
                </c:pt>
                <c:pt idx="772">
                  <c:v>100</c:v>
                </c:pt>
                <c:pt idx="773">
                  <c:v>100</c:v>
                </c:pt>
                <c:pt idx="774">
                  <c:v>100</c:v>
                </c:pt>
                <c:pt idx="775">
                  <c:v>100</c:v>
                </c:pt>
                <c:pt idx="776">
                  <c:v>100</c:v>
                </c:pt>
                <c:pt idx="777">
                  <c:v>100</c:v>
                </c:pt>
                <c:pt idx="778">
                  <c:v>100</c:v>
                </c:pt>
                <c:pt idx="779">
                  <c:v>100</c:v>
                </c:pt>
                <c:pt idx="780">
                  <c:v>100</c:v>
                </c:pt>
                <c:pt idx="781">
                  <c:v>100</c:v>
                </c:pt>
                <c:pt idx="782">
                  <c:v>100</c:v>
                </c:pt>
                <c:pt idx="783">
                  <c:v>100</c:v>
                </c:pt>
                <c:pt idx="784">
                  <c:v>100</c:v>
                </c:pt>
                <c:pt idx="785">
                  <c:v>99.999988079069624</c:v>
                </c:pt>
                <c:pt idx="786">
                  <c:v>100</c:v>
                </c:pt>
                <c:pt idx="787">
                  <c:v>100</c:v>
                </c:pt>
                <c:pt idx="788">
                  <c:v>100</c:v>
                </c:pt>
                <c:pt idx="789">
                  <c:v>100</c:v>
                </c:pt>
                <c:pt idx="790">
                  <c:v>100</c:v>
                </c:pt>
                <c:pt idx="791">
                  <c:v>100</c:v>
                </c:pt>
                <c:pt idx="792">
                  <c:v>100</c:v>
                </c:pt>
                <c:pt idx="793">
                  <c:v>100</c:v>
                </c:pt>
                <c:pt idx="794">
                  <c:v>100</c:v>
                </c:pt>
                <c:pt idx="795">
                  <c:v>100</c:v>
                </c:pt>
                <c:pt idx="796">
                  <c:v>100</c:v>
                </c:pt>
                <c:pt idx="797">
                  <c:v>100</c:v>
                </c:pt>
                <c:pt idx="798">
                  <c:v>100</c:v>
                </c:pt>
                <c:pt idx="799">
                  <c:v>100</c:v>
                </c:pt>
                <c:pt idx="800">
                  <c:v>100</c:v>
                </c:pt>
                <c:pt idx="801">
                  <c:v>100</c:v>
                </c:pt>
                <c:pt idx="802">
                  <c:v>100</c:v>
                </c:pt>
                <c:pt idx="803">
                  <c:v>99.999988079069624</c:v>
                </c:pt>
                <c:pt idx="804">
                  <c:v>100</c:v>
                </c:pt>
                <c:pt idx="805">
                  <c:v>100</c:v>
                </c:pt>
                <c:pt idx="806">
                  <c:v>100</c:v>
                </c:pt>
                <c:pt idx="807">
                  <c:v>100</c:v>
                </c:pt>
                <c:pt idx="808">
                  <c:v>100</c:v>
                </c:pt>
                <c:pt idx="809">
                  <c:v>100</c:v>
                </c:pt>
                <c:pt idx="810">
                  <c:v>100</c:v>
                </c:pt>
                <c:pt idx="811">
                  <c:v>100</c:v>
                </c:pt>
                <c:pt idx="812">
                  <c:v>100</c:v>
                </c:pt>
                <c:pt idx="813">
                  <c:v>100</c:v>
                </c:pt>
                <c:pt idx="814">
                  <c:v>100</c:v>
                </c:pt>
                <c:pt idx="815">
                  <c:v>100</c:v>
                </c:pt>
                <c:pt idx="816">
                  <c:v>100</c:v>
                </c:pt>
                <c:pt idx="817">
                  <c:v>100</c:v>
                </c:pt>
                <c:pt idx="818">
                  <c:v>100</c:v>
                </c:pt>
                <c:pt idx="819">
                  <c:v>100</c:v>
                </c:pt>
                <c:pt idx="820">
                  <c:v>100</c:v>
                </c:pt>
                <c:pt idx="821">
                  <c:v>100</c:v>
                </c:pt>
                <c:pt idx="822">
                  <c:v>100</c:v>
                </c:pt>
                <c:pt idx="823">
                  <c:v>100</c:v>
                </c:pt>
                <c:pt idx="824">
                  <c:v>100</c:v>
                </c:pt>
                <c:pt idx="825">
                  <c:v>100</c:v>
                </c:pt>
                <c:pt idx="826">
                  <c:v>100</c:v>
                </c:pt>
                <c:pt idx="827">
                  <c:v>100</c:v>
                </c:pt>
                <c:pt idx="828">
                  <c:v>100</c:v>
                </c:pt>
                <c:pt idx="829">
                  <c:v>100</c:v>
                </c:pt>
                <c:pt idx="830">
                  <c:v>100</c:v>
                </c:pt>
                <c:pt idx="831">
                  <c:v>100</c:v>
                </c:pt>
                <c:pt idx="832">
                  <c:v>100</c:v>
                </c:pt>
                <c:pt idx="833">
                  <c:v>100</c:v>
                </c:pt>
                <c:pt idx="834">
                  <c:v>100</c:v>
                </c:pt>
                <c:pt idx="835">
                  <c:v>100</c:v>
                </c:pt>
                <c:pt idx="836">
                  <c:v>100</c:v>
                </c:pt>
                <c:pt idx="837">
                  <c:v>100</c:v>
                </c:pt>
                <c:pt idx="838">
                  <c:v>100</c:v>
                </c:pt>
                <c:pt idx="839">
                  <c:v>100</c:v>
                </c:pt>
                <c:pt idx="840">
                  <c:v>100</c:v>
                </c:pt>
                <c:pt idx="841">
                  <c:v>100</c:v>
                </c:pt>
                <c:pt idx="842">
                  <c:v>100</c:v>
                </c:pt>
                <c:pt idx="843">
                  <c:v>100</c:v>
                </c:pt>
                <c:pt idx="844">
                  <c:v>100</c:v>
                </c:pt>
                <c:pt idx="845">
                  <c:v>100</c:v>
                </c:pt>
                <c:pt idx="846">
                  <c:v>100</c:v>
                </c:pt>
                <c:pt idx="847">
                  <c:v>100</c:v>
                </c:pt>
                <c:pt idx="848">
                  <c:v>99.999989961322001</c:v>
                </c:pt>
                <c:pt idx="849">
                  <c:v>100</c:v>
                </c:pt>
                <c:pt idx="850">
                  <c:v>100</c:v>
                </c:pt>
                <c:pt idx="851">
                  <c:v>100</c:v>
                </c:pt>
                <c:pt idx="852">
                  <c:v>100</c:v>
                </c:pt>
                <c:pt idx="853">
                  <c:v>100</c:v>
                </c:pt>
                <c:pt idx="854">
                  <c:v>100</c:v>
                </c:pt>
                <c:pt idx="855">
                  <c:v>100</c:v>
                </c:pt>
                <c:pt idx="856">
                  <c:v>100</c:v>
                </c:pt>
                <c:pt idx="857">
                  <c:v>100</c:v>
                </c:pt>
                <c:pt idx="858">
                  <c:v>100</c:v>
                </c:pt>
                <c:pt idx="859">
                  <c:v>100</c:v>
                </c:pt>
                <c:pt idx="860">
                  <c:v>100</c:v>
                </c:pt>
                <c:pt idx="861">
                  <c:v>100</c:v>
                </c:pt>
                <c:pt idx="862">
                  <c:v>100</c:v>
                </c:pt>
                <c:pt idx="863">
                  <c:v>100</c:v>
                </c:pt>
                <c:pt idx="864">
                  <c:v>100</c:v>
                </c:pt>
                <c:pt idx="865">
                  <c:v>100</c:v>
                </c:pt>
                <c:pt idx="866">
                  <c:v>100</c:v>
                </c:pt>
                <c:pt idx="867">
                  <c:v>100</c:v>
                </c:pt>
                <c:pt idx="868">
                  <c:v>100</c:v>
                </c:pt>
                <c:pt idx="869">
                  <c:v>100</c:v>
                </c:pt>
                <c:pt idx="870">
                  <c:v>100</c:v>
                </c:pt>
                <c:pt idx="871">
                  <c:v>100</c:v>
                </c:pt>
                <c:pt idx="872">
                  <c:v>100</c:v>
                </c:pt>
                <c:pt idx="873">
                  <c:v>100</c:v>
                </c:pt>
                <c:pt idx="874">
                  <c:v>100</c:v>
                </c:pt>
                <c:pt idx="875">
                  <c:v>100</c:v>
                </c:pt>
                <c:pt idx="876">
                  <c:v>100</c:v>
                </c:pt>
                <c:pt idx="877">
                  <c:v>100</c:v>
                </c:pt>
                <c:pt idx="878">
                  <c:v>100</c:v>
                </c:pt>
                <c:pt idx="879">
                  <c:v>100</c:v>
                </c:pt>
                <c:pt idx="880">
                  <c:v>100</c:v>
                </c:pt>
                <c:pt idx="881">
                  <c:v>100</c:v>
                </c:pt>
                <c:pt idx="882">
                  <c:v>100</c:v>
                </c:pt>
                <c:pt idx="883">
                  <c:v>100</c:v>
                </c:pt>
                <c:pt idx="884">
                  <c:v>100</c:v>
                </c:pt>
                <c:pt idx="885">
                  <c:v>100</c:v>
                </c:pt>
                <c:pt idx="886">
                  <c:v>100</c:v>
                </c:pt>
                <c:pt idx="887">
                  <c:v>100</c:v>
                </c:pt>
                <c:pt idx="888">
                  <c:v>100</c:v>
                </c:pt>
                <c:pt idx="889">
                  <c:v>100</c:v>
                </c:pt>
                <c:pt idx="890">
                  <c:v>100</c:v>
                </c:pt>
                <c:pt idx="891">
                  <c:v>100</c:v>
                </c:pt>
                <c:pt idx="892">
                  <c:v>100</c:v>
                </c:pt>
                <c:pt idx="893">
                  <c:v>100</c:v>
                </c:pt>
                <c:pt idx="894">
                  <c:v>100</c:v>
                </c:pt>
                <c:pt idx="895">
                  <c:v>100</c:v>
                </c:pt>
                <c:pt idx="896">
                  <c:v>100</c:v>
                </c:pt>
                <c:pt idx="897">
                  <c:v>100</c:v>
                </c:pt>
                <c:pt idx="898">
                  <c:v>100</c:v>
                </c:pt>
                <c:pt idx="899">
                  <c:v>100</c:v>
                </c:pt>
                <c:pt idx="900">
                  <c:v>100</c:v>
                </c:pt>
                <c:pt idx="901">
                  <c:v>100</c:v>
                </c:pt>
                <c:pt idx="902">
                  <c:v>100</c:v>
                </c:pt>
                <c:pt idx="903">
                  <c:v>100</c:v>
                </c:pt>
                <c:pt idx="904">
                  <c:v>100</c:v>
                </c:pt>
                <c:pt idx="905">
                  <c:v>100</c:v>
                </c:pt>
                <c:pt idx="906">
                  <c:v>100</c:v>
                </c:pt>
                <c:pt idx="907">
                  <c:v>100</c:v>
                </c:pt>
                <c:pt idx="908">
                  <c:v>100</c:v>
                </c:pt>
                <c:pt idx="909">
                  <c:v>100</c:v>
                </c:pt>
                <c:pt idx="910">
                  <c:v>100</c:v>
                </c:pt>
                <c:pt idx="911">
                  <c:v>100</c:v>
                </c:pt>
                <c:pt idx="912">
                  <c:v>100</c:v>
                </c:pt>
                <c:pt idx="913">
                  <c:v>100</c:v>
                </c:pt>
                <c:pt idx="914">
                  <c:v>100</c:v>
                </c:pt>
                <c:pt idx="915">
                  <c:v>100</c:v>
                </c:pt>
                <c:pt idx="916">
                  <c:v>100</c:v>
                </c:pt>
                <c:pt idx="917">
                  <c:v>100</c:v>
                </c:pt>
                <c:pt idx="918">
                  <c:v>100</c:v>
                </c:pt>
                <c:pt idx="919">
                  <c:v>100</c:v>
                </c:pt>
                <c:pt idx="920">
                  <c:v>100</c:v>
                </c:pt>
                <c:pt idx="921">
                  <c:v>100</c:v>
                </c:pt>
                <c:pt idx="922">
                  <c:v>100</c:v>
                </c:pt>
                <c:pt idx="923">
                  <c:v>100</c:v>
                </c:pt>
                <c:pt idx="924">
                  <c:v>100</c:v>
                </c:pt>
                <c:pt idx="925">
                  <c:v>100</c:v>
                </c:pt>
                <c:pt idx="926">
                  <c:v>100</c:v>
                </c:pt>
                <c:pt idx="927">
                  <c:v>100</c:v>
                </c:pt>
                <c:pt idx="928">
                  <c:v>100</c:v>
                </c:pt>
                <c:pt idx="929">
                  <c:v>100</c:v>
                </c:pt>
                <c:pt idx="930">
                  <c:v>100</c:v>
                </c:pt>
                <c:pt idx="931">
                  <c:v>100</c:v>
                </c:pt>
                <c:pt idx="932">
                  <c:v>100</c:v>
                </c:pt>
                <c:pt idx="933">
                  <c:v>100</c:v>
                </c:pt>
                <c:pt idx="934">
                  <c:v>100</c:v>
                </c:pt>
                <c:pt idx="935">
                  <c:v>100</c:v>
                </c:pt>
                <c:pt idx="936">
                  <c:v>100</c:v>
                </c:pt>
                <c:pt idx="937">
                  <c:v>100</c:v>
                </c:pt>
                <c:pt idx="938">
                  <c:v>100</c:v>
                </c:pt>
                <c:pt idx="939">
                  <c:v>100</c:v>
                </c:pt>
                <c:pt idx="940">
                  <c:v>100</c:v>
                </c:pt>
                <c:pt idx="941">
                  <c:v>100</c:v>
                </c:pt>
                <c:pt idx="942">
                  <c:v>100</c:v>
                </c:pt>
                <c:pt idx="943">
                  <c:v>100</c:v>
                </c:pt>
                <c:pt idx="944">
                  <c:v>100</c:v>
                </c:pt>
                <c:pt idx="945">
                  <c:v>100</c:v>
                </c:pt>
                <c:pt idx="946">
                  <c:v>100</c:v>
                </c:pt>
                <c:pt idx="947">
                  <c:v>100</c:v>
                </c:pt>
                <c:pt idx="948">
                  <c:v>100</c:v>
                </c:pt>
                <c:pt idx="949">
                  <c:v>100</c:v>
                </c:pt>
                <c:pt idx="950">
                  <c:v>100</c:v>
                </c:pt>
                <c:pt idx="951">
                  <c:v>100</c:v>
                </c:pt>
                <c:pt idx="952">
                  <c:v>100</c:v>
                </c:pt>
                <c:pt idx="953">
                  <c:v>100</c:v>
                </c:pt>
                <c:pt idx="954">
                  <c:v>100</c:v>
                </c:pt>
                <c:pt idx="955">
                  <c:v>100</c:v>
                </c:pt>
                <c:pt idx="956">
                  <c:v>100</c:v>
                </c:pt>
                <c:pt idx="957">
                  <c:v>100</c:v>
                </c:pt>
                <c:pt idx="958">
                  <c:v>100</c:v>
                </c:pt>
                <c:pt idx="959">
                  <c:v>100</c:v>
                </c:pt>
                <c:pt idx="960">
                  <c:v>100</c:v>
                </c:pt>
                <c:pt idx="961">
                  <c:v>100</c:v>
                </c:pt>
                <c:pt idx="962">
                  <c:v>100</c:v>
                </c:pt>
                <c:pt idx="963">
                  <c:v>100</c:v>
                </c:pt>
                <c:pt idx="964">
                  <c:v>100</c:v>
                </c:pt>
                <c:pt idx="965">
                  <c:v>100</c:v>
                </c:pt>
                <c:pt idx="966">
                  <c:v>100</c:v>
                </c:pt>
                <c:pt idx="967">
                  <c:v>100</c:v>
                </c:pt>
                <c:pt idx="968">
                  <c:v>100</c:v>
                </c:pt>
                <c:pt idx="969">
                  <c:v>100</c:v>
                </c:pt>
                <c:pt idx="970">
                  <c:v>100</c:v>
                </c:pt>
                <c:pt idx="971">
                  <c:v>100</c:v>
                </c:pt>
                <c:pt idx="972">
                  <c:v>100</c:v>
                </c:pt>
                <c:pt idx="973">
                  <c:v>100</c:v>
                </c:pt>
                <c:pt idx="974">
                  <c:v>100</c:v>
                </c:pt>
                <c:pt idx="975">
                  <c:v>100</c:v>
                </c:pt>
                <c:pt idx="976">
                  <c:v>100</c:v>
                </c:pt>
                <c:pt idx="977">
                  <c:v>100</c:v>
                </c:pt>
                <c:pt idx="978">
                  <c:v>100</c:v>
                </c:pt>
                <c:pt idx="979">
                  <c:v>100</c:v>
                </c:pt>
                <c:pt idx="980">
                  <c:v>100</c:v>
                </c:pt>
                <c:pt idx="981">
                  <c:v>100</c:v>
                </c:pt>
                <c:pt idx="982">
                  <c:v>100</c:v>
                </c:pt>
                <c:pt idx="983">
                  <c:v>100</c:v>
                </c:pt>
                <c:pt idx="984">
                  <c:v>100</c:v>
                </c:pt>
                <c:pt idx="985">
                  <c:v>100</c:v>
                </c:pt>
                <c:pt idx="986">
                  <c:v>100</c:v>
                </c:pt>
                <c:pt idx="987">
                  <c:v>100</c:v>
                </c:pt>
                <c:pt idx="988">
                  <c:v>100</c:v>
                </c:pt>
                <c:pt idx="989">
                  <c:v>100</c:v>
                </c:pt>
                <c:pt idx="990">
                  <c:v>100</c:v>
                </c:pt>
                <c:pt idx="991">
                  <c:v>100</c:v>
                </c:pt>
                <c:pt idx="992">
                  <c:v>100</c:v>
                </c:pt>
                <c:pt idx="993">
                  <c:v>100</c:v>
                </c:pt>
                <c:pt idx="994">
                  <c:v>100</c:v>
                </c:pt>
                <c:pt idx="995">
                  <c:v>100</c:v>
                </c:pt>
                <c:pt idx="996">
                  <c:v>100</c:v>
                </c:pt>
                <c:pt idx="997">
                  <c:v>100</c:v>
                </c:pt>
                <c:pt idx="998">
                  <c:v>100</c:v>
                </c:pt>
                <c:pt idx="999">
                  <c:v>100</c:v>
                </c:pt>
                <c:pt idx="1000">
                  <c:v>100</c:v>
                </c:pt>
                <c:pt idx="1001">
                  <c:v>100</c:v>
                </c:pt>
                <c:pt idx="1002">
                  <c:v>100</c:v>
                </c:pt>
                <c:pt idx="1003">
                  <c:v>100</c:v>
                </c:pt>
                <c:pt idx="1004">
                  <c:v>100</c:v>
                </c:pt>
                <c:pt idx="1005">
                  <c:v>100</c:v>
                </c:pt>
                <c:pt idx="1006">
                  <c:v>100</c:v>
                </c:pt>
                <c:pt idx="1007">
                  <c:v>100</c:v>
                </c:pt>
                <c:pt idx="1008">
                  <c:v>100</c:v>
                </c:pt>
                <c:pt idx="1009">
                  <c:v>100</c:v>
                </c:pt>
                <c:pt idx="1010">
                  <c:v>100</c:v>
                </c:pt>
                <c:pt idx="1011">
                  <c:v>100</c:v>
                </c:pt>
                <c:pt idx="1012">
                  <c:v>100</c:v>
                </c:pt>
                <c:pt idx="1013">
                  <c:v>100</c:v>
                </c:pt>
                <c:pt idx="1014">
                  <c:v>100</c:v>
                </c:pt>
                <c:pt idx="1015">
                  <c:v>100</c:v>
                </c:pt>
                <c:pt idx="1016">
                  <c:v>100</c:v>
                </c:pt>
                <c:pt idx="1017">
                  <c:v>100</c:v>
                </c:pt>
                <c:pt idx="1018">
                  <c:v>100</c:v>
                </c:pt>
                <c:pt idx="1019">
                  <c:v>100</c:v>
                </c:pt>
                <c:pt idx="1020">
                  <c:v>100</c:v>
                </c:pt>
                <c:pt idx="1021">
                  <c:v>100</c:v>
                </c:pt>
                <c:pt idx="1022">
                  <c:v>100</c:v>
                </c:pt>
                <c:pt idx="1023">
                  <c:v>100</c:v>
                </c:pt>
                <c:pt idx="1024">
                  <c:v>100</c:v>
                </c:pt>
                <c:pt idx="1025">
                  <c:v>100</c:v>
                </c:pt>
                <c:pt idx="1026">
                  <c:v>100</c:v>
                </c:pt>
                <c:pt idx="1027">
                  <c:v>100</c:v>
                </c:pt>
                <c:pt idx="1028">
                  <c:v>100</c:v>
                </c:pt>
                <c:pt idx="1029">
                  <c:v>100</c:v>
                </c:pt>
                <c:pt idx="1030">
                  <c:v>100</c:v>
                </c:pt>
                <c:pt idx="1031">
                  <c:v>100</c:v>
                </c:pt>
                <c:pt idx="1032">
                  <c:v>100</c:v>
                </c:pt>
                <c:pt idx="1033">
                  <c:v>100</c:v>
                </c:pt>
                <c:pt idx="1034">
                  <c:v>100</c:v>
                </c:pt>
                <c:pt idx="1035">
                  <c:v>100</c:v>
                </c:pt>
                <c:pt idx="1036">
                  <c:v>100</c:v>
                </c:pt>
                <c:pt idx="1037">
                  <c:v>100</c:v>
                </c:pt>
                <c:pt idx="1038">
                  <c:v>100</c:v>
                </c:pt>
                <c:pt idx="1039">
                  <c:v>100</c:v>
                </c:pt>
                <c:pt idx="1040">
                  <c:v>100</c:v>
                </c:pt>
                <c:pt idx="1041">
                  <c:v>100</c:v>
                </c:pt>
                <c:pt idx="1042">
                  <c:v>100</c:v>
                </c:pt>
                <c:pt idx="1043">
                  <c:v>100</c:v>
                </c:pt>
                <c:pt idx="1044">
                  <c:v>100</c:v>
                </c:pt>
                <c:pt idx="1045">
                  <c:v>100</c:v>
                </c:pt>
                <c:pt idx="1046">
                  <c:v>100</c:v>
                </c:pt>
                <c:pt idx="1047">
                  <c:v>100</c:v>
                </c:pt>
                <c:pt idx="1048">
                  <c:v>100</c:v>
                </c:pt>
                <c:pt idx="1049">
                  <c:v>100</c:v>
                </c:pt>
                <c:pt idx="1050">
                  <c:v>100</c:v>
                </c:pt>
                <c:pt idx="1051">
                  <c:v>100</c:v>
                </c:pt>
                <c:pt idx="1052">
                  <c:v>100</c:v>
                </c:pt>
                <c:pt idx="1053">
                  <c:v>100</c:v>
                </c:pt>
                <c:pt idx="1054">
                  <c:v>100</c:v>
                </c:pt>
                <c:pt idx="1055">
                  <c:v>100</c:v>
                </c:pt>
                <c:pt idx="1056">
                  <c:v>100</c:v>
                </c:pt>
                <c:pt idx="1057">
                  <c:v>100</c:v>
                </c:pt>
                <c:pt idx="1058">
                  <c:v>100</c:v>
                </c:pt>
                <c:pt idx="1059">
                  <c:v>100</c:v>
                </c:pt>
                <c:pt idx="1060">
                  <c:v>100</c:v>
                </c:pt>
                <c:pt idx="1061">
                  <c:v>100</c:v>
                </c:pt>
                <c:pt idx="1062">
                  <c:v>100</c:v>
                </c:pt>
                <c:pt idx="1063">
                  <c:v>100</c:v>
                </c:pt>
                <c:pt idx="1064">
                  <c:v>100</c:v>
                </c:pt>
                <c:pt idx="1065">
                  <c:v>100</c:v>
                </c:pt>
                <c:pt idx="1066">
                  <c:v>100</c:v>
                </c:pt>
                <c:pt idx="1067">
                  <c:v>100</c:v>
                </c:pt>
                <c:pt idx="1068">
                  <c:v>100</c:v>
                </c:pt>
                <c:pt idx="1069">
                  <c:v>100</c:v>
                </c:pt>
                <c:pt idx="1070">
                  <c:v>100</c:v>
                </c:pt>
                <c:pt idx="1071">
                  <c:v>100</c:v>
                </c:pt>
                <c:pt idx="1072">
                  <c:v>100</c:v>
                </c:pt>
                <c:pt idx="1073">
                  <c:v>100</c:v>
                </c:pt>
                <c:pt idx="1074">
                  <c:v>100</c:v>
                </c:pt>
                <c:pt idx="1075">
                  <c:v>100</c:v>
                </c:pt>
                <c:pt idx="1076">
                  <c:v>100</c:v>
                </c:pt>
                <c:pt idx="1077">
                  <c:v>100</c:v>
                </c:pt>
                <c:pt idx="1078">
                  <c:v>100</c:v>
                </c:pt>
                <c:pt idx="1079">
                  <c:v>100</c:v>
                </c:pt>
                <c:pt idx="1080">
                  <c:v>100</c:v>
                </c:pt>
                <c:pt idx="1081">
                  <c:v>100</c:v>
                </c:pt>
                <c:pt idx="1082">
                  <c:v>100</c:v>
                </c:pt>
                <c:pt idx="1083">
                  <c:v>100</c:v>
                </c:pt>
                <c:pt idx="1084">
                  <c:v>100</c:v>
                </c:pt>
                <c:pt idx="1085">
                  <c:v>100</c:v>
                </c:pt>
                <c:pt idx="1086">
                  <c:v>100</c:v>
                </c:pt>
                <c:pt idx="1087">
                  <c:v>100</c:v>
                </c:pt>
                <c:pt idx="1088">
                  <c:v>100</c:v>
                </c:pt>
                <c:pt idx="1089">
                  <c:v>100</c:v>
                </c:pt>
                <c:pt idx="1090">
                  <c:v>100</c:v>
                </c:pt>
                <c:pt idx="1091">
                  <c:v>100</c:v>
                </c:pt>
                <c:pt idx="1092">
                  <c:v>100</c:v>
                </c:pt>
                <c:pt idx="1093">
                  <c:v>100</c:v>
                </c:pt>
                <c:pt idx="1094">
                  <c:v>100</c:v>
                </c:pt>
                <c:pt idx="1095">
                  <c:v>100</c:v>
                </c:pt>
                <c:pt idx="1096">
                  <c:v>100</c:v>
                </c:pt>
                <c:pt idx="1097">
                  <c:v>100</c:v>
                </c:pt>
                <c:pt idx="1098">
                  <c:v>100</c:v>
                </c:pt>
                <c:pt idx="1099">
                  <c:v>100</c:v>
                </c:pt>
                <c:pt idx="1100">
                  <c:v>100</c:v>
                </c:pt>
                <c:pt idx="1101">
                  <c:v>100</c:v>
                </c:pt>
                <c:pt idx="1102">
                  <c:v>100</c:v>
                </c:pt>
                <c:pt idx="1103">
                  <c:v>100</c:v>
                </c:pt>
                <c:pt idx="1104">
                  <c:v>100</c:v>
                </c:pt>
                <c:pt idx="1105">
                  <c:v>100</c:v>
                </c:pt>
                <c:pt idx="1106">
                  <c:v>100</c:v>
                </c:pt>
                <c:pt idx="1107">
                  <c:v>100</c:v>
                </c:pt>
                <c:pt idx="1108">
                  <c:v>100</c:v>
                </c:pt>
                <c:pt idx="1109">
                  <c:v>100</c:v>
                </c:pt>
                <c:pt idx="1110">
                  <c:v>100</c:v>
                </c:pt>
                <c:pt idx="1111">
                  <c:v>100</c:v>
                </c:pt>
                <c:pt idx="1112">
                  <c:v>100</c:v>
                </c:pt>
                <c:pt idx="1113">
                  <c:v>100</c:v>
                </c:pt>
                <c:pt idx="1114">
                  <c:v>100</c:v>
                </c:pt>
                <c:pt idx="1115">
                  <c:v>100</c:v>
                </c:pt>
                <c:pt idx="1116">
                  <c:v>100</c:v>
                </c:pt>
                <c:pt idx="1117">
                  <c:v>100</c:v>
                </c:pt>
                <c:pt idx="1118">
                  <c:v>100</c:v>
                </c:pt>
                <c:pt idx="1119">
                  <c:v>100</c:v>
                </c:pt>
                <c:pt idx="1120">
                  <c:v>100</c:v>
                </c:pt>
                <c:pt idx="1121">
                  <c:v>100</c:v>
                </c:pt>
                <c:pt idx="1122">
                  <c:v>100</c:v>
                </c:pt>
                <c:pt idx="1123">
                  <c:v>100</c:v>
                </c:pt>
                <c:pt idx="1124">
                  <c:v>100</c:v>
                </c:pt>
                <c:pt idx="1125">
                  <c:v>100</c:v>
                </c:pt>
                <c:pt idx="1126">
                  <c:v>100</c:v>
                </c:pt>
                <c:pt idx="1127">
                  <c:v>100</c:v>
                </c:pt>
                <c:pt idx="1128">
                  <c:v>100</c:v>
                </c:pt>
                <c:pt idx="1129">
                  <c:v>100</c:v>
                </c:pt>
                <c:pt idx="1130">
                  <c:v>100</c:v>
                </c:pt>
                <c:pt idx="1131">
                  <c:v>100</c:v>
                </c:pt>
                <c:pt idx="1132">
                  <c:v>100</c:v>
                </c:pt>
                <c:pt idx="1133">
                  <c:v>100</c:v>
                </c:pt>
                <c:pt idx="1134">
                  <c:v>100</c:v>
                </c:pt>
                <c:pt idx="1135">
                  <c:v>100</c:v>
                </c:pt>
                <c:pt idx="1136">
                  <c:v>100</c:v>
                </c:pt>
                <c:pt idx="1137">
                  <c:v>100</c:v>
                </c:pt>
                <c:pt idx="1138">
                  <c:v>100</c:v>
                </c:pt>
                <c:pt idx="1139">
                  <c:v>100</c:v>
                </c:pt>
                <c:pt idx="1140">
                  <c:v>100</c:v>
                </c:pt>
                <c:pt idx="1141">
                  <c:v>100</c:v>
                </c:pt>
                <c:pt idx="1142">
                  <c:v>100</c:v>
                </c:pt>
                <c:pt idx="1143">
                  <c:v>100</c:v>
                </c:pt>
                <c:pt idx="1144">
                  <c:v>100</c:v>
                </c:pt>
                <c:pt idx="1145">
                  <c:v>100</c:v>
                </c:pt>
                <c:pt idx="1146">
                  <c:v>100</c:v>
                </c:pt>
                <c:pt idx="1147">
                  <c:v>100</c:v>
                </c:pt>
                <c:pt idx="1148">
                  <c:v>100</c:v>
                </c:pt>
                <c:pt idx="1149">
                  <c:v>100</c:v>
                </c:pt>
                <c:pt idx="1150">
                  <c:v>100</c:v>
                </c:pt>
                <c:pt idx="1151">
                  <c:v>100</c:v>
                </c:pt>
                <c:pt idx="1152">
                  <c:v>100</c:v>
                </c:pt>
                <c:pt idx="1153">
                  <c:v>100</c:v>
                </c:pt>
                <c:pt idx="1154">
                  <c:v>100</c:v>
                </c:pt>
                <c:pt idx="1155">
                  <c:v>100</c:v>
                </c:pt>
                <c:pt idx="1156">
                  <c:v>100</c:v>
                </c:pt>
                <c:pt idx="1157">
                  <c:v>100</c:v>
                </c:pt>
                <c:pt idx="1158">
                  <c:v>100</c:v>
                </c:pt>
                <c:pt idx="1159">
                  <c:v>100</c:v>
                </c:pt>
                <c:pt idx="1160">
                  <c:v>100</c:v>
                </c:pt>
                <c:pt idx="1161">
                  <c:v>100</c:v>
                </c:pt>
                <c:pt idx="1162">
                  <c:v>100</c:v>
                </c:pt>
                <c:pt idx="1163">
                  <c:v>100</c:v>
                </c:pt>
                <c:pt idx="1164">
                  <c:v>100</c:v>
                </c:pt>
                <c:pt idx="1165">
                  <c:v>100</c:v>
                </c:pt>
                <c:pt idx="1166">
                  <c:v>100</c:v>
                </c:pt>
                <c:pt idx="1167">
                  <c:v>100</c:v>
                </c:pt>
                <c:pt idx="1168">
                  <c:v>100</c:v>
                </c:pt>
                <c:pt idx="1169">
                  <c:v>100</c:v>
                </c:pt>
                <c:pt idx="1170">
                  <c:v>100</c:v>
                </c:pt>
                <c:pt idx="1171">
                  <c:v>100</c:v>
                </c:pt>
                <c:pt idx="1172">
                  <c:v>100</c:v>
                </c:pt>
                <c:pt idx="1173">
                  <c:v>100</c:v>
                </c:pt>
                <c:pt idx="1174">
                  <c:v>100</c:v>
                </c:pt>
                <c:pt idx="1175">
                  <c:v>100</c:v>
                </c:pt>
                <c:pt idx="1176">
                  <c:v>100</c:v>
                </c:pt>
                <c:pt idx="1177">
                  <c:v>100</c:v>
                </c:pt>
                <c:pt idx="1178">
                  <c:v>100</c:v>
                </c:pt>
                <c:pt idx="1179">
                  <c:v>100</c:v>
                </c:pt>
                <c:pt idx="1180">
                  <c:v>100</c:v>
                </c:pt>
                <c:pt idx="1181">
                  <c:v>100</c:v>
                </c:pt>
                <c:pt idx="1182">
                  <c:v>100</c:v>
                </c:pt>
                <c:pt idx="1183">
                  <c:v>100</c:v>
                </c:pt>
                <c:pt idx="1184">
                  <c:v>100</c:v>
                </c:pt>
                <c:pt idx="1185">
                  <c:v>100</c:v>
                </c:pt>
                <c:pt idx="1186">
                  <c:v>100</c:v>
                </c:pt>
                <c:pt idx="1187">
                  <c:v>100</c:v>
                </c:pt>
                <c:pt idx="1188">
                  <c:v>100</c:v>
                </c:pt>
                <c:pt idx="1189">
                  <c:v>100</c:v>
                </c:pt>
                <c:pt idx="1190">
                  <c:v>100</c:v>
                </c:pt>
                <c:pt idx="1191">
                  <c:v>100</c:v>
                </c:pt>
                <c:pt idx="1192">
                  <c:v>100</c:v>
                </c:pt>
                <c:pt idx="1193">
                  <c:v>100</c:v>
                </c:pt>
                <c:pt idx="1194">
                  <c:v>100</c:v>
                </c:pt>
                <c:pt idx="1195">
                  <c:v>100</c:v>
                </c:pt>
                <c:pt idx="1196">
                  <c:v>100</c:v>
                </c:pt>
                <c:pt idx="1197">
                  <c:v>100</c:v>
                </c:pt>
                <c:pt idx="1198">
                  <c:v>100</c:v>
                </c:pt>
                <c:pt idx="1199">
                  <c:v>100</c:v>
                </c:pt>
                <c:pt idx="1200">
                  <c:v>100</c:v>
                </c:pt>
                <c:pt idx="1201">
                  <c:v>100</c:v>
                </c:pt>
                <c:pt idx="1202">
                  <c:v>100</c:v>
                </c:pt>
                <c:pt idx="1203">
                  <c:v>100</c:v>
                </c:pt>
                <c:pt idx="1204">
                  <c:v>100</c:v>
                </c:pt>
                <c:pt idx="1205">
                  <c:v>100</c:v>
                </c:pt>
                <c:pt idx="1206">
                  <c:v>100</c:v>
                </c:pt>
                <c:pt idx="1207">
                  <c:v>100</c:v>
                </c:pt>
                <c:pt idx="1208">
                  <c:v>100</c:v>
                </c:pt>
                <c:pt idx="1209">
                  <c:v>100</c:v>
                </c:pt>
                <c:pt idx="1210">
                  <c:v>100</c:v>
                </c:pt>
                <c:pt idx="1211">
                  <c:v>100</c:v>
                </c:pt>
                <c:pt idx="1212">
                  <c:v>100</c:v>
                </c:pt>
                <c:pt idx="1213">
                  <c:v>100</c:v>
                </c:pt>
                <c:pt idx="1214">
                  <c:v>100</c:v>
                </c:pt>
                <c:pt idx="1215">
                  <c:v>100</c:v>
                </c:pt>
                <c:pt idx="1216">
                  <c:v>100</c:v>
                </c:pt>
                <c:pt idx="1217">
                  <c:v>100</c:v>
                </c:pt>
                <c:pt idx="1218">
                  <c:v>100</c:v>
                </c:pt>
                <c:pt idx="1219">
                  <c:v>100</c:v>
                </c:pt>
                <c:pt idx="1220">
                  <c:v>100</c:v>
                </c:pt>
                <c:pt idx="1221">
                  <c:v>100</c:v>
                </c:pt>
                <c:pt idx="1222">
                  <c:v>100</c:v>
                </c:pt>
                <c:pt idx="1223">
                  <c:v>100</c:v>
                </c:pt>
                <c:pt idx="1224">
                  <c:v>100</c:v>
                </c:pt>
                <c:pt idx="1225">
                  <c:v>100</c:v>
                </c:pt>
                <c:pt idx="1226">
                  <c:v>100</c:v>
                </c:pt>
                <c:pt idx="1227">
                  <c:v>100</c:v>
                </c:pt>
                <c:pt idx="1228">
                  <c:v>100</c:v>
                </c:pt>
                <c:pt idx="1229">
                  <c:v>100</c:v>
                </c:pt>
                <c:pt idx="1230">
                  <c:v>100</c:v>
                </c:pt>
                <c:pt idx="1231">
                  <c:v>100</c:v>
                </c:pt>
                <c:pt idx="1232">
                  <c:v>100</c:v>
                </c:pt>
                <c:pt idx="1233">
                  <c:v>100</c:v>
                </c:pt>
                <c:pt idx="1234">
                  <c:v>100</c:v>
                </c:pt>
                <c:pt idx="1235">
                  <c:v>100</c:v>
                </c:pt>
                <c:pt idx="1236">
                  <c:v>100</c:v>
                </c:pt>
                <c:pt idx="1237">
                  <c:v>100</c:v>
                </c:pt>
                <c:pt idx="1238">
                  <c:v>100</c:v>
                </c:pt>
                <c:pt idx="1239">
                  <c:v>100</c:v>
                </c:pt>
                <c:pt idx="1240">
                  <c:v>100</c:v>
                </c:pt>
                <c:pt idx="1241">
                  <c:v>100</c:v>
                </c:pt>
                <c:pt idx="1242">
                  <c:v>100</c:v>
                </c:pt>
                <c:pt idx="1243">
                  <c:v>100</c:v>
                </c:pt>
                <c:pt idx="1244">
                  <c:v>87.281435490767251</c:v>
                </c:pt>
                <c:pt idx="1245">
                  <c:v>100</c:v>
                </c:pt>
                <c:pt idx="1246">
                  <c:v>100</c:v>
                </c:pt>
                <c:pt idx="1247">
                  <c:v>100</c:v>
                </c:pt>
                <c:pt idx="1248">
                  <c:v>100</c:v>
                </c:pt>
                <c:pt idx="1249">
                  <c:v>100</c:v>
                </c:pt>
                <c:pt idx="1250">
                  <c:v>100</c:v>
                </c:pt>
                <c:pt idx="1251">
                  <c:v>100</c:v>
                </c:pt>
                <c:pt idx="1252">
                  <c:v>100</c:v>
                </c:pt>
                <c:pt idx="1253">
                  <c:v>100</c:v>
                </c:pt>
                <c:pt idx="1254">
                  <c:v>100</c:v>
                </c:pt>
                <c:pt idx="1255">
                  <c:v>100</c:v>
                </c:pt>
                <c:pt idx="1256">
                  <c:v>100</c:v>
                </c:pt>
                <c:pt idx="1257">
                  <c:v>100</c:v>
                </c:pt>
                <c:pt idx="1258">
                  <c:v>100</c:v>
                </c:pt>
                <c:pt idx="1259">
                  <c:v>100</c:v>
                </c:pt>
                <c:pt idx="1260">
                  <c:v>100</c:v>
                </c:pt>
                <c:pt idx="1261">
                  <c:v>100</c:v>
                </c:pt>
                <c:pt idx="1262">
                  <c:v>100</c:v>
                </c:pt>
                <c:pt idx="1263">
                  <c:v>100</c:v>
                </c:pt>
                <c:pt idx="1264">
                  <c:v>100</c:v>
                </c:pt>
                <c:pt idx="1265">
                  <c:v>100</c:v>
                </c:pt>
                <c:pt idx="1266">
                  <c:v>100</c:v>
                </c:pt>
                <c:pt idx="1267">
                  <c:v>100</c:v>
                </c:pt>
                <c:pt idx="1268">
                  <c:v>100</c:v>
                </c:pt>
                <c:pt idx="1269">
                  <c:v>100</c:v>
                </c:pt>
                <c:pt idx="1270">
                  <c:v>100</c:v>
                </c:pt>
                <c:pt idx="1271">
                  <c:v>100</c:v>
                </c:pt>
                <c:pt idx="1272">
                  <c:v>100</c:v>
                </c:pt>
                <c:pt idx="1273">
                  <c:v>100</c:v>
                </c:pt>
                <c:pt idx="1274">
                  <c:v>100</c:v>
                </c:pt>
                <c:pt idx="1275">
                  <c:v>100</c:v>
                </c:pt>
                <c:pt idx="1276">
                  <c:v>100</c:v>
                </c:pt>
                <c:pt idx="1277">
                  <c:v>100</c:v>
                </c:pt>
                <c:pt idx="1278">
                  <c:v>100</c:v>
                </c:pt>
                <c:pt idx="1279">
                  <c:v>100</c:v>
                </c:pt>
                <c:pt idx="1280">
                  <c:v>100</c:v>
                </c:pt>
                <c:pt idx="1281">
                  <c:v>100</c:v>
                </c:pt>
                <c:pt idx="1282">
                  <c:v>100</c:v>
                </c:pt>
                <c:pt idx="1283">
                  <c:v>100</c:v>
                </c:pt>
                <c:pt idx="1284">
                  <c:v>100</c:v>
                </c:pt>
                <c:pt idx="1285">
                  <c:v>100</c:v>
                </c:pt>
                <c:pt idx="1286">
                  <c:v>100</c:v>
                </c:pt>
                <c:pt idx="1287">
                  <c:v>100</c:v>
                </c:pt>
                <c:pt idx="1288">
                  <c:v>100</c:v>
                </c:pt>
                <c:pt idx="1289">
                  <c:v>100</c:v>
                </c:pt>
                <c:pt idx="1290">
                  <c:v>100</c:v>
                </c:pt>
                <c:pt idx="1291">
                  <c:v>100</c:v>
                </c:pt>
                <c:pt idx="1292">
                  <c:v>100</c:v>
                </c:pt>
                <c:pt idx="1293">
                  <c:v>100</c:v>
                </c:pt>
                <c:pt idx="1294">
                  <c:v>100</c:v>
                </c:pt>
                <c:pt idx="1295">
                  <c:v>100</c:v>
                </c:pt>
                <c:pt idx="1296">
                  <c:v>100</c:v>
                </c:pt>
                <c:pt idx="1297">
                  <c:v>100</c:v>
                </c:pt>
                <c:pt idx="1298">
                  <c:v>100</c:v>
                </c:pt>
                <c:pt idx="1299">
                  <c:v>100</c:v>
                </c:pt>
                <c:pt idx="1300">
                  <c:v>100</c:v>
                </c:pt>
                <c:pt idx="1301">
                  <c:v>100</c:v>
                </c:pt>
                <c:pt idx="1302">
                  <c:v>100</c:v>
                </c:pt>
                <c:pt idx="1303">
                  <c:v>100</c:v>
                </c:pt>
                <c:pt idx="1304">
                  <c:v>100</c:v>
                </c:pt>
                <c:pt idx="1305">
                  <c:v>100</c:v>
                </c:pt>
                <c:pt idx="1306">
                  <c:v>100</c:v>
                </c:pt>
                <c:pt idx="1307">
                  <c:v>100</c:v>
                </c:pt>
                <c:pt idx="1308">
                  <c:v>100</c:v>
                </c:pt>
                <c:pt idx="1309">
                  <c:v>100</c:v>
                </c:pt>
                <c:pt idx="1310">
                  <c:v>100</c:v>
                </c:pt>
                <c:pt idx="1311">
                  <c:v>100</c:v>
                </c:pt>
                <c:pt idx="1312">
                  <c:v>100</c:v>
                </c:pt>
                <c:pt idx="1313">
                  <c:v>100</c:v>
                </c:pt>
                <c:pt idx="1314">
                  <c:v>100</c:v>
                </c:pt>
                <c:pt idx="1315">
                  <c:v>100</c:v>
                </c:pt>
                <c:pt idx="1316">
                  <c:v>100</c:v>
                </c:pt>
                <c:pt idx="1317">
                  <c:v>100</c:v>
                </c:pt>
                <c:pt idx="1318">
                  <c:v>100</c:v>
                </c:pt>
                <c:pt idx="1319">
                  <c:v>100</c:v>
                </c:pt>
                <c:pt idx="1320">
                  <c:v>100</c:v>
                </c:pt>
                <c:pt idx="1321">
                  <c:v>100</c:v>
                </c:pt>
                <c:pt idx="1322">
                  <c:v>100</c:v>
                </c:pt>
                <c:pt idx="1323">
                  <c:v>100</c:v>
                </c:pt>
                <c:pt idx="1324">
                  <c:v>100</c:v>
                </c:pt>
                <c:pt idx="1325">
                  <c:v>100</c:v>
                </c:pt>
                <c:pt idx="1326">
                  <c:v>100</c:v>
                </c:pt>
                <c:pt idx="1327">
                  <c:v>100</c:v>
                </c:pt>
                <c:pt idx="1328">
                  <c:v>100</c:v>
                </c:pt>
                <c:pt idx="1329">
                  <c:v>100</c:v>
                </c:pt>
                <c:pt idx="1330">
                  <c:v>100</c:v>
                </c:pt>
                <c:pt idx="1331">
                  <c:v>100</c:v>
                </c:pt>
                <c:pt idx="1332">
                  <c:v>100</c:v>
                </c:pt>
                <c:pt idx="1333">
                  <c:v>100</c:v>
                </c:pt>
                <c:pt idx="1334">
                  <c:v>100</c:v>
                </c:pt>
                <c:pt idx="1335">
                  <c:v>100</c:v>
                </c:pt>
                <c:pt idx="1336">
                  <c:v>100</c:v>
                </c:pt>
                <c:pt idx="1337">
                  <c:v>100</c:v>
                </c:pt>
                <c:pt idx="1338">
                  <c:v>100</c:v>
                </c:pt>
                <c:pt idx="1339">
                  <c:v>100</c:v>
                </c:pt>
                <c:pt idx="1340">
                  <c:v>100</c:v>
                </c:pt>
                <c:pt idx="1341">
                  <c:v>100</c:v>
                </c:pt>
                <c:pt idx="1342">
                  <c:v>100</c:v>
                </c:pt>
                <c:pt idx="1343">
                  <c:v>100</c:v>
                </c:pt>
                <c:pt idx="1344">
                  <c:v>100</c:v>
                </c:pt>
                <c:pt idx="1345">
                  <c:v>100</c:v>
                </c:pt>
                <c:pt idx="1346">
                  <c:v>100</c:v>
                </c:pt>
                <c:pt idx="1347">
                  <c:v>100</c:v>
                </c:pt>
                <c:pt idx="1348">
                  <c:v>100</c:v>
                </c:pt>
                <c:pt idx="1349">
                  <c:v>100</c:v>
                </c:pt>
                <c:pt idx="1350">
                  <c:v>100</c:v>
                </c:pt>
                <c:pt idx="1351">
                  <c:v>100</c:v>
                </c:pt>
                <c:pt idx="1352">
                  <c:v>100</c:v>
                </c:pt>
                <c:pt idx="1353">
                  <c:v>100</c:v>
                </c:pt>
                <c:pt idx="1354">
                  <c:v>100</c:v>
                </c:pt>
                <c:pt idx="1355">
                  <c:v>100</c:v>
                </c:pt>
                <c:pt idx="1356">
                  <c:v>100</c:v>
                </c:pt>
                <c:pt idx="1357">
                  <c:v>100</c:v>
                </c:pt>
                <c:pt idx="1358">
                  <c:v>100</c:v>
                </c:pt>
                <c:pt idx="1359">
                  <c:v>100</c:v>
                </c:pt>
                <c:pt idx="1360">
                  <c:v>100</c:v>
                </c:pt>
                <c:pt idx="1361">
                  <c:v>100</c:v>
                </c:pt>
                <c:pt idx="1362">
                  <c:v>100</c:v>
                </c:pt>
                <c:pt idx="1363">
                  <c:v>100</c:v>
                </c:pt>
                <c:pt idx="1364">
                  <c:v>100</c:v>
                </c:pt>
                <c:pt idx="1365">
                  <c:v>100</c:v>
                </c:pt>
                <c:pt idx="1366">
                  <c:v>100</c:v>
                </c:pt>
                <c:pt idx="1367">
                  <c:v>100</c:v>
                </c:pt>
                <c:pt idx="1368">
                  <c:v>100</c:v>
                </c:pt>
                <c:pt idx="1369">
                  <c:v>100</c:v>
                </c:pt>
                <c:pt idx="1370">
                  <c:v>100</c:v>
                </c:pt>
                <c:pt idx="1371">
                  <c:v>100</c:v>
                </c:pt>
                <c:pt idx="1372">
                  <c:v>100</c:v>
                </c:pt>
                <c:pt idx="1373">
                  <c:v>100</c:v>
                </c:pt>
                <c:pt idx="1374">
                  <c:v>100</c:v>
                </c:pt>
                <c:pt idx="1375">
                  <c:v>100</c:v>
                </c:pt>
                <c:pt idx="1376">
                  <c:v>100</c:v>
                </c:pt>
                <c:pt idx="1377">
                  <c:v>100</c:v>
                </c:pt>
                <c:pt idx="1378">
                  <c:v>100</c:v>
                </c:pt>
                <c:pt idx="1379">
                  <c:v>100</c:v>
                </c:pt>
                <c:pt idx="1380">
                  <c:v>100</c:v>
                </c:pt>
                <c:pt idx="1381">
                  <c:v>100</c:v>
                </c:pt>
                <c:pt idx="1382">
                  <c:v>100</c:v>
                </c:pt>
                <c:pt idx="1383">
                  <c:v>100</c:v>
                </c:pt>
                <c:pt idx="1384">
                  <c:v>100</c:v>
                </c:pt>
                <c:pt idx="1385">
                  <c:v>100</c:v>
                </c:pt>
                <c:pt idx="1386">
                  <c:v>100</c:v>
                </c:pt>
                <c:pt idx="1387">
                  <c:v>100</c:v>
                </c:pt>
                <c:pt idx="1388">
                  <c:v>100</c:v>
                </c:pt>
                <c:pt idx="1389">
                  <c:v>100</c:v>
                </c:pt>
                <c:pt idx="1390">
                  <c:v>100</c:v>
                </c:pt>
                <c:pt idx="1391">
                  <c:v>100</c:v>
                </c:pt>
                <c:pt idx="1392">
                  <c:v>100</c:v>
                </c:pt>
                <c:pt idx="1393">
                  <c:v>100</c:v>
                </c:pt>
                <c:pt idx="1394">
                  <c:v>100</c:v>
                </c:pt>
                <c:pt idx="1395">
                  <c:v>100</c:v>
                </c:pt>
                <c:pt idx="1396">
                  <c:v>100</c:v>
                </c:pt>
                <c:pt idx="1397">
                  <c:v>100</c:v>
                </c:pt>
                <c:pt idx="1398">
                  <c:v>100</c:v>
                </c:pt>
                <c:pt idx="1399">
                  <c:v>100</c:v>
                </c:pt>
                <c:pt idx="1400">
                  <c:v>100</c:v>
                </c:pt>
                <c:pt idx="1401">
                  <c:v>100</c:v>
                </c:pt>
                <c:pt idx="1402">
                  <c:v>100</c:v>
                </c:pt>
                <c:pt idx="1403">
                  <c:v>100</c:v>
                </c:pt>
                <c:pt idx="1404">
                  <c:v>100</c:v>
                </c:pt>
                <c:pt idx="1405">
                  <c:v>100</c:v>
                </c:pt>
                <c:pt idx="1406">
                  <c:v>100</c:v>
                </c:pt>
                <c:pt idx="1407">
                  <c:v>100</c:v>
                </c:pt>
                <c:pt idx="1408">
                  <c:v>100</c:v>
                </c:pt>
                <c:pt idx="1409">
                  <c:v>100</c:v>
                </c:pt>
                <c:pt idx="1410">
                  <c:v>100</c:v>
                </c:pt>
                <c:pt idx="1411">
                  <c:v>100</c:v>
                </c:pt>
                <c:pt idx="1412">
                  <c:v>100</c:v>
                </c:pt>
                <c:pt idx="1413">
                  <c:v>100</c:v>
                </c:pt>
                <c:pt idx="1414">
                  <c:v>100</c:v>
                </c:pt>
                <c:pt idx="1415">
                  <c:v>100</c:v>
                </c:pt>
                <c:pt idx="1416">
                  <c:v>100</c:v>
                </c:pt>
                <c:pt idx="1417">
                  <c:v>100</c:v>
                </c:pt>
                <c:pt idx="1418">
                  <c:v>100</c:v>
                </c:pt>
                <c:pt idx="1419">
                  <c:v>100</c:v>
                </c:pt>
                <c:pt idx="1420">
                  <c:v>100</c:v>
                </c:pt>
                <c:pt idx="1421">
                  <c:v>100</c:v>
                </c:pt>
                <c:pt idx="1422">
                  <c:v>100</c:v>
                </c:pt>
                <c:pt idx="1423">
                  <c:v>100</c:v>
                </c:pt>
                <c:pt idx="1424">
                  <c:v>100</c:v>
                </c:pt>
                <c:pt idx="1425">
                  <c:v>100</c:v>
                </c:pt>
                <c:pt idx="1426">
                  <c:v>100</c:v>
                </c:pt>
                <c:pt idx="1427">
                  <c:v>100</c:v>
                </c:pt>
                <c:pt idx="1428">
                  <c:v>100</c:v>
                </c:pt>
                <c:pt idx="1429">
                  <c:v>100</c:v>
                </c:pt>
                <c:pt idx="1430">
                  <c:v>100</c:v>
                </c:pt>
                <c:pt idx="1431">
                  <c:v>100</c:v>
                </c:pt>
                <c:pt idx="1432">
                  <c:v>100</c:v>
                </c:pt>
                <c:pt idx="1433">
                  <c:v>100</c:v>
                </c:pt>
                <c:pt idx="1434">
                  <c:v>100</c:v>
                </c:pt>
                <c:pt idx="1435">
                  <c:v>100</c:v>
                </c:pt>
                <c:pt idx="1436">
                  <c:v>100</c:v>
                </c:pt>
                <c:pt idx="1437">
                  <c:v>100</c:v>
                </c:pt>
                <c:pt idx="1438">
                  <c:v>100</c:v>
                </c:pt>
                <c:pt idx="1439">
                  <c:v>100</c:v>
                </c:pt>
                <c:pt idx="1440">
                  <c:v>100</c:v>
                </c:pt>
                <c:pt idx="1441">
                  <c:v>100</c:v>
                </c:pt>
                <c:pt idx="1442">
                  <c:v>100</c:v>
                </c:pt>
                <c:pt idx="1443">
                  <c:v>100</c:v>
                </c:pt>
                <c:pt idx="1444">
                  <c:v>100</c:v>
                </c:pt>
                <c:pt idx="1445">
                  <c:v>100</c:v>
                </c:pt>
                <c:pt idx="1446">
                  <c:v>100</c:v>
                </c:pt>
                <c:pt idx="1447">
                  <c:v>100</c:v>
                </c:pt>
                <c:pt idx="1448">
                  <c:v>100</c:v>
                </c:pt>
                <c:pt idx="1449">
                  <c:v>100</c:v>
                </c:pt>
                <c:pt idx="1450">
                  <c:v>100</c:v>
                </c:pt>
                <c:pt idx="1451">
                  <c:v>100</c:v>
                </c:pt>
                <c:pt idx="1452">
                  <c:v>100</c:v>
                </c:pt>
                <c:pt idx="1453">
                  <c:v>100</c:v>
                </c:pt>
                <c:pt idx="1454">
                  <c:v>100</c:v>
                </c:pt>
                <c:pt idx="1455">
                  <c:v>100</c:v>
                </c:pt>
                <c:pt idx="1456">
                  <c:v>100</c:v>
                </c:pt>
                <c:pt idx="1457">
                  <c:v>100</c:v>
                </c:pt>
                <c:pt idx="1458">
                  <c:v>100</c:v>
                </c:pt>
                <c:pt idx="1459">
                  <c:v>100</c:v>
                </c:pt>
                <c:pt idx="1460">
                  <c:v>100</c:v>
                </c:pt>
                <c:pt idx="1461">
                  <c:v>100</c:v>
                </c:pt>
                <c:pt idx="1462">
                  <c:v>100</c:v>
                </c:pt>
                <c:pt idx="1463">
                  <c:v>100</c:v>
                </c:pt>
                <c:pt idx="1464">
                  <c:v>100</c:v>
                </c:pt>
                <c:pt idx="1465">
                  <c:v>100</c:v>
                </c:pt>
                <c:pt idx="1466">
                  <c:v>100</c:v>
                </c:pt>
                <c:pt idx="1467">
                  <c:v>100</c:v>
                </c:pt>
                <c:pt idx="1468">
                  <c:v>100</c:v>
                </c:pt>
                <c:pt idx="1469">
                  <c:v>100</c:v>
                </c:pt>
                <c:pt idx="1470">
                  <c:v>100</c:v>
                </c:pt>
                <c:pt idx="1471">
                  <c:v>100</c:v>
                </c:pt>
                <c:pt idx="1472">
                  <c:v>100</c:v>
                </c:pt>
                <c:pt idx="1473">
                  <c:v>100</c:v>
                </c:pt>
                <c:pt idx="1474">
                  <c:v>100</c:v>
                </c:pt>
                <c:pt idx="1475">
                  <c:v>100</c:v>
                </c:pt>
                <c:pt idx="1476">
                  <c:v>100</c:v>
                </c:pt>
                <c:pt idx="1477">
                  <c:v>100</c:v>
                </c:pt>
                <c:pt idx="1478">
                  <c:v>100</c:v>
                </c:pt>
                <c:pt idx="1479">
                  <c:v>100</c:v>
                </c:pt>
                <c:pt idx="1480">
                  <c:v>100</c:v>
                </c:pt>
                <c:pt idx="1481">
                  <c:v>100</c:v>
                </c:pt>
                <c:pt idx="1482">
                  <c:v>100</c:v>
                </c:pt>
                <c:pt idx="1483">
                  <c:v>100</c:v>
                </c:pt>
                <c:pt idx="1484">
                  <c:v>100</c:v>
                </c:pt>
                <c:pt idx="1485">
                  <c:v>100</c:v>
                </c:pt>
                <c:pt idx="1486">
                  <c:v>100</c:v>
                </c:pt>
                <c:pt idx="1487">
                  <c:v>100</c:v>
                </c:pt>
                <c:pt idx="1488">
                  <c:v>100</c:v>
                </c:pt>
                <c:pt idx="1489">
                  <c:v>100</c:v>
                </c:pt>
                <c:pt idx="1490">
                  <c:v>100</c:v>
                </c:pt>
                <c:pt idx="1491">
                  <c:v>100</c:v>
                </c:pt>
                <c:pt idx="1492">
                  <c:v>100</c:v>
                </c:pt>
                <c:pt idx="1493">
                  <c:v>100</c:v>
                </c:pt>
                <c:pt idx="1494">
                  <c:v>100</c:v>
                </c:pt>
                <c:pt idx="1495">
                  <c:v>100</c:v>
                </c:pt>
                <c:pt idx="1496">
                  <c:v>100</c:v>
                </c:pt>
                <c:pt idx="1497">
                  <c:v>100</c:v>
                </c:pt>
                <c:pt idx="1498">
                  <c:v>100</c:v>
                </c:pt>
                <c:pt idx="1499">
                  <c:v>100</c:v>
                </c:pt>
                <c:pt idx="1500">
                  <c:v>100</c:v>
                </c:pt>
                <c:pt idx="1501">
                  <c:v>100</c:v>
                </c:pt>
                <c:pt idx="1502">
                  <c:v>100</c:v>
                </c:pt>
                <c:pt idx="1503">
                  <c:v>100</c:v>
                </c:pt>
                <c:pt idx="1504">
                  <c:v>100</c:v>
                </c:pt>
                <c:pt idx="1505">
                  <c:v>100</c:v>
                </c:pt>
                <c:pt idx="1506">
                  <c:v>100</c:v>
                </c:pt>
                <c:pt idx="1507">
                  <c:v>100</c:v>
                </c:pt>
                <c:pt idx="1508">
                  <c:v>100</c:v>
                </c:pt>
                <c:pt idx="1509">
                  <c:v>100</c:v>
                </c:pt>
                <c:pt idx="1510">
                  <c:v>100</c:v>
                </c:pt>
                <c:pt idx="1511">
                  <c:v>100</c:v>
                </c:pt>
                <c:pt idx="1512">
                  <c:v>100</c:v>
                </c:pt>
                <c:pt idx="1513">
                  <c:v>100</c:v>
                </c:pt>
                <c:pt idx="1514">
                  <c:v>100</c:v>
                </c:pt>
                <c:pt idx="1515">
                  <c:v>100</c:v>
                </c:pt>
                <c:pt idx="1516">
                  <c:v>100</c:v>
                </c:pt>
                <c:pt idx="1517">
                  <c:v>100</c:v>
                </c:pt>
                <c:pt idx="1518">
                  <c:v>100</c:v>
                </c:pt>
                <c:pt idx="1519">
                  <c:v>100</c:v>
                </c:pt>
                <c:pt idx="1520">
                  <c:v>100</c:v>
                </c:pt>
                <c:pt idx="1521">
                  <c:v>100</c:v>
                </c:pt>
                <c:pt idx="1522">
                  <c:v>100</c:v>
                </c:pt>
                <c:pt idx="1523">
                  <c:v>100</c:v>
                </c:pt>
                <c:pt idx="1524">
                  <c:v>100</c:v>
                </c:pt>
                <c:pt idx="1525">
                  <c:v>100</c:v>
                </c:pt>
                <c:pt idx="1526">
                  <c:v>100</c:v>
                </c:pt>
                <c:pt idx="1527">
                  <c:v>100</c:v>
                </c:pt>
                <c:pt idx="1528">
                  <c:v>100</c:v>
                </c:pt>
                <c:pt idx="1529">
                  <c:v>100</c:v>
                </c:pt>
                <c:pt idx="1530">
                  <c:v>100</c:v>
                </c:pt>
                <c:pt idx="1531">
                  <c:v>100</c:v>
                </c:pt>
                <c:pt idx="1532">
                  <c:v>100</c:v>
                </c:pt>
                <c:pt idx="1533">
                  <c:v>100</c:v>
                </c:pt>
                <c:pt idx="1534">
                  <c:v>100</c:v>
                </c:pt>
                <c:pt idx="1535">
                  <c:v>100</c:v>
                </c:pt>
                <c:pt idx="1536">
                  <c:v>100</c:v>
                </c:pt>
                <c:pt idx="1537">
                  <c:v>100</c:v>
                </c:pt>
                <c:pt idx="1538">
                  <c:v>100</c:v>
                </c:pt>
                <c:pt idx="1539">
                  <c:v>100</c:v>
                </c:pt>
                <c:pt idx="1540">
                  <c:v>100</c:v>
                </c:pt>
                <c:pt idx="1541">
                  <c:v>100</c:v>
                </c:pt>
                <c:pt idx="1542">
                  <c:v>100</c:v>
                </c:pt>
                <c:pt idx="1543">
                  <c:v>100</c:v>
                </c:pt>
                <c:pt idx="1544">
                  <c:v>100</c:v>
                </c:pt>
                <c:pt idx="1545">
                  <c:v>100</c:v>
                </c:pt>
                <c:pt idx="1546">
                  <c:v>100</c:v>
                </c:pt>
                <c:pt idx="1547">
                  <c:v>100</c:v>
                </c:pt>
                <c:pt idx="1548">
                  <c:v>100</c:v>
                </c:pt>
                <c:pt idx="1549">
                  <c:v>100</c:v>
                </c:pt>
                <c:pt idx="1550">
                  <c:v>100</c:v>
                </c:pt>
                <c:pt idx="1551">
                  <c:v>100</c:v>
                </c:pt>
                <c:pt idx="1552">
                  <c:v>100</c:v>
                </c:pt>
                <c:pt idx="1553">
                  <c:v>100</c:v>
                </c:pt>
                <c:pt idx="1554">
                  <c:v>100</c:v>
                </c:pt>
                <c:pt idx="1555">
                  <c:v>100</c:v>
                </c:pt>
                <c:pt idx="1556">
                  <c:v>100</c:v>
                </c:pt>
                <c:pt idx="1557">
                  <c:v>100</c:v>
                </c:pt>
                <c:pt idx="1558">
                  <c:v>100</c:v>
                </c:pt>
                <c:pt idx="1559">
                  <c:v>100</c:v>
                </c:pt>
                <c:pt idx="1560">
                  <c:v>100</c:v>
                </c:pt>
                <c:pt idx="1561">
                  <c:v>100</c:v>
                </c:pt>
                <c:pt idx="1562">
                  <c:v>100</c:v>
                </c:pt>
                <c:pt idx="1563">
                  <c:v>100</c:v>
                </c:pt>
                <c:pt idx="1564">
                  <c:v>100</c:v>
                </c:pt>
                <c:pt idx="1565">
                  <c:v>100</c:v>
                </c:pt>
                <c:pt idx="1566">
                  <c:v>100</c:v>
                </c:pt>
                <c:pt idx="1567">
                  <c:v>100</c:v>
                </c:pt>
                <c:pt idx="1568">
                  <c:v>100</c:v>
                </c:pt>
                <c:pt idx="1569">
                  <c:v>100</c:v>
                </c:pt>
                <c:pt idx="1570">
                  <c:v>100</c:v>
                </c:pt>
                <c:pt idx="1571">
                  <c:v>100</c:v>
                </c:pt>
                <c:pt idx="1572">
                  <c:v>100</c:v>
                </c:pt>
                <c:pt idx="1573">
                  <c:v>100</c:v>
                </c:pt>
                <c:pt idx="1574">
                  <c:v>100</c:v>
                </c:pt>
                <c:pt idx="1575">
                  <c:v>100</c:v>
                </c:pt>
                <c:pt idx="1576">
                  <c:v>100</c:v>
                </c:pt>
                <c:pt idx="1577">
                  <c:v>100</c:v>
                </c:pt>
                <c:pt idx="1578">
                  <c:v>100</c:v>
                </c:pt>
                <c:pt idx="1579">
                  <c:v>100</c:v>
                </c:pt>
                <c:pt idx="1580">
                  <c:v>100</c:v>
                </c:pt>
                <c:pt idx="1581">
                  <c:v>100</c:v>
                </c:pt>
                <c:pt idx="1582">
                  <c:v>100</c:v>
                </c:pt>
                <c:pt idx="1583">
                  <c:v>100</c:v>
                </c:pt>
                <c:pt idx="1584">
                  <c:v>100</c:v>
                </c:pt>
                <c:pt idx="1585">
                  <c:v>100</c:v>
                </c:pt>
                <c:pt idx="1586">
                  <c:v>100</c:v>
                </c:pt>
                <c:pt idx="1587">
                  <c:v>100</c:v>
                </c:pt>
                <c:pt idx="1588">
                  <c:v>100</c:v>
                </c:pt>
                <c:pt idx="1589">
                  <c:v>100</c:v>
                </c:pt>
                <c:pt idx="1590">
                  <c:v>100</c:v>
                </c:pt>
                <c:pt idx="1591">
                  <c:v>100</c:v>
                </c:pt>
                <c:pt idx="1592">
                  <c:v>100</c:v>
                </c:pt>
                <c:pt idx="1593">
                  <c:v>100</c:v>
                </c:pt>
                <c:pt idx="1594">
                  <c:v>100</c:v>
                </c:pt>
                <c:pt idx="1595">
                  <c:v>100</c:v>
                </c:pt>
                <c:pt idx="1596">
                  <c:v>100</c:v>
                </c:pt>
                <c:pt idx="1597">
                  <c:v>100</c:v>
                </c:pt>
                <c:pt idx="1598">
                  <c:v>100</c:v>
                </c:pt>
                <c:pt idx="1599">
                  <c:v>100</c:v>
                </c:pt>
                <c:pt idx="1600">
                  <c:v>100</c:v>
                </c:pt>
                <c:pt idx="1601">
                  <c:v>100</c:v>
                </c:pt>
                <c:pt idx="1602">
                  <c:v>100</c:v>
                </c:pt>
                <c:pt idx="1603">
                  <c:v>100</c:v>
                </c:pt>
                <c:pt idx="1604">
                  <c:v>100</c:v>
                </c:pt>
                <c:pt idx="1605">
                  <c:v>100</c:v>
                </c:pt>
                <c:pt idx="1606">
                  <c:v>100</c:v>
                </c:pt>
                <c:pt idx="1607">
                  <c:v>100</c:v>
                </c:pt>
                <c:pt idx="1608">
                  <c:v>100</c:v>
                </c:pt>
                <c:pt idx="1609">
                  <c:v>100</c:v>
                </c:pt>
                <c:pt idx="1610">
                  <c:v>100</c:v>
                </c:pt>
                <c:pt idx="1611">
                  <c:v>100</c:v>
                </c:pt>
                <c:pt idx="1612">
                  <c:v>100</c:v>
                </c:pt>
                <c:pt idx="1613">
                  <c:v>100</c:v>
                </c:pt>
                <c:pt idx="1614">
                  <c:v>100</c:v>
                </c:pt>
                <c:pt idx="1615">
                  <c:v>100</c:v>
                </c:pt>
                <c:pt idx="1616">
                  <c:v>100</c:v>
                </c:pt>
                <c:pt idx="1617">
                  <c:v>100</c:v>
                </c:pt>
                <c:pt idx="1618">
                  <c:v>100</c:v>
                </c:pt>
                <c:pt idx="1619">
                  <c:v>99.999988079069624</c:v>
                </c:pt>
                <c:pt idx="1620">
                  <c:v>100</c:v>
                </c:pt>
                <c:pt idx="1621">
                  <c:v>100</c:v>
                </c:pt>
                <c:pt idx="1622">
                  <c:v>100</c:v>
                </c:pt>
                <c:pt idx="1623">
                  <c:v>100</c:v>
                </c:pt>
                <c:pt idx="1624">
                  <c:v>100</c:v>
                </c:pt>
                <c:pt idx="1625">
                  <c:v>100</c:v>
                </c:pt>
                <c:pt idx="1626">
                  <c:v>100</c:v>
                </c:pt>
                <c:pt idx="1627">
                  <c:v>100</c:v>
                </c:pt>
                <c:pt idx="1628">
                  <c:v>100</c:v>
                </c:pt>
                <c:pt idx="1629">
                  <c:v>100</c:v>
                </c:pt>
                <c:pt idx="1630">
                  <c:v>100</c:v>
                </c:pt>
                <c:pt idx="1631">
                  <c:v>100</c:v>
                </c:pt>
                <c:pt idx="1632">
                  <c:v>100</c:v>
                </c:pt>
                <c:pt idx="1633">
                  <c:v>100</c:v>
                </c:pt>
                <c:pt idx="1634">
                  <c:v>100</c:v>
                </c:pt>
                <c:pt idx="1635">
                  <c:v>100</c:v>
                </c:pt>
                <c:pt idx="1636">
                  <c:v>100</c:v>
                </c:pt>
                <c:pt idx="1637">
                  <c:v>100</c:v>
                </c:pt>
                <c:pt idx="1638">
                  <c:v>100</c:v>
                </c:pt>
                <c:pt idx="1639">
                  <c:v>100</c:v>
                </c:pt>
                <c:pt idx="1640">
                  <c:v>100</c:v>
                </c:pt>
                <c:pt idx="1641">
                  <c:v>100</c:v>
                </c:pt>
                <c:pt idx="1642">
                  <c:v>100</c:v>
                </c:pt>
                <c:pt idx="1643">
                  <c:v>100</c:v>
                </c:pt>
                <c:pt idx="1644">
                  <c:v>100</c:v>
                </c:pt>
                <c:pt idx="1645">
                  <c:v>100</c:v>
                </c:pt>
                <c:pt idx="1646">
                  <c:v>100</c:v>
                </c:pt>
                <c:pt idx="1647">
                  <c:v>100</c:v>
                </c:pt>
                <c:pt idx="1648">
                  <c:v>100</c:v>
                </c:pt>
                <c:pt idx="1649">
                  <c:v>100</c:v>
                </c:pt>
                <c:pt idx="1650">
                  <c:v>100</c:v>
                </c:pt>
                <c:pt idx="1651">
                  <c:v>100</c:v>
                </c:pt>
                <c:pt idx="1652">
                  <c:v>100</c:v>
                </c:pt>
                <c:pt idx="1653">
                  <c:v>100</c:v>
                </c:pt>
                <c:pt idx="1654">
                  <c:v>100</c:v>
                </c:pt>
                <c:pt idx="1655">
                  <c:v>100</c:v>
                </c:pt>
                <c:pt idx="1656">
                  <c:v>100</c:v>
                </c:pt>
                <c:pt idx="1657">
                  <c:v>100</c:v>
                </c:pt>
                <c:pt idx="1658">
                  <c:v>100</c:v>
                </c:pt>
                <c:pt idx="1659">
                  <c:v>100</c:v>
                </c:pt>
                <c:pt idx="1660">
                  <c:v>100</c:v>
                </c:pt>
                <c:pt idx="1661">
                  <c:v>100</c:v>
                </c:pt>
                <c:pt idx="1662">
                  <c:v>100</c:v>
                </c:pt>
                <c:pt idx="1663">
                  <c:v>100</c:v>
                </c:pt>
                <c:pt idx="1664">
                  <c:v>99.999988079069624</c:v>
                </c:pt>
                <c:pt idx="1665">
                  <c:v>100</c:v>
                </c:pt>
                <c:pt idx="1666">
                  <c:v>100</c:v>
                </c:pt>
                <c:pt idx="1667">
                  <c:v>100</c:v>
                </c:pt>
                <c:pt idx="1668">
                  <c:v>100</c:v>
                </c:pt>
                <c:pt idx="1669">
                  <c:v>100</c:v>
                </c:pt>
                <c:pt idx="1670">
                  <c:v>100</c:v>
                </c:pt>
                <c:pt idx="1671">
                  <c:v>100</c:v>
                </c:pt>
                <c:pt idx="1672">
                  <c:v>100</c:v>
                </c:pt>
                <c:pt idx="1673">
                  <c:v>100</c:v>
                </c:pt>
                <c:pt idx="1674">
                  <c:v>100</c:v>
                </c:pt>
                <c:pt idx="1675">
                  <c:v>100</c:v>
                </c:pt>
                <c:pt idx="1676">
                  <c:v>100</c:v>
                </c:pt>
                <c:pt idx="1677">
                  <c:v>100</c:v>
                </c:pt>
                <c:pt idx="1678">
                  <c:v>100</c:v>
                </c:pt>
                <c:pt idx="1679">
                  <c:v>100</c:v>
                </c:pt>
                <c:pt idx="1680">
                  <c:v>100</c:v>
                </c:pt>
                <c:pt idx="1681">
                  <c:v>100</c:v>
                </c:pt>
                <c:pt idx="1682">
                  <c:v>99.999988079069624</c:v>
                </c:pt>
                <c:pt idx="1683">
                  <c:v>100</c:v>
                </c:pt>
                <c:pt idx="1684">
                  <c:v>100</c:v>
                </c:pt>
                <c:pt idx="1685">
                  <c:v>100</c:v>
                </c:pt>
                <c:pt idx="1686">
                  <c:v>100</c:v>
                </c:pt>
                <c:pt idx="1687">
                  <c:v>100</c:v>
                </c:pt>
                <c:pt idx="1688">
                  <c:v>100</c:v>
                </c:pt>
                <c:pt idx="1689">
                  <c:v>100</c:v>
                </c:pt>
                <c:pt idx="1690">
                  <c:v>100</c:v>
                </c:pt>
                <c:pt idx="1691">
                  <c:v>100</c:v>
                </c:pt>
                <c:pt idx="1692">
                  <c:v>100</c:v>
                </c:pt>
                <c:pt idx="1693">
                  <c:v>100</c:v>
                </c:pt>
                <c:pt idx="1694">
                  <c:v>100</c:v>
                </c:pt>
                <c:pt idx="1695">
                  <c:v>100</c:v>
                </c:pt>
                <c:pt idx="1696">
                  <c:v>100</c:v>
                </c:pt>
                <c:pt idx="1697">
                  <c:v>100</c:v>
                </c:pt>
                <c:pt idx="1698">
                  <c:v>100</c:v>
                </c:pt>
                <c:pt idx="1699">
                  <c:v>100</c:v>
                </c:pt>
                <c:pt idx="1700">
                  <c:v>100</c:v>
                </c:pt>
                <c:pt idx="1701">
                  <c:v>100</c:v>
                </c:pt>
                <c:pt idx="1702">
                  <c:v>100</c:v>
                </c:pt>
                <c:pt idx="1703">
                  <c:v>100</c:v>
                </c:pt>
                <c:pt idx="1704">
                  <c:v>100</c:v>
                </c:pt>
                <c:pt idx="1705">
                  <c:v>100</c:v>
                </c:pt>
                <c:pt idx="1706">
                  <c:v>100</c:v>
                </c:pt>
                <c:pt idx="1707">
                  <c:v>100</c:v>
                </c:pt>
                <c:pt idx="1708">
                  <c:v>100</c:v>
                </c:pt>
                <c:pt idx="1709">
                  <c:v>100</c:v>
                </c:pt>
                <c:pt idx="1710">
                  <c:v>100</c:v>
                </c:pt>
                <c:pt idx="1711">
                  <c:v>100</c:v>
                </c:pt>
                <c:pt idx="1712">
                  <c:v>100</c:v>
                </c:pt>
                <c:pt idx="1713">
                  <c:v>100</c:v>
                </c:pt>
                <c:pt idx="1714">
                  <c:v>100</c:v>
                </c:pt>
                <c:pt idx="1715">
                  <c:v>100</c:v>
                </c:pt>
                <c:pt idx="1716">
                  <c:v>100</c:v>
                </c:pt>
                <c:pt idx="1717">
                  <c:v>100</c:v>
                </c:pt>
                <c:pt idx="1718">
                  <c:v>100</c:v>
                </c:pt>
                <c:pt idx="1719">
                  <c:v>100</c:v>
                </c:pt>
                <c:pt idx="1720">
                  <c:v>100</c:v>
                </c:pt>
                <c:pt idx="1721">
                  <c:v>100</c:v>
                </c:pt>
                <c:pt idx="1722">
                  <c:v>100</c:v>
                </c:pt>
                <c:pt idx="1723">
                  <c:v>100</c:v>
                </c:pt>
                <c:pt idx="1724">
                  <c:v>100</c:v>
                </c:pt>
                <c:pt idx="1725">
                  <c:v>100</c:v>
                </c:pt>
                <c:pt idx="1726">
                  <c:v>100</c:v>
                </c:pt>
                <c:pt idx="1727">
                  <c:v>99.999989961322001</c:v>
                </c:pt>
                <c:pt idx="1728">
                  <c:v>100</c:v>
                </c:pt>
                <c:pt idx="1729">
                  <c:v>100</c:v>
                </c:pt>
                <c:pt idx="1730">
                  <c:v>100</c:v>
                </c:pt>
                <c:pt idx="1731">
                  <c:v>100</c:v>
                </c:pt>
                <c:pt idx="1732">
                  <c:v>100</c:v>
                </c:pt>
                <c:pt idx="1733">
                  <c:v>100</c:v>
                </c:pt>
                <c:pt idx="1734">
                  <c:v>100</c:v>
                </c:pt>
                <c:pt idx="1735">
                  <c:v>100</c:v>
                </c:pt>
                <c:pt idx="1736">
                  <c:v>100</c:v>
                </c:pt>
                <c:pt idx="1737">
                  <c:v>100</c:v>
                </c:pt>
                <c:pt idx="1738">
                  <c:v>100</c:v>
                </c:pt>
                <c:pt idx="1739">
                  <c:v>100</c:v>
                </c:pt>
                <c:pt idx="1740">
                  <c:v>100</c:v>
                </c:pt>
                <c:pt idx="1741">
                  <c:v>100</c:v>
                </c:pt>
                <c:pt idx="1742">
                  <c:v>100</c:v>
                </c:pt>
                <c:pt idx="1743">
                  <c:v>100</c:v>
                </c:pt>
                <c:pt idx="1744">
                  <c:v>100</c:v>
                </c:pt>
                <c:pt idx="1745">
                  <c:v>100</c:v>
                </c:pt>
                <c:pt idx="1746">
                  <c:v>100</c:v>
                </c:pt>
                <c:pt idx="1747">
                  <c:v>100</c:v>
                </c:pt>
                <c:pt idx="1748">
                  <c:v>100</c:v>
                </c:pt>
                <c:pt idx="1749">
                  <c:v>100</c:v>
                </c:pt>
                <c:pt idx="1750">
                  <c:v>100</c:v>
                </c:pt>
                <c:pt idx="1751">
                  <c:v>100</c:v>
                </c:pt>
                <c:pt idx="1752">
                  <c:v>100</c:v>
                </c:pt>
                <c:pt idx="1753">
                  <c:v>100</c:v>
                </c:pt>
                <c:pt idx="1754">
                  <c:v>100</c:v>
                </c:pt>
                <c:pt idx="1755">
                  <c:v>100</c:v>
                </c:pt>
                <c:pt idx="1756">
                  <c:v>100</c:v>
                </c:pt>
                <c:pt idx="1757">
                  <c:v>100</c:v>
                </c:pt>
                <c:pt idx="1758">
                  <c:v>100</c:v>
                </c:pt>
                <c:pt idx="1759">
                  <c:v>100</c:v>
                </c:pt>
                <c:pt idx="1760">
                  <c:v>100</c:v>
                </c:pt>
                <c:pt idx="1761">
                  <c:v>100</c:v>
                </c:pt>
                <c:pt idx="1762">
                  <c:v>100</c:v>
                </c:pt>
                <c:pt idx="1763">
                  <c:v>100</c:v>
                </c:pt>
                <c:pt idx="1764">
                  <c:v>100</c:v>
                </c:pt>
                <c:pt idx="1765">
                  <c:v>100</c:v>
                </c:pt>
                <c:pt idx="1766">
                  <c:v>100</c:v>
                </c:pt>
                <c:pt idx="1767">
                  <c:v>100</c:v>
                </c:pt>
                <c:pt idx="1768">
                  <c:v>100</c:v>
                </c:pt>
                <c:pt idx="1769">
                  <c:v>100</c:v>
                </c:pt>
                <c:pt idx="1770">
                  <c:v>100</c:v>
                </c:pt>
                <c:pt idx="1771">
                  <c:v>100</c:v>
                </c:pt>
                <c:pt idx="1772">
                  <c:v>100</c:v>
                </c:pt>
                <c:pt idx="1773">
                  <c:v>100</c:v>
                </c:pt>
                <c:pt idx="1774">
                  <c:v>100</c:v>
                </c:pt>
                <c:pt idx="1775">
                  <c:v>100</c:v>
                </c:pt>
                <c:pt idx="1776">
                  <c:v>100</c:v>
                </c:pt>
                <c:pt idx="1777">
                  <c:v>100</c:v>
                </c:pt>
                <c:pt idx="1778">
                  <c:v>100</c:v>
                </c:pt>
                <c:pt idx="1779">
                  <c:v>100</c:v>
                </c:pt>
                <c:pt idx="1780">
                  <c:v>100</c:v>
                </c:pt>
                <c:pt idx="1781">
                  <c:v>100</c:v>
                </c:pt>
                <c:pt idx="1782">
                  <c:v>100</c:v>
                </c:pt>
                <c:pt idx="1783">
                  <c:v>100</c:v>
                </c:pt>
                <c:pt idx="1784">
                  <c:v>100</c:v>
                </c:pt>
                <c:pt idx="1785">
                  <c:v>100</c:v>
                </c:pt>
                <c:pt idx="1786">
                  <c:v>100</c:v>
                </c:pt>
                <c:pt idx="1787">
                  <c:v>100</c:v>
                </c:pt>
                <c:pt idx="1788">
                  <c:v>100</c:v>
                </c:pt>
                <c:pt idx="1789">
                  <c:v>100</c:v>
                </c:pt>
                <c:pt idx="1790">
                  <c:v>100</c:v>
                </c:pt>
                <c:pt idx="1791">
                  <c:v>100</c:v>
                </c:pt>
                <c:pt idx="1792">
                  <c:v>100</c:v>
                </c:pt>
                <c:pt idx="1793">
                  <c:v>100</c:v>
                </c:pt>
                <c:pt idx="1794">
                  <c:v>100</c:v>
                </c:pt>
                <c:pt idx="1795">
                  <c:v>100</c:v>
                </c:pt>
                <c:pt idx="1796">
                  <c:v>100</c:v>
                </c:pt>
                <c:pt idx="1797">
                  <c:v>100</c:v>
                </c:pt>
                <c:pt idx="1798">
                  <c:v>100</c:v>
                </c:pt>
                <c:pt idx="1799">
                  <c:v>100</c:v>
                </c:pt>
                <c:pt idx="1800">
                  <c:v>100</c:v>
                </c:pt>
                <c:pt idx="1801">
                  <c:v>100</c:v>
                </c:pt>
                <c:pt idx="1802">
                  <c:v>100</c:v>
                </c:pt>
                <c:pt idx="1803">
                  <c:v>100</c:v>
                </c:pt>
                <c:pt idx="1804">
                  <c:v>100</c:v>
                </c:pt>
                <c:pt idx="1805">
                  <c:v>100</c:v>
                </c:pt>
                <c:pt idx="1806">
                  <c:v>100</c:v>
                </c:pt>
                <c:pt idx="1807">
                  <c:v>100</c:v>
                </c:pt>
                <c:pt idx="1808">
                  <c:v>100</c:v>
                </c:pt>
                <c:pt idx="1809">
                  <c:v>100</c:v>
                </c:pt>
                <c:pt idx="1810">
                  <c:v>100</c:v>
                </c:pt>
                <c:pt idx="1811">
                  <c:v>100</c:v>
                </c:pt>
                <c:pt idx="1812">
                  <c:v>100</c:v>
                </c:pt>
                <c:pt idx="1813">
                  <c:v>100</c:v>
                </c:pt>
                <c:pt idx="1814">
                  <c:v>100</c:v>
                </c:pt>
                <c:pt idx="1815">
                  <c:v>100</c:v>
                </c:pt>
                <c:pt idx="1816">
                  <c:v>100</c:v>
                </c:pt>
                <c:pt idx="1817">
                  <c:v>100</c:v>
                </c:pt>
                <c:pt idx="1818">
                  <c:v>100</c:v>
                </c:pt>
                <c:pt idx="1819">
                  <c:v>100</c:v>
                </c:pt>
                <c:pt idx="1820">
                  <c:v>100</c:v>
                </c:pt>
                <c:pt idx="1821">
                  <c:v>100</c:v>
                </c:pt>
                <c:pt idx="1822">
                  <c:v>100</c:v>
                </c:pt>
                <c:pt idx="1823">
                  <c:v>100</c:v>
                </c:pt>
                <c:pt idx="1824">
                  <c:v>100</c:v>
                </c:pt>
                <c:pt idx="1825">
                  <c:v>100</c:v>
                </c:pt>
                <c:pt idx="1826">
                  <c:v>100</c:v>
                </c:pt>
                <c:pt idx="1827">
                  <c:v>100</c:v>
                </c:pt>
                <c:pt idx="1828">
                  <c:v>100</c:v>
                </c:pt>
                <c:pt idx="1829">
                  <c:v>100</c:v>
                </c:pt>
                <c:pt idx="1830">
                  <c:v>100</c:v>
                </c:pt>
                <c:pt idx="1831">
                  <c:v>100</c:v>
                </c:pt>
                <c:pt idx="1832">
                  <c:v>100</c:v>
                </c:pt>
                <c:pt idx="1833">
                  <c:v>100</c:v>
                </c:pt>
                <c:pt idx="1834">
                  <c:v>100</c:v>
                </c:pt>
                <c:pt idx="1835">
                  <c:v>100</c:v>
                </c:pt>
                <c:pt idx="1836">
                  <c:v>100</c:v>
                </c:pt>
                <c:pt idx="1837">
                  <c:v>100</c:v>
                </c:pt>
                <c:pt idx="1838">
                  <c:v>100</c:v>
                </c:pt>
                <c:pt idx="1839">
                  <c:v>100</c:v>
                </c:pt>
                <c:pt idx="1840">
                  <c:v>100</c:v>
                </c:pt>
                <c:pt idx="1841">
                  <c:v>100</c:v>
                </c:pt>
                <c:pt idx="1842">
                  <c:v>100</c:v>
                </c:pt>
                <c:pt idx="1843">
                  <c:v>100</c:v>
                </c:pt>
                <c:pt idx="1844">
                  <c:v>100</c:v>
                </c:pt>
                <c:pt idx="1845">
                  <c:v>100</c:v>
                </c:pt>
                <c:pt idx="1846">
                  <c:v>100</c:v>
                </c:pt>
                <c:pt idx="1847">
                  <c:v>100</c:v>
                </c:pt>
                <c:pt idx="1848">
                  <c:v>100</c:v>
                </c:pt>
                <c:pt idx="1849">
                  <c:v>100</c:v>
                </c:pt>
                <c:pt idx="1850">
                  <c:v>100</c:v>
                </c:pt>
                <c:pt idx="1851">
                  <c:v>100</c:v>
                </c:pt>
                <c:pt idx="1852">
                  <c:v>100</c:v>
                </c:pt>
                <c:pt idx="1853">
                  <c:v>100</c:v>
                </c:pt>
                <c:pt idx="1854">
                  <c:v>100</c:v>
                </c:pt>
                <c:pt idx="1855">
                  <c:v>100</c:v>
                </c:pt>
                <c:pt idx="1856">
                  <c:v>100</c:v>
                </c:pt>
                <c:pt idx="1857">
                  <c:v>100</c:v>
                </c:pt>
                <c:pt idx="1858">
                  <c:v>100</c:v>
                </c:pt>
                <c:pt idx="1859">
                  <c:v>100</c:v>
                </c:pt>
                <c:pt idx="1860">
                  <c:v>100</c:v>
                </c:pt>
                <c:pt idx="1861">
                  <c:v>100</c:v>
                </c:pt>
                <c:pt idx="1862">
                  <c:v>100</c:v>
                </c:pt>
                <c:pt idx="1863">
                  <c:v>100</c:v>
                </c:pt>
                <c:pt idx="1864">
                  <c:v>100</c:v>
                </c:pt>
                <c:pt idx="1865">
                  <c:v>100</c:v>
                </c:pt>
                <c:pt idx="1866">
                  <c:v>100</c:v>
                </c:pt>
                <c:pt idx="1867">
                  <c:v>100</c:v>
                </c:pt>
                <c:pt idx="1868">
                  <c:v>100</c:v>
                </c:pt>
                <c:pt idx="1869">
                  <c:v>100</c:v>
                </c:pt>
                <c:pt idx="1870">
                  <c:v>100</c:v>
                </c:pt>
                <c:pt idx="1871">
                  <c:v>100</c:v>
                </c:pt>
                <c:pt idx="1872">
                  <c:v>100</c:v>
                </c:pt>
                <c:pt idx="1873">
                  <c:v>100</c:v>
                </c:pt>
                <c:pt idx="1874">
                  <c:v>100</c:v>
                </c:pt>
                <c:pt idx="1875">
                  <c:v>100</c:v>
                </c:pt>
                <c:pt idx="1876">
                  <c:v>100</c:v>
                </c:pt>
                <c:pt idx="1877">
                  <c:v>100</c:v>
                </c:pt>
                <c:pt idx="1878">
                  <c:v>100</c:v>
                </c:pt>
                <c:pt idx="1879">
                  <c:v>100</c:v>
                </c:pt>
                <c:pt idx="1880">
                  <c:v>100</c:v>
                </c:pt>
                <c:pt idx="1881">
                  <c:v>100</c:v>
                </c:pt>
                <c:pt idx="1882">
                  <c:v>100</c:v>
                </c:pt>
                <c:pt idx="1883">
                  <c:v>100</c:v>
                </c:pt>
                <c:pt idx="1884">
                  <c:v>100</c:v>
                </c:pt>
                <c:pt idx="1885">
                  <c:v>100</c:v>
                </c:pt>
                <c:pt idx="1886">
                  <c:v>100</c:v>
                </c:pt>
                <c:pt idx="1887">
                  <c:v>100</c:v>
                </c:pt>
                <c:pt idx="1888">
                  <c:v>100</c:v>
                </c:pt>
                <c:pt idx="1889">
                  <c:v>100</c:v>
                </c:pt>
                <c:pt idx="1890">
                  <c:v>100</c:v>
                </c:pt>
                <c:pt idx="1891">
                  <c:v>100</c:v>
                </c:pt>
                <c:pt idx="1892">
                  <c:v>100</c:v>
                </c:pt>
                <c:pt idx="1893">
                  <c:v>100</c:v>
                </c:pt>
                <c:pt idx="1894">
                  <c:v>100</c:v>
                </c:pt>
                <c:pt idx="1895">
                  <c:v>100</c:v>
                </c:pt>
                <c:pt idx="1896">
                  <c:v>100</c:v>
                </c:pt>
                <c:pt idx="1897">
                  <c:v>100</c:v>
                </c:pt>
                <c:pt idx="1898">
                  <c:v>100</c:v>
                </c:pt>
                <c:pt idx="1899">
                  <c:v>100</c:v>
                </c:pt>
                <c:pt idx="1900">
                  <c:v>100</c:v>
                </c:pt>
                <c:pt idx="1901">
                  <c:v>100</c:v>
                </c:pt>
                <c:pt idx="1902">
                  <c:v>100</c:v>
                </c:pt>
                <c:pt idx="1903">
                  <c:v>100</c:v>
                </c:pt>
                <c:pt idx="1904">
                  <c:v>100</c:v>
                </c:pt>
                <c:pt idx="1905">
                  <c:v>100</c:v>
                </c:pt>
                <c:pt idx="1906">
                  <c:v>100</c:v>
                </c:pt>
                <c:pt idx="1907">
                  <c:v>100</c:v>
                </c:pt>
                <c:pt idx="1908">
                  <c:v>100</c:v>
                </c:pt>
                <c:pt idx="1909">
                  <c:v>100</c:v>
                </c:pt>
                <c:pt idx="1910">
                  <c:v>100</c:v>
                </c:pt>
                <c:pt idx="1911">
                  <c:v>100</c:v>
                </c:pt>
                <c:pt idx="1912">
                  <c:v>100</c:v>
                </c:pt>
                <c:pt idx="1913">
                  <c:v>100</c:v>
                </c:pt>
                <c:pt idx="1914">
                  <c:v>100</c:v>
                </c:pt>
                <c:pt idx="1915">
                  <c:v>100</c:v>
                </c:pt>
                <c:pt idx="1916">
                  <c:v>100</c:v>
                </c:pt>
                <c:pt idx="1917">
                  <c:v>100</c:v>
                </c:pt>
                <c:pt idx="1918">
                  <c:v>100</c:v>
                </c:pt>
                <c:pt idx="1919">
                  <c:v>100</c:v>
                </c:pt>
                <c:pt idx="1920">
                  <c:v>100</c:v>
                </c:pt>
                <c:pt idx="1921">
                  <c:v>100</c:v>
                </c:pt>
                <c:pt idx="1922">
                  <c:v>100</c:v>
                </c:pt>
                <c:pt idx="1923">
                  <c:v>100</c:v>
                </c:pt>
                <c:pt idx="1924">
                  <c:v>100</c:v>
                </c:pt>
                <c:pt idx="1925">
                  <c:v>100</c:v>
                </c:pt>
                <c:pt idx="1926">
                  <c:v>100</c:v>
                </c:pt>
                <c:pt idx="1927">
                  <c:v>100</c:v>
                </c:pt>
                <c:pt idx="1928">
                  <c:v>100</c:v>
                </c:pt>
                <c:pt idx="1929">
                  <c:v>100</c:v>
                </c:pt>
                <c:pt idx="1930">
                  <c:v>100</c:v>
                </c:pt>
                <c:pt idx="1931">
                  <c:v>100</c:v>
                </c:pt>
                <c:pt idx="1932">
                  <c:v>100</c:v>
                </c:pt>
                <c:pt idx="1933">
                  <c:v>100</c:v>
                </c:pt>
                <c:pt idx="1934">
                  <c:v>100</c:v>
                </c:pt>
                <c:pt idx="1935">
                  <c:v>100</c:v>
                </c:pt>
                <c:pt idx="1936">
                  <c:v>100</c:v>
                </c:pt>
                <c:pt idx="1937">
                  <c:v>100</c:v>
                </c:pt>
                <c:pt idx="1938">
                  <c:v>100</c:v>
                </c:pt>
                <c:pt idx="1939">
                  <c:v>100</c:v>
                </c:pt>
                <c:pt idx="1940">
                  <c:v>100</c:v>
                </c:pt>
                <c:pt idx="1941">
                  <c:v>100</c:v>
                </c:pt>
                <c:pt idx="1942">
                  <c:v>100</c:v>
                </c:pt>
                <c:pt idx="1943">
                  <c:v>100</c:v>
                </c:pt>
                <c:pt idx="1944">
                  <c:v>100</c:v>
                </c:pt>
                <c:pt idx="1945">
                  <c:v>100</c:v>
                </c:pt>
                <c:pt idx="1946">
                  <c:v>100</c:v>
                </c:pt>
                <c:pt idx="1947">
                  <c:v>100</c:v>
                </c:pt>
                <c:pt idx="1948">
                  <c:v>100</c:v>
                </c:pt>
                <c:pt idx="1949">
                  <c:v>100</c:v>
                </c:pt>
                <c:pt idx="1950">
                  <c:v>100</c:v>
                </c:pt>
                <c:pt idx="1951">
                  <c:v>100</c:v>
                </c:pt>
                <c:pt idx="1952">
                  <c:v>100</c:v>
                </c:pt>
                <c:pt idx="1953">
                  <c:v>100</c:v>
                </c:pt>
                <c:pt idx="1954">
                  <c:v>100</c:v>
                </c:pt>
                <c:pt idx="1955">
                  <c:v>100</c:v>
                </c:pt>
                <c:pt idx="1956">
                  <c:v>100</c:v>
                </c:pt>
                <c:pt idx="1957">
                  <c:v>100</c:v>
                </c:pt>
                <c:pt idx="1958">
                  <c:v>100</c:v>
                </c:pt>
                <c:pt idx="1959">
                  <c:v>100</c:v>
                </c:pt>
                <c:pt idx="1960">
                  <c:v>100</c:v>
                </c:pt>
                <c:pt idx="1961">
                  <c:v>100</c:v>
                </c:pt>
                <c:pt idx="1962">
                  <c:v>100</c:v>
                </c:pt>
                <c:pt idx="1963">
                  <c:v>100</c:v>
                </c:pt>
                <c:pt idx="1964">
                  <c:v>100</c:v>
                </c:pt>
                <c:pt idx="1965">
                  <c:v>100</c:v>
                </c:pt>
                <c:pt idx="1966">
                  <c:v>100</c:v>
                </c:pt>
                <c:pt idx="1967">
                  <c:v>100</c:v>
                </c:pt>
                <c:pt idx="1968">
                  <c:v>100</c:v>
                </c:pt>
                <c:pt idx="1969">
                  <c:v>100</c:v>
                </c:pt>
                <c:pt idx="1970">
                  <c:v>100</c:v>
                </c:pt>
                <c:pt idx="1971">
                  <c:v>100</c:v>
                </c:pt>
                <c:pt idx="1972">
                  <c:v>100</c:v>
                </c:pt>
                <c:pt idx="1973">
                  <c:v>100</c:v>
                </c:pt>
                <c:pt idx="1974">
                  <c:v>100</c:v>
                </c:pt>
                <c:pt idx="1975">
                  <c:v>100</c:v>
                </c:pt>
                <c:pt idx="1976">
                  <c:v>100</c:v>
                </c:pt>
                <c:pt idx="1977">
                  <c:v>100</c:v>
                </c:pt>
                <c:pt idx="1978">
                  <c:v>100</c:v>
                </c:pt>
                <c:pt idx="1979">
                  <c:v>100</c:v>
                </c:pt>
                <c:pt idx="1980">
                  <c:v>100</c:v>
                </c:pt>
                <c:pt idx="1981">
                  <c:v>100</c:v>
                </c:pt>
                <c:pt idx="1982">
                  <c:v>100</c:v>
                </c:pt>
                <c:pt idx="1983">
                  <c:v>100</c:v>
                </c:pt>
                <c:pt idx="1984">
                  <c:v>100</c:v>
                </c:pt>
                <c:pt idx="1985">
                  <c:v>100</c:v>
                </c:pt>
                <c:pt idx="1986">
                  <c:v>100</c:v>
                </c:pt>
                <c:pt idx="1987">
                  <c:v>100</c:v>
                </c:pt>
                <c:pt idx="1988">
                  <c:v>100</c:v>
                </c:pt>
                <c:pt idx="1989">
                  <c:v>100</c:v>
                </c:pt>
                <c:pt idx="1990">
                  <c:v>100</c:v>
                </c:pt>
                <c:pt idx="1991">
                  <c:v>100</c:v>
                </c:pt>
                <c:pt idx="1992">
                  <c:v>100</c:v>
                </c:pt>
                <c:pt idx="1993">
                  <c:v>100</c:v>
                </c:pt>
                <c:pt idx="1994">
                  <c:v>100</c:v>
                </c:pt>
                <c:pt idx="1995">
                  <c:v>100</c:v>
                </c:pt>
                <c:pt idx="1996">
                  <c:v>100</c:v>
                </c:pt>
                <c:pt idx="1997">
                  <c:v>100</c:v>
                </c:pt>
                <c:pt idx="1998">
                  <c:v>100</c:v>
                </c:pt>
                <c:pt idx="1999">
                  <c:v>100</c:v>
                </c:pt>
              </c:numCache>
            </c:numRef>
          </c:yVal>
          <c:smooth val="0"/>
          <c:extLst>
            <c:ext xmlns:c16="http://schemas.microsoft.com/office/drawing/2014/chart" uri="{C3380CC4-5D6E-409C-BE32-E72D297353CC}">
              <c16:uniqueId val="{00000000-995C-4736-8062-4195DE9228DA}"/>
            </c:ext>
          </c:extLst>
        </c:ser>
        <c:ser>
          <c:idx val="1"/>
          <c:order val="1"/>
          <c:tx>
            <c:strRef>
              <c:f>Sheet1!$S$1</c:f>
              <c:strCache>
                <c:ptCount val="1"/>
                <c:pt idx="0">
                  <c:v>Joint Angle 2</c:v>
                </c:pt>
              </c:strCache>
            </c:strRef>
          </c:tx>
          <c:spPr>
            <a:ln w="19050" cap="rnd">
              <a:solidFill>
                <a:schemeClr val="accent2"/>
              </a:solidFill>
              <a:round/>
            </a:ln>
            <a:effectLst/>
          </c:spPr>
          <c:marker>
            <c:symbol val="none"/>
          </c:marker>
          <c:yVal>
            <c:numRef>
              <c:f>Sheet1!$S$2:$S$2001</c:f>
              <c:numCache>
                <c:formatCode>General</c:formatCode>
                <c:ptCount val="2000"/>
                <c:pt idx="0">
                  <c:v>90.904442499658458</c:v>
                </c:pt>
                <c:pt idx="1">
                  <c:v>99.104366894259684</c:v>
                </c:pt>
                <c:pt idx="2">
                  <c:v>99.16279624522133</c:v>
                </c:pt>
                <c:pt idx="3">
                  <c:v>99.215285950318389</c:v>
                </c:pt>
                <c:pt idx="4">
                  <c:v>99.305661957889072</c:v>
                </c:pt>
                <c:pt idx="5">
                  <c:v>99.380310269929367</c:v>
                </c:pt>
                <c:pt idx="6">
                  <c:v>99.412871224104052</c:v>
                </c:pt>
                <c:pt idx="7">
                  <c:v>99.412870205288513</c:v>
                </c:pt>
                <c:pt idx="8">
                  <c:v>98.282178330993062</c:v>
                </c:pt>
                <c:pt idx="9">
                  <c:v>98.705565601915339</c:v>
                </c:pt>
                <c:pt idx="10">
                  <c:v>99.026985886798258</c:v>
                </c:pt>
                <c:pt idx="11">
                  <c:v>99.555282933299893</c:v>
                </c:pt>
                <c:pt idx="12">
                  <c:v>99.724710553505815</c:v>
                </c:pt>
                <c:pt idx="13">
                  <c:v>99.724710553505815</c:v>
                </c:pt>
                <c:pt idx="14">
                  <c:v>99.387400254761658</c:v>
                </c:pt>
                <c:pt idx="15">
                  <c:v>99.300632712489474</c:v>
                </c:pt>
                <c:pt idx="16">
                  <c:v>99.300396718327193</c:v>
                </c:pt>
                <c:pt idx="17">
                  <c:v>98.733670549717218</c:v>
                </c:pt>
                <c:pt idx="18">
                  <c:v>99.442687608911925</c:v>
                </c:pt>
                <c:pt idx="19">
                  <c:v>99.495353199238721</c:v>
                </c:pt>
                <c:pt idx="20">
                  <c:v>99.495353199238721</c:v>
                </c:pt>
                <c:pt idx="21">
                  <c:v>99.303847019873643</c:v>
                </c:pt>
                <c:pt idx="22">
                  <c:v>99.459150921312883</c:v>
                </c:pt>
                <c:pt idx="23">
                  <c:v>99.459150921312883</c:v>
                </c:pt>
                <c:pt idx="24">
                  <c:v>98.843627972852275</c:v>
                </c:pt>
                <c:pt idx="25">
                  <c:v>99.096544828007964</c:v>
                </c:pt>
                <c:pt idx="26">
                  <c:v>99.461320432292283</c:v>
                </c:pt>
                <c:pt idx="27">
                  <c:v>99.601445762168566</c:v>
                </c:pt>
                <c:pt idx="28">
                  <c:v>99.601445762168566</c:v>
                </c:pt>
                <c:pt idx="29">
                  <c:v>99.601448657868772</c:v>
                </c:pt>
                <c:pt idx="30">
                  <c:v>99.551097895319359</c:v>
                </c:pt>
                <c:pt idx="31">
                  <c:v>99.551097895319359</c:v>
                </c:pt>
                <c:pt idx="32">
                  <c:v>99.408728395210048</c:v>
                </c:pt>
                <c:pt idx="33">
                  <c:v>99.408728395210048</c:v>
                </c:pt>
                <c:pt idx="34">
                  <c:v>99.643214674902453</c:v>
                </c:pt>
                <c:pt idx="35">
                  <c:v>99.510054515822674</c:v>
                </c:pt>
                <c:pt idx="36">
                  <c:v>99.699021451265097</c:v>
                </c:pt>
                <c:pt idx="37">
                  <c:v>99.768444555221549</c:v>
                </c:pt>
                <c:pt idx="38">
                  <c:v>99.305664310035709</c:v>
                </c:pt>
                <c:pt idx="39">
                  <c:v>99.305664310035709</c:v>
                </c:pt>
                <c:pt idx="40">
                  <c:v>99.305664310035709</c:v>
                </c:pt>
                <c:pt idx="41">
                  <c:v>99.344728213776662</c:v>
                </c:pt>
                <c:pt idx="42">
                  <c:v>99.344728213776662</c:v>
                </c:pt>
                <c:pt idx="43">
                  <c:v>99.755866641354487</c:v>
                </c:pt>
                <c:pt idx="44">
                  <c:v>99.774249383378631</c:v>
                </c:pt>
                <c:pt idx="45">
                  <c:v>99.628013081473995</c:v>
                </c:pt>
                <c:pt idx="46">
                  <c:v>97.578390112048822</c:v>
                </c:pt>
                <c:pt idx="47">
                  <c:v>97.578390112048822</c:v>
                </c:pt>
                <c:pt idx="48">
                  <c:v>98.458802739548602</c:v>
                </c:pt>
                <c:pt idx="49">
                  <c:v>99.686579240339654</c:v>
                </c:pt>
                <c:pt idx="50">
                  <c:v>99.811459898526223</c:v>
                </c:pt>
                <c:pt idx="51">
                  <c:v>99.825258440302548</c:v>
                </c:pt>
                <c:pt idx="52">
                  <c:v>99.815163448308112</c:v>
                </c:pt>
                <c:pt idx="53">
                  <c:v>99.799207715781066</c:v>
                </c:pt>
                <c:pt idx="54">
                  <c:v>99.635892124893886</c:v>
                </c:pt>
                <c:pt idx="55">
                  <c:v>99.60536468713471</c:v>
                </c:pt>
                <c:pt idx="56">
                  <c:v>99.536654849166993</c:v>
                </c:pt>
                <c:pt idx="57">
                  <c:v>99.536654849166993</c:v>
                </c:pt>
                <c:pt idx="58">
                  <c:v>99.32368010633293</c:v>
                </c:pt>
                <c:pt idx="59">
                  <c:v>99.584090590681029</c:v>
                </c:pt>
                <c:pt idx="60">
                  <c:v>98.851760417007341</c:v>
                </c:pt>
                <c:pt idx="61">
                  <c:v>93.097367427732891</c:v>
                </c:pt>
                <c:pt idx="62">
                  <c:v>92.27401151439868</c:v>
                </c:pt>
                <c:pt idx="63">
                  <c:v>92.302241142703522</c:v>
                </c:pt>
                <c:pt idx="64">
                  <c:v>92.302241142703522</c:v>
                </c:pt>
                <c:pt idx="65">
                  <c:v>92.360680590374088</c:v>
                </c:pt>
                <c:pt idx="66">
                  <c:v>93.432442665238113</c:v>
                </c:pt>
                <c:pt idx="67">
                  <c:v>92.422302516476606</c:v>
                </c:pt>
                <c:pt idx="68">
                  <c:v>92.454546581500296</c:v>
                </c:pt>
                <c:pt idx="69">
                  <c:v>89.140545006565048</c:v>
                </c:pt>
                <c:pt idx="70">
                  <c:v>93.592674142494843</c:v>
                </c:pt>
                <c:pt idx="71">
                  <c:v>89.104597937536028</c:v>
                </c:pt>
                <c:pt idx="72">
                  <c:v>94.462231415420206</c:v>
                </c:pt>
                <c:pt idx="73">
                  <c:v>92.557098672293336</c:v>
                </c:pt>
                <c:pt idx="74">
                  <c:v>90.106310379975696</c:v>
                </c:pt>
                <c:pt idx="75">
                  <c:v>100</c:v>
                </c:pt>
                <c:pt idx="76">
                  <c:v>88.668771959991091</c:v>
                </c:pt>
                <c:pt idx="77">
                  <c:v>98.285952140664705</c:v>
                </c:pt>
                <c:pt idx="78">
                  <c:v>98.793793870037177</c:v>
                </c:pt>
                <c:pt idx="79">
                  <c:v>98.91297697133794</c:v>
                </c:pt>
                <c:pt idx="80">
                  <c:v>98.912319471693465</c:v>
                </c:pt>
                <c:pt idx="81">
                  <c:v>98.943217782040534</c:v>
                </c:pt>
                <c:pt idx="82">
                  <c:v>98.957904328412809</c:v>
                </c:pt>
                <c:pt idx="83">
                  <c:v>99.026536620026221</c:v>
                </c:pt>
                <c:pt idx="84">
                  <c:v>99.00566436560932</c:v>
                </c:pt>
                <c:pt idx="85">
                  <c:v>98.984261299702581</c:v>
                </c:pt>
                <c:pt idx="86">
                  <c:v>98.994644376924555</c:v>
                </c:pt>
                <c:pt idx="87">
                  <c:v>99.129644263990315</c:v>
                </c:pt>
                <c:pt idx="88">
                  <c:v>99.164352620218423</c:v>
                </c:pt>
                <c:pt idx="89">
                  <c:v>99.362762088639755</c:v>
                </c:pt>
                <c:pt idx="90">
                  <c:v>99.439111356569128</c:v>
                </c:pt>
                <c:pt idx="91">
                  <c:v>99.401735264988531</c:v>
                </c:pt>
                <c:pt idx="92">
                  <c:v>99.048802471039338</c:v>
                </c:pt>
                <c:pt idx="93">
                  <c:v>99.026989698907755</c:v>
                </c:pt>
                <c:pt idx="94">
                  <c:v>99.105876428246262</c:v>
                </c:pt>
                <c:pt idx="95">
                  <c:v>99.243178742544245</c:v>
                </c:pt>
                <c:pt idx="96">
                  <c:v>99.222334283116666</c:v>
                </c:pt>
                <c:pt idx="97">
                  <c:v>99.222334283116666</c:v>
                </c:pt>
                <c:pt idx="98">
                  <c:v>98.873182270387829</c:v>
                </c:pt>
                <c:pt idx="99">
                  <c:v>98.478522585437318</c:v>
                </c:pt>
                <c:pt idx="100">
                  <c:v>98.175449773273726</c:v>
                </c:pt>
                <c:pt idx="101">
                  <c:v>98.133644182782064</c:v>
                </c:pt>
                <c:pt idx="102">
                  <c:v>98.175436396512694</c:v>
                </c:pt>
                <c:pt idx="103">
                  <c:v>98.347282888887889</c:v>
                </c:pt>
                <c:pt idx="104">
                  <c:v>98.217882762524027</c:v>
                </c:pt>
                <c:pt idx="105">
                  <c:v>98.217882762524027</c:v>
                </c:pt>
                <c:pt idx="106">
                  <c:v>98.111990513387454</c:v>
                </c:pt>
                <c:pt idx="107">
                  <c:v>98.306358289287388</c:v>
                </c:pt>
                <c:pt idx="108">
                  <c:v>98.408047703189084</c:v>
                </c:pt>
                <c:pt idx="109">
                  <c:v>98.364201337315279</c:v>
                </c:pt>
                <c:pt idx="110">
                  <c:v>98.254324213852854</c:v>
                </c:pt>
                <c:pt idx="111">
                  <c:v>98.434963002180055</c:v>
                </c:pt>
                <c:pt idx="112">
                  <c:v>98.910997100156393</c:v>
                </c:pt>
                <c:pt idx="113">
                  <c:v>99.329913282938463</c:v>
                </c:pt>
                <c:pt idx="114">
                  <c:v>99.263089237742278</c:v>
                </c:pt>
                <c:pt idx="115">
                  <c:v>99.368324439712552</c:v>
                </c:pt>
                <c:pt idx="116">
                  <c:v>99.227818061173281</c:v>
                </c:pt>
                <c:pt idx="117">
                  <c:v>99.227818061173281</c:v>
                </c:pt>
                <c:pt idx="118">
                  <c:v>98.60635376976208</c:v>
                </c:pt>
                <c:pt idx="119">
                  <c:v>98.729309377478202</c:v>
                </c:pt>
                <c:pt idx="120">
                  <c:v>98.729309377478202</c:v>
                </c:pt>
                <c:pt idx="121">
                  <c:v>98.141212594954112</c:v>
                </c:pt>
                <c:pt idx="122">
                  <c:v>98.200011993560736</c:v>
                </c:pt>
                <c:pt idx="123">
                  <c:v>98.619431028579797</c:v>
                </c:pt>
                <c:pt idx="124">
                  <c:v>98.942534408452161</c:v>
                </c:pt>
                <c:pt idx="125">
                  <c:v>99.214510396781918</c:v>
                </c:pt>
                <c:pt idx="126">
                  <c:v>99.279283301464929</c:v>
                </c:pt>
                <c:pt idx="127">
                  <c:v>99.191877017907984</c:v>
                </c:pt>
                <c:pt idx="128">
                  <c:v>99.14147645153696</c:v>
                </c:pt>
                <c:pt idx="129">
                  <c:v>99.14147645153696</c:v>
                </c:pt>
                <c:pt idx="130">
                  <c:v>99.14147645153696</c:v>
                </c:pt>
                <c:pt idx="131">
                  <c:v>90.875293818620648</c:v>
                </c:pt>
                <c:pt idx="132">
                  <c:v>90.875293818620648</c:v>
                </c:pt>
                <c:pt idx="133">
                  <c:v>90.875293818620648</c:v>
                </c:pt>
                <c:pt idx="134">
                  <c:v>100</c:v>
                </c:pt>
                <c:pt idx="135">
                  <c:v>100</c:v>
                </c:pt>
                <c:pt idx="136">
                  <c:v>100</c:v>
                </c:pt>
                <c:pt idx="137">
                  <c:v>100</c:v>
                </c:pt>
                <c:pt idx="138">
                  <c:v>100</c:v>
                </c:pt>
                <c:pt idx="139">
                  <c:v>100</c:v>
                </c:pt>
                <c:pt idx="140">
                  <c:v>100</c:v>
                </c:pt>
                <c:pt idx="141">
                  <c:v>100</c:v>
                </c:pt>
                <c:pt idx="142">
                  <c:v>100</c:v>
                </c:pt>
                <c:pt idx="143">
                  <c:v>100</c:v>
                </c:pt>
                <c:pt idx="144">
                  <c:v>98.851760417007341</c:v>
                </c:pt>
                <c:pt idx="145">
                  <c:v>98.851760417007341</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94.674810848884476</c:v>
                </c:pt>
                <c:pt idx="165">
                  <c:v>97.076106632575815</c:v>
                </c:pt>
                <c:pt idx="166">
                  <c:v>97.300483868303104</c:v>
                </c:pt>
                <c:pt idx="167">
                  <c:v>97.440426571913974</c:v>
                </c:pt>
                <c:pt idx="168">
                  <c:v>97.851327762906948</c:v>
                </c:pt>
                <c:pt idx="169">
                  <c:v>98.121821696275106</c:v>
                </c:pt>
                <c:pt idx="170">
                  <c:v>98.400972071017179</c:v>
                </c:pt>
                <c:pt idx="171">
                  <c:v>98.372312557921674</c:v>
                </c:pt>
                <c:pt idx="172">
                  <c:v>98.392088972234021</c:v>
                </c:pt>
                <c:pt idx="173">
                  <c:v>97.957071583943986</c:v>
                </c:pt>
                <c:pt idx="174">
                  <c:v>96.775202028670719</c:v>
                </c:pt>
                <c:pt idx="175">
                  <c:v>98.02244203412998</c:v>
                </c:pt>
                <c:pt idx="176">
                  <c:v>98.045489963121469</c:v>
                </c:pt>
                <c:pt idx="177">
                  <c:v>98.022458260648648</c:v>
                </c:pt>
                <c:pt idx="178">
                  <c:v>98.303625913431574</c:v>
                </c:pt>
                <c:pt idx="179">
                  <c:v>98.264535342659045</c:v>
                </c:pt>
                <c:pt idx="180">
                  <c:v>98.200983067534551</c:v>
                </c:pt>
                <c:pt idx="181">
                  <c:v>98.740542640842335</c:v>
                </c:pt>
                <c:pt idx="182">
                  <c:v>99.237428673889823</c:v>
                </c:pt>
                <c:pt idx="183">
                  <c:v>99.376926575576192</c:v>
                </c:pt>
                <c:pt idx="184">
                  <c:v>99.147364753626647</c:v>
                </c:pt>
                <c:pt idx="185">
                  <c:v>99.080196440972998</c:v>
                </c:pt>
                <c:pt idx="186">
                  <c:v>98.819535967213042</c:v>
                </c:pt>
                <c:pt idx="187">
                  <c:v>98.965093466590758</c:v>
                </c:pt>
                <c:pt idx="188">
                  <c:v>98.965093466590758</c:v>
                </c:pt>
                <c:pt idx="189">
                  <c:v>98.843953503457683</c:v>
                </c:pt>
                <c:pt idx="190">
                  <c:v>98.764007277014258</c:v>
                </c:pt>
                <c:pt idx="191">
                  <c:v>98.520128297078273</c:v>
                </c:pt>
                <c:pt idx="192">
                  <c:v>98.28217340412958</c:v>
                </c:pt>
                <c:pt idx="193">
                  <c:v>98.743012738977185</c:v>
                </c:pt>
                <c:pt idx="194">
                  <c:v>99.399034148273032</c:v>
                </c:pt>
                <c:pt idx="195">
                  <c:v>99.226739118509485</c:v>
                </c:pt>
                <c:pt idx="196">
                  <c:v>99.226739118509485</c:v>
                </c:pt>
                <c:pt idx="197">
                  <c:v>97.822582206722046</c:v>
                </c:pt>
                <c:pt idx="198">
                  <c:v>97.427243884331176</c:v>
                </c:pt>
                <c:pt idx="199">
                  <c:v>97.758516464147021</c:v>
                </c:pt>
                <c:pt idx="200">
                  <c:v>98.172516768496081</c:v>
                </c:pt>
                <c:pt idx="201">
                  <c:v>98.348561340612335</c:v>
                </c:pt>
                <c:pt idx="202">
                  <c:v>98.893623512699421</c:v>
                </c:pt>
                <c:pt idx="203">
                  <c:v>99.162496816126676</c:v>
                </c:pt>
                <c:pt idx="204">
                  <c:v>99.147355070427608</c:v>
                </c:pt>
                <c:pt idx="205">
                  <c:v>99.147355070427608</c:v>
                </c:pt>
                <c:pt idx="206">
                  <c:v>99.147355070427608</c:v>
                </c:pt>
                <c:pt idx="207">
                  <c:v>99.147355070427608</c:v>
                </c:pt>
                <c:pt idx="208">
                  <c:v>99.147355070427608</c:v>
                </c:pt>
                <c:pt idx="209">
                  <c:v>99.147355070427608</c:v>
                </c:pt>
                <c:pt idx="210">
                  <c:v>99.147355070427608</c:v>
                </c:pt>
                <c:pt idx="211">
                  <c:v>99.147355070427608</c:v>
                </c:pt>
                <c:pt idx="212">
                  <c:v>99.147355070427608</c:v>
                </c:pt>
                <c:pt idx="213">
                  <c:v>99.147355070427608</c:v>
                </c:pt>
                <c:pt idx="214">
                  <c:v>99.147355070427608</c:v>
                </c:pt>
                <c:pt idx="215">
                  <c:v>96.628105905186516</c:v>
                </c:pt>
                <c:pt idx="216">
                  <c:v>80.950784409900706</c:v>
                </c:pt>
                <c:pt idx="217">
                  <c:v>100</c:v>
                </c:pt>
                <c:pt idx="218">
                  <c:v>71.632299732321059</c:v>
                </c:pt>
                <c:pt idx="219">
                  <c:v>81.352453415495063</c:v>
                </c:pt>
                <c:pt idx="220">
                  <c:v>81.30937062753199</c:v>
                </c:pt>
                <c:pt idx="221">
                  <c:v>81.352495303311429</c:v>
                </c:pt>
                <c:pt idx="222">
                  <c:v>100</c:v>
                </c:pt>
                <c:pt idx="223">
                  <c:v>89.479408294181439</c:v>
                </c:pt>
                <c:pt idx="224">
                  <c:v>100</c:v>
                </c:pt>
                <c:pt idx="225">
                  <c:v>92.454531808452799</c:v>
                </c:pt>
                <c:pt idx="226">
                  <c:v>88.940493663690745</c:v>
                </c:pt>
                <c:pt idx="227">
                  <c:v>86.017829386221223</c:v>
                </c:pt>
                <c:pt idx="228">
                  <c:v>88.88106986562974</c:v>
                </c:pt>
                <c:pt idx="229">
                  <c:v>90.765779434621166</c:v>
                </c:pt>
                <c:pt idx="230">
                  <c:v>92.193537732994258</c:v>
                </c:pt>
                <c:pt idx="231">
                  <c:v>94.628388910863066</c:v>
                </c:pt>
                <c:pt idx="232">
                  <c:v>95.488400820422228</c:v>
                </c:pt>
                <c:pt idx="233">
                  <c:v>95.879458791608187</c:v>
                </c:pt>
                <c:pt idx="234">
                  <c:v>96.039676777478888</c:v>
                </c:pt>
                <c:pt idx="235">
                  <c:v>96.221193578131576</c:v>
                </c:pt>
                <c:pt idx="236">
                  <c:v>96.387489807758612</c:v>
                </c:pt>
                <c:pt idx="237">
                  <c:v>94.476521007966312</c:v>
                </c:pt>
                <c:pt idx="238">
                  <c:v>100</c:v>
                </c:pt>
                <c:pt idx="239">
                  <c:v>97.827497990990395</c:v>
                </c:pt>
                <c:pt idx="240">
                  <c:v>98.407441873645553</c:v>
                </c:pt>
                <c:pt idx="241">
                  <c:v>98.347304681850289</c:v>
                </c:pt>
                <c:pt idx="242">
                  <c:v>98.739525345560097</c:v>
                </c:pt>
                <c:pt idx="243">
                  <c:v>98.724607719266572</c:v>
                </c:pt>
                <c:pt idx="244">
                  <c:v>98.724607719266572</c:v>
                </c:pt>
                <c:pt idx="245">
                  <c:v>98.681102355381853</c:v>
                </c:pt>
                <c:pt idx="246">
                  <c:v>98.851631468118981</c:v>
                </c:pt>
                <c:pt idx="247">
                  <c:v>99.118679386177035</c:v>
                </c:pt>
                <c:pt idx="248">
                  <c:v>98.749057519060557</c:v>
                </c:pt>
                <c:pt idx="249">
                  <c:v>98.749057519060557</c:v>
                </c:pt>
                <c:pt idx="250">
                  <c:v>95.791003275135722</c:v>
                </c:pt>
                <c:pt idx="251">
                  <c:v>95.7910021760283</c:v>
                </c:pt>
                <c:pt idx="252">
                  <c:v>99.053763009811689</c:v>
                </c:pt>
                <c:pt idx="253">
                  <c:v>98.559955589218418</c:v>
                </c:pt>
                <c:pt idx="254">
                  <c:v>98.499818778977286</c:v>
                </c:pt>
                <c:pt idx="255">
                  <c:v>98.343995560858929</c:v>
                </c:pt>
                <c:pt idx="256">
                  <c:v>98.981283703756418</c:v>
                </c:pt>
                <c:pt idx="257">
                  <c:v>99.362744269564487</c:v>
                </c:pt>
                <c:pt idx="258">
                  <c:v>99.160092301130632</c:v>
                </c:pt>
                <c:pt idx="259">
                  <c:v>98.392498997151279</c:v>
                </c:pt>
                <c:pt idx="260">
                  <c:v>99.220209422630461</c:v>
                </c:pt>
                <c:pt idx="261">
                  <c:v>98.608628196961689</c:v>
                </c:pt>
                <c:pt idx="262">
                  <c:v>98.608628196961689</c:v>
                </c:pt>
                <c:pt idx="263">
                  <c:v>98.538097223093729</c:v>
                </c:pt>
                <c:pt idx="264">
                  <c:v>98.706387372166859</c:v>
                </c:pt>
                <c:pt idx="265">
                  <c:v>99.13806226781611</c:v>
                </c:pt>
                <c:pt idx="266">
                  <c:v>99.147368665107692</c:v>
                </c:pt>
                <c:pt idx="267">
                  <c:v>99.011066156101066</c:v>
                </c:pt>
                <c:pt idx="268">
                  <c:v>98.758493562560972</c:v>
                </c:pt>
                <c:pt idx="269">
                  <c:v>98.970148174728109</c:v>
                </c:pt>
                <c:pt idx="270">
                  <c:v>98.970148174728109</c:v>
                </c:pt>
                <c:pt idx="271">
                  <c:v>98.742100249207027</c:v>
                </c:pt>
                <c:pt idx="272">
                  <c:v>99.091525055525381</c:v>
                </c:pt>
                <c:pt idx="273">
                  <c:v>99.3848430053051</c:v>
                </c:pt>
                <c:pt idx="274">
                  <c:v>99.274429946355511</c:v>
                </c:pt>
                <c:pt idx="275">
                  <c:v>99.274429946355511</c:v>
                </c:pt>
                <c:pt idx="276">
                  <c:v>98.910999098432001</c:v>
                </c:pt>
                <c:pt idx="277">
                  <c:v>98.726499968014764</c:v>
                </c:pt>
                <c:pt idx="278">
                  <c:v>98.859582400185303</c:v>
                </c:pt>
                <c:pt idx="279">
                  <c:v>98.877214829966078</c:v>
                </c:pt>
                <c:pt idx="280">
                  <c:v>98.877216307195269</c:v>
                </c:pt>
                <c:pt idx="281">
                  <c:v>98.801138959585217</c:v>
                </c:pt>
                <c:pt idx="282">
                  <c:v>98.687610387209816</c:v>
                </c:pt>
                <c:pt idx="283">
                  <c:v>99.074092306929487</c:v>
                </c:pt>
                <c:pt idx="284">
                  <c:v>99.234187164399586</c:v>
                </c:pt>
                <c:pt idx="285">
                  <c:v>99.199072323470205</c:v>
                </c:pt>
                <c:pt idx="286">
                  <c:v>99.164487690395333</c:v>
                </c:pt>
                <c:pt idx="287">
                  <c:v>99.141704000555748</c:v>
                </c:pt>
                <c:pt idx="288">
                  <c:v>99.141707089203535</c:v>
                </c:pt>
                <c:pt idx="289">
                  <c:v>99.135174556918855</c:v>
                </c:pt>
                <c:pt idx="290">
                  <c:v>99.135180338201266</c:v>
                </c:pt>
                <c:pt idx="291">
                  <c:v>98.999166372647579</c:v>
                </c:pt>
                <c:pt idx="292">
                  <c:v>98.946545037910397</c:v>
                </c:pt>
                <c:pt idx="293">
                  <c:v>99.192215115044206</c:v>
                </c:pt>
                <c:pt idx="294">
                  <c:v>99.308139924626204</c:v>
                </c:pt>
                <c:pt idx="295">
                  <c:v>99.304401844685941</c:v>
                </c:pt>
                <c:pt idx="296">
                  <c:v>99.272687037780443</c:v>
                </c:pt>
                <c:pt idx="297">
                  <c:v>99.195976070656513</c:v>
                </c:pt>
                <c:pt idx="298">
                  <c:v>99.145254365847634</c:v>
                </c:pt>
                <c:pt idx="299">
                  <c:v>99.145254365847634</c:v>
                </c:pt>
                <c:pt idx="300">
                  <c:v>97.615777343291512</c:v>
                </c:pt>
                <c:pt idx="301">
                  <c:v>96.295491323690015</c:v>
                </c:pt>
                <c:pt idx="302">
                  <c:v>98.999010247788661</c:v>
                </c:pt>
                <c:pt idx="303">
                  <c:v>99.115046465586246</c:v>
                </c:pt>
                <c:pt idx="304">
                  <c:v>99.195454653357245</c:v>
                </c:pt>
                <c:pt idx="305">
                  <c:v>99.152964507784148</c:v>
                </c:pt>
                <c:pt idx="306">
                  <c:v>99.074095108256046</c:v>
                </c:pt>
                <c:pt idx="307">
                  <c:v>99.085403643032848</c:v>
                </c:pt>
                <c:pt idx="308">
                  <c:v>99.106527436393023</c:v>
                </c:pt>
                <c:pt idx="309">
                  <c:v>99.106527436393023</c:v>
                </c:pt>
                <c:pt idx="310">
                  <c:v>99.12646401975114</c:v>
                </c:pt>
                <c:pt idx="311">
                  <c:v>99.110065619086924</c:v>
                </c:pt>
                <c:pt idx="312">
                  <c:v>99.126466051928219</c:v>
                </c:pt>
                <c:pt idx="313">
                  <c:v>99.126466051928219</c:v>
                </c:pt>
                <c:pt idx="314">
                  <c:v>99.090040019884484</c:v>
                </c:pt>
                <c:pt idx="315">
                  <c:v>99.106530198269326</c:v>
                </c:pt>
                <c:pt idx="316">
                  <c:v>99.073570139932215</c:v>
                </c:pt>
                <c:pt idx="317">
                  <c:v>99.073570139932215</c:v>
                </c:pt>
                <c:pt idx="318">
                  <c:v>99.073570139932215</c:v>
                </c:pt>
                <c:pt idx="319">
                  <c:v>99.073570139932215</c:v>
                </c:pt>
                <c:pt idx="320">
                  <c:v>99.073570139932215</c:v>
                </c:pt>
                <c:pt idx="321">
                  <c:v>99.073570139932215</c:v>
                </c:pt>
                <c:pt idx="322">
                  <c:v>99.073570139932215</c:v>
                </c:pt>
                <c:pt idx="323">
                  <c:v>99.073570139932215</c:v>
                </c:pt>
                <c:pt idx="324">
                  <c:v>99.073570139932215</c:v>
                </c:pt>
                <c:pt idx="325">
                  <c:v>99.073570139932215</c:v>
                </c:pt>
                <c:pt idx="326">
                  <c:v>99.073570139932215</c:v>
                </c:pt>
                <c:pt idx="327">
                  <c:v>99.073570139932215</c:v>
                </c:pt>
                <c:pt idx="328">
                  <c:v>99.073570139932215</c:v>
                </c:pt>
                <c:pt idx="329">
                  <c:v>99.073589370060716</c:v>
                </c:pt>
                <c:pt idx="330">
                  <c:v>99.073589370060716</c:v>
                </c:pt>
                <c:pt idx="331">
                  <c:v>99.073589370060716</c:v>
                </c:pt>
                <c:pt idx="332">
                  <c:v>99.073589370060716</c:v>
                </c:pt>
                <c:pt idx="333">
                  <c:v>99.073589370060716</c:v>
                </c:pt>
                <c:pt idx="334">
                  <c:v>99.073589370060716</c:v>
                </c:pt>
                <c:pt idx="335">
                  <c:v>99.073589370060716</c:v>
                </c:pt>
                <c:pt idx="336">
                  <c:v>99.073589370060716</c:v>
                </c:pt>
                <c:pt idx="337">
                  <c:v>99.073589370060716</c:v>
                </c:pt>
                <c:pt idx="338">
                  <c:v>99.073589370060716</c:v>
                </c:pt>
                <c:pt idx="339">
                  <c:v>99.073589370060716</c:v>
                </c:pt>
                <c:pt idx="340">
                  <c:v>99.073589370060716</c:v>
                </c:pt>
                <c:pt idx="341">
                  <c:v>99.073589370060716</c:v>
                </c:pt>
                <c:pt idx="342">
                  <c:v>99.073589370060716</c:v>
                </c:pt>
                <c:pt idx="343">
                  <c:v>96.936915415652166</c:v>
                </c:pt>
                <c:pt idx="344">
                  <c:v>97.485559383084166</c:v>
                </c:pt>
                <c:pt idx="345">
                  <c:v>97.485559383084166</c:v>
                </c:pt>
                <c:pt idx="346">
                  <c:v>97.300052608579037</c:v>
                </c:pt>
                <c:pt idx="347">
                  <c:v>97.136655650185276</c:v>
                </c:pt>
                <c:pt idx="348">
                  <c:v>95.879485026200612</c:v>
                </c:pt>
                <c:pt idx="349">
                  <c:v>97.564227963274632</c:v>
                </c:pt>
                <c:pt idx="350">
                  <c:v>93.120180504334016</c:v>
                </c:pt>
                <c:pt idx="351">
                  <c:v>96.875248026594321</c:v>
                </c:pt>
                <c:pt idx="352">
                  <c:v>96.09693733645841</c:v>
                </c:pt>
                <c:pt idx="353">
                  <c:v>95.488361894640647</c:v>
                </c:pt>
                <c:pt idx="354">
                  <c:v>94.651410509262348</c:v>
                </c:pt>
                <c:pt idx="355">
                  <c:v>90.689636706976032</c:v>
                </c:pt>
                <c:pt idx="356">
                  <c:v>100</c:v>
                </c:pt>
                <c:pt idx="357">
                  <c:v>100</c:v>
                </c:pt>
                <c:pt idx="358">
                  <c:v>90.904395714077666</c:v>
                </c:pt>
                <c:pt idx="359">
                  <c:v>88.940485443656883</c:v>
                </c:pt>
                <c:pt idx="360">
                  <c:v>95.375319136408621</c:v>
                </c:pt>
                <c:pt idx="361">
                  <c:v>97.436689130492013</c:v>
                </c:pt>
                <c:pt idx="362">
                  <c:v>97.436689130492013</c:v>
                </c:pt>
                <c:pt idx="363">
                  <c:v>94.888277243541737</c:v>
                </c:pt>
                <c:pt idx="364">
                  <c:v>100</c:v>
                </c:pt>
                <c:pt idx="365">
                  <c:v>82.358994005305263</c:v>
                </c:pt>
                <c:pt idx="366">
                  <c:v>98.851760417007341</c:v>
                </c:pt>
                <c:pt idx="367">
                  <c:v>98.851760417007341</c:v>
                </c:pt>
                <c:pt idx="368">
                  <c:v>98.851760417007341</c:v>
                </c:pt>
                <c:pt idx="369">
                  <c:v>98.851760417007341</c:v>
                </c:pt>
                <c:pt idx="370">
                  <c:v>98.851760417007341</c:v>
                </c:pt>
                <c:pt idx="371">
                  <c:v>98.851760417007341</c:v>
                </c:pt>
                <c:pt idx="372">
                  <c:v>98.851760417007341</c:v>
                </c:pt>
                <c:pt idx="373">
                  <c:v>98.851760417007341</c:v>
                </c:pt>
                <c:pt idx="374">
                  <c:v>98.851760417007341</c:v>
                </c:pt>
                <c:pt idx="375">
                  <c:v>98.851760417007341</c:v>
                </c:pt>
                <c:pt idx="376">
                  <c:v>98.851760417007341</c:v>
                </c:pt>
                <c:pt idx="377">
                  <c:v>98.851760417007341</c:v>
                </c:pt>
                <c:pt idx="378">
                  <c:v>98.851760417007341</c:v>
                </c:pt>
                <c:pt idx="379">
                  <c:v>98.851760417007341</c:v>
                </c:pt>
                <c:pt idx="380">
                  <c:v>98.851760417007341</c:v>
                </c:pt>
                <c:pt idx="381">
                  <c:v>98.851760417007341</c:v>
                </c:pt>
                <c:pt idx="382">
                  <c:v>98.851760417007341</c:v>
                </c:pt>
                <c:pt idx="383">
                  <c:v>98.851760417007341</c:v>
                </c:pt>
                <c:pt idx="384">
                  <c:v>98.851760417007341</c:v>
                </c:pt>
                <c:pt idx="385">
                  <c:v>98.851760417007341</c:v>
                </c:pt>
                <c:pt idx="386">
                  <c:v>98.851760417007341</c:v>
                </c:pt>
                <c:pt idx="387">
                  <c:v>98.851760417007341</c:v>
                </c:pt>
                <c:pt idx="388">
                  <c:v>98.851760417007341</c:v>
                </c:pt>
                <c:pt idx="389">
                  <c:v>98.851760417007341</c:v>
                </c:pt>
                <c:pt idx="390">
                  <c:v>98.851760417007341</c:v>
                </c:pt>
                <c:pt idx="391">
                  <c:v>98.851760417007341</c:v>
                </c:pt>
                <c:pt idx="392">
                  <c:v>98.851760417007341</c:v>
                </c:pt>
                <c:pt idx="393">
                  <c:v>98.851760417007341</c:v>
                </c:pt>
                <c:pt idx="394">
                  <c:v>98.851760417007341</c:v>
                </c:pt>
                <c:pt idx="395">
                  <c:v>98.851760417007341</c:v>
                </c:pt>
                <c:pt idx="396">
                  <c:v>98.851760417007341</c:v>
                </c:pt>
                <c:pt idx="397">
                  <c:v>98.851760417007341</c:v>
                </c:pt>
                <c:pt idx="398">
                  <c:v>98.851760417007341</c:v>
                </c:pt>
                <c:pt idx="399">
                  <c:v>98.851760417007341</c:v>
                </c:pt>
                <c:pt idx="400">
                  <c:v>98.851760417007341</c:v>
                </c:pt>
                <c:pt idx="401">
                  <c:v>98.851760417007341</c:v>
                </c:pt>
                <c:pt idx="402">
                  <c:v>98.851760417007341</c:v>
                </c:pt>
                <c:pt idx="403">
                  <c:v>98.851760417007341</c:v>
                </c:pt>
                <c:pt idx="404">
                  <c:v>98.851760417007341</c:v>
                </c:pt>
                <c:pt idx="405">
                  <c:v>98.851760417007341</c:v>
                </c:pt>
                <c:pt idx="406">
                  <c:v>98.851760417007341</c:v>
                </c:pt>
                <c:pt idx="407">
                  <c:v>98.851760417007341</c:v>
                </c:pt>
                <c:pt idx="408">
                  <c:v>98.851760417007341</c:v>
                </c:pt>
                <c:pt idx="409">
                  <c:v>98.851760417007341</c:v>
                </c:pt>
                <c:pt idx="410">
                  <c:v>98.851760417007341</c:v>
                </c:pt>
                <c:pt idx="411">
                  <c:v>98.851760417007341</c:v>
                </c:pt>
                <c:pt idx="412">
                  <c:v>98.851760417007341</c:v>
                </c:pt>
                <c:pt idx="413">
                  <c:v>98.851760417007341</c:v>
                </c:pt>
                <c:pt idx="414">
                  <c:v>98.851760417007341</c:v>
                </c:pt>
                <c:pt idx="415">
                  <c:v>98.851760417007341</c:v>
                </c:pt>
                <c:pt idx="416">
                  <c:v>98.851760417007341</c:v>
                </c:pt>
                <c:pt idx="417">
                  <c:v>98.851760417007341</c:v>
                </c:pt>
                <c:pt idx="418">
                  <c:v>98.851760417007341</c:v>
                </c:pt>
                <c:pt idx="419">
                  <c:v>98.851760417007341</c:v>
                </c:pt>
                <c:pt idx="420">
                  <c:v>98.851760417007341</c:v>
                </c:pt>
                <c:pt idx="421">
                  <c:v>98.851760417007341</c:v>
                </c:pt>
                <c:pt idx="422">
                  <c:v>98.851760417007341</c:v>
                </c:pt>
                <c:pt idx="423">
                  <c:v>98.851760417007341</c:v>
                </c:pt>
                <c:pt idx="424">
                  <c:v>98.851760417007341</c:v>
                </c:pt>
                <c:pt idx="425">
                  <c:v>98.851760417007341</c:v>
                </c:pt>
                <c:pt idx="426">
                  <c:v>98.851760417007341</c:v>
                </c:pt>
                <c:pt idx="427">
                  <c:v>98.851760417007341</c:v>
                </c:pt>
                <c:pt idx="428">
                  <c:v>98.851760417007341</c:v>
                </c:pt>
                <c:pt idx="429">
                  <c:v>98.851760417007341</c:v>
                </c:pt>
                <c:pt idx="430">
                  <c:v>98.851760417007341</c:v>
                </c:pt>
                <c:pt idx="431">
                  <c:v>98.851760417007341</c:v>
                </c:pt>
                <c:pt idx="432">
                  <c:v>98.851760417007341</c:v>
                </c:pt>
                <c:pt idx="433">
                  <c:v>98.851760417007341</c:v>
                </c:pt>
                <c:pt idx="434">
                  <c:v>98.851760417007341</c:v>
                </c:pt>
                <c:pt idx="435">
                  <c:v>98.851760417007341</c:v>
                </c:pt>
                <c:pt idx="436">
                  <c:v>98.851760417007341</c:v>
                </c:pt>
                <c:pt idx="437">
                  <c:v>98.851760417007341</c:v>
                </c:pt>
                <c:pt idx="438">
                  <c:v>98.851760417007341</c:v>
                </c:pt>
                <c:pt idx="439">
                  <c:v>98.851760417007341</c:v>
                </c:pt>
                <c:pt idx="440">
                  <c:v>98.851760417007341</c:v>
                </c:pt>
                <c:pt idx="441">
                  <c:v>98.851760417007341</c:v>
                </c:pt>
                <c:pt idx="442">
                  <c:v>98.851760417007341</c:v>
                </c:pt>
                <c:pt idx="443">
                  <c:v>98.851760417007341</c:v>
                </c:pt>
                <c:pt idx="444">
                  <c:v>98.851760417007341</c:v>
                </c:pt>
                <c:pt idx="445">
                  <c:v>98.851760417007341</c:v>
                </c:pt>
                <c:pt idx="446">
                  <c:v>98.851760417007341</c:v>
                </c:pt>
                <c:pt idx="447">
                  <c:v>98.851760417007341</c:v>
                </c:pt>
                <c:pt idx="448">
                  <c:v>98.851760417007341</c:v>
                </c:pt>
                <c:pt idx="449">
                  <c:v>98.851760417007341</c:v>
                </c:pt>
                <c:pt idx="450">
                  <c:v>98.851760417007341</c:v>
                </c:pt>
                <c:pt idx="451">
                  <c:v>98.851760417007341</c:v>
                </c:pt>
                <c:pt idx="452">
                  <c:v>98.851760417007341</c:v>
                </c:pt>
                <c:pt idx="453">
                  <c:v>98.851760417007341</c:v>
                </c:pt>
                <c:pt idx="454">
                  <c:v>98.851760417007341</c:v>
                </c:pt>
                <c:pt idx="455">
                  <c:v>98.851760417007341</c:v>
                </c:pt>
                <c:pt idx="456">
                  <c:v>98.851760417007341</c:v>
                </c:pt>
                <c:pt idx="457">
                  <c:v>98.851760417007341</c:v>
                </c:pt>
                <c:pt idx="458">
                  <c:v>98.851760417007341</c:v>
                </c:pt>
                <c:pt idx="459">
                  <c:v>98.851760417007341</c:v>
                </c:pt>
                <c:pt idx="460">
                  <c:v>98.851760417007341</c:v>
                </c:pt>
                <c:pt idx="461">
                  <c:v>98.851760417007341</c:v>
                </c:pt>
                <c:pt idx="462">
                  <c:v>98.851760417007341</c:v>
                </c:pt>
                <c:pt idx="463">
                  <c:v>98.851760417007341</c:v>
                </c:pt>
                <c:pt idx="464">
                  <c:v>98.851760417007341</c:v>
                </c:pt>
                <c:pt idx="465">
                  <c:v>98.851760417007341</c:v>
                </c:pt>
                <c:pt idx="466">
                  <c:v>98.851760417007341</c:v>
                </c:pt>
                <c:pt idx="467">
                  <c:v>98.851760417007341</c:v>
                </c:pt>
                <c:pt idx="468">
                  <c:v>98.851760417007341</c:v>
                </c:pt>
                <c:pt idx="469">
                  <c:v>98.851760417007341</c:v>
                </c:pt>
                <c:pt idx="470">
                  <c:v>98.851760417007341</c:v>
                </c:pt>
                <c:pt idx="471">
                  <c:v>98.851760417007341</c:v>
                </c:pt>
                <c:pt idx="472">
                  <c:v>98.851760417007341</c:v>
                </c:pt>
                <c:pt idx="473">
                  <c:v>98.851760417007341</c:v>
                </c:pt>
                <c:pt idx="474">
                  <c:v>98.851760417007341</c:v>
                </c:pt>
                <c:pt idx="475">
                  <c:v>98.851760417007341</c:v>
                </c:pt>
                <c:pt idx="476">
                  <c:v>98.851760417007341</c:v>
                </c:pt>
                <c:pt idx="477">
                  <c:v>98.851760417007341</c:v>
                </c:pt>
                <c:pt idx="478">
                  <c:v>98.851760417007341</c:v>
                </c:pt>
                <c:pt idx="479">
                  <c:v>98.851760417007341</c:v>
                </c:pt>
                <c:pt idx="480">
                  <c:v>98.851760417007341</c:v>
                </c:pt>
                <c:pt idx="481">
                  <c:v>98.851760417007341</c:v>
                </c:pt>
                <c:pt idx="482">
                  <c:v>98.851760417007341</c:v>
                </c:pt>
                <c:pt idx="483">
                  <c:v>98.851760417007341</c:v>
                </c:pt>
                <c:pt idx="484">
                  <c:v>98.851760417007341</c:v>
                </c:pt>
                <c:pt idx="485">
                  <c:v>98.851760417007341</c:v>
                </c:pt>
                <c:pt idx="486">
                  <c:v>98.851760417007341</c:v>
                </c:pt>
                <c:pt idx="487">
                  <c:v>98.851760417007341</c:v>
                </c:pt>
                <c:pt idx="488">
                  <c:v>98.851760417007341</c:v>
                </c:pt>
                <c:pt idx="489">
                  <c:v>98.851760417007341</c:v>
                </c:pt>
                <c:pt idx="490">
                  <c:v>98.851760417007341</c:v>
                </c:pt>
                <c:pt idx="491">
                  <c:v>98.851760417007341</c:v>
                </c:pt>
                <c:pt idx="492">
                  <c:v>98.851760417007341</c:v>
                </c:pt>
                <c:pt idx="493">
                  <c:v>98.851760417007341</c:v>
                </c:pt>
                <c:pt idx="494">
                  <c:v>98.851760417007341</c:v>
                </c:pt>
                <c:pt idx="495">
                  <c:v>98.851760417007341</c:v>
                </c:pt>
                <c:pt idx="496">
                  <c:v>98.851760417007341</c:v>
                </c:pt>
                <c:pt idx="497">
                  <c:v>98.851760417007341</c:v>
                </c:pt>
                <c:pt idx="498">
                  <c:v>98.851760417007341</c:v>
                </c:pt>
                <c:pt idx="499">
                  <c:v>98.851760417007341</c:v>
                </c:pt>
                <c:pt idx="500">
                  <c:v>98.851760417007341</c:v>
                </c:pt>
                <c:pt idx="501">
                  <c:v>98.851760417007341</c:v>
                </c:pt>
                <c:pt idx="502">
                  <c:v>98.851760417007341</c:v>
                </c:pt>
                <c:pt idx="503">
                  <c:v>98.851760417007341</c:v>
                </c:pt>
                <c:pt idx="504">
                  <c:v>98.851760417007341</c:v>
                </c:pt>
                <c:pt idx="505">
                  <c:v>98.851760417007341</c:v>
                </c:pt>
                <c:pt idx="506">
                  <c:v>98.851760417007341</c:v>
                </c:pt>
                <c:pt idx="507">
                  <c:v>98.851760417007341</c:v>
                </c:pt>
                <c:pt idx="508">
                  <c:v>98.851760417007341</c:v>
                </c:pt>
                <c:pt idx="509">
                  <c:v>98.851760417007341</c:v>
                </c:pt>
                <c:pt idx="510">
                  <c:v>98.851760417007341</c:v>
                </c:pt>
                <c:pt idx="511">
                  <c:v>98.851760417007341</c:v>
                </c:pt>
                <c:pt idx="512">
                  <c:v>98.851760417007341</c:v>
                </c:pt>
                <c:pt idx="513">
                  <c:v>98.851760417007341</c:v>
                </c:pt>
                <c:pt idx="514">
                  <c:v>98.851760417007341</c:v>
                </c:pt>
                <c:pt idx="515">
                  <c:v>98.851760417007341</c:v>
                </c:pt>
                <c:pt idx="516">
                  <c:v>98.851760417007341</c:v>
                </c:pt>
                <c:pt idx="517">
                  <c:v>98.851760417007341</c:v>
                </c:pt>
                <c:pt idx="518">
                  <c:v>98.851760417007341</c:v>
                </c:pt>
                <c:pt idx="519">
                  <c:v>98.851760417007341</c:v>
                </c:pt>
                <c:pt idx="520">
                  <c:v>98.851760417007341</c:v>
                </c:pt>
                <c:pt idx="521">
                  <c:v>98.851760417007341</c:v>
                </c:pt>
                <c:pt idx="522">
                  <c:v>98.851760417007341</c:v>
                </c:pt>
                <c:pt idx="523">
                  <c:v>98.851760417007341</c:v>
                </c:pt>
                <c:pt idx="524">
                  <c:v>98.851760417007341</c:v>
                </c:pt>
                <c:pt idx="525">
                  <c:v>98.851760417007341</c:v>
                </c:pt>
                <c:pt idx="526">
                  <c:v>98.851760417007341</c:v>
                </c:pt>
                <c:pt idx="527">
                  <c:v>98.851760417007341</c:v>
                </c:pt>
                <c:pt idx="528">
                  <c:v>98.851760417007341</c:v>
                </c:pt>
                <c:pt idx="529">
                  <c:v>98.851760417007341</c:v>
                </c:pt>
                <c:pt idx="530">
                  <c:v>98.851760417007341</c:v>
                </c:pt>
                <c:pt idx="531">
                  <c:v>98.851760417007341</c:v>
                </c:pt>
                <c:pt idx="532">
                  <c:v>98.851760417007341</c:v>
                </c:pt>
                <c:pt idx="533">
                  <c:v>98.851760417007341</c:v>
                </c:pt>
                <c:pt idx="534">
                  <c:v>98.851760417007341</c:v>
                </c:pt>
                <c:pt idx="535">
                  <c:v>98.851760417007341</c:v>
                </c:pt>
                <c:pt idx="536">
                  <c:v>98.851760417007341</c:v>
                </c:pt>
                <c:pt idx="537">
                  <c:v>98.851760417007341</c:v>
                </c:pt>
                <c:pt idx="538">
                  <c:v>98.851760417007341</c:v>
                </c:pt>
                <c:pt idx="539">
                  <c:v>98.851760417007341</c:v>
                </c:pt>
                <c:pt idx="540">
                  <c:v>98.851760417007341</c:v>
                </c:pt>
                <c:pt idx="541">
                  <c:v>98.851760417007341</c:v>
                </c:pt>
                <c:pt idx="542">
                  <c:v>98.851760417007341</c:v>
                </c:pt>
                <c:pt idx="543">
                  <c:v>98.851760417007341</c:v>
                </c:pt>
                <c:pt idx="544">
                  <c:v>98.851760417007341</c:v>
                </c:pt>
                <c:pt idx="545">
                  <c:v>98.851760417007341</c:v>
                </c:pt>
                <c:pt idx="546">
                  <c:v>98.851760417007341</c:v>
                </c:pt>
                <c:pt idx="547">
                  <c:v>98.851760417007341</c:v>
                </c:pt>
                <c:pt idx="548">
                  <c:v>98.851760417007341</c:v>
                </c:pt>
                <c:pt idx="549">
                  <c:v>98.851760417007341</c:v>
                </c:pt>
                <c:pt idx="550">
                  <c:v>98.851760417007341</c:v>
                </c:pt>
                <c:pt idx="551">
                  <c:v>98.851760417007341</c:v>
                </c:pt>
                <c:pt idx="552">
                  <c:v>98.851760417007341</c:v>
                </c:pt>
                <c:pt idx="553">
                  <c:v>98.851760417007341</c:v>
                </c:pt>
                <c:pt idx="554">
                  <c:v>98.851760417007341</c:v>
                </c:pt>
                <c:pt idx="555">
                  <c:v>98.851760417007341</c:v>
                </c:pt>
                <c:pt idx="556">
                  <c:v>98.851760417007341</c:v>
                </c:pt>
                <c:pt idx="557">
                  <c:v>98.851760417007341</c:v>
                </c:pt>
                <c:pt idx="558">
                  <c:v>98.851760417007341</c:v>
                </c:pt>
                <c:pt idx="559">
                  <c:v>98.851760417007341</c:v>
                </c:pt>
                <c:pt idx="560">
                  <c:v>98.851760417007341</c:v>
                </c:pt>
                <c:pt idx="561">
                  <c:v>98.851760417007341</c:v>
                </c:pt>
                <c:pt idx="562">
                  <c:v>98.851760417007341</c:v>
                </c:pt>
                <c:pt idx="563">
                  <c:v>98.851760417007341</c:v>
                </c:pt>
                <c:pt idx="564">
                  <c:v>98.851760417007341</c:v>
                </c:pt>
                <c:pt idx="565">
                  <c:v>98.851760417007341</c:v>
                </c:pt>
                <c:pt idx="566">
                  <c:v>98.851760417007341</c:v>
                </c:pt>
                <c:pt idx="567">
                  <c:v>98.851760417007341</c:v>
                </c:pt>
                <c:pt idx="568">
                  <c:v>98.851760417007341</c:v>
                </c:pt>
                <c:pt idx="569">
                  <c:v>98.851760417007341</c:v>
                </c:pt>
                <c:pt idx="570">
                  <c:v>98.851760417007341</c:v>
                </c:pt>
                <c:pt idx="571">
                  <c:v>98.851760417007341</c:v>
                </c:pt>
                <c:pt idx="572">
                  <c:v>98.851760417007341</c:v>
                </c:pt>
                <c:pt idx="573">
                  <c:v>98.851760417007341</c:v>
                </c:pt>
                <c:pt idx="574">
                  <c:v>98.851760417007341</c:v>
                </c:pt>
                <c:pt idx="575">
                  <c:v>98.851760417007341</c:v>
                </c:pt>
                <c:pt idx="576">
                  <c:v>98.851760417007341</c:v>
                </c:pt>
                <c:pt idx="577">
                  <c:v>100</c:v>
                </c:pt>
                <c:pt idx="578">
                  <c:v>100</c:v>
                </c:pt>
                <c:pt idx="579">
                  <c:v>100</c:v>
                </c:pt>
                <c:pt idx="580">
                  <c:v>100</c:v>
                </c:pt>
                <c:pt idx="581">
                  <c:v>100</c:v>
                </c:pt>
                <c:pt idx="582">
                  <c:v>100</c:v>
                </c:pt>
                <c:pt idx="583">
                  <c:v>100</c:v>
                </c:pt>
                <c:pt idx="584">
                  <c:v>100</c:v>
                </c:pt>
                <c:pt idx="585">
                  <c:v>100</c:v>
                </c:pt>
                <c:pt idx="586">
                  <c:v>100</c:v>
                </c:pt>
                <c:pt idx="587">
                  <c:v>99.344560966009965</c:v>
                </c:pt>
                <c:pt idx="588">
                  <c:v>100</c:v>
                </c:pt>
                <c:pt idx="589">
                  <c:v>85.703453699302656</c:v>
                </c:pt>
                <c:pt idx="590">
                  <c:v>85.703483747337472</c:v>
                </c:pt>
                <c:pt idx="591">
                  <c:v>85.678330729886909</c:v>
                </c:pt>
                <c:pt idx="592">
                  <c:v>85.678330729886909</c:v>
                </c:pt>
                <c:pt idx="593">
                  <c:v>94.774260364203471</c:v>
                </c:pt>
                <c:pt idx="594">
                  <c:v>95.779622221203027</c:v>
                </c:pt>
                <c:pt idx="595">
                  <c:v>97.440430832080139</c:v>
                </c:pt>
                <c:pt idx="596">
                  <c:v>98.818373237913079</c:v>
                </c:pt>
                <c:pt idx="597">
                  <c:v>99.152966496610404</c:v>
                </c:pt>
                <c:pt idx="598">
                  <c:v>99.199072275207385</c:v>
                </c:pt>
                <c:pt idx="599">
                  <c:v>99.117527622796857</c:v>
                </c:pt>
                <c:pt idx="600">
                  <c:v>99.170936056136881</c:v>
                </c:pt>
                <c:pt idx="601">
                  <c:v>99.011472274947138</c:v>
                </c:pt>
                <c:pt idx="602">
                  <c:v>99.342050883749422</c:v>
                </c:pt>
                <c:pt idx="603">
                  <c:v>99.469086882944964</c:v>
                </c:pt>
                <c:pt idx="604">
                  <c:v>99.469086882944964</c:v>
                </c:pt>
                <c:pt idx="605">
                  <c:v>99.007893931782846</c:v>
                </c:pt>
                <c:pt idx="606">
                  <c:v>98.514488909385392</c:v>
                </c:pt>
                <c:pt idx="607">
                  <c:v>98.333043632126873</c:v>
                </c:pt>
                <c:pt idx="608">
                  <c:v>97.599395529466818</c:v>
                </c:pt>
                <c:pt idx="609">
                  <c:v>98.669077924573116</c:v>
                </c:pt>
                <c:pt idx="610">
                  <c:v>98.669077924573116</c:v>
                </c:pt>
                <c:pt idx="611">
                  <c:v>97.577664046971179</c:v>
                </c:pt>
                <c:pt idx="612">
                  <c:v>97.635069493968416</c:v>
                </c:pt>
                <c:pt idx="613">
                  <c:v>98.381489087764223</c:v>
                </c:pt>
                <c:pt idx="614">
                  <c:v>98.754685191307459</c:v>
                </c:pt>
                <c:pt idx="615">
                  <c:v>98.991113545499999</c:v>
                </c:pt>
                <c:pt idx="616">
                  <c:v>98.668880738102587</c:v>
                </c:pt>
                <c:pt idx="617">
                  <c:v>98.668880738102587</c:v>
                </c:pt>
                <c:pt idx="618">
                  <c:v>99.242708503318966</c:v>
                </c:pt>
                <c:pt idx="619">
                  <c:v>99.235145762472939</c:v>
                </c:pt>
                <c:pt idx="620">
                  <c:v>99.145265389621457</c:v>
                </c:pt>
                <c:pt idx="621">
                  <c:v>98.837735124061226</c:v>
                </c:pt>
                <c:pt idx="622">
                  <c:v>98.840747507405396</c:v>
                </c:pt>
                <c:pt idx="623">
                  <c:v>98.913763761272193</c:v>
                </c:pt>
                <c:pt idx="624">
                  <c:v>99.028735743850035</c:v>
                </c:pt>
                <c:pt idx="625">
                  <c:v>99.141714325286671</c:v>
                </c:pt>
                <c:pt idx="626">
                  <c:v>99.203024663497771</c:v>
                </c:pt>
                <c:pt idx="627">
                  <c:v>99.017200215460662</c:v>
                </c:pt>
                <c:pt idx="628">
                  <c:v>98.990160603562757</c:v>
                </c:pt>
                <c:pt idx="629">
                  <c:v>98.990160603562757</c:v>
                </c:pt>
                <c:pt idx="630">
                  <c:v>98.990160603562757</c:v>
                </c:pt>
                <c:pt idx="631">
                  <c:v>98.990160603562757</c:v>
                </c:pt>
                <c:pt idx="632">
                  <c:v>98.990160603562757</c:v>
                </c:pt>
                <c:pt idx="633">
                  <c:v>98.990160603562757</c:v>
                </c:pt>
                <c:pt idx="634">
                  <c:v>98.851760417007341</c:v>
                </c:pt>
                <c:pt idx="635">
                  <c:v>98.851760417007341</c:v>
                </c:pt>
                <c:pt idx="636">
                  <c:v>98.851760417007341</c:v>
                </c:pt>
                <c:pt idx="637">
                  <c:v>98.851760417007341</c:v>
                </c:pt>
                <c:pt idx="638">
                  <c:v>98.851760417007341</c:v>
                </c:pt>
                <c:pt idx="639">
                  <c:v>98.851760417007341</c:v>
                </c:pt>
                <c:pt idx="640">
                  <c:v>98.851760417007341</c:v>
                </c:pt>
                <c:pt idx="641">
                  <c:v>98.851760417007341</c:v>
                </c:pt>
                <c:pt idx="642">
                  <c:v>98.851760417007341</c:v>
                </c:pt>
                <c:pt idx="643">
                  <c:v>98.851760417007341</c:v>
                </c:pt>
                <c:pt idx="644">
                  <c:v>98.851760417007341</c:v>
                </c:pt>
                <c:pt idx="645">
                  <c:v>98.851760417007341</c:v>
                </c:pt>
                <c:pt idx="646">
                  <c:v>98.851760417007341</c:v>
                </c:pt>
                <c:pt idx="647">
                  <c:v>98.851760417007341</c:v>
                </c:pt>
                <c:pt idx="648">
                  <c:v>98.851760417007341</c:v>
                </c:pt>
                <c:pt idx="649">
                  <c:v>98.851760417007341</c:v>
                </c:pt>
                <c:pt idx="650">
                  <c:v>98.851760417007341</c:v>
                </c:pt>
                <c:pt idx="651">
                  <c:v>98.851760417007341</c:v>
                </c:pt>
                <c:pt idx="652">
                  <c:v>98.851760417007341</c:v>
                </c:pt>
                <c:pt idx="653">
                  <c:v>98.851760417007341</c:v>
                </c:pt>
                <c:pt idx="654">
                  <c:v>98.851760417007341</c:v>
                </c:pt>
                <c:pt idx="655">
                  <c:v>98.851760417007341</c:v>
                </c:pt>
                <c:pt idx="656">
                  <c:v>98.851760417007341</c:v>
                </c:pt>
                <c:pt idx="657">
                  <c:v>98.851760417007341</c:v>
                </c:pt>
                <c:pt idx="658">
                  <c:v>98.851760417007341</c:v>
                </c:pt>
                <c:pt idx="659">
                  <c:v>98.851760417007341</c:v>
                </c:pt>
                <c:pt idx="660">
                  <c:v>98.851760417007341</c:v>
                </c:pt>
                <c:pt idx="661">
                  <c:v>98.851760417007341</c:v>
                </c:pt>
                <c:pt idx="662">
                  <c:v>98.851760417007341</c:v>
                </c:pt>
                <c:pt idx="663">
                  <c:v>98.851760417007341</c:v>
                </c:pt>
                <c:pt idx="664">
                  <c:v>98.851760417007341</c:v>
                </c:pt>
                <c:pt idx="665">
                  <c:v>98.851760417007341</c:v>
                </c:pt>
                <c:pt idx="666">
                  <c:v>98.851760417007341</c:v>
                </c:pt>
                <c:pt idx="667">
                  <c:v>98.851760417007341</c:v>
                </c:pt>
                <c:pt idx="668">
                  <c:v>98.851760417007341</c:v>
                </c:pt>
                <c:pt idx="669">
                  <c:v>98.851760417007341</c:v>
                </c:pt>
                <c:pt idx="670">
                  <c:v>98.851760417007341</c:v>
                </c:pt>
                <c:pt idx="671">
                  <c:v>98.851760417007341</c:v>
                </c:pt>
                <c:pt idx="672">
                  <c:v>98.851760417007341</c:v>
                </c:pt>
                <c:pt idx="673">
                  <c:v>98.851760417007341</c:v>
                </c:pt>
                <c:pt idx="674">
                  <c:v>98.851760417007341</c:v>
                </c:pt>
                <c:pt idx="675">
                  <c:v>98.851760417007341</c:v>
                </c:pt>
                <c:pt idx="676">
                  <c:v>98.851760417007341</c:v>
                </c:pt>
                <c:pt idx="677">
                  <c:v>98.851760417007341</c:v>
                </c:pt>
                <c:pt idx="678">
                  <c:v>98.851760417007341</c:v>
                </c:pt>
                <c:pt idx="679">
                  <c:v>98.851760417007341</c:v>
                </c:pt>
                <c:pt idx="680">
                  <c:v>98.851760417007341</c:v>
                </c:pt>
                <c:pt idx="681">
                  <c:v>98.851760417007341</c:v>
                </c:pt>
                <c:pt idx="682">
                  <c:v>98.851760417007341</c:v>
                </c:pt>
                <c:pt idx="683">
                  <c:v>98.851760417007341</c:v>
                </c:pt>
                <c:pt idx="684">
                  <c:v>98.851760417007341</c:v>
                </c:pt>
                <c:pt idx="685">
                  <c:v>98.851760417007341</c:v>
                </c:pt>
                <c:pt idx="686">
                  <c:v>98.851760417007341</c:v>
                </c:pt>
                <c:pt idx="687">
                  <c:v>98.851760417007341</c:v>
                </c:pt>
                <c:pt idx="688">
                  <c:v>99.225381113889952</c:v>
                </c:pt>
                <c:pt idx="689">
                  <c:v>98.334558506144859</c:v>
                </c:pt>
                <c:pt idx="690">
                  <c:v>98.050218957856003</c:v>
                </c:pt>
                <c:pt idx="691">
                  <c:v>98.050541703731511</c:v>
                </c:pt>
                <c:pt idx="692">
                  <c:v>98.275982646275139</c:v>
                </c:pt>
                <c:pt idx="693">
                  <c:v>98.17893897490876</c:v>
                </c:pt>
                <c:pt idx="694">
                  <c:v>98.17893897490876</c:v>
                </c:pt>
                <c:pt idx="695">
                  <c:v>98.065089290470439</c:v>
                </c:pt>
                <c:pt idx="696">
                  <c:v>98.53811832153022</c:v>
                </c:pt>
                <c:pt idx="697">
                  <c:v>99.150879341141703</c:v>
                </c:pt>
                <c:pt idx="698">
                  <c:v>99.189061682753845</c:v>
                </c:pt>
                <c:pt idx="699">
                  <c:v>98.974490522163109</c:v>
                </c:pt>
                <c:pt idx="700">
                  <c:v>98.539445041990348</c:v>
                </c:pt>
                <c:pt idx="701">
                  <c:v>98.333053516510745</c:v>
                </c:pt>
                <c:pt idx="702">
                  <c:v>98.369698579100714</c:v>
                </c:pt>
                <c:pt idx="703">
                  <c:v>98.520995278092045</c:v>
                </c:pt>
                <c:pt idx="704">
                  <c:v>98.51866616158425</c:v>
                </c:pt>
                <c:pt idx="705">
                  <c:v>99.007893865725976</c:v>
                </c:pt>
                <c:pt idx="706">
                  <c:v>99.084463988940271</c:v>
                </c:pt>
                <c:pt idx="707">
                  <c:v>98.706778814092118</c:v>
                </c:pt>
                <c:pt idx="708">
                  <c:v>98.170652908498084</c:v>
                </c:pt>
                <c:pt idx="709">
                  <c:v>98.520988203162787</c:v>
                </c:pt>
                <c:pt idx="710">
                  <c:v>98.834893736716367</c:v>
                </c:pt>
                <c:pt idx="711">
                  <c:v>98.788896402289708</c:v>
                </c:pt>
                <c:pt idx="712">
                  <c:v>98.193775171130682</c:v>
                </c:pt>
                <c:pt idx="713">
                  <c:v>99.014181106153288</c:v>
                </c:pt>
                <c:pt idx="714">
                  <c:v>99.129725139178419</c:v>
                </c:pt>
                <c:pt idx="715">
                  <c:v>98.955039187084054</c:v>
                </c:pt>
                <c:pt idx="716">
                  <c:v>98.791867434051085</c:v>
                </c:pt>
                <c:pt idx="717">
                  <c:v>99.063012287492057</c:v>
                </c:pt>
                <c:pt idx="718">
                  <c:v>99.352031323921551</c:v>
                </c:pt>
                <c:pt idx="719">
                  <c:v>99.336143964931196</c:v>
                </c:pt>
                <c:pt idx="720">
                  <c:v>99.391759706116829</c:v>
                </c:pt>
                <c:pt idx="721">
                  <c:v>98.928403378820491</c:v>
                </c:pt>
                <c:pt idx="722">
                  <c:v>98.833939304333043</c:v>
                </c:pt>
                <c:pt idx="723">
                  <c:v>98.833937456612816</c:v>
                </c:pt>
                <c:pt idx="724">
                  <c:v>98.967643320236803</c:v>
                </c:pt>
                <c:pt idx="725">
                  <c:v>99.064489274798177</c:v>
                </c:pt>
                <c:pt idx="726">
                  <c:v>98.985927806752528</c:v>
                </c:pt>
                <c:pt idx="727">
                  <c:v>98.981292613300752</c:v>
                </c:pt>
                <c:pt idx="728">
                  <c:v>98.993515583876757</c:v>
                </c:pt>
                <c:pt idx="729">
                  <c:v>99.035390671577929</c:v>
                </c:pt>
                <c:pt idx="730">
                  <c:v>98.981290419978862</c:v>
                </c:pt>
                <c:pt idx="731">
                  <c:v>98.976074345304056</c:v>
                </c:pt>
                <c:pt idx="732">
                  <c:v>99.004432633552838</c:v>
                </c:pt>
                <c:pt idx="733">
                  <c:v>98.941512141307271</c:v>
                </c:pt>
                <c:pt idx="734">
                  <c:v>98.958766596605528</c:v>
                </c:pt>
                <c:pt idx="735">
                  <c:v>98.958766596605528</c:v>
                </c:pt>
                <c:pt idx="736">
                  <c:v>98.958756903415633</c:v>
                </c:pt>
                <c:pt idx="737">
                  <c:v>98.958756903415633</c:v>
                </c:pt>
                <c:pt idx="738">
                  <c:v>98.958756903415633</c:v>
                </c:pt>
                <c:pt idx="739">
                  <c:v>98.958756903415633</c:v>
                </c:pt>
                <c:pt idx="740">
                  <c:v>98.958740832692541</c:v>
                </c:pt>
                <c:pt idx="741">
                  <c:v>97.013456390847182</c:v>
                </c:pt>
                <c:pt idx="742">
                  <c:v>97.013456390847182</c:v>
                </c:pt>
                <c:pt idx="743">
                  <c:v>97.811393844101048</c:v>
                </c:pt>
                <c:pt idx="744">
                  <c:v>98.240626947377351</c:v>
                </c:pt>
                <c:pt idx="745">
                  <c:v>99.159149913259824</c:v>
                </c:pt>
                <c:pt idx="746">
                  <c:v>99.12438833424099</c:v>
                </c:pt>
                <c:pt idx="747">
                  <c:v>99.129716625104436</c:v>
                </c:pt>
                <c:pt idx="748">
                  <c:v>99.047579922264688</c:v>
                </c:pt>
                <c:pt idx="749">
                  <c:v>98.739517645874088</c:v>
                </c:pt>
                <c:pt idx="750">
                  <c:v>98.943767164914973</c:v>
                </c:pt>
                <c:pt idx="751">
                  <c:v>98.739523429616781</c:v>
                </c:pt>
                <c:pt idx="752">
                  <c:v>98.739523429616781</c:v>
                </c:pt>
                <c:pt idx="753">
                  <c:v>98.704784683099518</c:v>
                </c:pt>
                <c:pt idx="754">
                  <c:v>98.704784683099518</c:v>
                </c:pt>
                <c:pt idx="755">
                  <c:v>99.575727815686392</c:v>
                </c:pt>
                <c:pt idx="756">
                  <c:v>99.575727815686392</c:v>
                </c:pt>
                <c:pt idx="757">
                  <c:v>98.749050349179882</c:v>
                </c:pt>
                <c:pt idx="758">
                  <c:v>98.70678236895661</c:v>
                </c:pt>
                <c:pt idx="759">
                  <c:v>98.793793907342845</c:v>
                </c:pt>
                <c:pt idx="760">
                  <c:v>98.513578514282813</c:v>
                </c:pt>
                <c:pt idx="761">
                  <c:v>99.099735508980615</c:v>
                </c:pt>
                <c:pt idx="762">
                  <c:v>99.176091153826903</c:v>
                </c:pt>
                <c:pt idx="763">
                  <c:v>99.12927063493791</c:v>
                </c:pt>
                <c:pt idx="764">
                  <c:v>98.854423307484879</c:v>
                </c:pt>
                <c:pt idx="765">
                  <c:v>98.993512942372661</c:v>
                </c:pt>
                <c:pt idx="766">
                  <c:v>99.063012287492057</c:v>
                </c:pt>
                <c:pt idx="767">
                  <c:v>98.859583776977914</c:v>
                </c:pt>
                <c:pt idx="768">
                  <c:v>99.109710614963475</c:v>
                </c:pt>
                <c:pt idx="769">
                  <c:v>99.127743143855042</c:v>
                </c:pt>
                <c:pt idx="770">
                  <c:v>99.145958485280076</c:v>
                </c:pt>
                <c:pt idx="771">
                  <c:v>99.12774725233335</c:v>
                </c:pt>
                <c:pt idx="772">
                  <c:v>99.072315132605837</c:v>
                </c:pt>
                <c:pt idx="773">
                  <c:v>99.072315132605837</c:v>
                </c:pt>
                <c:pt idx="774">
                  <c:v>99.072315132605837</c:v>
                </c:pt>
                <c:pt idx="775">
                  <c:v>99.072315132605837</c:v>
                </c:pt>
                <c:pt idx="776">
                  <c:v>99.072315132605837</c:v>
                </c:pt>
                <c:pt idx="777">
                  <c:v>99.072315132605837</c:v>
                </c:pt>
                <c:pt idx="778">
                  <c:v>99.072315132605837</c:v>
                </c:pt>
                <c:pt idx="779">
                  <c:v>99.072315132605837</c:v>
                </c:pt>
                <c:pt idx="780">
                  <c:v>99.072315132605837</c:v>
                </c:pt>
                <c:pt idx="781">
                  <c:v>99.072315132605837</c:v>
                </c:pt>
                <c:pt idx="782">
                  <c:v>99.072315132605837</c:v>
                </c:pt>
                <c:pt idx="783">
                  <c:v>99.072315132605837</c:v>
                </c:pt>
                <c:pt idx="784">
                  <c:v>99.072315132605837</c:v>
                </c:pt>
                <c:pt idx="785">
                  <c:v>99.072306847976009</c:v>
                </c:pt>
                <c:pt idx="786">
                  <c:v>98.045479867068124</c:v>
                </c:pt>
                <c:pt idx="787">
                  <c:v>98.499818778977286</c:v>
                </c:pt>
                <c:pt idx="788">
                  <c:v>98.861033082824775</c:v>
                </c:pt>
                <c:pt idx="789">
                  <c:v>99.075944680082372</c:v>
                </c:pt>
                <c:pt idx="790">
                  <c:v>99.263609003704076</c:v>
                </c:pt>
                <c:pt idx="791">
                  <c:v>99.176093682884527</c:v>
                </c:pt>
                <c:pt idx="792">
                  <c:v>99.148757383562923</c:v>
                </c:pt>
                <c:pt idx="793">
                  <c:v>98.98474571572757</c:v>
                </c:pt>
                <c:pt idx="794">
                  <c:v>99.014059424031572</c:v>
                </c:pt>
                <c:pt idx="795">
                  <c:v>98.856221163118079</c:v>
                </c:pt>
                <c:pt idx="796">
                  <c:v>99.109714530988882</c:v>
                </c:pt>
                <c:pt idx="797">
                  <c:v>99.053768876418857</c:v>
                </c:pt>
                <c:pt idx="798">
                  <c:v>99.053768876418857</c:v>
                </c:pt>
                <c:pt idx="799">
                  <c:v>99.053768876418857</c:v>
                </c:pt>
                <c:pt idx="800">
                  <c:v>99.053768876418857</c:v>
                </c:pt>
                <c:pt idx="801">
                  <c:v>99.053768876418857</c:v>
                </c:pt>
                <c:pt idx="802">
                  <c:v>99.053768876418857</c:v>
                </c:pt>
                <c:pt idx="803">
                  <c:v>99.053765991398691</c:v>
                </c:pt>
                <c:pt idx="804">
                  <c:v>98.539609569247901</c:v>
                </c:pt>
                <c:pt idx="805">
                  <c:v>98.467062201959308</c:v>
                </c:pt>
                <c:pt idx="806">
                  <c:v>99.322069635807267</c:v>
                </c:pt>
                <c:pt idx="807">
                  <c:v>98.974499350009964</c:v>
                </c:pt>
                <c:pt idx="808">
                  <c:v>98.606351124113687</c:v>
                </c:pt>
                <c:pt idx="809">
                  <c:v>98.868873852347633</c:v>
                </c:pt>
                <c:pt idx="810">
                  <c:v>98.573325689672643</c:v>
                </c:pt>
                <c:pt idx="811">
                  <c:v>98.487170878193339</c:v>
                </c:pt>
                <c:pt idx="812">
                  <c:v>98.198920573554602</c:v>
                </c:pt>
                <c:pt idx="813">
                  <c:v>98.606346085796957</c:v>
                </c:pt>
                <c:pt idx="814">
                  <c:v>98.539171973142658</c:v>
                </c:pt>
                <c:pt idx="815">
                  <c:v>98.539171973142658</c:v>
                </c:pt>
                <c:pt idx="816">
                  <c:v>98.3355032994574</c:v>
                </c:pt>
                <c:pt idx="817">
                  <c:v>96.750873929415306</c:v>
                </c:pt>
                <c:pt idx="818">
                  <c:v>96.800142620379674</c:v>
                </c:pt>
                <c:pt idx="819">
                  <c:v>98.538342694226841</c:v>
                </c:pt>
                <c:pt idx="820">
                  <c:v>98.560603491485182</c:v>
                </c:pt>
                <c:pt idx="821">
                  <c:v>97.744544271398425</c:v>
                </c:pt>
                <c:pt idx="822">
                  <c:v>98.586868386311181</c:v>
                </c:pt>
                <c:pt idx="823">
                  <c:v>98.45993513722658</c:v>
                </c:pt>
                <c:pt idx="824">
                  <c:v>98.45993513722658</c:v>
                </c:pt>
                <c:pt idx="825">
                  <c:v>98.395220043762706</c:v>
                </c:pt>
                <c:pt idx="826">
                  <c:v>98.381493478782886</c:v>
                </c:pt>
                <c:pt idx="827">
                  <c:v>99.180829560931571</c:v>
                </c:pt>
                <c:pt idx="828">
                  <c:v>99.177410655822783</c:v>
                </c:pt>
                <c:pt idx="829">
                  <c:v>99.313390099730441</c:v>
                </c:pt>
                <c:pt idx="830">
                  <c:v>99.142855570621649</c:v>
                </c:pt>
                <c:pt idx="831">
                  <c:v>98.898018477797223</c:v>
                </c:pt>
                <c:pt idx="832">
                  <c:v>98.898018477797223</c:v>
                </c:pt>
                <c:pt idx="833">
                  <c:v>99.022439650416402</c:v>
                </c:pt>
                <c:pt idx="834">
                  <c:v>99.108889730145137</c:v>
                </c:pt>
                <c:pt idx="835">
                  <c:v>99.342126882713202</c:v>
                </c:pt>
                <c:pt idx="836">
                  <c:v>99.194368362091097</c:v>
                </c:pt>
                <c:pt idx="837">
                  <c:v>99.107010169708374</c:v>
                </c:pt>
                <c:pt idx="838">
                  <c:v>98.875241723553913</c:v>
                </c:pt>
                <c:pt idx="839">
                  <c:v>99.098026854166378</c:v>
                </c:pt>
                <c:pt idx="840">
                  <c:v>99.011062853399949</c:v>
                </c:pt>
                <c:pt idx="841">
                  <c:v>98.897948257227299</c:v>
                </c:pt>
                <c:pt idx="842">
                  <c:v>98.897948257227299</c:v>
                </c:pt>
                <c:pt idx="843">
                  <c:v>98.897948257227299</c:v>
                </c:pt>
                <c:pt idx="844">
                  <c:v>98.897948257227299</c:v>
                </c:pt>
                <c:pt idx="845">
                  <c:v>98.897948257227299</c:v>
                </c:pt>
                <c:pt idx="846">
                  <c:v>98.897948257227299</c:v>
                </c:pt>
                <c:pt idx="847">
                  <c:v>98.897948257227299</c:v>
                </c:pt>
                <c:pt idx="848">
                  <c:v>98.897964721297484</c:v>
                </c:pt>
                <c:pt idx="849">
                  <c:v>98.643099362966652</c:v>
                </c:pt>
                <c:pt idx="850">
                  <c:v>98.353407078782894</c:v>
                </c:pt>
                <c:pt idx="851">
                  <c:v>98.017894585927806</c:v>
                </c:pt>
                <c:pt idx="852">
                  <c:v>96.933383854817905</c:v>
                </c:pt>
                <c:pt idx="853">
                  <c:v>100</c:v>
                </c:pt>
                <c:pt idx="854">
                  <c:v>97.3084222353055</c:v>
                </c:pt>
                <c:pt idx="855">
                  <c:v>94.60665509175395</c:v>
                </c:pt>
                <c:pt idx="856">
                  <c:v>98.421505530359354</c:v>
                </c:pt>
                <c:pt idx="857">
                  <c:v>98.421505530359354</c:v>
                </c:pt>
                <c:pt idx="858">
                  <c:v>98.421505530359354</c:v>
                </c:pt>
                <c:pt idx="859">
                  <c:v>95.872525595104364</c:v>
                </c:pt>
                <c:pt idx="860">
                  <c:v>96.856975596911113</c:v>
                </c:pt>
                <c:pt idx="861">
                  <c:v>96.913758490889776</c:v>
                </c:pt>
                <c:pt idx="862">
                  <c:v>98.166695933771123</c:v>
                </c:pt>
                <c:pt idx="863">
                  <c:v>98.317680299374686</c:v>
                </c:pt>
                <c:pt idx="864">
                  <c:v>97.27909398102976</c:v>
                </c:pt>
                <c:pt idx="865">
                  <c:v>96.123387734601806</c:v>
                </c:pt>
                <c:pt idx="866">
                  <c:v>96.123387734601806</c:v>
                </c:pt>
                <c:pt idx="867">
                  <c:v>96.123387734601806</c:v>
                </c:pt>
                <c:pt idx="868">
                  <c:v>96.123387734601806</c:v>
                </c:pt>
                <c:pt idx="869">
                  <c:v>96.123387734601806</c:v>
                </c:pt>
                <c:pt idx="870">
                  <c:v>96.123387734601806</c:v>
                </c:pt>
                <c:pt idx="871">
                  <c:v>96.123387734601806</c:v>
                </c:pt>
                <c:pt idx="872">
                  <c:v>96.123387734601806</c:v>
                </c:pt>
                <c:pt idx="873">
                  <c:v>96.123387734601806</c:v>
                </c:pt>
                <c:pt idx="874">
                  <c:v>96.123387734601806</c:v>
                </c:pt>
                <c:pt idx="875">
                  <c:v>96.123387734601806</c:v>
                </c:pt>
                <c:pt idx="876">
                  <c:v>96.123387734601806</c:v>
                </c:pt>
                <c:pt idx="877">
                  <c:v>96.123387734601806</c:v>
                </c:pt>
                <c:pt idx="878">
                  <c:v>94.395459348160671</c:v>
                </c:pt>
                <c:pt idx="879">
                  <c:v>90.904442499658458</c:v>
                </c:pt>
                <c:pt idx="880">
                  <c:v>99.104366894259684</c:v>
                </c:pt>
                <c:pt idx="881">
                  <c:v>99.16279624522133</c:v>
                </c:pt>
                <c:pt idx="882">
                  <c:v>99.215285950318389</c:v>
                </c:pt>
                <c:pt idx="883">
                  <c:v>99.305661957889072</c:v>
                </c:pt>
                <c:pt idx="884">
                  <c:v>99.380310269929367</c:v>
                </c:pt>
                <c:pt idx="885">
                  <c:v>99.412871224104052</c:v>
                </c:pt>
                <c:pt idx="886">
                  <c:v>99.412870205288513</c:v>
                </c:pt>
                <c:pt idx="887">
                  <c:v>98.282178330993062</c:v>
                </c:pt>
                <c:pt idx="888">
                  <c:v>98.705565601915339</c:v>
                </c:pt>
                <c:pt idx="889">
                  <c:v>99.026985886798258</c:v>
                </c:pt>
                <c:pt idx="890">
                  <c:v>99.555282933299893</c:v>
                </c:pt>
                <c:pt idx="891">
                  <c:v>99.724710553505815</c:v>
                </c:pt>
                <c:pt idx="892">
                  <c:v>99.724710553505815</c:v>
                </c:pt>
                <c:pt idx="893">
                  <c:v>99.387400254761658</c:v>
                </c:pt>
                <c:pt idx="894">
                  <c:v>99.300632712489474</c:v>
                </c:pt>
                <c:pt idx="895">
                  <c:v>99.300396718327193</c:v>
                </c:pt>
                <c:pt idx="896">
                  <c:v>98.733670549717218</c:v>
                </c:pt>
                <c:pt idx="897">
                  <c:v>99.442687608911925</c:v>
                </c:pt>
                <c:pt idx="898">
                  <c:v>99.495353199238721</c:v>
                </c:pt>
                <c:pt idx="899">
                  <c:v>99.495353199238721</c:v>
                </c:pt>
                <c:pt idx="900">
                  <c:v>99.303847019873643</c:v>
                </c:pt>
                <c:pt idx="901">
                  <c:v>99.459150921312883</c:v>
                </c:pt>
                <c:pt idx="902">
                  <c:v>99.459150921312883</c:v>
                </c:pt>
                <c:pt idx="903">
                  <c:v>98.843627972852275</c:v>
                </c:pt>
                <c:pt idx="904">
                  <c:v>99.096544828007964</c:v>
                </c:pt>
                <c:pt idx="905">
                  <c:v>99.461320432292283</c:v>
                </c:pt>
                <c:pt idx="906">
                  <c:v>99.601445762168566</c:v>
                </c:pt>
                <c:pt idx="907">
                  <c:v>99.601445762168566</c:v>
                </c:pt>
                <c:pt idx="908">
                  <c:v>99.601448657868772</c:v>
                </c:pt>
                <c:pt idx="909">
                  <c:v>99.551097895319359</c:v>
                </c:pt>
                <c:pt idx="910">
                  <c:v>99.551097895319359</c:v>
                </c:pt>
                <c:pt idx="911">
                  <c:v>99.408728395210048</c:v>
                </c:pt>
                <c:pt idx="912">
                  <c:v>99.408728395210048</c:v>
                </c:pt>
                <c:pt idx="913">
                  <c:v>99.643214674902453</c:v>
                </c:pt>
                <c:pt idx="914">
                  <c:v>99.510054515822674</c:v>
                </c:pt>
                <c:pt idx="915">
                  <c:v>99.699021451265097</c:v>
                </c:pt>
                <c:pt idx="916">
                  <c:v>99.768444555221549</c:v>
                </c:pt>
                <c:pt idx="917">
                  <c:v>99.305664310035709</c:v>
                </c:pt>
                <c:pt idx="918">
                  <c:v>99.305664310035709</c:v>
                </c:pt>
                <c:pt idx="919">
                  <c:v>99.305664310035709</c:v>
                </c:pt>
                <c:pt idx="920">
                  <c:v>99.344728213776662</c:v>
                </c:pt>
                <c:pt idx="921">
                  <c:v>99.344728213776662</c:v>
                </c:pt>
                <c:pt idx="922">
                  <c:v>99.755866641354487</c:v>
                </c:pt>
                <c:pt idx="923">
                  <c:v>99.774249383378631</c:v>
                </c:pt>
                <c:pt idx="924">
                  <c:v>99.628013081473995</c:v>
                </c:pt>
                <c:pt idx="925">
                  <c:v>97.578390112048822</c:v>
                </c:pt>
                <c:pt idx="926">
                  <c:v>97.578390112048822</c:v>
                </c:pt>
                <c:pt idx="927">
                  <c:v>98.458802739548602</c:v>
                </c:pt>
                <c:pt idx="928">
                  <c:v>99.686579240339654</c:v>
                </c:pt>
                <c:pt idx="929">
                  <c:v>99.811459898526223</c:v>
                </c:pt>
                <c:pt idx="930">
                  <c:v>99.825258440302548</c:v>
                </c:pt>
                <c:pt idx="931">
                  <c:v>99.815163448308112</c:v>
                </c:pt>
                <c:pt idx="932">
                  <c:v>99.799207715781066</c:v>
                </c:pt>
                <c:pt idx="933">
                  <c:v>99.635892124893886</c:v>
                </c:pt>
                <c:pt idx="934">
                  <c:v>99.60536468713471</c:v>
                </c:pt>
                <c:pt idx="935">
                  <c:v>99.536654849166993</c:v>
                </c:pt>
                <c:pt idx="936">
                  <c:v>99.536654849166993</c:v>
                </c:pt>
                <c:pt idx="937">
                  <c:v>99.32368010633293</c:v>
                </c:pt>
                <c:pt idx="938">
                  <c:v>99.584090590681029</c:v>
                </c:pt>
                <c:pt idx="939">
                  <c:v>98.851760417007341</c:v>
                </c:pt>
                <c:pt idx="940">
                  <c:v>93.097367427732891</c:v>
                </c:pt>
                <c:pt idx="941">
                  <c:v>92.27401151439868</c:v>
                </c:pt>
                <c:pt idx="942">
                  <c:v>92.302241142703522</c:v>
                </c:pt>
                <c:pt idx="943">
                  <c:v>92.302241142703522</c:v>
                </c:pt>
                <c:pt idx="944">
                  <c:v>92.360680590374088</c:v>
                </c:pt>
                <c:pt idx="945">
                  <c:v>93.432442665238113</c:v>
                </c:pt>
                <c:pt idx="946">
                  <c:v>92.422302516476606</c:v>
                </c:pt>
                <c:pt idx="947">
                  <c:v>92.454546581500296</c:v>
                </c:pt>
                <c:pt idx="948">
                  <c:v>89.140545006565048</c:v>
                </c:pt>
                <c:pt idx="949">
                  <c:v>93.592674142494843</c:v>
                </c:pt>
                <c:pt idx="950">
                  <c:v>89.104597937536028</c:v>
                </c:pt>
                <c:pt idx="951">
                  <c:v>94.462231415420206</c:v>
                </c:pt>
                <c:pt idx="952">
                  <c:v>92.557098672293336</c:v>
                </c:pt>
                <c:pt idx="953">
                  <c:v>90.106310379975696</c:v>
                </c:pt>
                <c:pt idx="954">
                  <c:v>100</c:v>
                </c:pt>
                <c:pt idx="955">
                  <c:v>88.668771959991091</c:v>
                </c:pt>
                <c:pt idx="956">
                  <c:v>98.285952140664705</c:v>
                </c:pt>
                <c:pt idx="957">
                  <c:v>98.793793870037177</c:v>
                </c:pt>
                <c:pt idx="958">
                  <c:v>98.91297697133794</c:v>
                </c:pt>
                <c:pt idx="959">
                  <c:v>98.912319471693465</c:v>
                </c:pt>
                <c:pt idx="960">
                  <c:v>98.943217782040534</c:v>
                </c:pt>
                <c:pt idx="961">
                  <c:v>98.957904328412809</c:v>
                </c:pt>
                <c:pt idx="962">
                  <c:v>99.026536620026221</c:v>
                </c:pt>
                <c:pt idx="963">
                  <c:v>99.00566436560932</c:v>
                </c:pt>
                <c:pt idx="964">
                  <c:v>98.984261299702581</c:v>
                </c:pt>
                <c:pt idx="965">
                  <c:v>98.994644376924555</c:v>
                </c:pt>
                <c:pt idx="966">
                  <c:v>99.129644263990315</c:v>
                </c:pt>
                <c:pt idx="967">
                  <c:v>99.164352620218423</c:v>
                </c:pt>
                <c:pt idx="968">
                  <c:v>99.362762088639755</c:v>
                </c:pt>
                <c:pt idx="969">
                  <c:v>99.439111356569128</c:v>
                </c:pt>
                <c:pt idx="970">
                  <c:v>99.401735264988531</c:v>
                </c:pt>
                <c:pt idx="971">
                  <c:v>99.048802471039338</c:v>
                </c:pt>
                <c:pt idx="972">
                  <c:v>99.026989698907755</c:v>
                </c:pt>
                <c:pt idx="973">
                  <c:v>99.105876428246262</c:v>
                </c:pt>
                <c:pt idx="974">
                  <c:v>99.243178742544245</c:v>
                </c:pt>
                <c:pt idx="975">
                  <c:v>99.222334283116666</c:v>
                </c:pt>
                <c:pt idx="976">
                  <c:v>99.222334283116666</c:v>
                </c:pt>
                <c:pt idx="977">
                  <c:v>98.873182270387829</c:v>
                </c:pt>
                <c:pt idx="978">
                  <c:v>98.478522585437318</c:v>
                </c:pt>
                <c:pt idx="979">
                  <c:v>98.175449773273726</c:v>
                </c:pt>
                <c:pt idx="980">
                  <c:v>98.133644182782064</c:v>
                </c:pt>
                <c:pt idx="981">
                  <c:v>98.175436396512694</c:v>
                </c:pt>
                <c:pt idx="982">
                  <c:v>98.347282888887889</c:v>
                </c:pt>
                <c:pt idx="983">
                  <c:v>98.217882762524027</c:v>
                </c:pt>
                <c:pt idx="984">
                  <c:v>98.217882762524027</c:v>
                </c:pt>
                <c:pt idx="985">
                  <c:v>98.111990513387454</c:v>
                </c:pt>
                <c:pt idx="986">
                  <c:v>98.306358289287388</c:v>
                </c:pt>
                <c:pt idx="987">
                  <c:v>98.408047703189084</c:v>
                </c:pt>
                <c:pt idx="988">
                  <c:v>98.364201337315279</c:v>
                </c:pt>
                <c:pt idx="989">
                  <c:v>98.254324213852854</c:v>
                </c:pt>
                <c:pt idx="990">
                  <c:v>98.434963002180055</c:v>
                </c:pt>
                <c:pt idx="991">
                  <c:v>98.910997100156393</c:v>
                </c:pt>
                <c:pt idx="992">
                  <c:v>99.329913282938463</c:v>
                </c:pt>
                <c:pt idx="993">
                  <c:v>99.263089237742278</c:v>
                </c:pt>
                <c:pt idx="994">
                  <c:v>99.368324439712552</c:v>
                </c:pt>
                <c:pt idx="995">
                  <c:v>99.227818061173281</c:v>
                </c:pt>
                <c:pt idx="996">
                  <c:v>99.227818061173281</c:v>
                </c:pt>
                <c:pt idx="997">
                  <c:v>98.60635376976208</c:v>
                </c:pt>
                <c:pt idx="998">
                  <c:v>98.729309377478202</c:v>
                </c:pt>
                <c:pt idx="999">
                  <c:v>98.729309377478202</c:v>
                </c:pt>
                <c:pt idx="1000">
                  <c:v>98.141212594954112</c:v>
                </c:pt>
                <c:pt idx="1001">
                  <c:v>98.200011993560736</c:v>
                </c:pt>
                <c:pt idx="1002">
                  <c:v>98.619431028579797</c:v>
                </c:pt>
                <c:pt idx="1003">
                  <c:v>98.942534408452161</c:v>
                </c:pt>
                <c:pt idx="1004">
                  <c:v>99.214510396781918</c:v>
                </c:pt>
                <c:pt idx="1005">
                  <c:v>99.279283301464929</c:v>
                </c:pt>
                <c:pt idx="1006">
                  <c:v>99.191877017907984</c:v>
                </c:pt>
                <c:pt idx="1007">
                  <c:v>99.14147645153696</c:v>
                </c:pt>
                <c:pt idx="1008">
                  <c:v>99.14147645153696</c:v>
                </c:pt>
                <c:pt idx="1009">
                  <c:v>99.14147645153696</c:v>
                </c:pt>
                <c:pt idx="1010">
                  <c:v>90.875293818620648</c:v>
                </c:pt>
                <c:pt idx="1011">
                  <c:v>90.875293818620648</c:v>
                </c:pt>
                <c:pt idx="1012">
                  <c:v>90.875293818620648</c:v>
                </c:pt>
                <c:pt idx="1013">
                  <c:v>100</c:v>
                </c:pt>
                <c:pt idx="1014">
                  <c:v>100</c:v>
                </c:pt>
                <c:pt idx="1015">
                  <c:v>100</c:v>
                </c:pt>
                <c:pt idx="1016">
                  <c:v>100</c:v>
                </c:pt>
                <c:pt idx="1017">
                  <c:v>100</c:v>
                </c:pt>
                <c:pt idx="1018">
                  <c:v>100</c:v>
                </c:pt>
                <c:pt idx="1019">
                  <c:v>100</c:v>
                </c:pt>
                <c:pt idx="1020">
                  <c:v>100</c:v>
                </c:pt>
                <c:pt idx="1021">
                  <c:v>100</c:v>
                </c:pt>
                <c:pt idx="1022">
                  <c:v>100</c:v>
                </c:pt>
                <c:pt idx="1023">
                  <c:v>98.851760417007341</c:v>
                </c:pt>
                <c:pt idx="1024">
                  <c:v>98.851760417007341</c:v>
                </c:pt>
                <c:pt idx="1025">
                  <c:v>100</c:v>
                </c:pt>
                <c:pt idx="1026">
                  <c:v>100</c:v>
                </c:pt>
                <c:pt idx="1027">
                  <c:v>100</c:v>
                </c:pt>
                <c:pt idx="1028">
                  <c:v>100</c:v>
                </c:pt>
                <c:pt idx="1029">
                  <c:v>100</c:v>
                </c:pt>
                <c:pt idx="1030">
                  <c:v>100</c:v>
                </c:pt>
                <c:pt idx="1031">
                  <c:v>100</c:v>
                </c:pt>
                <c:pt idx="1032">
                  <c:v>100</c:v>
                </c:pt>
                <c:pt idx="1033">
                  <c:v>100</c:v>
                </c:pt>
                <c:pt idx="1034">
                  <c:v>100</c:v>
                </c:pt>
                <c:pt idx="1035">
                  <c:v>100</c:v>
                </c:pt>
                <c:pt idx="1036">
                  <c:v>100</c:v>
                </c:pt>
                <c:pt idx="1037">
                  <c:v>100</c:v>
                </c:pt>
                <c:pt idx="1038">
                  <c:v>100</c:v>
                </c:pt>
                <c:pt idx="1039">
                  <c:v>100</c:v>
                </c:pt>
                <c:pt idx="1040">
                  <c:v>100</c:v>
                </c:pt>
                <c:pt idx="1041">
                  <c:v>100</c:v>
                </c:pt>
                <c:pt idx="1042">
                  <c:v>100</c:v>
                </c:pt>
                <c:pt idx="1043">
                  <c:v>94.674810848884476</c:v>
                </c:pt>
                <c:pt idx="1044">
                  <c:v>97.076106632575815</c:v>
                </c:pt>
                <c:pt idx="1045">
                  <c:v>97.300483868303104</c:v>
                </c:pt>
                <c:pt idx="1046">
                  <c:v>97.440426571913974</c:v>
                </c:pt>
                <c:pt idx="1047">
                  <c:v>97.851327762906948</c:v>
                </c:pt>
                <c:pt idx="1048">
                  <c:v>98.121821696275106</c:v>
                </c:pt>
                <c:pt idx="1049">
                  <c:v>98.400972071017179</c:v>
                </c:pt>
                <c:pt idx="1050">
                  <c:v>98.372312557921674</c:v>
                </c:pt>
                <c:pt idx="1051">
                  <c:v>98.392088972234021</c:v>
                </c:pt>
                <c:pt idx="1052">
                  <c:v>97.957071583943986</c:v>
                </c:pt>
                <c:pt idx="1053">
                  <c:v>96.775202028670719</c:v>
                </c:pt>
                <c:pt idx="1054">
                  <c:v>98.02244203412998</c:v>
                </c:pt>
                <c:pt idx="1055">
                  <c:v>98.045489963121469</c:v>
                </c:pt>
                <c:pt idx="1056">
                  <c:v>98.022458260648648</c:v>
                </c:pt>
                <c:pt idx="1057">
                  <c:v>98.303625913431574</c:v>
                </c:pt>
                <c:pt idx="1058">
                  <c:v>98.264535342659045</c:v>
                </c:pt>
                <c:pt idx="1059">
                  <c:v>98.200983067534551</c:v>
                </c:pt>
                <c:pt idx="1060">
                  <c:v>98.740542640842335</c:v>
                </c:pt>
                <c:pt idx="1061">
                  <c:v>99.237428673889823</c:v>
                </c:pt>
                <c:pt idx="1062">
                  <c:v>99.376926575576192</c:v>
                </c:pt>
                <c:pt idx="1063">
                  <c:v>99.147364753626647</c:v>
                </c:pt>
                <c:pt idx="1064">
                  <c:v>99.080196440972998</c:v>
                </c:pt>
                <c:pt idx="1065">
                  <c:v>98.819535967213042</c:v>
                </c:pt>
                <c:pt idx="1066">
                  <c:v>98.965093466590758</c:v>
                </c:pt>
                <c:pt idx="1067">
                  <c:v>98.965093466590758</c:v>
                </c:pt>
                <c:pt idx="1068">
                  <c:v>98.843953503457683</c:v>
                </c:pt>
                <c:pt idx="1069">
                  <c:v>98.764007277014258</c:v>
                </c:pt>
                <c:pt idx="1070">
                  <c:v>98.520128297078273</c:v>
                </c:pt>
                <c:pt idx="1071">
                  <c:v>98.28217340412958</c:v>
                </c:pt>
                <c:pt idx="1072">
                  <c:v>98.743012738977185</c:v>
                </c:pt>
                <c:pt idx="1073">
                  <c:v>99.399034148273032</c:v>
                </c:pt>
                <c:pt idx="1074">
                  <c:v>99.226739118509485</c:v>
                </c:pt>
                <c:pt idx="1075">
                  <c:v>99.226739118509485</c:v>
                </c:pt>
                <c:pt idx="1076">
                  <c:v>97.822582206722046</c:v>
                </c:pt>
                <c:pt idx="1077">
                  <c:v>97.427243884331176</c:v>
                </c:pt>
                <c:pt idx="1078">
                  <c:v>97.758516464147021</c:v>
                </c:pt>
                <c:pt idx="1079">
                  <c:v>98.172516768496081</c:v>
                </c:pt>
                <c:pt idx="1080">
                  <c:v>98.348561340612335</c:v>
                </c:pt>
                <c:pt idx="1081">
                  <c:v>98.893623512699421</c:v>
                </c:pt>
                <c:pt idx="1082">
                  <c:v>99.162496816126676</c:v>
                </c:pt>
                <c:pt idx="1083">
                  <c:v>99.147355070427608</c:v>
                </c:pt>
                <c:pt idx="1084">
                  <c:v>99.147355070427608</c:v>
                </c:pt>
                <c:pt idx="1085">
                  <c:v>99.147355070427608</c:v>
                </c:pt>
                <c:pt idx="1086">
                  <c:v>99.147355070427608</c:v>
                </c:pt>
                <c:pt idx="1087">
                  <c:v>99.147355070427608</c:v>
                </c:pt>
                <c:pt idx="1088">
                  <c:v>99.147355070427608</c:v>
                </c:pt>
                <c:pt idx="1089">
                  <c:v>99.147355070427608</c:v>
                </c:pt>
                <c:pt idx="1090">
                  <c:v>99.147355070427608</c:v>
                </c:pt>
                <c:pt idx="1091">
                  <c:v>99.147355070427608</c:v>
                </c:pt>
                <c:pt idx="1092">
                  <c:v>99.147355070427608</c:v>
                </c:pt>
                <c:pt idx="1093">
                  <c:v>99.147355070427608</c:v>
                </c:pt>
                <c:pt idx="1094">
                  <c:v>96.628105905186516</c:v>
                </c:pt>
                <c:pt idx="1095">
                  <c:v>80.950784409900706</c:v>
                </c:pt>
                <c:pt idx="1096">
                  <c:v>100</c:v>
                </c:pt>
                <c:pt idx="1097">
                  <c:v>71.632299732321059</c:v>
                </c:pt>
                <c:pt idx="1098">
                  <c:v>81.352453415495063</c:v>
                </c:pt>
                <c:pt idx="1099">
                  <c:v>81.30937062753199</c:v>
                </c:pt>
                <c:pt idx="1100">
                  <c:v>81.352495303311429</c:v>
                </c:pt>
                <c:pt idx="1101">
                  <c:v>100</c:v>
                </c:pt>
                <c:pt idx="1102">
                  <c:v>89.479408294181439</c:v>
                </c:pt>
                <c:pt idx="1103">
                  <c:v>71.632423233378262</c:v>
                </c:pt>
                <c:pt idx="1104">
                  <c:v>92.454531808452799</c:v>
                </c:pt>
                <c:pt idx="1105">
                  <c:v>88.940493663690745</c:v>
                </c:pt>
                <c:pt idx="1106">
                  <c:v>86.017829386221223</c:v>
                </c:pt>
                <c:pt idx="1107">
                  <c:v>88.88106986562974</c:v>
                </c:pt>
                <c:pt idx="1108">
                  <c:v>90.765779434621166</c:v>
                </c:pt>
                <c:pt idx="1109">
                  <c:v>92.193537732994258</c:v>
                </c:pt>
                <c:pt idx="1110">
                  <c:v>94.628388910863066</c:v>
                </c:pt>
                <c:pt idx="1111">
                  <c:v>95.488400820422228</c:v>
                </c:pt>
                <c:pt idx="1112">
                  <c:v>95.879458791608187</c:v>
                </c:pt>
                <c:pt idx="1113">
                  <c:v>96.039676777478888</c:v>
                </c:pt>
                <c:pt idx="1114">
                  <c:v>96.221193578131576</c:v>
                </c:pt>
                <c:pt idx="1115">
                  <c:v>96.387489807758612</c:v>
                </c:pt>
                <c:pt idx="1116">
                  <c:v>94.476521007966312</c:v>
                </c:pt>
                <c:pt idx="1117">
                  <c:v>100</c:v>
                </c:pt>
                <c:pt idx="1118">
                  <c:v>97.827497990990395</c:v>
                </c:pt>
                <c:pt idx="1119">
                  <c:v>98.407441873645553</c:v>
                </c:pt>
                <c:pt idx="1120">
                  <c:v>98.347304681850289</c:v>
                </c:pt>
                <c:pt idx="1121">
                  <c:v>98.739525345560097</c:v>
                </c:pt>
                <c:pt idx="1122">
                  <c:v>98.724607719266572</c:v>
                </c:pt>
                <c:pt idx="1123">
                  <c:v>98.724607719266572</c:v>
                </c:pt>
                <c:pt idx="1124">
                  <c:v>98.681102355381853</c:v>
                </c:pt>
                <c:pt idx="1125">
                  <c:v>98.851631468118981</c:v>
                </c:pt>
                <c:pt idx="1126">
                  <c:v>99.118679386177035</c:v>
                </c:pt>
                <c:pt idx="1127">
                  <c:v>98.749057519060557</c:v>
                </c:pt>
                <c:pt idx="1128">
                  <c:v>98.749057519060557</c:v>
                </c:pt>
                <c:pt idx="1129">
                  <c:v>95.791003275135722</c:v>
                </c:pt>
                <c:pt idx="1130">
                  <c:v>95.7910021760283</c:v>
                </c:pt>
                <c:pt idx="1131">
                  <c:v>99.053763009811689</c:v>
                </c:pt>
                <c:pt idx="1132">
                  <c:v>98.559955589218418</c:v>
                </c:pt>
                <c:pt idx="1133">
                  <c:v>98.499818778977286</c:v>
                </c:pt>
                <c:pt idx="1134">
                  <c:v>98.343995560858929</c:v>
                </c:pt>
                <c:pt idx="1135">
                  <c:v>98.981283703756418</c:v>
                </c:pt>
                <c:pt idx="1136">
                  <c:v>99.362744269564487</c:v>
                </c:pt>
                <c:pt idx="1137">
                  <c:v>99.160092301130632</c:v>
                </c:pt>
                <c:pt idx="1138">
                  <c:v>98.392498997151279</c:v>
                </c:pt>
                <c:pt idx="1139">
                  <c:v>99.220209422630461</c:v>
                </c:pt>
                <c:pt idx="1140">
                  <c:v>98.608628196961689</c:v>
                </c:pt>
                <c:pt idx="1141">
                  <c:v>98.608628196961689</c:v>
                </c:pt>
                <c:pt idx="1142">
                  <c:v>98.538097223093729</c:v>
                </c:pt>
                <c:pt idx="1143">
                  <c:v>98.706387372166859</c:v>
                </c:pt>
                <c:pt idx="1144">
                  <c:v>99.13806226781611</c:v>
                </c:pt>
                <c:pt idx="1145">
                  <c:v>99.147368665107692</c:v>
                </c:pt>
                <c:pt idx="1146">
                  <c:v>99.011066156101066</c:v>
                </c:pt>
                <c:pt idx="1147">
                  <c:v>98.758493562560972</c:v>
                </c:pt>
                <c:pt idx="1148">
                  <c:v>98.970148174728109</c:v>
                </c:pt>
                <c:pt idx="1149">
                  <c:v>98.970148174728109</c:v>
                </c:pt>
                <c:pt idx="1150">
                  <c:v>98.742100249207027</c:v>
                </c:pt>
                <c:pt idx="1151">
                  <c:v>99.091525055525381</c:v>
                </c:pt>
                <c:pt idx="1152">
                  <c:v>99.3848430053051</c:v>
                </c:pt>
                <c:pt idx="1153">
                  <c:v>99.274429946355511</c:v>
                </c:pt>
                <c:pt idx="1154">
                  <c:v>99.274429946355511</c:v>
                </c:pt>
                <c:pt idx="1155">
                  <c:v>98.910999098432001</c:v>
                </c:pt>
                <c:pt idx="1156">
                  <c:v>98.726499968014764</c:v>
                </c:pt>
                <c:pt idx="1157">
                  <c:v>98.859582400185303</c:v>
                </c:pt>
                <c:pt idx="1158">
                  <c:v>98.877214829966078</c:v>
                </c:pt>
                <c:pt idx="1159">
                  <c:v>98.877216307195269</c:v>
                </c:pt>
                <c:pt idx="1160">
                  <c:v>98.801138959585217</c:v>
                </c:pt>
                <c:pt idx="1161">
                  <c:v>98.687610387209816</c:v>
                </c:pt>
                <c:pt idx="1162">
                  <c:v>99.074092306929487</c:v>
                </c:pt>
                <c:pt idx="1163">
                  <c:v>99.234187164399586</c:v>
                </c:pt>
                <c:pt idx="1164">
                  <c:v>99.199072323470205</c:v>
                </c:pt>
                <c:pt idx="1165">
                  <c:v>99.164487690395333</c:v>
                </c:pt>
                <c:pt idx="1166">
                  <c:v>99.141704000555748</c:v>
                </c:pt>
                <c:pt idx="1167">
                  <c:v>99.141707089203535</c:v>
                </c:pt>
                <c:pt idx="1168">
                  <c:v>99.135174556918855</c:v>
                </c:pt>
                <c:pt idx="1169">
                  <c:v>99.135180338201266</c:v>
                </c:pt>
                <c:pt idx="1170">
                  <c:v>98.999166372647579</c:v>
                </c:pt>
                <c:pt idx="1171">
                  <c:v>98.946545037910397</c:v>
                </c:pt>
                <c:pt idx="1172">
                  <c:v>99.192215115044206</c:v>
                </c:pt>
                <c:pt idx="1173">
                  <c:v>99.308139924626204</c:v>
                </c:pt>
                <c:pt idx="1174">
                  <c:v>99.304401844685941</c:v>
                </c:pt>
                <c:pt idx="1175">
                  <c:v>99.272687037780443</c:v>
                </c:pt>
                <c:pt idx="1176">
                  <c:v>99.195976070656513</c:v>
                </c:pt>
                <c:pt idx="1177">
                  <c:v>99.145254365847634</c:v>
                </c:pt>
                <c:pt idx="1178">
                  <c:v>99.145254365847634</c:v>
                </c:pt>
                <c:pt idx="1179">
                  <c:v>97.615777343291512</c:v>
                </c:pt>
                <c:pt idx="1180">
                  <c:v>96.295491323690015</c:v>
                </c:pt>
                <c:pt idx="1181">
                  <c:v>98.999010247788661</c:v>
                </c:pt>
                <c:pt idx="1182">
                  <c:v>99.115046465586246</c:v>
                </c:pt>
                <c:pt idx="1183">
                  <c:v>99.195454653357245</c:v>
                </c:pt>
                <c:pt idx="1184">
                  <c:v>99.152964507784148</c:v>
                </c:pt>
                <c:pt idx="1185">
                  <c:v>99.074095108256046</c:v>
                </c:pt>
                <c:pt idx="1186">
                  <c:v>99.085403643032848</c:v>
                </c:pt>
                <c:pt idx="1187">
                  <c:v>99.106527436393023</c:v>
                </c:pt>
                <c:pt idx="1188">
                  <c:v>99.106527436393023</c:v>
                </c:pt>
                <c:pt idx="1189">
                  <c:v>99.12646401975114</c:v>
                </c:pt>
                <c:pt idx="1190">
                  <c:v>99.110065619086924</c:v>
                </c:pt>
                <c:pt idx="1191">
                  <c:v>99.126466051928219</c:v>
                </c:pt>
                <c:pt idx="1192">
                  <c:v>99.126466051928219</c:v>
                </c:pt>
                <c:pt idx="1193">
                  <c:v>99.090040019884484</c:v>
                </c:pt>
                <c:pt idx="1194">
                  <c:v>99.106530198269326</c:v>
                </c:pt>
                <c:pt idx="1195">
                  <c:v>99.073570139932215</c:v>
                </c:pt>
                <c:pt idx="1196">
                  <c:v>99.073570139932215</c:v>
                </c:pt>
                <c:pt idx="1197">
                  <c:v>99.073570139932215</c:v>
                </c:pt>
                <c:pt idx="1198">
                  <c:v>99.073570139932215</c:v>
                </c:pt>
                <c:pt idx="1199">
                  <c:v>99.073570139932215</c:v>
                </c:pt>
                <c:pt idx="1200">
                  <c:v>99.073570139932215</c:v>
                </c:pt>
                <c:pt idx="1201">
                  <c:v>99.073570139932215</c:v>
                </c:pt>
                <c:pt idx="1202">
                  <c:v>99.073570139932215</c:v>
                </c:pt>
                <c:pt idx="1203">
                  <c:v>99.073570139932215</c:v>
                </c:pt>
                <c:pt idx="1204">
                  <c:v>99.073570139932215</c:v>
                </c:pt>
                <c:pt idx="1205">
                  <c:v>99.073570139932215</c:v>
                </c:pt>
                <c:pt idx="1206">
                  <c:v>99.073570139932215</c:v>
                </c:pt>
                <c:pt idx="1207">
                  <c:v>99.073570139932215</c:v>
                </c:pt>
                <c:pt idx="1208">
                  <c:v>99.073589370060716</c:v>
                </c:pt>
                <c:pt idx="1209">
                  <c:v>99.073589370060716</c:v>
                </c:pt>
                <c:pt idx="1210">
                  <c:v>99.073589370060716</c:v>
                </c:pt>
                <c:pt idx="1211">
                  <c:v>99.073589370060716</c:v>
                </c:pt>
                <c:pt idx="1212">
                  <c:v>99.073589370060716</c:v>
                </c:pt>
                <c:pt idx="1213">
                  <c:v>99.073589370060716</c:v>
                </c:pt>
                <c:pt idx="1214">
                  <c:v>99.073589370060716</c:v>
                </c:pt>
                <c:pt idx="1215">
                  <c:v>99.073589370060716</c:v>
                </c:pt>
                <c:pt idx="1216">
                  <c:v>99.073589370060716</c:v>
                </c:pt>
                <c:pt idx="1217">
                  <c:v>99.073589370060716</c:v>
                </c:pt>
                <c:pt idx="1218">
                  <c:v>99.073589370060716</c:v>
                </c:pt>
                <c:pt idx="1219">
                  <c:v>99.073589370060716</c:v>
                </c:pt>
                <c:pt idx="1220">
                  <c:v>99.073589370060716</c:v>
                </c:pt>
                <c:pt idx="1221">
                  <c:v>99.073589370060716</c:v>
                </c:pt>
                <c:pt idx="1222">
                  <c:v>96.936915415652166</c:v>
                </c:pt>
                <c:pt idx="1223">
                  <c:v>97.485559383084166</c:v>
                </c:pt>
                <c:pt idx="1224">
                  <c:v>97.485559383084166</c:v>
                </c:pt>
                <c:pt idx="1225">
                  <c:v>97.300052608579037</c:v>
                </c:pt>
                <c:pt idx="1226">
                  <c:v>97.136655650185276</c:v>
                </c:pt>
                <c:pt idx="1227">
                  <c:v>95.879485026200612</c:v>
                </c:pt>
                <c:pt idx="1228">
                  <c:v>97.564227963274632</c:v>
                </c:pt>
                <c:pt idx="1229">
                  <c:v>93.120180504334016</c:v>
                </c:pt>
                <c:pt idx="1230">
                  <c:v>96.875248026594321</c:v>
                </c:pt>
                <c:pt idx="1231">
                  <c:v>96.09693733645841</c:v>
                </c:pt>
                <c:pt idx="1232">
                  <c:v>95.488361894640647</c:v>
                </c:pt>
                <c:pt idx="1233">
                  <c:v>94.651410509262348</c:v>
                </c:pt>
                <c:pt idx="1234">
                  <c:v>90.689636706976032</c:v>
                </c:pt>
                <c:pt idx="1235">
                  <c:v>100</c:v>
                </c:pt>
                <c:pt idx="1236">
                  <c:v>100</c:v>
                </c:pt>
                <c:pt idx="1237">
                  <c:v>90.904395714077666</c:v>
                </c:pt>
                <c:pt idx="1238">
                  <c:v>88.940485443656883</c:v>
                </c:pt>
                <c:pt idx="1239">
                  <c:v>95.375319136408621</c:v>
                </c:pt>
                <c:pt idx="1240">
                  <c:v>97.436689130492013</c:v>
                </c:pt>
                <c:pt idx="1241">
                  <c:v>97.436689130492013</c:v>
                </c:pt>
                <c:pt idx="1242">
                  <c:v>94.888277243541737</c:v>
                </c:pt>
                <c:pt idx="1243">
                  <c:v>70.862135067931575</c:v>
                </c:pt>
                <c:pt idx="1244">
                  <c:v>82.358994005305263</c:v>
                </c:pt>
                <c:pt idx="1245">
                  <c:v>98.851760417007341</c:v>
                </c:pt>
                <c:pt idx="1246">
                  <c:v>98.851760417007341</c:v>
                </c:pt>
                <c:pt idx="1247">
                  <c:v>98.851760417007341</c:v>
                </c:pt>
                <c:pt idx="1248">
                  <c:v>98.851760417007341</c:v>
                </c:pt>
                <c:pt idx="1249">
                  <c:v>98.851760417007341</c:v>
                </c:pt>
                <c:pt idx="1250">
                  <c:v>98.851760417007341</c:v>
                </c:pt>
                <c:pt idx="1251">
                  <c:v>98.851760417007341</c:v>
                </c:pt>
                <c:pt idx="1252">
                  <c:v>98.851760417007341</c:v>
                </c:pt>
                <c:pt idx="1253">
                  <c:v>98.851760417007341</c:v>
                </c:pt>
                <c:pt idx="1254">
                  <c:v>98.851760417007341</c:v>
                </c:pt>
                <c:pt idx="1255">
                  <c:v>98.851760417007341</c:v>
                </c:pt>
                <c:pt idx="1256">
                  <c:v>98.851760417007341</c:v>
                </c:pt>
                <c:pt idx="1257">
                  <c:v>98.851760417007341</c:v>
                </c:pt>
                <c:pt idx="1258">
                  <c:v>98.851760417007341</c:v>
                </c:pt>
                <c:pt idx="1259">
                  <c:v>98.851760417007341</c:v>
                </c:pt>
                <c:pt idx="1260">
                  <c:v>98.851760417007341</c:v>
                </c:pt>
                <c:pt idx="1261">
                  <c:v>98.851760417007341</c:v>
                </c:pt>
                <c:pt idx="1262">
                  <c:v>98.851760417007341</c:v>
                </c:pt>
                <c:pt idx="1263">
                  <c:v>98.851760417007341</c:v>
                </c:pt>
                <c:pt idx="1264">
                  <c:v>98.851760417007341</c:v>
                </c:pt>
                <c:pt idx="1265">
                  <c:v>98.851760417007341</c:v>
                </c:pt>
                <c:pt idx="1266">
                  <c:v>98.851760417007341</c:v>
                </c:pt>
                <c:pt idx="1267">
                  <c:v>98.851760417007341</c:v>
                </c:pt>
                <c:pt idx="1268">
                  <c:v>98.851760417007341</c:v>
                </c:pt>
                <c:pt idx="1269">
                  <c:v>98.851760417007341</c:v>
                </c:pt>
                <c:pt idx="1270">
                  <c:v>98.851760417007341</c:v>
                </c:pt>
                <c:pt idx="1271">
                  <c:v>98.851760417007341</c:v>
                </c:pt>
                <c:pt idx="1272">
                  <c:v>98.851760417007341</c:v>
                </c:pt>
                <c:pt idx="1273">
                  <c:v>98.851760417007341</c:v>
                </c:pt>
                <c:pt idx="1274">
                  <c:v>98.851760417007341</c:v>
                </c:pt>
                <c:pt idx="1275">
                  <c:v>98.851760417007341</c:v>
                </c:pt>
                <c:pt idx="1276">
                  <c:v>98.851760417007341</c:v>
                </c:pt>
                <c:pt idx="1277">
                  <c:v>98.851760417007341</c:v>
                </c:pt>
                <c:pt idx="1278">
                  <c:v>98.851760417007341</c:v>
                </c:pt>
                <c:pt idx="1279">
                  <c:v>98.851760417007341</c:v>
                </c:pt>
                <c:pt idx="1280">
                  <c:v>98.851760417007341</c:v>
                </c:pt>
                <c:pt idx="1281">
                  <c:v>98.851760417007341</c:v>
                </c:pt>
                <c:pt idx="1282">
                  <c:v>98.851760417007341</c:v>
                </c:pt>
                <c:pt idx="1283">
                  <c:v>98.851760417007341</c:v>
                </c:pt>
                <c:pt idx="1284">
                  <c:v>98.851760417007341</c:v>
                </c:pt>
                <c:pt idx="1285">
                  <c:v>98.851760417007341</c:v>
                </c:pt>
                <c:pt idx="1286">
                  <c:v>98.851760417007341</c:v>
                </c:pt>
                <c:pt idx="1287">
                  <c:v>98.851760417007341</c:v>
                </c:pt>
                <c:pt idx="1288">
                  <c:v>98.851760417007341</c:v>
                </c:pt>
                <c:pt idx="1289">
                  <c:v>98.851760417007341</c:v>
                </c:pt>
                <c:pt idx="1290">
                  <c:v>98.851760417007341</c:v>
                </c:pt>
                <c:pt idx="1291">
                  <c:v>98.851760417007341</c:v>
                </c:pt>
                <c:pt idx="1292">
                  <c:v>98.851760417007341</c:v>
                </c:pt>
                <c:pt idx="1293">
                  <c:v>98.851760417007341</c:v>
                </c:pt>
                <c:pt idx="1294">
                  <c:v>98.851760417007341</c:v>
                </c:pt>
                <c:pt idx="1295">
                  <c:v>98.851760417007341</c:v>
                </c:pt>
                <c:pt idx="1296">
                  <c:v>98.851760417007341</c:v>
                </c:pt>
                <c:pt idx="1297">
                  <c:v>98.851760417007341</c:v>
                </c:pt>
                <c:pt idx="1298">
                  <c:v>98.851760417007341</c:v>
                </c:pt>
                <c:pt idx="1299">
                  <c:v>98.851760417007341</c:v>
                </c:pt>
                <c:pt idx="1300">
                  <c:v>98.851760417007341</c:v>
                </c:pt>
                <c:pt idx="1301">
                  <c:v>98.851760417007341</c:v>
                </c:pt>
                <c:pt idx="1302">
                  <c:v>98.851760417007341</c:v>
                </c:pt>
                <c:pt idx="1303">
                  <c:v>98.851760417007341</c:v>
                </c:pt>
                <c:pt idx="1304">
                  <c:v>98.851760417007341</c:v>
                </c:pt>
                <c:pt idx="1305">
                  <c:v>98.851760417007341</c:v>
                </c:pt>
                <c:pt idx="1306">
                  <c:v>98.851760417007341</c:v>
                </c:pt>
                <c:pt idx="1307">
                  <c:v>98.851760417007341</c:v>
                </c:pt>
                <c:pt idx="1308">
                  <c:v>98.851760417007341</c:v>
                </c:pt>
                <c:pt idx="1309">
                  <c:v>98.851760417007341</c:v>
                </c:pt>
                <c:pt idx="1310">
                  <c:v>98.851760417007341</c:v>
                </c:pt>
                <c:pt idx="1311">
                  <c:v>98.851760417007341</c:v>
                </c:pt>
                <c:pt idx="1312">
                  <c:v>98.851760417007341</c:v>
                </c:pt>
                <c:pt idx="1313">
                  <c:v>98.851760417007341</c:v>
                </c:pt>
                <c:pt idx="1314">
                  <c:v>98.851760417007341</c:v>
                </c:pt>
                <c:pt idx="1315">
                  <c:v>98.851760417007341</c:v>
                </c:pt>
                <c:pt idx="1316">
                  <c:v>98.851760417007341</c:v>
                </c:pt>
                <c:pt idx="1317">
                  <c:v>98.851760417007341</c:v>
                </c:pt>
                <c:pt idx="1318">
                  <c:v>98.851760417007341</c:v>
                </c:pt>
                <c:pt idx="1319">
                  <c:v>98.851760417007341</c:v>
                </c:pt>
                <c:pt idx="1320">
                  <c:v>98.851760417007341</c:v>
                </c:pt>
                <c:pt idx="1321">
                  <c:v>98.851760417007341</c:v>
                </c:pt>
                <c:pt idx="1322">
                  <c:v>98.851760417007341</c:v>
                </c:pt>
                <c:pt idx="1323">
                  <c:v>98.851760417007341</c:v>
                </c:pt>
                <c:pt idx="1324">
                  <c:v>98.851760417007341</c:v>
                </c:pt>
                <c:pt idx="1325">
                  <c:v>98.851760417007341</c:v>
                </c:pt>
                <c:pt idx="1326">
                  <c:v>98.851760417007341</c:v>
                </c:pt>
                <c:pt idx="1327">
                  <c:v>98.851760417007341</c:v>
                </c:pt>
                <c:pt idx="1328">
                  <c:v>98.851760417007341</c:v>
                </c:pt>
                <c:pt idx="1329">
                  <c:v>98.851760417007341</c:v>
                </c:pt>
                <c:pt idx="1330">
                  <c:v>98.851760417007341</c:v>
                </c:pt>
                <c:pt idx="1331">
                  <c:v>98.851760417007341</c:v>
                </c:pt>
                <c:pt idx="1332">
                  <c:v>98.851760417007341</c:v>
                </c:pt>
                <c:pt idx="1333">
                  <c:v>98.851760417007341</c:v>
                </c:pt>
                <c:pt idx="1334">
                  <c:v>98.851760417007341</c:v>
                </c:pt>
                <c:pt idx="1335">
                  <c:v>98.851760417007341</c:v>
                </c:pt>
                <c:pt idx="1336">
                  <c:v>98.851760417007341</c:v>
                </c:pt>
                <c:pt idx="1337">
                  <c:v>98.851760417007341</c:v>
                </c:pt>
                <c:pt idx="1338">
                  <c:v>98.851760417007341</c:v>
                </c:pt>
                <c:pt idx="1339">
                  <c:v>98.851760417007341</c:v>
                </c:pt>
                <c:pt idx="1340">
                  <c:v>98.851760417007341</c:v>
                </c:pt>
                <c:pt idx="1341">
                  <c:v>98.851760417007341</c:v>
                </c:pt>
                <c:pt idx="1342">
                  <c:v>98.851760417007341</c:v>
                </c:pt>
                <c:pt idx="1343">
                  <c:v>98.851760417007341</c:v>
                </c:pt>
                <c:pt idx="1344">
                  <c:v>98.851760417007341</c:v>
                </c:pt>
                <c:pt idx="1345">
                  <c:v>98.851760417007341</c:v>
                </c:pt>
                <c:pt idx="1346">
                  <c:v>98.851760417007341</c:v>
                </c:pt>
                <c:pt idx="1347">
                  <c:v>98.851760417007341</c:v>
                </c:pt>
                <c:pt idx="1348">
                  <c:v>98.851760417007341</c:v>
                </c:pt>
                <c:pt idx="1349">
                  <c:v>98.851760417007341</c:v>
                </c:pt>
                <c:pt idx="1350">
                  <c:v>98.851760417007341</c:v>
                </c:pt>
                <c:pt idx="1351">
                  <c:v>98.851760417007341</c:v>
                </c:pt>
                <c:pt idx="1352">
                  <c:v>98.851760417007341</c:v>
                </c:pt>
                <c:pt idx="1353">
                  <c:v>98.851760417007341</c:v>
                </c:pt>
                <c:pt idx="1354">
                  <c:v>98.851760417007341</c:v>
                </c:pt>
                <c:pt idx="1355">
                  <c:v>98.851760417007341</c:v>
                </c:pt>
                <c:pt idx="1356">
                  <c:v>98.851760417007341</c:v>
                </c:pt>
                <c:pt idx="1357">
                  <c:v>98.851760417007341</c:v>
                </c:pt>
                <c:pt idx="1358">
                  <c:v>98.851760417007341</c:v>
                </c:pt>
                <c:pt idx="1359">
                  <c:v>98.851760417007341</c:v>
                </c:pt>
                <c:pt idx="1360">
                  <c:v>98.851760417007341</c:v>
                </c:pt>
                <c:pt idx="1361">
                  <c:v>98.851760417007341</c:v>
                </c:pt>
                <c:pt idx="1362">
                  <c:v>98.851760417007341</c:v>
                </c:pt>
                <c:pt idx="1363">
                  <c:v>98.851760417007341</c:v>
                </c:pt>
                <c:pt idx="1364">
                  <c:v>98.851760417007341</c:v>
                </c:pt>
                <c:pt idx="1365">
                  <c:v>98.851760417007341</c:v>
                </c:pt>
                <c:pt idx="1366">
                  <c:v>98.851760417007341</c:v>
                </c:pt>
                <c:pt idx="1367">
                  <c:v>98.851760417007341</c:v>
                </c:pt>
                <c:pt idx="1368">
                  <c:v>98.851760417007341</c:v>
                </c:pt>
                <c:pt idx="1369">
                  <c:v>98.851760417007341</c:v>
                </c:pt>
                <c:pt idx="1370">
                  <c:v>98.851760417007341</c:v>
                </c:pt>
                <c:pt idx="1371">
                  <c:v>98.851760417007341</c:v>
                </c:pt>
                <c:pt idx="1372">
                  <c:v>98.851760417007341</c:v>
                </c:pt>
                <c:pt idx="1373">
                  <c:v>98.851760417007341</c:v>
                </c:pt>
                <c:pt idx="1374">
                  <c:v>98.851760417007341</c:v>
                </c:pt>
                <c:pt idx="1375">
                  <c:v>98.851760417007341</c:v>
                </c:pt>
                <c:pt idx="1376">
                  <c:v>98.851760417007341</c:v>
                </c:pt>
                <c:pt idx="1377">
                  <c:v>98.851760417007341</c:v>
                </c:pt>
                <c:pt idx="1378">
                  <c:v>98.851760417007341</c:v>
                </c:pt>
                <c:pt idx="1379">
                  <c:v>98.851760417007341</c:v>
                </c:pt>
                <c:pt idx="1380">
                  <c:v>98.851760417007341</c:v>
                </c:pt>
                <c:pt idx="1381">
                  <c:v>98.851760417007341</c:v>
                </c:pt>
                <c:pt idx="1382">
                  <c:v>98.851760417007341</c:v>
                </c:pt>
                <c:pt idx="1383">
                  <c:v>98.851760417007341</c:v>
                </c:pt>
                <c:pt idx="1384">
                  <c:v>98.851760417007341</c:v>
                </c:pt>
                <c:pt idx="1385">
                  <c:v>98.851760417007341</c:v>
                </c:pt>
                <c:pt idx="1386">
                  <c:v>98.851760417007341</c:v>
                </c:pt>
                <c:pt idx="1387">
                  <c:v>98.851760417007341</c:v>
                </c:pt>
                <c:pt idx="1388">
                  <c:v>98.851760417007341</c:v>
                </c:pt>
                <c:pt idx="1389">
                  <c:v>98.851760417007341</c:v>
                </c:pt>
                <c:pt idx="1390">
                  <c:v>98.851760417007341</c:v>
                </c:pt>
                <c:pt idx="1391">
                  <c:v>98.851760417007341</c:v>
                </c:pt>
                <c:pt idx="1392">
                  <c:v>98.851760417007341</c:v>
                </c:pt>
                <c:pt idx="1393">
                  <c:v>98.851760417007341</c:v>
                </c:pt>
                <c:pt idx="1394">
                  <c:v>98.851760417007341</c:v>
                </c:pt>
                <c:pt idx="1395">
                  <c:v>98.851760417007341</c:v>
                </c:pt>
                <c:pt idx="1396">
                  <c:v>98.851760417007341</c:v>
                </c:pt>
                <c:pt idx="1397">
                  <c:v>98.851760417007341</c:v>
                </c:pt>
                <c:pt idx="1398">
                  <c:v>98.851760417007341</c:v>
                </c:pt>
                <c:pt idx="1399">
                  <c:v>98.851760417007341</c:v>
                </c:pt>
                <c:pt idx="1400">
                  <c:v>98.851760417007341</c:v>
                </c:pt>
                <c:pt idx="1401">
                  <c:v>98.851760417007341</c:v>
                </c:pt>
                <c:pt idx="1402">
                  <c:v>98.851760417007341</c:v>
                </c:pt>
                <c:pt idx="1403">
                  <c:v>98.851760417007341</c:v>
                </c:pt>
                <c:pt idx="1404">
                  <c:v>98.851760417007341</c:v>
                </c:pt>
                <c:pt idx="1405">
                  <c:v>98.851760417007341</c:v>
                </c:pt>
                <c:pt idx="1406">
                  <c:v>98.851760417007341</c:v>
                </c:pt>
                <c:pt idx="1407">
                  <c:v>98.851760417007341</c:v>
                </c:pt>
                <c:pt idx="1408">
                  <c:v>98.851760417007341</c:v>
                </c:pt>
                <c:pt idx="1409">
                  <c:v>98.851760417007341</c:v>
                </c:pt>
                <c:pt idx="1410">
                  <c:v>98.851760417007341</c:v>
                </c:pt>
                <c:pt idx="1411">
                  <c:v>98.851760417007341</c:v>
                </c:pt>
                <c:pt idx="1412">
                  <c:v>98.851760417007341</c:v>
                </c:pt>
                <c:pt idx="1413">
                  <c:v>98.851760417007341</c:v>
                </c:pt>
                <c:pt idx="1414">
                  <c:v>98.851760417007341</c:v>
                </c:pt>
                <c:pt idx="1415">
                  <c:v>98.851760417007341</c:v>
                </c:pt>
                <c:pt idx="1416">
                  <c:v>98.851760417007341</c:v>
                </c:pt>
                <c:pt idx="1417">
                  <c:v>98.851760417007341</c:v>
                </c:pt>
                <c:pt idx="1418">
                  <c:v>98.851760417007341</c:v>
                </c:pt>
                <c:pt idx="1419">
                  <c:v>98.851760417007341</c:v>
                </c:pt>
                <c:pt idx="1420">
                  <c:v>98.851760417007341</c:v>
                </c:pt>
                <c:pt idx="1421">
                  <c:v>98.851760417007341</c:v>
                </c:pt>
                <c:pt idx="1422">
                  <c:v>98.851760417007341</c:v>
                </c:pt>
                <c:pt idx="1423">
                  <c:v>98.851760417007341</c:v>
                </c:pt>
                <c:pt idx="1424">
                  <c:v>98.851760417007341</c:v>
                </c:pt>
                <c:pt idx="1425">
                  <c:v>98.851760417007341</c:v>
                </c:pt>
                <c:pt idx="1426">
                  <c:v>98.851760417007341</c:v>
                </c:pt>
                <c:pt idx="1427">
                  <c:v>98.851760417007341</c:v>
                </c:pt>
                <c:pt idx="1428">
                  <c:v>98.851760417007341</c:v>
                </c:pt>
                <c:pt idx="1429">
                  <c:v>98.851760417007341</c:v>
                </c:pt>
                <c:pt idx="1430">
                  <c:v>98.851760417007341</c:v>
                </c:pt>
                <c:pt idx="1431">
                  <c:v>98.851760417007341</c:v>
                </c:pt>
                <c:pt idx="1432">
                  <c:v>98.851760417007341</c:v>
                </c:pt>
                <c:pt idx="1433">
                  <c:v>98.851760417007341</c:v>
                </c:pt>
                <c:pt idx="1434">
                  <c:v>98.851760417007341</c:v>
                </c:pt>
                <c:pt idx="1435">
                  <c:v>98.851760417007341</c:v>
                </c:pt>
                <c:pt idx="1436">
                  <c:v>98.851760417007341</c:v>
                </c:pt>
                <c:pt idx="1437">
                  <c:v>98.851760417007341</c:v>
                </c:pt>
                <c:pt idx="1438">
                  <c:v>98.851760417007341</c:v>
                </c:pt>
                <c:pt idx="1439">
                  <c:v>98.851760417007341</c:v>
                </c:pt>
                <c:pt idx="1440">
                  <c:v>98.851760417007341</c:v>
                </c:pt>
                <c:pt idx="1441">
                  <c:v>98.851760417007341</c:v>
                </c:pt>
                <c:pt idx="1442">
                  <c:v>98.851760417007341</c:v>
                </c:pt>
                <c:pt idx="1443">
                  <c:v>98.851760417007341</c:v>
                </c:pt>
                <c:pt idx="1444">
                  <c:v>98.851760417007341</c:v>
                </c:pt>
                <c:pt idx="1445">
                  <c:v>98.851760417007341</c:v>
                </c:pt>
                <c:pt idx="1446">
                  <c:v>98.851760417007341</c:v>
                </c:pt>
                <c:pt idx="1447">
                  <c:v>98.851760417007341</c:v>
                </c:pt>
                <c:pt idx="1448">
                  <c:v>98.851760417007341</c:v>
                </c:pt>
                <c:pt idx="1449">
                  <c:v>98.851760417007341</c:v>
                </c:pt>
                <c:pt idx="1450">
                  <c:v>98.851760417007341</c:v>
                </c:pt>
                <c:pt idx="1451">
                  <c:v>98.851760417007341</c:v>
                </c:pt>
                <c:pt idx="1452">
                  <c:v>98.851760417007341</c:v>
                </c:pt>
                <c:pt idx="1453">
                  <c:v>98.851760417007341</c:v>
                </c:pt>
                <c:pt idx="1454">
                  <c:v>98.851760417007341</c:v>
                </c:pt>
                <c:pt idx="1455">
                  <c:v>98.851760417007341</c:v>
                </c:pt>
                <c:pt idx="1456">
                  <c:v>98</c:v>
                </c:pt>
                <c:pt idx="1457">
                  <c:v>99</c:v>
                </c:pt>
                <c:pt idx="1458">
                  <c:v>95</c:v>
                </c:pt>
                <c:pt idx="1459">
                  <c:v>99.8</c:v>
                </c:pt>
                <c:pt idx="1460">
                  <c:v>100</c:v>
                </c:pt>
                <c:pt idx="1461">
                  <c:v>100</c:v>
                </c:pt>
                <c:pt idx="1462">
                  <c:v>100</c:v>
                </c:pt>
                <c:pt idx="1463">
                  <c:v>100</c:v>
                </c:pt>
                <c:pt idx="1464">
                  <c:v>100</c:v>
                </c:pt>
                <c:pt idx="1465">
                  <c:v>100</c:v>
                </c:pt>
                <c:pt idx="1466">
                  <c:v>99.344560966009965</c:v>
                </c:pt>
                <c:pt idx="1467">
                  <c:v>100</c:v>
                </c:pt>
                <c:pt idx="1468">
                  <c:v>85.703453699302656</c:v>
                </c:pt>
                <c:pt idx="1469">
                  <c:v>85.703483747337472</c:v>
                </c:pt>
                <c:pt idx="1470">
                  <c:v>85.678330729886909</c:v>
                </c:pt>
                <c:pt idx="1471">
                  <c:v>85.678330729886909</c:v>
                </c:pt>
                <c:pt idx="1472">
                  <c:v>94.774260364203471</c:v>
                </c:pt>
                <c:pt idx="1473">
                  <c:v>95.779622221203027</c:v>
                </c:pt>
                <c:pt idx="1474">
                  <c:v>97.440430832080139</c:v>
                </c:pt>
                <c:pt idx="1475">
                  <c:v>98.818373237913079</c:v>
                </c:pt>
                <c:pt idx="1476">
                  <c:v>99.152966496610404</c:v>
                </c:pt>
                <c:pt idx="1477">
                  <c:v>99.199072275207385</c:v>
                </c:pt>
                <c:pt idx="1478">
                  <c:v>99.117527622796857</c:v>
                </c:pt>
                <c:pt idx="1479">
                  <c:v>99.170936056136881</c:v>
                </c:pt>
                <c:pt idx="1480">
                  <c:v>99.011472274947138</c:v>
                </c:pt>
                <c:pt idx="1481">
                  <c:v>99.342050883749422</c:v>
                </c:pt>
                <c:pt idx="1482">
                  <c:v>99.469086882944964</c:v>
                </c:pt>
                <c:pt idx="1483">
                  <c:v>99.469086882944964</c:v>
                </c:pt>
                <c:pt idx="1484">
                  <c:v>99.007893931782846</c:v>
                </c:pt>
                <c:pt idx="1485">
                  <c:v>98.514488909385392</c:v>
                </c:pt>
                <c:pt idx="1486">
                  <c:v>98.333043632126873</c:v>
                </c:pt>
                <c:pt idx="1487">
                  <c:v>97.599395529466818</c:v>
                </c:pt>
                <c:pt idx="1488">
                  <c:v>98.669077924573116</c:v>
                </c:pt>
                <c:pt idx="1489">
                  <c:v>98.669077924573116</c:v>
                </c:pt>
                <c:pt idx="1490">
                  <c:v>97.577664046971179</c:v>
                </c:pt>
                <c:pt idx="1491">
                  <c:v>97.635069493968416</c:v>
                </c:pt>
                <c:pt idx="1492">
                  <c:v>98.381489087764223</c:v>
                </c:pt>
                <c:pt idx="1493">
                  <c:v>98.754685191307459</c:v>
                </c:pt>
                <c:pt idx="1494">
                  <c:v>98.991113545499999</c:v>
                </c:pt>
                <c:pt idx="1495">
                  <c:v>98.668880738102587</c:v>
                </c:pt>
                <c:pt idx="1496">
                  <c:v>98.668880738102587</c:v>
                </c:pt>
                <c:pt idx="1497">
                  <c:v>99.242708503318966</c:v>
                </c:pt>
                <c:pt idx="1498">
                  <c:v>99.235145762472939</c:v>
                </c:pt>
                <c:pt idx="1499">
                  <c:v>99.145265389621457</c:v>
                </c:pt>
                <c:pt idx="1500">
                  <c:v>98.837735124061226</c:v>
                </c:pt>
                <c:pt idx="1501">
                  <c:v>98.840747507405396</c:v>
                </c:pt>
                <c:pt idx="1502">
                  <c:v>98.913763761272193</c:v>
                </c:pt>
                <c:pt idx="1503">
                  <c:v>99.028735743850035</c:v>
                </c:pt>
                <c:pt idx="1504">
                  <c:v>99.141714325286671</c:v>
                </c:pt>
                <c:pt idx="1505">
                  <c:v>99.203024663497771</c:v>
                </c:pt>
                <c:pt idx="1506">
                  <c:v>99.017200215460662</c:v>
                </c:pt>
                <c:pt idx="1507">
                  <c:v>98.990160603562757</c:v>
                </c:pt>
                <c:pt idx="1508">
                  <c:v>98.990160603562757</c:v>
                </c:pt>
                <c:pt idx="1509">
                  <c:v>98.990160603562757</c:v>
                </c:pt>
                <c:pt idx="1510">
                  <c:v>98.990160603562757</c:v>
                </c:pt>
                <c:pt idx="1511">
                  <c:v>98.990160603562757</c:v>
                </c:pt>
                <c:pt idx="1512">
                  <c:v>98.990160603562757</c:v>
                </c:pt>
                <c:pt idx="1513">
                  <c:v>98.851760417007341</c:v>
                </c:pt>
                <c:pt idx="1514">
                  <c:v>98.851760417007341</c:v>
                </c:pt>
                <c:pt idx="1515">
                  <c:v>98.851760417007341</c:v>
                </c:pt>
                <c:pt idx="1516">
                  <c:v>98.851760417007341</c:v>
                </c:pt>
                <c:pt idx="1517">
                  <c:v>98.851760417007341</c:v>
                </c:pt>
                <c:pt idx="1518">
                  <c:v>98.851760417007341</c:v>
                </c:pt>
                <c:pt idx="1519">
                  <c:v>98.851760417007341</c:v>
                </c:pt>
                <c:pt idx="1520">
                  <c:v>98.851760417007341</c:v>
                </c:pt>
                <c:pt idx="1521">
                  <c:v>98.851760417007341</c:v>
                </c:pt>
                <c:pt idx="1522">
                  <c:v>98.851760417007341</c:v>
                </c:pt>
                <c:pt idx="1523">
                  <c:v>98.851760417007341</c:v>
                </c:pt>
                <c:pt idx="1524">
                  <c:v>98.851760417007341</c:v>
                </c:pt>
                <c:pt idx="1525">
                  <c:v>98.851760417007341</c:v>
                </c:pt>
                <c:pt idx="1526">
                  <c:v>98.851760417007341</c:v>
                </c:pt>
                <c:pt idx="1527">
                  <c:v>98.851760417007341</c:v>
                </c:pt>
                <c:pt idx="1528">
                  <c:v>98.851760417007341</c:v>
                </c:pt>
                <c:pt idx="1529">
                  <c:v>98.851760417007341</c:v>
                </c:pt>
                <c:pt idx="1530">
                  <c:v>98.851760417007341</c:v>
                </c:pt>
                <c:pt idx="1531">
                  <c:v>98.851760417007341</c:v>
                </c:pt>
                <c:pt idx="1532">
                  <c:v>98.851760417007341</c:v>
                </c:pt>
                <c:pt idx="1533">
                  <c:v>98.851760417007341</c:v>
                </c:pt>
                <c:pt idx="1534">
                  <c:v>98.851760417007341</c:v>
                </c:pt>
                <c:pt idx="1535">
                  <c:v>98.851760417007341</c:v>
                </c:pt>
                <c:pt idx="1536">
                  <c:v>98.851760417007341</c:v>
                </c:pt>
                <c:pt idx="1537">
                  <c:v>98.851760417007341</c:v>
                </c:pt>
                <c:pt idx="1538">
                  <c:v>98.851760417007341</c:v>
                </c:pt>
                <c:pt idx="1539">
                  <c:v>98.851760417007341</c:v>
                </c:pt>
                <c:pt idx="1540">
                  <c:v>98.851760417007341</c:v>
                </c:pt>
                <c:pt idx="1541">
                  <c:v>98.851760417007341</c:v>
                </c:pt>
                <c:pt idx="1542">
                  <c:v>98.851760417007341</c:v>
                </c:pt>
                <c:pt idx="1543">
                  <c:v>98.851760417007341</c:v>
                </c:pt>
                <c:pt idx="1544">
                  <c:v>98.851760417007341</c:v>
                </c:pt>
                <c:pt idx="1545">
                  <c:v>98.851760417007341</c:v>
                </c:pt>
                <c:pt idx="1546">
                  <c:v>98.851760417007341</c:v>
                </c:pt>
                <c:pt idx="1547">
                  <c:v>98.851760417007341</c:v>
                </c:pt>
                <c:pt idx="1548">
                  <c:v>98.851760417007341</c:v>
                </c:pt>
                <c:pt idx="1549">
                  <c:v>98.851760417007341</c:v>
                </c:pt>
                <c:pt idx="1550">
                  <c:v>98.851760417007341</c:v>
                </c:pt>
                <c:pt idx="1551">
                  <c:v>98.851760417007341</c:v>
                </c:pt>
                <c:pt idx="1552">
                  <c:v>98.851760417007341</c:v>
                </c:pt>
                <c:pt idx="1553">
                  <c:v>98.851760417007341</c:v>
                </c:pt>
                <c:pt idx="1554">
                  <c:v>98.851760417007341</c:v>
                </c:pt>
                <c:pt idx="1555">
                  <c:v>98.851760417007341</c:v>
                </c:pt>
                <c:pt idx="1556">
                  <c:v>98.851760417007341</c:v>
                </c:pt>
                <c:pt idx="1557">
                  <c:v>98.851760417007341</c:v>
                </c:pt>
                <c:pt idx="1558">
                  <c:v>98.851760417007341</c:v>
                </c:pt>
                <c:pt idx="1559">
                  <c:v>98.851760417007341</c:v>
                </c:pt>
                <c:pt idx="1560">
                  <c:v>98.851760417007341</c:v>
                </c:pt>
                <c:pt idx="1561">
                  <c:v>98.851760417007341</c:v>
                </c:pt>
                <c:pt idx="1562">
                  <c:v>98.851760417007341</c:v>
                </c:pt>
                <c:pt idx="1563">
                  <c:v>98.851760417007341</c:v>
                </c:pt>
                <c:pt idx="1564">
                  <c:v>98.851760417007341</c:v>
                </c:pt>
                <c:pt idx="1565">
                  <c:v>98.851760417007341</c:v>
                </c:pt>
                <c:pt idx="1566">
                  <c:v>98.851760417007341</c:v>
                </c:pt>
                <c:pt idx="1567">
                  <c:v>99.225381113889952</c:v>
                </c:pt>
                <c:pt idx="1568">
                  <c:v>98.334558506144859</c:v>
                </c:pt>
                <c:pt idx="1569">
                  <c:v>98.050218957856003</c:v>
                </c:pt>
                <c:pt idx="1570">
                  <c:v>98.050541703731511</c:v>
                </c:pt>
                <c:pt idx="1571">
                  <c:v>98.275982646275139</c:v>
                </c:pt>
                <c:pt idx="1572">
                  <c:v>98.17893897490876</c:v>
                </c:pt>
                <c:pt idx="1573">
                  <c:v>98.17893897490876</c:v>
                </c:pt>
                <c:pt idx="1574">
                  <c:v>98.065089290470439</c:v>
                </c:pt>
                <c:pt idx="1575">
                  <c:v>98.53811832153022</c:v>
                </c:pt>
                <c:pt idx="1576">
                  <c:v>99.150879341141703</c:v>
                </c:pt>
                <c:pt idx="1577">
                  <c:v>99.189061682753845</c:v>
                </c:pt>
                <c:pt idx="1578">
                  <c:v>98.974490522163109</c:v>
                </c:pt>
                <c:pt idx="1579">
                  <c:v>98.539445041990348</c:v>
                </c:pt>
                <c:pt idx="1580">
                  <c:v>98.333053516510745</c:v>
                </c:pt>
                <c:pt idx="1581">
                  <c:v>98.369698579100714</c:v>
                </c:pt>
                <c:pt idx="1582">
                  <c:v>98.520995278092045</c:v>
                </c:pt>
                <c:pt idx="1583">
                  <c:v>98.51866616158425</c:v>
                </c:pt>
                <c:pt idx="1584">
                  <c:v>99.007893865725976</c:v>
                </c:pt>
                <c:pt idx="1585">
                  <c:v>99.084463988940271</c:v>
                </c:pt>
                <c:pt idx="1586">
                  <c:v>98.706778814092118</c:v>
                </c:pt>
                <c:pt idx="1587">
                  <c:v>98.170652908498084</c:v>
                </c:pt>
                <c:pt idx="1588">
                  <c:v>98.520988203162787</c:v>
                </c:pt>
                <c:pt idx="1589">
                  <c:v>98.834893736716367</c:v>
                </c:pt>
                <c:pt idx="1590">
                  <c:v>98.788896402289708</c:v>
                </c:pt>
                <c:pt idx="1591">
                  <c:v>98.193775171130682</c:v>
                </c:pt>
                <c:pt idx="1592">
                  <c:v>99.014181106153288</c:v>
                </c:pt>
                <c:pt idx="1593">
                  <c:v>99.129725139178419</c:v>
                </c:pt>
                <c:pt idx="1594">
                  <c:v>98.955039187084054</c:v>
                </c:pt>
                <c:pt idx="1595">
                  <c:v>98.791867434051085</c:v>
                </c:pt>
                <c:pt idx="1596">
                  <c:v>99.063012287492057</c:v>
                </c:pt>
                <c:pt idx="1597">
                  <c:v>99.352031323921551</c:v>
                </c:pt>
                <c:pt idx="1598">
                  <c:v>99.336143964931196</c:v>
                </c:pt>
                <c:pt idx="1599">
                  <c:v>99.391759706116829</c:v>
                </c:pt>
                <c:pt idx="1600">
                  <c:v>98.928403378820491</c:v>
                </c:pt>
                <c:pt idx="1601">
                  <c:v>98.833939304333043</c:v>
                </c:pt>
                <c:pt idx="1602">
                  <c:v>98.833937456612816</c:v>
                </c:pt>
                <c:pt idx="1603">
                  <c:v>98.967643320236803</c:v>
                </c:pt>
                <c:pt idx="1604">
                  <c:v>99.064489274798177</c:v>
                </c:pt>
                <c:pt idx="1605">
                  <c:v>98.985927806752528</c:v>
                </c:pt>
                <c:pt idx="1606">
                  <c:v>98.981292613300752</c:v>
                </c:pt>
                <c:pt idx="1607">
                  <c:v>98.993515583876757</c:v>
                </c:pt>
                <c:pt idx="1608">
                  <c:v>99.035390671577929</c:v>
                </c:pt>
                <c:pt idx="1609">
                  <c:v>98.981290419978862</c:v>
                </c:pt>
                <c:pt idx="1610">
                  <c:v>98.976074345304056</c:v>
                </c:pt>
                <c:pt idx="1611">
                  <c:v>99.004432633552838</c:v>
                </c:pt>
                <c:pt idx="1612">
                  <c:v>98.941512141307271</c:v>
                </c:pt>
                <c:pt idx="1613">
                  <c:v>98.958766596605528</c:v>
                </c:pt>
                <c:pt idx="1614">
                  <c:v>98.958766596605528</c:v>
                </c:pt>
                <c:pt idx="1615">
                  <c:v>98.958756903415633</c:v>
                </c:pt>
                <c:pt idx="1616">
                  <c:v>98.958756903415633</c:v>
                </c:pt>
                <c:pt idx="1617">
                  <c:v>98.958756903415633</c:v>
                </c:pt>
                <c:pt idx="1618">
                  <c:v>98.958756903415633</c:v>
                </c:pt>
                <c:pt idx="1619">
                  <c:v>98.958740832692541</c:v>
                </c:pt>
                <c:pt idx="1620">
                  <c:v>97.013456390847182</c:v>
                </c:pt>
                <c:pt idx="1621">
                  <c:v>97.013456390847182</c:v>
                </c:pt>
                <c:pt idx="1622">
                  <c:v>97.811393844101048</c:v>
                </c:pt>
                <c:pt idx="1623">
                  <c:v>98.240626947377351</c:v>
                </c:pt>
                <c:pt idx="1624">
                  <c:v>99.159149913259824</c:v>
                </c:pt>
                <c:pt idx="1625">
                  <c:v>99.12438833424099</c:v>
                </c:pt>
                <c:pt idx="1626">
                  <c:v>99.129716625104436</c:v>
                </c:pt>
                <c:pt idx="1627">
                  <c:v>99.047579922264688</c:v>
                </c:pt>
                <c:pt idx="1628">
                  <c:v>98.739517645874088</c:v>
                </c:pt>
                <c:pt idx="1629">
                  <c:v>98.943767164914973</c:v>
                </c:pt>
                <c:pt idx="1630">
                  <c:v>98.739523429616781</c:v>
                </c:pt>
                <c:pt idx="1631">
                  <c:v>98.739523429616781</c:v>
                </c:pt>
                <c:pt idx="1632">
                  <c:v>98.704784683099518</c:v>
                </c:pt>
                <c:pt idx="1633">
                  <c:v>98.704784683099518</c:v>
                </c:pt>
                <c:pt idx="1634">
                  <c:v>99.575727815686392</c:v>
                </c:pt>
                <c:pt idx="1635">
                  <c:v>99.575727815686392</c:v>
                </c:pt>
                <c:pt idx="1636">
                  <c:v>98.749050349179882</c:v>
                </c:pt>
                <c:pt idx="1637">
                  <c:v>98.70678236895661</c:v>
                </c:pt>
                <c:pt idx="1638">
                  <c:v>98.793793907342845</c:v>
                </c:pt>
                <c:pt idx="1639">
                  <c:v>98.513578514282813</c:v>
                </c:pt>
                <c:pt idx="1640">
                  <c:v>99.099735508980615</c:v>
                </c:pt>
                <c:pt idx="1641">
                  <c:v>99.176091153826903</c:v>
                </c:pt>
                <c:pt idx="1642">
                  <c:v>99.12927063493791</c:v>
                </c:pt>
                <c:pt idx="1643">
                  <c:v>98.854423307484879</c:v>
                </c:pt>
                <c:pt idx="1644">
                  <c:v>98.993512942372661</c:v>
                </c:pt>
                <c:pt idx="1645">
                  <c:v>99.063012287492057</c:v>
                </c:pt>
                <c:pt idx="1646">
                  <c:v>98.859583776977914</c:v>
                </c:pt>
                <c:pt idx="1647">
                  <c:v>99.109710614963475</c:v>
                </c:pt>
                <c:pt idx="1648">
                  <c:v>99.127743143855042</c:v>
                </c:pt>
                <c:pt idx="1649">
                  <c:v>99.145958485280076</c:v>
                </c:pt>
                <c:pt idx="1650">
                  <c:v>99.12774725233335</c:v>
                </c:pt>
                <c:pt idx="1651">
                  <c:v>99.072315132605837</c:v>
                </c:pt>
                <c:pt idx="1652">
                  <c:v>99.072315132605837</c:v>
                </c:pt>
                <c:pt idx="1653">
                  <c:v>99.072315132605837</c:v>
                </c:pt>
                <c:pt idx="1654">
                  <c:v>99.072315132605837</c:v>
                </c:pt>
                <c:pt idx="1655">
                  <c:v>99.072315132605837</c:v>
                </c:pt>
                <c:pt idx="1656">
                  <c:v>99.072315132605837</c:v>
                </c:pt>
                <c:pt idx="1657">
                  <c:v>99.072315132605837</c:v>
                </c:pt>
                <c:pt idx="1658">
                  <c:v>99.072315132605837</c:v>
                </c:pt>
                <c:pt idx="1659">
                  <c:v>99.072315132605837</c:v>
                </c:pt>
                <c:pt idx="1660">
                  <c:v>99.072315132605837</c:v>
                </c:pt>
                <c:pt idx="1661">
                  <c:v>99.072315132605837</c:v>
                </c:pt>
                <c:pt idx="1662">
                  <c:v>99.072315132605837</c:v>
                </c:pt>
                <c:pt idx="1663">
                  <c:v>99.072315132605837</c:v>
                </c:pt>
                <c:pt idx="1664">
                  <c:v>99.072306847976009</c:v>
                </c:pt>
                <c:pt idx="1665">
                  <c:v>98.045479867068124</c:v>
                </c:pt>
                <c:pt idx="1666">
                  <c:v>98.499818778977286</c:v>
                </c:pt>
                <c:pt idx="1667">
                  <c:v>98.861033082824775</c:v>
                </c:pt>
                <c:pt idx="1668">
                  <c:v>99.075944680082372</c:v>
                </c:pt>
                <c:pt idx="1669">
                  <c:v>99.263609003704076</c:v>
                </c:pt>
                <c:pt idx="1670">
                  <c:v>99.176093682884527</c:v>
                </c:pt>
                <c:pt idx="1671">
                  <c:v>99.148757383562923</c:v>
                </c:pt>
                <c:pt idx="1672">
                  <c:v>98.98474571572757</c:v>
                </c:pt>
                <c:pt idx="1673">
                  <c:v>99.014059424031572</c:v>
                </c:pt>
                <c:pt idx="1674">
                  <c:v>98.856221163118079</c:v>
                </c:pt>
                <c:pt idx="1675">
                  <c:v>99.109714530988882</c:v>
                </c:pt>
                <c:pt idx="1676">
                  <c:v>99.053768876418857</c:v>
                </c:pt>
                <c:pt idx="1677">
                  <c:v>99.053768876418857</c:v>
                </c:pt>
                <c:pt idx="1678">
                  <c:v>99.053768876418857</c:v>
                </c:pt>
                <c:pt idx="1679">
                  <c:v>99.053768876418857</c:v>
                </c:pt>
                <c:pt idx="1680">
                  <c:v>99.053768876418857</c:v>
                </c:pt>
                <c:pt idx="1681">
                  <c:v>99.053768876418857</c:v>
                </c:pt>
                <c:pt idx="1682">
                  <c:v>99.053765991398691</c:v>
                </c:pt>
                <c:pt idx="1683">
                  <c:v>98.539609569247901</c:v>
                </c:pt>
                <c:pt idx="1684">
                  <c:v>98.467062201959308</c:v>
                </c:pt>
                <c:pt idx="1685">
                  <c:v>99.322069635807267</c:v>
                </c:pt>
                <c:pt idx="1686">
                  <c:v>98.974499350009964</c:v>
                </c:pt>
                <c:pt idx="1687">
                  <c:v>98.606351124113687</c:v>
                </c:pt>
                <c:pt idx="1688">
                  <c:v>98.868873852347633</c:v>
                </c:pt>
                <c:pt idx="1689">
                  <c:v>98.573325689672643</c:v>
                </c:pt>
                <c:pt idx="1690">
                  <c:v>98.487170878193339</c:v>
                </c:pt>
                <c:pt idx="1691">
                  <c:v>98.198920573554602</c:v>
                </c:pt>
                <c:pt idx="1692">
                  <c:v>98.606346085796957</c:v>
                </c:pt>
                <c:pt idx="1693">
                  <c:v>98.539171973142658</c:v>
                </c:pt>
                <c:pt idx="1694">
                  <c:v>98.539171973142658</c:v>
                </c:pt>
                <c:pt idx="1695">
                  <c:v>98.3355032994574</c:v>
                </c:pt>
                <c:pt idx="1696">
                  <c:v>96.750873929415306</c:v>
                </c:pt>
                <c:pt idx="1697">
                  <c:v>96.800142620379674</c:v>
                </c:pt>
                <c:pt idx="1698">
                  <c:v>98.538342694226841</c:v>
                </c:pt>
                <c:pt idx="1699">
                  <c:v>98.560603491485182</c:v>
                </c:pt>
                <c:pt idx="1700">
                  <c:v>97.744544271398425</c:v>
                </c:pt>
                <c:pt idx="1701">
                  <c:v>98.586868386311181</c:v>
                </c:pt>
                <c:pt idx="1702">
                  <c:v>98.45993513722658</c:v>
                </c:pt>
                <c:pt idx="1703">
                  <c:v>98.45993513722658</c:v>
                </c:pt>
                <c:pt idx="1704">
                  <c:v>98.395220043762706</c:v>
                </c:pt>
                <c:pt idx="1705">
                  <c:v>98.381493478782886</c:v>
                </c:pt>
                <c:pt idx="1706">
                  <c:v>99.180829560931571</c:v>
                </c:pt>
                <c:pt idx="1707">
                  <c:v>99.177410655822783</c:v>
                </c:pt>
                <c:pt idx="1708">
                  <c:v>99.313390099730441</c:v>
                </c:pt>
                <c:pt idx="1709">
                  <c:v>99.142855570621649</c:v>
                </c:pt>
                <c:pt idx="1710">
                  <c:v>98.898018477797223</c:v>
                </c:pt>
                <c:pt idx="1711">
                  <c:v>98.898018477797223</c:v>
                </c:pt>
                <c:pt idx="1712">
                  <c:v>99.022439650416402</c:v>
                </c:pt>
                <c:pt idx="1713">
                  <c:v>99.108889730145137</c:v>
                </c:pt>
                <c:pt idx="1714">
                  <c:v>99.342126882713202</c:v>
                </c:pt>
                <c:pt idx="1715">
                  <c:v>99.194368362091097</c:v>
                </c:pt>
                <c:pt idx="1716">
                  <c:v>99.107010169708374</c:v>
                </c:pt>
                <c:pt idx="1717">
                  <c:v>98.875241723553913</c:v>
                </c:pt>
                <c:pt idx="1718">
                  <c:v>99.098026854166378</c:v>
                </c:pt>
                <c:pt idx="1719">
                  <c:v>99.011062853399949</c:v>
                </c:pt>
                <c:pt idx="1720">
                  <c:v>98.897948257227299</c:v>
                </c:pt>
                <c:pt idx="1721">
                  <c:v>98.897948257227299</c:v>
                </c:pt>
                <c:pt idx="1722">
                  <c:v>98.897948257227299</c:v>
                </c:pt>
                <c:pt idx="1723">
                  <c:v>98.897948257227299</c:v>
                </c:pt>
                <c:pt idx="1724">
                  <c:v>98.897948257227299</c:v>
                </c:pt>
                <c:pt idx="1725">
                  <c:v>98.897948257227299</c:v>
                </c:pt>
                <c:pt idx="1726">
                  <c:v>98.897948257227299</c:v>
                </c:pt>
                <c:pt idx="1727">
                  <c:v>98.897964721297484</c:v>
                </c:pt>
                <c:pt idx="1728">
                  <c:v>98.643099362966652</c:v>
                </c:pt>
                <c:pt idx="1729">
                  <c:v>98.353407078782894</c:v>
                </c:pt>
                <c:pt idx="1730">
                  <c:v>98.017894585927806</c:v>
                </c:pt>
                <c:pt idx="1731">
                  <c:v>96.933383854817905</c:v>
                </c:pt>
                <c:pt idx="1732">
                  <c:v>100</c:v>
                </c:pt>
                <c:pt idx="1733">
                  <c:v>97.3084222353055</c:v>
                </c:pt>
                <c:pt idx="1734">
                  <c:v>94.60665509175395</c:v>
                </c:pt>
                <c:pt idx="1735">
                  <c:v>98.421505530359354</c:v>
                </c:pt>
                <c:pt idx="1736">
                  <c:v>98.421505530359354</c:v>
                </c:pt>
                <c:pt idx="1737">
                  <c:v>98.421505530359354</c:v>
                </c:pt>
                <c:pt idx="1738">
                  <c:v>95.872525595104364</c:v>
                </c:pt>
                <c:pt idx="1739">
                  <c:v>96.856975596911113</c:v>
                </c:pt>
                <c:pt idx="1740">
                  <c:v>96.913758490889776</c:v>
                </c:pt>
                <c:pt idx="1741">
                  <c:v>98.166695933771123</c:v>
                </c:pt>
                <c:pt idx="1742">
                  <c:v>98.317680299374686</c:v>
                </c:pt>
                <c:pt idx="1743">
                  <c:v>97.27909398102976</c:v>
                </c:pt>
                <c:pt idx="1744">
                  <c:v>96.123387734601806</c:v>
                </c:pt>
                <c:pt idx="1745">
                  <c:v>96.123387734601806</c:v>
                </c:pt>
                <c:pt idx="1746">
                  <c:v>96.123387734601806</c:v>
                </c:pt>
                <c:pt idx="1747">
                  <c:v>96.123387734601806</c:v>
                </c:pt>
                <c:pt idx="1748">
                  <c:v>96.123387734601806</c:v>
                </c:pt>
                <c:pt idx="1749">
                  <c:v>96.123387734601806</c:v>
                </c:pt>
                <c:pt idx="1750">
                  <c:v>96.123387734601806</c:v>
                </c:pt>
                <c:pt idx="1751">
                  <c:v>96.123387734601806</c:v>
                </c:pt>
                <c:pt idx="1752">
                  <c:v>96.123387734601806</c:v>
                </c:pt>
                <c:pt idx="1753">
                  <c:v>96.123387734601806</c:v>
                </c:pt>
                <c:pt idx="1754">
                  <c:v>96.123387734601806</c:v>
                </c:pt>
                <c:pt idx="1755">
                  <c:v>96.123387734601806</c:v>
                </c:pt>
                <c:pt idx="1756">
                  <c:v>96.123387734601806</c:v>
                </c:pt>
                <c:pt idx="1757">
                  <c:v>94.395459348160671</c:v>
                </c:pt>
                <c:pt idx="1758">
                  <c:v>98.851760417007341</c:v>
                </c:pt>
                <c:pt idx="1759">
                  <c:v>98.851760417007341</c:v>
                </c:pt>
                <c:pt idx="1760">
                  <c:v>98.851760417007341</c:v>
                </c:pt>
                <c:pt idx="1761">
                  <c:v>98.851760417007341</c:v>
                </c:pt>
                <c:pt idx="1762">
                  <c:v>98.851760417007341</c:v>
                </c:pt>
                <c:pt idx="1763">
                  <c:v>98.851760417007341</c:v>
                </c:pt>
                <c:pt idx="1764">
                  <c:v>98.851760417007341</c:v>
                </c:pt>
                <c:pt idx="1765">
                  <c:v>98.851760417007341</c:v>
                </c:pt>
                <c:pt idx="1766">
                  <c:v>98.544640033821906</c:v>
                </c:pt>
                <c:pt idx="1767">
                  <c:v>98.54463382236645</c:v>
                </c:pt>
                <c:pt idx="1768">
                  <c:v>99.262720803344081</c:v>
                </c:pt>
                <c:pt idx="1769">
                  <c:v>99.014113113511911</c:v>
                </c:pt>
                <c:pt idx="1770">
                  <c:v>99.024972926218837</c:v>
                </c:pt>
                <c:pt idx="1771">
                  <c:v>99.578728736745092</c:v>
                </c:pt>
                <c:pt idx="1772">
                  <c:v>99.774249445639981</c:v>
                </c:pt>
                <c:pt idx="1773">
                  <c:v>99.784992730657109</c:v>
                </c:pt>
                <c:pt idx="1774">
                  <c:v>99.708606659400459</c:v>
                </c:pt>
                <c:pt idx="1775">
                  <c:v>99.627053907571678</c:v>
                </c:pt>
                <c:pt idx="1776">
                  <c:v>99.699020596560757</c:v>
                </c:pt>
                <c:pt idx="1777">
                  <c:v>99.741840517758376</c:v>
                </c:pt>
                <c:pt idx="1778">
                  <c:v>99.774249383378631</c:v>
                </c:pt>
                <c:pt idx="1779">
                  <c:v>99.794710782685968</c:v>
                </c:pt>
                <c:pt idx="1780">
                  <c:v>99.654175787371997</c:v>
                </c:pt>
                <c:pt idx="1781">
                  <c:v>99.717641196067348</c:v>
                </c:pt>
                <c:pt idx="1782">
                  <c:v>99.729441125068931</c:v>
                </c:pt>
                <c:pt idx="1783">
                  <c:v>99.536656788155568</c:v>
                </c:pt>
                <c:pt idx="1784">
                  <c:v>99.762314420394418</c:v>
                </c:pt>
                <c:pt idx="1785">
                  <c:v>99.755863380483092</c:v>
                </c:pt>
                <c:pt idx="1786">
                  <c:v>99.755863380483092</c:v>
                </c:pt>
                <c:pt idx="1787">
                  <c:v>99.755863380483092</c:v>
                </c:pt>
                <c:pt idx="1788">
                  <c:v>99.734224278382371</c:v>
                </c:pt>
                <c:pt idx="1789">
                  <c:v>99.734222928259371</c:v>
                </c:pt>
                <c:pt idx="1790">
                  <c:v>99.734222928259371</c:v>
                </c:pt>
                <c:pt idx="1791">
                  <c:v>99.485870538162885</c:v>
                </c:pt>
                <c:pt idx="1792">
                  <c:v>99.558837377803698</c:v>
                </c:pt>
                <c:pt idx="1793">
                  <c:v>99.717011707758417</c:v>
                </c:pt>
                <c:pt idx="1794">
                  <c:v>99.710525847281673</c:v>
                </c:pt>
                <c:pt idx="1795">
                  <c:v>99.738508035880713</c:v>
                </c:pt>
                <c:pt idx="1796">
                  <c:v>99.708606659400459</c:v>
                </c:pt>
                <c:pt idx="1797">
                  <c:v>99.555483522186151</c:v>
                </c:pt>
                <c:pt idx="1798">
                  <c:v>99.536017818622113</c:v>
                </c:pt>
                <c:pt idx="1799">
                  <c:v>99.665765482860394</c:v>
                </c:pt>
                <c:pt idx="1800">
                  <c:v>99.55547862597281</c:v>
                </c:pt>
                <c:pt idx="1801">
                  <c:v>99.491592525789827</c:v>
                </c:pt>
                <c:pt idx="1802">
                  <c:v>99.414189091872785</c:v>
                </c:pt>
                <c:pt idx="1803">
                  <c:v>99.491594419898888</c:v>
                </c:pt>
                <c:pt idx="1804">
                  <c:v>99.556884551127041</c:v>
                </c:pt>
                <c:pt idx="1805">
                  <c:v>99.439116184073413</c:v>
                </c:pt>
                <c:pt idx="1806">
                  <c:v>99.60536268527008</c:v>
                </c:pt>
                <c:pt idx="1807">
                  <c:v>99.680914452830265</c:v>
                </c:pt>
                <c:pt idx="1808">
                  <c:v>99.714112908201159</c:v>
                </c:pt>
                <c:pt idx="1809">
                  <c:v>99.671165167086514</c:v>
                </c:pt>
                <c:pt idx="1810">
                  <c:v>99.696489122266001</c:v>
                </c:pt>
                <c:pt idx="1811">
                  <c:v>99.671164331337323</c:v>
                </c:pt>
                <c:pt idx="1812">
                  <c:v>99.678002553495233</c:v>
                </c:pt>
                <c:pt idx="1813">
                  <c:v>99.68882740602885</c:v>
                </c:pt>
                <c:pt idx="1814">
                  <c:v>99.741841291013714</c:v>
                </c:pt>
                <c:pt idx="1815">
                  <c:v>99.762314846665689</c:v>
                </c:pt>
                <c:pt idx="1816">
                  <c:v>99.768444855146186</c:v>
                </c:pt>
                <c:pt idx="1817">
                  <c:v>99.768444855146186</c:v>
                </c:pt>
                <c:pt idx="1818">
                  <c:v>99.762313363180255</c:v>
                </c:pt>
                <c:pt idx="1819">
                  <c:v>99.749043704705102</c:v>
                </c:pt>
                <c:pt idx="1820">
                  <c:v>99.726179037120687</c:v>
                </c:pt>
                <c:pt idx="1821">
                  <c:v>99.726179037120687</c:v>
                </c:pt>
                <c:pt idx="1822">
                  <c:v>99.726179037120687</c:v>
                </c:pt>
                <c:pt idx="1823">
                  <c:v>99.726179037120687</c:v>
                </c:pt>
                <c:pt idx="1824">
                  <c:v>99.726179037120687</c:v>
                </c:pt>
                <c:pt idx="1825">
                  <c:v>99.726179037120687</c:v>
                </c:pt>
                <c:pt idx="1826">
                  <c:v>99.726179037120687</c:v>
                </c:pt>
                <c:pt idx="1827">
                  <c:v>99.726179037120687</c:v>
                </c:pt>
                <c:pt idx="1828">
                  <c:v>99.726179037120687</c:v>
                </c:pt>
                <c:pt idx="1829">
                  <c:v>99.726179037120687</c:v>
                </c:pt>
                <c:pt idx="1830">
                  <c:v>99.708607404345429</c:v>
                </c:pt>
                <c:pt idx="1831">
                  <c:v>99.708607404345429</c:v>
                </c:pt>
                <c:pt idx="1832">
                  <c:v>99.605362037715835</c:v>
                </c:pt>
                <c:pt idx="1833">
                  <c:v>98.851760417007341</c:v>
                </c:pt>
                <c:pt idx="1834">
                  <c:v>98.851760417007341</c:v>
                </c:pt>
                <c:pt idx="1835">
                  <c:v>98.851760417007341</c:v>
                </c:pt>
                <c:pt idx="1836">
                  <c:v>98.851760417007341</c:v>
                </c:pt>
                <c:pt idx="1837">
                  <c:v>98.851760417007341</c:v>
                </c:pt>
                <c:pt idx="1838">
                  <c:v>98.851760417007341</c:v>
                </c:pt>
                <c:pt idx="1839">
                  <c:v>98.851760417007341</c:v>
                </c:pt>
                <c:pt idx="1840">
                  <c:v>98.851760417007341</c:v>
                </c:pt>
                <c:pt idx="1841">
                  <c:v>98.851760417007341</c:v>
                </c:pt>
                <c:pt idx="1842">
                  <c:v>98.851760417007341</c:v>
                </c:pt>
                <c:pt idx="1843">
                  <c:v>98.851760417007341</c:v>
                </c:pt>
                <c:pt idx="1844">
                  <c:v>98.851760417007341</c:v>
                </c:pt>
                <c:pt idx="1845">
                  <c:v>98.851760417007341</c:v>
                </c:pt>
                <c:pt idx="1846">
                  <c:v>98.851760417007341</c:v>
                </c:pt>
                <c:pt idx="1847">
                  <c:v>98.851760417007341</c:v>
                </c:pt>
                <c:pt idx="1848">
                  <c:v>98.851760417007341</c:v>
                </c:pt>
                <c:pt idx="1849">
                  <c:v>98.851760417007341</c:v>
                </c:pt>
                <c:pt idx="1850">
                  <c:v>98.851760417007341</c:v>
                </c:pt>
                <c:pt idx="1851">
                  <c:v>99.096684433861597</c:v>
                </c:pt>
                <c:pt idx="1852">
                  <c:v>98.943769228032039</c:v>
                </c:pt>
                <c:pt idx="1853">
                  <c:v>99.04555779148383</c:v>
                </c:pt>
                <c:pt idx="1854">
                  <c:v>99.124579294550955</c:v>
                </c:pt>
                <c:pt idx="1855">
                  <c:v>99.124579294550955</c:v>
                </c:pt>
                <c:pt idx="1856">
                  <c:v>98.979762882754301</c:v>
                </c:pt>
                <c:pt idx="1857">
                  <c:v>98.979762882754301</c:v>
                </c:pt>
                <c:pt idx="1858">
                  <c:v>98.979762882754301</c:v>
                </c:pt>
                <c:pt idx="1859">
                  <c:v>98.979762882754301</c:v>
                </c:pt>
                <c:pt idx="1860">
                  <c:v>99.839191156099275</c:v>
                </c:pt>
                <c:pt idx="1861">
                  <c:v>99.839191156099275</c:v>
                </c:pt>
                <c:pt idx="1862">
                  <c:v>99.308381383666344</c:v>
                </c:pt>
                <c:pt idx="1863">
                  <c:v>99.333405323406595</c:v>
                </c:pt>
                <c:pt idx="1864">
                  <c:v>99.666471855805668</c:v>
                </c:pt>
                <c:pt idx="1865">
                  <c:v>99.666471855805668</c:v>
                </c:pt>
                <c:pt idx="1866">
                  <c:v>99.164493089978819</c:v>
                </c:pt>
                <c:pt idx="1867">
                  <c:v>99.644250149065456</c:v>
                </c:pt>
                <c:pt idx="1868">
                  <c:v>99.741841291013714</c:v>
                </c:pt>
                <c:pt idx="1869">
                  <c:v>99.674895535607035</c:v>
                </c:pt>
                <c:pt idx="1870">
                  <c:v>99.702058565919714</c:v>
                </c:pt>
                <c:pt idx="1871">
                  <c:v>99.44400624400626</c:v>
                </c:pt>
                <c:pt idx="1872">
                  <c:v>99.44400624400626</c:v>
                </c:pt>
                <c:pt idx="1873">
                  <c:v>99.803498178241071</c:v>
                </c:pt>
                <c:pt idx="1874">
                  <c:v>99.654051808720993</c:v>
                </c:pt>
                <c:pt idx="1875">
                  <c:v>99.510051904994157</c:v>
                </c:pt>
                <c:pt idx="1876">
                  <c:v>99.455608668815415</c:v>
                </c:pt>
                <c:pt idx="1877">
                  <c:v>99.486667662781358</c:v>
                </c:pt>
                <c:pt idx="1878">
                  <c:v>99.713059139011378</c:v>
                </c:pt>
                <c:pt idx="1879">
                  <c:v>99.665766374132687</c:v>
                </c:pt>
                <c:pt idx="1880">
                  <c:v>99.558834002727494</c:v>
                </c:pt>
                <c:pt idx="1881">
                  <c:v>99.512889666662446</c:v>
                </c:pt>
                <c:pt idx="1882">
                  <c:v>99.53601747298589</c:v>
                </c:pt>
                <c:pt idx="1883">
                  <c:v>99.536017388829066</c:v>
                </c:pt>
                <c:pt idx="1884">
                  <c:v>99.594808334464773</c:v>
                </c:pt>
                <c:pt idx="1885">
                  <c:v>99.487567820852846</c:v>
                </c:pt>
                <c:pt idx="1886">
                  <c:v>99.476875559049518</c:v>
                </c:pt>
                <c:pt idx="1887">
                  <c:v>99.513787201374754</c:v>
                </c:pt>
                <c:pt idx="1888">
                  <c:v>99.513787201374754</c:v>
                </c:pt>
                <c:pt idx="1889">
                  <c:v>99.513787201374754</c:v>
                </c:pt>
                <c:pt idx="1890">
                  <c:v>99.513787201374754</c:v>
                </c:pt>
                <c:pt idx="1891">
                  <c:v>99.513787201374754</c:v>
                </c:pt>
                <c:pt idx="1892">
                  <c:v>99.513787201374754</c:v>
                </c:pt>
                <c:pt idx="1893">
                  <c:v>99.513787201374754</c:v>
                </c:pt>
                <c:pt idx="1894">
                  <c:v>99.513787201374754</c:v>
                </c:pt>
                <c:pt idx="1895">
                  <c:v>99.513787201374754</c:v>
                </c:pt>
                <c:pt idx="1896">
                  <c:v>99.513787201374754</c:v>
                </c:pt>
                <c:pt idx="1897">
                  <c:v>99.513787201374754</c:v>
                </c:pt>
                <c:pt idx="1898">
                  <c:v>99.513787201374754</c:v>
                </c:pt>
                <c:pt idx="1899">
                  <c:v>99.513787201374754</c:v>
                </c:pt>
                <c:pt idx="1900">
                  <c:v>99.513787201374754</c:v>
                </c:pt>
                <c:pt idx="1901">
                  <c:v>99.513787201374754</c:v>
                </c:pt>
                <c:pt idx="1902">
                  <c:v>99.513787201374754</c:v>
                </c:pt>
                <c:pt idx="1903">
                  <c:v>99.513787201374754</c:v>
                </c:pt>
                <c:pt idx="1904">
                  <c:v>99.513787201374754</c:v>
                </c:pt>
                <c:pt idx="1905">
                  <c:v>99.513787201374754</c:v>
                </c:pt>
                <c:pt idx="1906">
                  <c:v>99.513787201374754</c:v>
                </c:pt>
                <c:pt idx="1907">
                  <c:v>99.513787201374754</c:v>
                </c:pt>
                <c:pt idx="1908">
                  <c:v>99.513787201374754</c:v>
                </c:pt>
                <c:pt idx="1909">
                  <c:v>99.490467041321153</c:v>
                </c:pt>
                <c:pt idx="1910">
                  <c:v>98.59432194351001</c:v>
                </c:pt>
                <c:pt idx="1911">
                  <c:v>99.104376216505429</c:v>
                </c:pt>
                <c:pt idx="1912">
                  <c:v>99.305660514867668</c:v>
                </c:pt>
                <c:pt idx="1913">
                  <c:v>98.883657304974051</c:v>
                </c:pt>
                <c:pt idx="1914">
                  <c:v>97.002561772744045</c:v>
                </c:pt>
                <c:pt idx="1915">
                  <c:v>93.868249295358282</c:v>
                </c:pt>
                <c:pt idx="1916">
                  <c:v>95.818970295149285</c:v>
                </c:pt>
                <c:pt idx="1917">
                  <c:v>95.818970295149285</c:v>
                </c:pt>
                <c:pt idx="1918">
                  <c:v>90.739970644366252</c:v>
                </c:pt>
                <c:pt idx="1919">
                  <c:v>90.739970644366252</c:v>
                </c:pt>
                <c:pt idx="1920">
                  <c:v>94.102625177338936</c:v>
                </c:pt>
                <c:pt idx="1921">
                  <c:v>97.056314094934763</c:v>
                </c:pt>
                <c:pt idx="1922">
                  <c:v>97.772337727596053</c:v>
                </c:pt>
                <c:pt idx="1923">
                  <c:v>97.772337727596053</c:v>
                </c:pt>
                <c:pt idx="1924">
                  <c:v>95.798801155761737</c:v>
                </c:pt>
                <c:pt idx="1925">
                  <c:v>96.373076172658301</c:v>
                </c:pt>
                <c:pt idx="1926">
                  <c:v>88.299162461141805</c:v>
                </c:pt>
                <c:pt idx="1927">
                  <c:v>98.883657304974051</c:v>
                </c:pt>
                <c:pt idx="1928">
                  <c:v>97.334296491912824</c:v>
                </c:pt>
                <c:pt idx="1929">
                  <c:v>97.53655028954924</c:v>
                </c:pt>
                <c:pt idx="1930">
                  <c:v>97.831643052129493</c:v>
                </c:pt>
                <c:pt idx="1931">
                  <c:v>98.837731616404142</c:v>
                </c:pt>
                <c:pt idx="1932">
                  <c:v>99.097203269742323</c:v>
                </c:pt>
                <c:pt idx="1933">
                  <c:v>99.097203269742323</c:v>
                </c:pt>
                <c:pt idx="1934">
                  <c:v>97.768073698386274</c:v>
                </c:pt>
                <c:pt idx="1935">
                  <c:v>97.189204230569629</c:v>
                </c:pt>
                <c:pt idx="1936">
                  <c:v>97.189204230569629</c:v>
                </c:pt>
                <c:pt idx="1937">
                  <c:v>95.779635132795164</c:v>
                </c:pt>
                <c:pt idx="1938">
                  <c:v>96.894446037899229</c:v>
                </c:pt>
                <c:pt idx="1939">
                  <c:v>95.879444672817939</c:v>
                </c:pt>
                <c:pt idx="1940">
                  <c:v>97.136679237453109</c:v>
                </c:pt>
                <c:pt idx="1941">
                  <c:v>94.539759159251986</c:v>
                </c:pt>
                <c:pt idx="1942">
                  <c:v>94.539759159251986</c:v>
                </c:pt>
                <c:pt idx="1943">
                  <c:v>97.436696076000203</c:v>
                </c:pt>
                <c:pt idx="1944">
                  <c:v>97.856597472243536</c:v>
                </c:pt>
                <c:pt idx="1945">
                  <c:v>98.494963743939039</c:v>
                </c:pt>
                <c:pt idx="1946">
                  <c:v>98.771191206358267</c:v>
                </c:pt>
                <c:pt idx="1947">
                  <c:v>98.771191206358267</c:v>
                </c:pt>
                <c:pt idx="1948">
                  <c:v>98.405458387219738</c:v>
                </c:pt>
                <c:pt idx="1949">
                  <c:v>99.136242378804027</c:v>
                </c:pt>
                <c:pt idx="1950">
                  <c:v>99.136242378804027</c:v>
                </c:pt>
                <c:pt idx="1951">
                  <c:v>98.588111902834498</c:v>
                </c:pt>
                <c:pt idx="1952">
                  <c:v>98.570298826591113</c:v>
                </c:pt>
                <c:pt idx="1953">
                  <c:v>99.555282933299893</c:v>
                </c:pt>
                <c:pt idx="1954">
                  <c:v>99.724710553505815</c:v>
                </c:pt>
                <c:pt idx="1955">
                  <c:v>99.724710553505815</c:v>
                </c:pt>
                <c:pt idx="1956">
                  <c:v>99.387400254761658</c:v>
                </c:pt>
                <c:pt idx="1957">
                  <c:v>99.300632712489474</c:v>
                </c:pt>
                <c:pt idx="1958">
                  <c:v>99.300396718327193</c:v>
                </c:pt>
                <c:pt idx="1959">
                  <c:v>98.733670549717218</c:v>
                </c:pt>
                <c:pt idx="1960">
                  <c:v>99.442687608911925</c:v>
                </c:pt>
                <c:pt idx="1961">
                  <c:v>99.495353199238721</c:v>
                </c:pt>
                <c:pt idx="1962">
                  <c:v>99.495353199238721</c:v>
                </c:pt>
                <c:pt idx="1963">
                  <c:v>99.303847019873643</c:v>
                </c:pt>
                <c:pt idx="1964">
                  <c:v>99.459150921312883</c:v>
                </c:pt>
                <c:pt idx="1965">
                  <c:v>99.459150921312883</c:v>
                </c:pt>
                <c:pt idx="1966">
                  <c:v>98.843627972852275</c:v>
                </c:pt>
                <c:pt idx="1967">
                  <c:v>99.096544828007964</c:v>
                </c:pt>
                <c:pt idx="1968">
                  <c:v>99.461320432292283</c:v>
                </c:pt>
                <c:pt idx="1969">
                  <c:v>99.601445762168566</c:v>
                </c:pt>
                <c:pt idx="1970">
                  <c:v>99.601445762168566</c:v>
                </c:pt>
                <c:pt idx="1971">
                  <c:v>99.601448657868772</c:v>
                </c:pt>
                <c:pt idx="1972">
                  <c:v>99.551097895319359</c:v>
                </c:pt>
                <c:pt idx="1973">
                  <c:v>99.551097895319359</c:v>
                </c:pt>
                <c:pt idx="1974">
                  <c:v>99.408728395210048</c:v>
                </c:pt>
                <c:pt idx="1975">
                  <c:v>99.408728395210048</c:v>
                </c:pt>
                <c:pt idx="1976">
                  <c:v>99.643214674902453</c:v>
                </c:pt>
                <c:pt idx="1977">
                  <c:v>99.510054515822674</c:v>
                </c:pt>
                <c:pt idx="1978">
                  <c:v>99.699021451265097</c:v>
                </c:pt>
                <c:pt idx="1979">
                  <c:v>99.768444555221549</c:v>
                </c:pt>
                <c:pt idx="1980">
                  <c:v>99.305664310035709</c:v>
                </c:pt>
                <c:pt idx="1981">
                  <c:v>90.739970644366252</c:v>
                </c:pt>
                <c:pt idx="1982">
                  <c:v>90.739970644366252</c:v>
                </c:pt>
                <c:pt idx="1983">
                  <c:v>94.102625177338936</c:v>
                </c:pt>
                <c:pt idx="1984">
                  <c:v>97.056314094934763</c:v>
                </c:pt>
                <c:pt idx="1985">
                  <c:v>97.772337727596053</c:v>
                </c:pt>
                <c:pt idx="1986">
                  <c:v>97.772337727596053</c:v>
                </c:pt>
                <c:pt idx="1987">
                  <c:v>95.798801155761737</c:v>
                </c:pt>
                <c:pt idx="1988">
                  <c:v>96.373076172658301</c:v>
                </c:pt>
                <c:pt idx="1989">
                  <c:v>88.299162461141805</c:v>
                </c:pt>
                <c:pt idx="1990">
                  <c:v>98.883657304974051</c:v>
                </c:pt>
                <c:pt idx="1991">
                  <c:v>97.334296491912824</c:v>
                </c:pt>
                <c:pt idx="1992">
                  <c:v>97.53655028954924</c:v>
                </c:pt>
                <c:pt idx="1993">
                  <c:v>97.831643052129493</c:v>
                </c:pt>
                <c:pt idx="1994">
                  <c:v>98.837731616404142</c:v>
                </c:pt>
                <c:pt idx="1995">
                  <c:v>99.097203269742323</c:v>
                </c:pt>
                <c:pt idx="1996">
                  <c:v>99.097203269742323</c:v>
                </c:pt>
                <c:pt idx="1997">
                  <c:v>99.513787201374754</c:v>
                </c:pt>
                <c:pt idx="1998">
                  <c:v>99.513787201374754</c:v>
                </c:pt>
                <c:pt idx="1999">
                  <c:v>97.772337727596053</c:v>
                </c:pt>
              </c:numCache>
            </c:numRef>
          </c:yVal>
          <c:smooth val="0"/>
          <c:extLst>
            <c:ext xmlns:c16="http://schemas.microsoft.com/office/drawing/2014/chart" uri="{C3380CC4-5D6E-409C-BE32-E72D297353CC}">
              <c16:uniqueId val="{00000001-995C-4736-8062-4195DE9228DA}"/>
            </c:ext>
          </c:extLst>
        </c:ser>
        <c:ser>
          <c:idx val="2"/>
          <c:order val="2"/>
          <c:tx>
            <c:strRef>
              <c:f>Sheet1!$T$1</c:f>
              <c:strCache>
                <c:ptCount val="1"/>
                <c:pt idx="0">
                  <c:v>Joint Angle 3</c:v>
                </c:pt>
              </c:strCache>
            </c:strRef>
          </c:tx>
          <c:spPr>
            <a:ln w="19050" cap="rnd">
              <a:solidFill>
                <a:schemeClr val="accent3"/>
              </a:solidFill>
              <a:round/>
            </a:ln>
            <a:effectLst/>
          </c:spPr>
          <c:marker>
            <c:symbol val="none"/>
          </c:marker>
          <c:yVal>
            <c:numRef>
              <c:f>Sheet1!$T$2:$T$2001</c:f>
              <c:numCache>
                <c:formatCode>General</c:formatCode>
                <c:ptCount val="2000"/>
                <c:pt idx="0">
                  <c:v>99.82598277673236</c:v>
                </c:pt>
                <c:pt idx="1">
                  <c:v>99.51588808110715</c:v>
                </c:pt>
                <c:pt idx="2">
                  <c:v>99.508709264237012</c:v>
                </c:pt>
                <c:pt idx="3">
                  <c:v>99.501873644916472</c:v>
                </c:pt>
                <c:pt idx="4">
                  <c:v>99.489115235529454</c:v>
                </c:pt>
                <c:pt idx="5">
                  <c:v>99.47742758948192</c:v>
                </c:pt>
                <c:pt idx="6">
                  <c:v>99.471937374516557</c:v>
                </c:pt>
                <c:pt idx="7">
                  <c:v>99.471936472275559</c:v>
                </c:pt>
                <c:pt idx="8">
                  <c:v>99.208223212323333</c:v>
                </c:pt>
                <c:pt idx="9">
                  <c:v>98.545882743030901</c:v>
                </c:pt>
                <c:pt idx="10">
                  <c:v>98.742056097584594</c:v>
                </c:pt>
                <c:pt idx="11">
                  <c:v>99.172935087656171</c:v>
                </c:pt>
                <c:pt idx="12">
                  <c:v>99.31154501328912</c:v>
                </c:pt>
                <c:pt idx="13">
                  <c:v>99.31154501328912</c:v>
                </c:pt>
                <c:pt idx="14">
                  <c:v>99.447116961024435</c:v>
                </c:pt>
                <c:pt idx="15">
                  <c:v>99.476760932528407</c:v>
                </c:pt>
                <c:pt idx="16">
                  <c:v>99.484587854620102</c:v>
                </c:pt>
                <c:pt idx="17">
                  <c:v>99.552405774238807</c:v>
                </c:pt>
                <c:pt idx="18">
                  <c:v>99.466653741278577</c:v>
                </c:pt>
                <c:pt idx="19">
                  <c:v>99.456674566627285</c:v>
                </c:pt>
                <c:pt idx="20">
                  <c:v>99.456674566627285</c:v>
                </c:pt>
                <c:pt idx="21">
                  <c:v>99.465898587988647</c:v>
                </c:pt>
                <c:pt idx="22">
                  <c:v>99.43616234019261</c:v>
                </c:pt>
                <c:pt idx="23">
                  <c:v>99.43616234019261</c:v>
                </c:pt>
                <c:pt idx="24">
                  <c:v>99.25533455515847</c:v>
                </c:pt>
                <c:pt idx="25">
                  <c:v>99.243157238145727</c:v>
                </c:pt>
                <c:pt idx="26">
                  <c:v>99.238318619086002</c:v>
                </c:pt>
                <c:pt idx="27">
                  <c:v>99.23973667387348</c:v>
                </c:pt>
                <c:pt idx="28">
                  <c:v>99.23973667387348</c:v>
                </c:pt>
                <c:pt idx="29">
                  <c:v>99.239742153397401</c:v>
                </c:pt>
                <c:pt idx="30">
                  <c:v>99.236257044008539</c:v>
                </c:pt>
                <c:pt idx="31">
                  <c:v>99.236257044008539</c:v>
                </c:pt>
                <c:pt idx="32">
                  <c:v>99.313378795635344</c:v>
                </c:pt>
                <c:pt idx="33">
                  <c:v>99.313378795635344</c:v>
                </c:pt>
                <c:pt idx="34">
                  <c:v>99.314969896668444</c:v>
                </c:pt>
                <c:pt idx="35">
                  <c:v>99.413503357582599</c:v>
                </c:pt>
                <c:pt idx="36">
                  <c:v>99.405099073666349</c:v>
                </c:pt>
                <c:pt idx="37">
                  <c:v>99.377674648536953</c:v>
                </c:pt>
                <c:pt idx="38">
                  <c:v>99.489116941587255</c:v>
                </c:pt>
                <c:pt idx="39">
                  <c:v>99.489116941587255</c:v>
                </c:pt>
                <c:pt idx="40">
                  <c:v>99.489116941587255</c:v>
                </c:pt>
                <c:pt idx="41">
                  <c:v>99.483151827630465</c:v>
                </c:pt>
                <c:pt idx="42">
                  <c:v>99.483151827630465</c:v>
                </c:pt>
                <c:pt idx="43">
                  <c:v>99.383396548575817</c:v>
                </c:pt>
                <c:pt idx="44">
                  <c:v>99.374878914802679</c:v>
                </c:pt>
                <c:pt idx="45">
                  <c:v>99.341142132000684</c:v>
                </c:pt>
                <c:pt idx="46">
                  <c:v>96.311718590936835</c:v>
                </c:pt>
                <c:pt idx="47">
                  <c:v>96.311718590936835</c:v>
                </c:pt>
                <c:pt idx="48">
                  <c:v>99.416957183677852</c:v>
                </c:pt>
                <c:pt idx="49">
                  <c:v>99.353602767431738</c:v>
                </c:pt>
                <c:pt idx="50">
                  <c:v>99.35376726831727</c:v>
                </c:pt>
                <c:pt idx="51">
                  <c:v>99.343817278890228</c:v>
                </c:pt>
                <c:pt idx="52">
                  <c:v>99.35123881478232</c:v>
                </c:pt>
                <c:pt idx="53">
                  <c:v>99.361452177376592</c:v>
                </c:pt>
                <c:pt idx="54">
                  <c:v>99.365558178065768</c:v>
                </c:pt>
                <c:pt idx="55">
                  <c:v>99.379142564888028</c:v>
                </c:pt>
                <c:pt idx="56">
                  <c:v>99.371548331104549</c:v>
                </c:pt>
                <c:pt idx="57">
                  <c:v>99.371548331104549</c:v>
                </c:pt>
                <c:pt idx="58">
                  <c:v>99.380510563009167</c:v>
                </c:pt>
                <c:pt idx="59">
                  <c:v>99.431277820549795</c:v>
                </c:pt>
                <c:pt idx="60">
                  <c:v>99.113241817820921</c:v>
                </c:pt>
                <c:pt idx="61">
                  <c:v>99.736380564030895</c:v>
                </c:pt>
                <c:pt idx="62">
                  <c:v>99.7987552403509</c:v>
                </c:pt>
                <c:pt idx="63">
                  <c:v>99.801033829003956</c:v>
                </c:pt>
                <c:pt idx="64">
                  <c:v>99.801033829003956</c:v>
                </c:pt>
                <c:pt idx="65">
                  <c:v>99.804912780938707</c:v>
                </c:pt>
                <c:pt idx="66">
                  <c:v>99.783199686220371</c:v>
                </c:pt>
                <c:pt idx="67">
                  <c:v>99.807984767752899</c:v>
                </c:pt>
                <c:pt idx="68">
                  <c:v>99.809218247356014</c:v>
                </c:pt>
                <c:pt idx="69">
                  <c:v>99.857606353447238</c:v>
                </c:pt>
                <c:pt idx="70">
                  <c:v>99.789624792952935</c:v>
                </c:pt>
                <c:pt idx="71">
                  <c:v>99.856967975017241</c:v>
                </c:pt>
                <c:pt idx="72">
                  <c:v>99.769668175593637</c:v>
                </c:pt>
                <c:pt idx="73">
                  <c:v>99.811790144143004</c:v>
                </c:pt>
                <c:pt idx="74">
                  <c:v>99.139488943098641</c:v>
                </c:pt>
                <c:pt idx="75">
                  <c:v>99.983316658333379</c:v>
                </c:pt>
                <c:pt idx="76">
                  <c:v>99.826955719008055</c:v>
                </c:pt>
                <c:pt idx="77">
                  <c:v>99.515797007083265</c:v>
                </c:pt>
                <c:pt idx="78">
                  <c:v>99.410038323282919</c:v>
                </c:pt>
                <c:pt idx="79">
                  <c:v>99.138272096273468</c:v>
                </c:pt>
                <c:pt idx="80">
                  <c:v>98.636552476596592</c:v>
                </c:pt>
                <c:pt idx="81">
                  <c:v>98.366212634095433</c:v>
                </c:pt>
                <c:pt idx="82">
                  <c:v>97.933937266900685</c:v>
                </c:pt>
                <c:pt idx="83">
                  <c:v>98.158598409824805</c:v>
                </c:pt>
                <c:pt idx="84">
                  <c:v>98.076015238044178</c:v>
                </c:pt>
                <c:pt idx="85">
                  <c:v>97.986527834821445</c:v>
                </c:pt>
                <c:pt idx="86">
                  <c:v>98.152978164888012</c:v>
                </c:pt>
                <c:pt idx="87">
                  <c:v>98.687921235502529</c:v>
                </c:pt>
                <c:pt idx="88">
                  <c:v>99.35910296353714</c:v>
                </c:pt>
                <c:pt idx="89">
                  <c:v>99.365429783871278</c:v>
                </c:pt>
                <c:pt idx="90">
                  <c:v>99.38609692418693</c:v>
                </c:pt>
                <c:pt idx="91">
                  <c:v>99.38818010774088</c:v>
                </c:pt>
                <c:pt idx="92">
                  <c:v>98.992528663054358</c:v>
                </c:pt>
                <c:pt idx="93">
                  <c:v>98.742061028789706</c:v>
                </c:pt>
                <c:pt idx="94">
                  <c:v>98.433355897243061</c:v>
                </c:pt>
                <c:pt idx="95">
                  <c:v>98.421479539437513</c:v>
                </c:pt>
                <c:pt idx="96">
                  <c:v>98.209004137696468</c:v>
                </c:pt>
                <c:pt idx="97">
                  <c:v>98.209004137696468</c:v>
                </c:pt>
                <c:pt idx="98">
                  <c:v>99.190837938899065</c:v>
                </c:pt>
                <c:pt idx="99">
                  <c:v>99.425679325274729</c:v>
                </c:pt>
                <c:pt idx="100">
                  <c:v>99.487585484114618</c:v>
                </c:pt>
                <c:pt idx="101">
                  <c:v>99.472953893574669</c:v>
                </c:pt>
                <c:pt idx="102">
                  <c:v>99.487581704414481</c:v>
                </c:pt>
                <c:pt idx="103">
                  <c:v>99.496703292151253</c:v>
                </c:pt>
                <c:pt idx="104">
                  <c:v>99.534122906272685</c:v>
                </c:pt>
                <c:pt idx="105">
                  <c:v>99.534122906272685</c:v>
                </c:pt>
                <c:pt idx="106">
                  <c:v>99.071228041986686</c:v>
                </c:pt>
                <c:pt idx="107">
                  <c:v>99.134999615472097</c:v>
                </c:pt>
                <c:pt idx="108">
                  <c:v>98.958246544697815</c:v>
                </c:pt>
                <c:pt idx="109">
                  <c:v>98.689555756381665</c:v>
                </c:pt>
                <c:pt idx="110">
                  <c:v>98.707363111339092</c:v>
                </c:pt>
                <c:pt idx="111">
                  <c:v>98.888707333099845</c:v>
                </c:pt>
                <c:pt idx="112">
                  <c:v>99.269040601744749</c:v>
                </c:pt>
                <c:pt idx="113">
                  <c:v>99.159536603379067</c:v>
                </c:pt>
                <c:pt idx="114">
                  <c:v>99.052517681313603</c:v>
                </c:pt>
                <c:pt idx="115">
                  <c:v>99.15436031206734</c:v>
                </c:pt>
                <c:pt idx="116">
                  <c:v>99.156203305777325</c:v>
                </c:pt>
                <c:pt idx="117">
                  <c:v>99.156203305777325</c:v>
                </c:pt>
                <c:pt idx="118">
                  <c:v>99.493359888172634</c:v>
                </c:pt>
                <c:pt idx="119">
                  <c:v>99.508140521967107</c:v>
                </c:pt>
                <c:pt idx="120">
                  <c:v>99.508140521967107</c:v>
                </c:pt>
                <c:pt idx="121">
                  <c:v>98.965477613029137</c:v>
                </c:pt>
                <c:pt idx="122">
                  <c:v>98.497927065298114</c:v>
                </c:pt>
                <c:pt idx="123">
                  <c:v>98.488605871501676</c:v>
                </c:pt>
                <c:pt idx="124">
                  <c:v>98.57977790604879</c:v>
                </c:pt>
                <c:pt idx="125">
                  <c:v>98.725958356373184</c:v>
                </c:pt>
                <c:pt idx="126">
                  <c:v>98.705505243934283</c:v>
                </c:pt>
                <c:pt idx="127">
                  <c:v>98.440660727242857</c:v>
                </c:pt>
                <c:pt idx="128">
                  <c:v>98.931333762476612</c:v>
                </c:pt>
                <c:pt idx="129">
                  <c:v>98.931333762476612</c:v>
                </c:pt>
                <c:pt idx="130">
                  <c:v>98.931333762476612</c:v>
                </c:pt>
                <c:pt idx="131">
                  <c:v>99.824070459969164</c:v>
                </c:pt>
                <c:pt idx="132">
                  <c:v>99.824070459969164</c:v>
                </c:pt>
                <c:pt idx="133">
                  <c:v>99.824070459969164</c:v>
                </c:pt>
                <c:pt idx="134">
                  <c:v>99.991040041572916</c:v>
                </c:pt>
                <c:pt idx="135">
                  <c:v>99.991083391634049</c:v>
                </c:pt>
                <c:pt idx="136">
                  <c:v>99.990901600523699</c:v>
                </c:pt>
                <c:pt idx="137">
                  <c:v>99.990735133296198</c:v>
                </c:pt>
                <c:pt idx="138">
                  <c:v>99.990816959680728</c:v>
                </c:pt>
                <c:pt idx="139">
                  <c:v>99.990901566108491</c:v>
                </c:pt>
                <c:pt idx="140">
                  <c:v>99.990816924598803</c:v>
                </c:pt>
                <c:pt idx="141">
                  <c:v>99.990901546370168</c:v>
                </c:pt>
                <c:pt idx="142">
                  <c:v>99.990901546370168</c:v>
                </c:pt>
                <c:pt idx="143">
                  <c:v>99.986008493063721</c:v>
                </c:pt>
                <c:pt idx="144">
                  <c:v>99.113241817820921</c:v>
                </c:pt>
                <c:pt idx="145">
                  <c:v>99.113241817820921</c:v>
                </c:pt>
                <c:pt idx="146">
                  <c:v>99.984107333867271</c:v>
                </c:pt>
                <c:pt idx="147">
                  <c:v>99.986008448114845</c:v>
                </c:pt>
                <c:pt idx="148">
                  <c:v>99.986996214118008</c:v>
                </c:pt>
                <c:pt idx="149">
                  <c:v>99.987811988568225</c:v>
                </c:pt>
                <c:pt idx="150">
                  <c:v>99.988161240328139</c:v>
                </c:pt>
                <c:pt idx="151">
                  <c:v>99.987811955139492</c:v>
                </c:pt>
                <c:pt idx="152">
                  <c:v>99.988161166698973</c:v>
                </c:pt>
                <c:pt idx="153">
                  <c:v>99.988486374284491</c:v>
                </c:pt>
                <c:pt idx="154">
                  <c:v>99.988486278656254</c:v>
                </c:pt>
                <c:pt idx="155">
                  <c:v>99.988776438021205</c:v>
                </c:pt>
                <c:pt idx="156">
                  <c:v>99.989035129835841</c:v>
                </c:pt>
                <c:pt idx="157">
                  <c:v>99.988776438021205</c:v>
                </c:pt>
                <c:pt idx="158">
                  <c:v>99.98848627830904</c:v>
                </c:pt>
                <c:pt idx="159">
                  <c:v>99.931324684178946</c:v>
                </c:pt>
                <c:pt idx="160">
                  <c:v>99.931324684178946</c:v>
                </c:pt>
                <c:pt idx="161">
                  <c:v>99.928247657945946</c:v>
                </c:pt>
                <c:pt idx="162">
                  <c:v>99.977443693387173</c:v>
                </c:pt>
                <c:pt idx="163">
                  <c:v>99.986538965564961</c:v>
                </c:pt>
                <c:pt idx="164">
                  <c:v>99.709151514223791</c:v>
                </c:pt>
                <c:pt idx="165">
                  <c:v>99.558831289068948</c:v>
                </c:pt>
                <c:pt idx="166">
                  <c:v>99.553075538730425</c:v>
                </c:pt>
                <c:pt idx="167">
                  <c:v>99.524993899835096</c:v>
                </c:pt>
                <c:pt idx="168">
                  <c:v>99.474562447245034</c:v>
                </c:pt>
                <c:pt idx="169">
                  <c:v>99.406974989694959</c:v>
                </c:pt>
                <c:pt idx="170">
                  <c:v>99.387032047120172</c:v>
                </c:pt>
                <c:pt idx="171">
                  <c:v>99.423671529895316</c:v>
                </c:pt>
                <c:pt idx="172">
                  <c:v>99.43255325422048</c:v>
                </c:pt>
                <c:pt idx="173">
                  <c:v>99.455561907936925</c:v>
                </c:pt>
                <c:pt idx="174">
                  <c:v>99.635075574605764</c:v>
                </c:pt>
                <c:pt idx="175">
                  <c:v>99.531080008618801</c:v>
                </c:pt>
                <c:pt idx="176">
                  <c:v>99.53599800398672</c:v>
                </c:pt>
                <c:pt idx="177">
                  <c:v>99.531083882686488</c:v>
                </c:pt>
                <c:pt idx="178">
                  <c:v>99.48519357010008</c:v>
                </c:pt>
                <c:pt idx="179">
                  <c:v>99.185201980737006</c:v>
                </c:pt>
                <c:pt idx="180">
                  <c:v>98.932139911286924</c:v>
                </c:pt>
                <c:pt idx="181">
                  <c:v>99.14765125256929</c:v>
                </c:pt>
                <c:pt idx="182">
                  <c:v>99.312016539734969</c:v>
                </c:pt>
                <c:pt idx="183">
                  <c:v>99.312720717438026</c:v>
                </c:pt>
                <c:pt idx="184">
                  <c:v>99.280763193210035</c:v>
                </c:pt>
                <c:pt idx="185">
                  <c:v>99.388641094762193</c:v>
                </c:pt>
                <c:pt idx="186">
                  <c:v>99.484385806534419</c:v>
                </c:pt>
                <c:pt idx="187">
                  <c:v>99.469995599066095</c:v>
                </c:pt>
                <c:pt idx="188">
                  <c:v>99.469995599066095</c:v>
                </c:pt>
                <c:pt idx="189">
                  <c:v>99.487154944911964</c:v>
                </c:pt>
                <c:pt idx="190">
                  <c:v>99.495037631120042</c:v>
                </c:pt>
                <c:pt idx="191">
                  <c:v>99.295616675904157</c:v>
                </c:pt>
                <c:pt idx="192">
                  <c:v>99.20822092737329</c:v>
                </c:pt>
                <c:pt idx="193">
                  <c:v>99.352379498794804</c:v>
                </c:pt>
                <c:pt idx="194">
                  <c:v>99.3641008745699</c:v>
                </c:pt>
                <c:pt idx="195">
                  <c:v>99.125794917253074</c:v>
                </c:pt>
                <c:pt idx="196">
                  <c:v>99.125794917253074</c:v>
                </c:pt>
                <c:pt idx="197">
                  <c:v>99.367599173263841</c:v>
                </c:pt>
                <c:pt idx="198">
                  <c:v>99.409488160167243</c:v>
                </c:pt>
                <c:pt idx="199">
                  <c:v>98.87991114428533</c:v>
                </c:pt>
                <c:pt idx="200">
                  <c:v>98.024472915388827</c:v>
                </c:pt>
                <c:pt idx="201">
                  <c:v>97.910000166124178</c:v>
                </c:pt>
                <c:pt idx="202">
                  <c:v>98.804975325088904</c:v>
                </c:pt>
                <c:pt idx="203">
                  <c:v>99.042677413086693</c:v>
                </c:pt>
                <c:pt idx="204">
                  <c:v>99.057982279913375</c:v>
                </c:pt>
                <c:pt idx="205">
                  <c:v>99.057982279913375</c:v>
                </c:pt>
                <c:pt idx="206">
                  <c:v>99.057982279913375</c:v>
                </c:pt>
                <c:pt idx="207">
                  <c:v>99.057982279913375</c:v>
                </c:pt>
                <c:pt idx="208">
                  <c:v>99.057982279913375</c:v>
                </c:pt>
                <c:pt idx="209">
                  <c:v>99.057982279913375</c:v>
                </c:pt>
                <c:pt idx="210">
                  <c:v>99.057982279913375</c:v>
                </c:pt>
                <c:pt idx="211">
                  <c:v>99.057982279913375</c:v>
                </c:pt>
                <c:pt idx="212">
                  <c:v>99.057982279913375</c:v>
                </c:pt>
                <c:pt idx="213">
                  <c:v>99.057982279913375</c:v>
                </c:pt>
                <c:pt idx="214">
                  <c:v>99.057982279913375</c:v>
                </c:pt>
                <c:pt idx="215">
                  <c:v>99.438941781971891</c:v>
                </c:pt>
                <c:pt idx="216">
                  <c:v>99.901867051287638</c:v>
                </c:pt>
                <c:pt idx="217">
                  <c:v>99.962388983609785</c:v>
                </c:pt>
                <c:pt idx="218">
                  <c:v>99.934615940045973</c:v>
                </c:pt>
                <c:pt idx="219">
                  <c:v>99.908467070049213</c:v>
                </c:pt>
                <c:pt idx="220">
                  <c:v>99.908374136195278</c:v>
                </c:pt>
                <c:pt idx="221">
                  <c:v>99.908467293059459</c:v>
                </c:pt>
                <c:pt idx="222">
                  <c:v>99.991139631450324</c:v>
                </c:pt>
                <c:pt idx="223">
                  <c:v>99.857413201806821</c:v>
                </c:pt>
                <c:pt idx="224">
                  <c:v>99.93461625990173</c:v>
                </c:pt>
                <c:pt idx="225">
                  <c:v>99.80921786065089</c:v>
                </c:pt>
                <c:pt idx="226">
                  <c:v>99.851580148550653</c:v>
                </c:pt>
                <c:pt idx="227">
                  <c:v>99.878945527675072</c:v>
                </c:pt>
                <c:pt idx="228">
                  <c:v>99.848289745741027</c:v>
                </c:pt>
                <c:pt idx="229">
                  <c:v>99.814316110194497</c:v>
                </c:pt>
                <c:pt idx="230">
                  <c:v>99.790496141671767</c:v>
                </c:pt>
                <c:pt idx="231">
                  <c:v>99.698265490402434</c:v>
                </c:pt>
                <c:pt idx="232">
                  <c:v>99.602594290441189</c:v>
                </c:pt>
                <c:pt idx="233">
                  <c:v>99.584270919245952</c:v>
                </c:pt>
                <c:pt idx="234">
                  <c:v>99.427572509262532</c:v>
                </c:pt>
                <c:pt idx="235">
                  <c:v>99.236533349519476</c:v>
                </c:pt>
                <c:pt idx="236">
                  <c:v>98.972768712994153</c:v>
                </c:pt>
                <c:pt idx="237">
                  <c:v>99.643412560006922</c:v>
                </c:pt>
                <c:pt idx="238">
                  <c:v>99.990901744922397</c:v>
                </c:pt>
                <c:pt idx="239">
                  <c:v>99.59951380974988</c:v>
                </c:pt>
                <c:pt idx="240">
                  <c:v>99.533770230514946</c:v>
                </c:pt>
                <c:pt idx="241">
                  <c:v>99.49670996025138</c:v>
                </c:pt>
                <c:pt idx="242">
                  <c:v>99.492183301208897</c:v>
                </c:pt>
                <c:pt idx="243">
                  <c:v>99.341452511590745</c:v>
                </c:pt>
                <c:pt idx="244">
                  <c:v>99.341452511590745</c:v>
                </c:pt>
                <c:pt idx="245">
                  <c:v>98.796928135115252</c:v>
                </c:pt>
                <c:pt idx="246">
                  <c:v>98.853829387315926</c:v>
                </c:pt>
                <c:pt idx="247">
                  <c:v>99.230659853613318</c:v>
                </c:pt>
                <c:pt idx="248">
                  <c:v>99.314667568756434</c:v>
                </c:pt>
                <c:pt idx="249">
                  <c:v>99.314667568756434</c:v>
                </c:pt>
                <c:pt idx="250">
                  <c:v>99.731146653365414</c:v>
                </c:pt>
                <c:pt idx="251">
                  <c:v>99.731146581882882</c:v>
                </c:pt>
                <c:pt idx="252">
                  <c:v>99.35579729252953</c:v>
                </c:pt>
                <c:pt idx="253">
                  <c:v>99.455124695706729</c:v>
                </c:pt>
                <c:pt idx="254">
                  <c:v>99.20561850657775</c:v>
                </c:pt>
                <c:pt idx="255">
                  <c:v>99.080778988792972</c:v>
                </c:pt>
                <c:pt idx="256">
                  <c:v>99.317655877040707</c:v>
                </c:pt>
                <c:pt idx="257">
                  <c:v>99.390531281749901</c:v>
                </c:pt>
                <c:pt idx="258">
                  <c:v>99.411308506055789</c:v>
                </c:pt>
                <c:pt idx="259">
                  <c:v>99.506491935269679</c:v>
                </c:pt>
                <c:pt idx="260">
                  <c:v>99.465343511426966</c:v>
                </c:pt>
                <c:pt idx="261">
                  <c:v>99.560495145365124</c:v>
                </c:pt>
                <c:pt idx="262">
                  <c:v>99.560495145365124</c:v>
                </c:pt>
                <c:pt idx="263">
                  <c:v>99.310282910352697</c:v>
                </c:pt>
                <c:pt idx="264">
                  <c:v>99.329832556540339</c:v>
                </c:pt>
                <c:pt idx="265">
                  <c:v>99.368831166897351</c:v>
                </c:pt>
                <c:pt idx="266">
                  <c:v>99.280766489486851</c:v>
                </c:pt>
                <c:pt idx="267">
                  <c:v>99.305249268551762</c:v>
                </c:pt>
                <c:pt idx="268">
                  <c:v>99.452960183218565</c:v>
                </c:pt>
                <c:pt idx="269">
                  <c:v>99.240645050911596</c:v>
                </c:pt>
                <c:pt idx="270">
                  <c:v>99.240645050911596</c:v>
                </c:pt>
                <c:pt idx="271">
                  <c:v>97.976248329242665</c:v>
                </c:pt>
                <c:pt idx="272">
                  <c:v>98.834879109785547</c:v>
                </c:pt>
                <c:pt idx="273">
                  <c:v>99.061938286572953</c:v>
                </c:pt>
                <c:pt idx="274">
                  <c:v>99.038820143170582</c:v>
                </c:pt>
                <c:pt idx="275">
                  <c:v>99.038820143170582</c:v>
                </c:pt>
                <c:pt idx="276">
                  <c:v>99.269041944897737</c:v>
                </c:pt>
                <c:pt idx="277">
                  <c:v>99.415379948509184</c:v>
                </c:pt>
                <c:pt idx="278">
                  <c:v>99.377167899433033</c:v>
                </c:pt>
                <c:pt idx="279">
                  <c:v>99.411972454933988</c:v>
                </c:pt>
                <c:pt idx="280">
                  <c:v>99.411973229301623</c:v>
                </c:pt>
                <c:pt idx="281">
                  <c:v>99.039473036888225</c:v>
                </c:pt>
                <c:pt idx="282">
                  <c:v>99.145377991099835</c:v>
                </c:pt>
                <c:pt idx="283">
                  <c:v>99.314788698453768</c:v>
                </c:pt>
                <c:pt idx="284">
                  <c:v>99.330514221307624</c:v>
                </c:pt>
                <c:pt idx="285">
                  <c:v>99.312374038956321</c:v>
                </c:pt>
                <c:pt idx="286">
                  <c:v>99.291929810013983</c:v>
                </c:pt>
                <c:pt idx="287">
                  <c:v>99.302807635281553</c:v>
                </c:pt>
                <c:pt idx="288">
                  <c:v>99.302810141663883</c:v>
                </c:pt>
                <c:pt idx="289">
                  <c:v>99.323504908210452</c:v>
                </c:pt>
                <c:pt idx="290">
                  <c:v>99.32350942558277</c:v>
                </c:pt>
                <c:pt idx="291">
                  <c:v>99.3280979310276</c:v>
                </c:pt>
                <c:pt idx="292">
                  <c:v>99.176752422070294</c:v>
                </c:pt>
                <c:pt idx="293">
                  <c:v>99.234244962819133</c:v>
                </c:pt>
                <c:pt idx="294">
                  <c:v>99.230655774892625</c:v>
                </c:pt>
                <c:pt idx="295">
                  <c:v>99.181407802195864</c:v>
                </c:pt>
                <c:pt idx="296">
                  <c:v>99.149004327403958</c:v>
                </c:pt>
                <c:pt idx="297">
                  <c:v>99.151596242860236</c:v>
                </c:pt>
                <c:pt idx="298">
                  <c:v>99.160447472295701</c:v>
                </c:pt>
                <c:pt idx="299">
                  <c:v>99.160447472295701</c:v>
                </c:pt>
                <c:pt idx="300">
                  <c:v>99.428521377508019</c:v>
                </c:pt>
                <c:pt idx="301">
                  <c:v>98.449334785740064</c:v>
                </c:pt>
                <c:pt idx="302">
                  <c:v>98.547904204035078</c:v>
                </c:pt>
                <c:pt idx="303">
                  <c:v>99.05065388268234</c:v>
                </c:pt>
                <c:pt idx="304">
                  <c:v>99.180961031112915</c:v>
                </c:pt>
                <c:pt idx="305">
                  <c:v>99.332709912624296</c:v>
                </c:pt>
                <c:pt idx="306">
                  <c:v>99.314790770805686</c:v>
                </c:pt>
                <c:pt idx="307">
                  <c:v>99.200751082049862</c:v>
                </c:pt>
                <c:pt idx="308">
                  <c:v>99.187320267682452</c:v>
                </c:pt>
                <c:pt idx="309">
                  <c:v>99.187320267682452</c:v>
                </c:pt>
                <c:pt idx="310">
                  <c:v>99.173887568448464</c:v>
                </c:pt>
                <c:pt idx="311">
                  <c:v>99.156529093361598</c:v>
                </c:pt>
                <c:pt idx="312">
                  <c:v>99.173889489431332</c:v>
                </c:pt>
                <c:pt idx="313">
                  <c:v>99.173889489431332</c:v>
                </c:pt>
                <c:pt idx="314">
                  <c:v>99.17050381340303</c:v>
                </c:pt>
                <c:pt idx="315">
                  <c:v>99.187322779168909</c:v>
                </c:pt>
                <c:pt idx="316">
                  <c:v>99.152694429060446</c:v>
                </c:pt>
                <c:pt idx="317">
                  <c:v>99.152694429060446</c:v>
                </c:pt>
                <c:pt idx="318">
                  <c:v>99.152694429060446</c:v>
                </c:pt>
                <c:pt idx="319">
                  <c:v>99.152694429060446</c:v>
                </c:pt>
                <c:pt idx="320">
                  <c:v>99.152694429060446</c:v>
                </c:pt>
                <c:pt idx="321">
                  <c:v>99.152694429060446</c:v>
                </c:pt>
                <c:pt idx="322">
                  <c:v>99.152694429060446</c:v>
                </c:pt>
                <c:pt idx="323">
                  <c:v>99.152694429060446</c:v>
                </c:pt>
                <c:pt idx="324">
                  <c:v>99.152694429060446</c:v>
                </c:pt>
                <c:pt idx="325">
                  <c:v>99.152694429060446</c:v>
                </c:pt>
                <c:pt idx="326">
                  <c:v>99.152694429060446</c:v>
                </c:pt>
                <c:pt idx="327">
                  <c:v>99.152694429060446</c:v>
                </c:pt>
                <c:pt idx="328">
                  <c:v>99.152694429060446</c:v>
                </c:pt>
                <c:pt idx="329">
                  <c:v>99.152704364380313</c:v>
                </c:pt>
                <c:pt idx="330">
                  <c:v>99.152704364380313</c:v>
                </c:pt>
                <c:pt idx="331">
                  <c:v>99.152704364380313</c:v>
                </c:pt>
                <c:pt idx="332">
                  <c:v>99.152704364380313</c:v>
                </c:pt>
                <c:pt idx="333">
                  <c:v>99.152704364380313</c:v>
                </c:pt>
                <c:pt idx="334">
                  <c:v>99.152704364380313</c:v>
                </c:pt>
                <c:pt idx="335">
                  <c:v>99.152704364380313</c:v>
                </c:pt>
                <c:pt idx="336">
                  <c:v>99.152704364380313</c:v>
                </c:pt>
                <c:pt idx="337">
                  <c:v>99.152704364380313</c:v>
                </c:pt>
                <c:pt idx="338">
                  <c:v>99.152704364380313</c:v>
                </c:pt>
                <c:pt idx="339">
                  <c:v>99.152704364380313</c:v>
                </c:pt>
                <c:pt idx="340">
                  <c:v>99.152704364380313</c:v>
                </c:pt>
                <c:pt idx="341">
                  <c:v>99.152704364380313</c:v>
                </c:pt>
                <c:pt idx="342">
                  <c:v>99.152704364380313</c:v>
                </c:pt>
                <c:pt idx="343">
                  <c:v>99.600177552501762</c:v>
                </c:pt>
                <c:pt idx="344">
                  <c:v>99.59634780626152</c:v>
                </c:pt>
                <c:pt idx="345">
                  <c:v>99.59634780626152</c:v>
                </c:pt>
                <c:pt idx="346">
                  <c:v>99.449396384454303</c:v>
                </c:pt>
                <c:pt idx="347">
                  <c:v>99.474461164719813</c:v>
                </c:pt>
                <c:pt idx="348">
                  <c:v>99.584273616643856</c:v>
                </c:pt>
                <c:pt idx="349">
                  <c:v>99.495554856518879</c:v>
                </c:pt>
                <c:pt idx="350">
                  <c:v>99.742051993358203</c:v>
                </c:pt>
                <c:pt idx="351">
                  <c:v>99.443149132714652</c:v>
                </c:pt>
                <c:pt idx="352">
                  <c:v>99.486035583113036</c:v>
                </c:pt>
                <c:pt idx="353">
                  <c:v>99.602590789396757</c:v>
                </c:pt>
                <c:pt idx="354">
                  <c:v>99.703923118835519</c:v>
                </c:pt>
                <c:pt idx="355">
                  <c:v>99.804371971302302</c:v>
                </c:pt>
                <c:pt idx="356">
                  <c:v>99.989034973939866</c:v>
                </c:pt>
                <c:pt idx="357">
                  <c:v>99.989288664063693</c:v>
                </c:pt>
                <c:pt idx="358">
                  <c:v>99.825981843378756</c:v>
                </c:pt>
                <c:pt idx="359">
                  <c:v>99.851580032529711</c:v>
                </c:pt>
                <c:pt idx="360">
                  <c:v>99.71377453354566</c:v>
                </c:pt>
                <c:pt idx="361">
                  <c:v>99.588054616907556</c:v>
                </c:pt>
                <c:pt idx="362">
                  <c:v>99.588054616907556</c:v>
                </c:pt>
                <c:pt idx="363">
                  <c:v>99.523076609375181</c:v>
                </c:pt>
                <c:pt idx="364">
                  <c:v>99.924095958062807</c:v>
                </c:pt>
                <c:pt idx="365">
                  <c:v>99.879785102089073</c:v>
                </c:pt>
                <c:pt idx="366">
                  <c:v>99.113241817820921</c:v>
                </c:pt>
                <c:pt idx="367">
                  <c:v>99.113241817820921</c:v>
                </c:pt>
                <c:pt idx="368">
                  <c:v>99.113241817820921</c:v>
                </c:pt>
                <c:pt idx="369">
                  <c:v>99.113241817820921</c:v>
                </c:pt>
                <c:pt idx="370">
                  <c:v>99.113241817820921</c:v>
                </c:pt>
                <c:pt idx="371">
                  <c:v>99.113241817820921</c:v>
                </c:pt>
                <c:pt idx="372">
                  <c:v>99.113241817820921</c:v>
                </c:pt>
                <c:pt idx="373">
                  <c:v>99.113241817820921</c:v>
                </c:pt>
                <c:pt idx="374">
                  <c:v>99.113241817820921</c:v>
                </c:pt>
                <c:pt idx="375">
                  <c:v>99.113241817820921</c:v>
                </c:pt>
                <c:pt idx="376">
                  <c:v>99.113241817820921</c:v>
                </c:pt>
                <c:pt idx="377">
                  <c:v>99.113241817820921</c:v>
                </c:pt>
                <c:pt idx="378">
                  <c:v>99.113241817820921</c:v>
                </c:pt>
                <c:pt idx="379">
                  <c:v>99.113241817820921</c:v>
                </c:pt>
                <c:pt idx="380">
                  <c:v>99.113241817820921</c:v>
                </c:pt>
                <c:pt idx="381">
                  <c:v>99.113241817820921</c:v>
                </c:pt>
                <c:pt idx="382">
                  <c:v>99.113241817820921</c:v>
                </c:pt>
                <c:pt idx="383">
                  <c:v>99.113241817820921</c:v>
                </c:pt>
                <c:pt idx="384">
                  <c:v>99.113241817820921</c:v>
                </c:pt>
                <c:pt idx="385">
                  <c:v>99.113241817820921</c:v>
                </c:pt>
                <c:pt idx="386">
                  <c:v>99.113241817820921</c:v>
                </c:pt>
                <c:pt idx="387">
                  <c:v>99.113241817820921</c:v>
                </c:pt>
                <c:pt idx="388">
                  <c:v>99.113241817820921</c:v>
                </c:pt>
                <c:pt idx="389">
                  <c:v>99.113241817820921</c:v>
                </c:pt>
                <c:pt idx="390">
                  <c:v>99.113241817820921</c:v>
                </c:pt>
                <c:pt idx="391">
                  <c:v>99.113241817820921</c:v>
                </c:pt>
                <c:pt idx="392">
                  <c:v>99.113241817820921</c:v>
                </c:pt>
                <c:pt idx="393">
                  <c:v>99.113241817820921</c:v>
                </c:pt>
                <c:pt idx="394">
                  <c:v>99.113241817820921</c:v>
                </c:pt>
                <c:pt idx="395">
                  <c:v>99.113241817820921</c:v>
                </c:pt>
                <c:pt idx="396">
                  <c:v>99.113241817820921</c:v>
                </c:pt>
                <c:pt idx="397">
                  <c:v>99.113241817820921</c:v>
                </c:pt>
                <c:pt idx="398">
                  <c:v>99.113241817820921</c:v>
                </c:pt>
                <c:pt idx="399">
                  <c:v>99.113241817820921</c:v>
                </c:pt>
                <c:pt idx="400">
                  <c:v>99.113241817820921</c:v>
                </c:pt>
                <c:pt idx="401">
                  <c:v>99.113241817820921</c:v>
                </c:pt>
                <c:pt idx="402">
                  <c:v>99.113241817820921</c:v>
                </c:pt>
                <c:pt idx="403">
                  <c:v>99.113241817820921</c:v>
                </c:pt>
                <c:pt idx="404">
                  <c:v>99.113241817820921</c:v>
                </c:pt>
                <c:pt idx="405">
                  <c:v>99.113241817820921</c:v>
                </c:pt>
                <c:pt idx="406">
                  <c:v>99.113241817820921</c:v>
                </c:pt>
                <c:pt idx="407">
                  <c:v>99.113241817820921</c:v>
                </c:pt>
                <c:pt idx="408">
                  <c:v>99.113241817820921</c:v>
                </c:pt>
                <c:pt idx="409">
                  <c:v>99.113241817820921</c:v>
                </c:pt>
                <c:pt idx="410">
                  <c:v>99.113241817820921</c:v>
                </c:pt>
                <c:pt idx="411">
                  <c:v>99.113241817820921</c:v>
                </c:pt>
                <c:pt idx="412">
                  <c:v>99.113241817820921</c:v>
                </c:pt>
                <c:pt idx="413">
                  <c:v>99.113241817820921</c:v>
                </c:pt>
                <c:pt idx="414">
                  <c:v>99.113241817820921</c:v>
                </c:pt>
                <c:pt idx="415">
                  <c:v>99.113241817820921</c:v>
                </c:pt>
                <c:pt idx="416">
                  <c:v>99.113241817820921</c:v>
                </c:pt>
                <c:pt idx="417">
                  <c:v>99.113241817820921</c:v>
                </c:pt>
                <c:pt idx="418">
                  <c:v>99.113241817820921</c:v>
                </c:pt>
                <c:pt idx="419">
                  <c:v>99.113241817820921</c:v>
                </c:pt>
                <c:pt idx="420">
                  <c:v>99.113241817820921</c:v>
                </c:pt>
                <c:pt idx="421">
                  <c:v>99.113241817820921</c:v>
                </c:pt>
                <c:pt idx="422">
                  <c:v>99.113241817820921</c:v>
                </c:pt>
                <c:pt idx="423">
                  <c:v>99.113241817820921</c:v>
                </c:pt>
                <c:pt idx="424">
                  <c:v>99.113241817820921</c:v>
                </c:pt>
                <c:pt idx="425">
                  <c:v>99.113241817820921</c:v>
                </c:pt>
                <c:pt idx="426">
                  <c:v>99.113241817820921</c:v>
                </c:pt>
                <c:pt idx="427">
                  <c:v>99.113241817820921</c:v>
                </c:pt>
                <c:pt idx="428">
                  <c:v>99.113241817820921</c:v>
                </c:pt>
                <c:pt idx="429">
                  <c:v>99.113241817820921</c:v>
                </c:pt>
                <c:pt idx="430">
                  <c:v>99.113241817820921</c:v>
                </c:pt>
                <c:pt idx="431">
                  <c:v>99.113241817820921</c:v>
                </c:pt>
                <c:pt idx="432">
                  <c:v>99.113241817820921</c:v>
                </c:pt>
                <c:pt idx="433">
                  <c:v>99.113241817820921</c:v>
                </c:pt>
                <c:pt idx="434">
                  <c:v>99.113241817820921</c:v>
                </c:pt>
                <c:pt idx="435">
                  <c:v>99.113241817820921</c:v>
                </c:pt>
                <c:pt idx="436">
                  <c:v>99.113241817820921</c:v>
                </c:pt>
                <c:pt idx="437">
                  <c:v>99.113241817820921</c:v>
                </c:pt>
                <c:pt idx="438">
                  <c:v>99.113241817820921</c:v>
                </c:pt>
                <c:pt idx="439">
                  <c:v>99.113241817820921</c:v>
                </c:pt>
                <c:pt idx="440">
                  <c:v>99.113241817820921</c:v>
                </c:pt>
                <c:pt idx="441">
                  <c:v>99.113241817820921</c:v>
                </c:pt>
                <c:pt idx="442">
                  <c:v>99.113241817820921</c:v>
                </c:pt>
                <c:pt idx="443">
                  <c:v>99.113241817820921</c:v>
                </c:pt>
                <c:pt idx="444">
                  <c:v>99.113241817820921</c:v>
                </c:pt>
                <c:pt idx="445">
                  <c:v>99.113241817820921</c:v>
                </c:pt>
                <c:pt idx="446">
                  <c:v>99.113241817820921</c:v>
                </c:pt>
                <c:pt idx="447">
                  <c:v>99.113241817820921</c:v>
                </c:pt>
                <c:pt idx="448">
                  <c:v>99.113241817820921</c:v>
                </c:pt>
                <c:pt idx="449">
                  <c:v>99.113241817820921</c:v>
                </c:pt>
                <c:pt idx="450">
                  <c:v>99.113241817820921</c:v>
                </c:pt>
                <c:pt idx="451">
                  <c:v>99.113241817820921</c:v>
                </c:pt>
                <c:pt idx="452">
                  <c:v>99.113241817820921</c:v>
                </c:pt>
                <c:pt idx="453">
                  <c:v>99.113241817820921</c:v>
                </c:pt>
                <c:pt idx="454">
                  <c:v>99.113241817820921</c:v>
                </c:pt>
                <c:pt idx="455">
                  <c:v>99.113241817820921</c:v>
                </c:pt>
                <c:pt idx="456">
                  <c:v>99.113241817820921</c:v>
                </c:pt>
                <c:pt idx="457">
                  <c:v>99.113241817820921</c:v>
                </c:pt>
                <c:pt idx="458">
                  <c:v>99.113241817820921</c:v>
                </c:pt>
                <c:pt idx="459">
                  <c:v>99.113241817820921</c:v>
                </c:pt>
                <c:pt idx="460">
                  <c:v>99.113241817820921</c:v>
                </c:pt>
                <c:pt idx="461">
                  <c:v>99.113241817820921</c:v>
                </c:pt>
                <c:pt idx="462">
                  <c:v>99.113241817820921</c:v>
                </c:pt>
                <c:pt idx="463">
                  <c:v>99.113241817820921</c:v>
                </c:pt>
                <c:pt idx="464">
                  <c:v>99.113241817820921</c:v>
                </c:pt>
                <c:pt idx="465">
                  <c:v>99.113241817820921</c:v>
                </c:pt>
                <c:pt idx="466">
                  <c:v>99.113241817820921</c:v>
                </c:pt>
                <c:pt idx="467">
                  <c:v>99.113241817820921</c:v>
                </c:pt>
                <c:pt idx="468">
                  <c:v>99.113241817820921</c:v>
                </c:pt>
                <c:pt idx="469">
                  <c:v>99.113241817820921</c:v>
                </c:pt>
                <c:pt idx="470">
                  <c:v>99.113241817820921</c:v>
                </c:pt>
                <c:pt idx="471">
                  <c:v>99.113241817820921</c:v>
                </c:pt>
                <c:pt idx="472">
                  <c:v>99.113241817820921</c:v>
                </c:pt>
                <c:pt idx="473">
                  <c:v>99.113241817820921</c:v>
                </c:pt>
                <c:pt idx="474">
                  <c:v>99.113241817820921</c:v>
                </c:pt>
                <c:pt idx="475">
                  <c:v>99.113241817820921</c:v>
                </c:pt>
                <c:pt idx="476">
                  <c:v>99.113241817820921</c:v>
                </c:pt>
                <c:pt idx="477">
                  <c:v>99.113241817820921</c:v>
                </c:pt>
                <c:pt idx="478">
                  <c:v>99.113241817820921</c:v>
                </c:pt>
                <c:pt idx="479">
                  <c:v>99.113241817820921</c:v>
                </c:pt>
                <c:pt idx="480">
                  <c:v>99.113241817820921</c:v>
                </c:pt>
                <c:pt idx="481">
                  <c:v>99.113241817820921</c:v>
                </c:pt>
                <c:pt idx="482">
                  <c:v>99.113241817820921</c:v>
                </c:pt>
                <c:pt idx="483">
                  <c:v>99.113241817820921</c:v>
                </c:pt>
                <c:pt idx="484">
                  <c:v>99.113241817820921</c:v>
                </c:pt>
                <c:pt idx="485">
                  <c:v>99.113241817820921</c:v>
                </c:pt>
                <c:pt idx="486">
                  <c:v>99.113241817820921</c:v>
                </c:pt>
                <c:pt idx="487">
                  <c:v>99.113241817820921</c:v>
                </c:pt>
                <c:pt idx="488">
                  <c:v>99.113241817820921</c:v>
                </c:pt>
                <c:pt idx="489">
                  <c:v>99.113241817820921</c:v>
                </c:pt>
                <c:pt idx="490">
                  <c:v>99.113241817820921</c:v>
                </c:pt>
                <c:pt idx="491">
                  <c:v>99.113241817820921</c:v>
                </c:pt>
                <c:pt idx="492">
                  <c:v>99.113241817820921</c:v>
                </c:pt>
                <c:pt idx="493">
                  <c:v>99.113241817820921</c:v>
                </c:pt>
                <c:pt idx="494">
                  <c:v>99.113241817820921</c:v>
                </c:pt>
                <c:pt idx="495">
                  <c:v>99.113241817820921</c:v>
                </c:pt>
                <c:pt idx="496">
                  <c:v>99.113241817820921</c:v>
                </c:pt>
                <c:pt idx="497">
                  <c:v>99.113241817820921</c:v>
                </c:pt>
                <c:pt idx="498">
                  <c:v>99.113241817820921</c:v>
                </c:pt>
                <c:pt idx="499">
                  <c:v>99.113241817820921</c:v>
                </c:pt>
                <c:pt idx="500">
                  <c:v>99.113241817820921</c:v>
                </c:pt>
                <c:pt idx="501">
                  <c:v>99.113241817820921</c:v>
                </c:pt>
                <c:pt idx="502">
                  <c:v>99.113241817820921</c:v>
                </c:pt>
                <c:pt idx="503">
                  <c:v>99.113241817820921</c:v>
                </c:pt>
                <c:pt idx="504">
                  <c:v>99.113241817820921</c:v>
                </c:pt>
                <c:pt idx="505">
                  <c:v>99.113241817820921</c:v>
                </c:pt>
                <c:pt idx="506">
                  <c:v>99.113241817820921</c:v>
                </c:pt>
                <c:pt idx="507">
                  <c:v>99.113241817820921</c:v>
                </c:pt>
                <c:pt idx="508">
                  <c:v>99.113241817820921</c:v>
                </c:pt>
                <c:pt idx="509">
                  <c:v>99.113241817820921</c:v>
                </c:pt>
                <c:pt idx="510">
                  <c:v>99.113241817820921</c:v>
                </c:pt>
                <c:pt idx="511">
                  <c:v>99.113241817820921</c:v>
                </c:pt>
                <c:pt idx="512">
                  <c:v>99.113241817820921</c:v>
                </c:pt>
                <c:pt idx="513">
                  <c:v>99.113241817820921</c:v>
                </c:pt>
                <c:pt idx="514">
                  <c:v>99.113241817820921</c:v>
                </c:pt>
                <c:pt idx="515">
                  <c:v>99.113241817820921</c:v>
                </c:pt>
                <c:pt idx="516">
                  <c:v>99.113241817820921</c:v>
                </c:pt>
                <c:pt idx="517">
                  <c:v>99.113241817820921</c:v>
                </c:pt>
                <c:pt idx="518">
                  <c:v>99.113241817820921</c:v>
                </c:pt>
                <c:pt idx="519">
                  <c:v>99.113241817820921</c:v>
                </c:pt>
                <c:pt idx="520">
                  <c:v>99.113241817820921</c:v>
                </c:pt>
                <c:pt idx="521">
                  <c:v>99.113241817820921</c:v>
                </c:pt>
                <c:pt idx="522">
                  <c:v>99.113241817820921</c:v>
                </c:pt>
                <c:pt idx="523">
                  <c:v>99.113241817820921</c:v>
                </c:pt>
                <c:pt idx="524">
                  <c:v>99.113241817820921</c:v>
                </c:pt>
                <c:pt idx="525">
                  <c:v>99.113241817820921</c:v>
                </c:pt>
                <c:pt idx="526">
                  <c:v>99.113241817820921</c:v>
                </c:pt>
                <c:pt idx="527">
                  <c:v>99.113241817820921</c:v>
                </c:pt>
                <c:pt idx="528">
                  <c:v>99.113241817820921</c:v>
                </c:pt>
                <c:pt idx="529">
                  <c:v>99.113241817820921</c:v>
                </c:pt>
                <c:pt idx="530">
                  <c:v>99.113241817820921</c:v>
                </c:pt>
                <c:pt idx="531">
                  <c:v>99.113241817820921</c:v>
                </c:pt>
                <c:pt idx="532">
                  <c:v>99.113241817820921</c:v>
                </c:pt>
                <c:pt idx="533">
                  <c:v>99.113241817820921</c:v>
                </c:pt>
                <c:pt idx="534">
                  <c:v>99.113241817820921</c:v>
                </c:pt>
                <c:pt idx="535">
                  <c:v>99.113241817820921</c:v>
                </c:pt>
                <c:pt idx="536">
                  <c:v>99.113241817820921</c:v>
                </c:pt>
                <c:pt idx="537">
                  <c:v>99.113241817820921</c:v>
                </c:pt>
                <c:pt idx="538">
                  <c:v>99.113241817820921</c:v>
                </c:pt>
                <c:pt idx="539">
                  <c:v>99.113241817820921</c:v>
                </c:pt>
                <c:pt idx="540">
                  <c:v>99.113241817820921</c:v>
                </c:pt>
                <c:pt idx="541">
                  <c:v>99.113241817820921</c:v>
                </c:pt>
                <c:pt idx="542">
                  <c:v>99.113241817820921</c:v>
                </c:pt>
                <c:pt idx="543">
                  <c:v>99.113241817820921</c:v>
                </c:pt>
                <c:pt idx="544">
                  <c:v>99.113241817820921</c:v>
                </c:pt>
                <c:pt idx="545">
                  <c:v>99.113241817820921</c:v>
                </c:pt>
                <c:pt idx="546">
                  <c:v>99.113241817820921</c:v>
                </c:pt>
                <c:pt idx="547">
                  <c:v>99.113241817820921</c:v>
                </c:pt>
                <c:pt idx="548">
                  <c:v>99.113241817820921</c:v>
                </c:pt>
                <c:pt idx="549">
                  <c:v>99.113241817820921</c:v>
                </c:pt>
                <c:pt idx="550">
                  <c:v>99.113241817820921</c:v>
                </c:pt>
                <c:pt idx="551">
                  <c:v>99.113241817820921</c:v>
                </c:pt>
                <c:pt idx="552">
                  <c:v>99.113241817820921</c:v>
                </c:pt>
                <c:pt idx="553">
                  <c:v>99.113241817820921</c:v>
                </c:pt>
                <c:pt idx="554">
                  <c:v>99.113241817820921</c:v>
                </c:pt>
                <c:pt idx="555">
                  <c:v>99.113241817820921</c:v>
                </c:pt>
                <c:pt idx="556">
                  <c:v>99.113241817820921</c:v>
                </c:pt>
                <c:pt idx="557">
                  <c:v>99.113241817820921</c:v>
                </c:pt>
                <c:pt idx="558">
                  <c:v>99.113241817820921</c:v>
                </c:pt>
                <c:pt idx="559">
                  <c:v>99.113241817820921</c:v>
                </c:pt>
                <c:pt idx="560">
                  <c:v>99.113241817820921</c:v>
                </c:pt>
                <c:pt idx="561">
                  <c:v>99.113241817820921</c:v>
                </c:pt>
                <c:pt idx="562">
                  <c:v>99.113241817820921</c:v>
                </c:pt>
                <c:pt idx="563">
                  <c:v>99.113241817820921</c:v>
                </c:pt>
                <c:pt idx="564">
                  <c:v>99.113241817820921</c:v>
                </c:pt>
                <c:pt idx="565">
                  <c:v>99.113241817820921</c:v>
                </c:pt>
                <c:pt idx="566">
                  <c:v>99.113241817820921</c:v>
                </c:pt>
                <c:pt idx="567">
                  <c:v>99.113241817820921</c:v>
                </c:pt>
                <c:pt idx="568">
                  <c:v>99.113241817820921</c:v>
                </c:pt>
                <c:pt idx="569">
                  <c:v>99.113241817820921</c:v>
                </c:pt>
                <c:pt idx="570">
                  <c:v>99.113241817820921</c:v>
                </c:pt>
                <c:pt idx="571">
                  <c:v>99.113241817820921</c:v>
                </c:pt>
                <c:pt idx="572">
                  <c:v>99.113241817820921</c:v>
                </c:pt>
                <c:pt idx="573">
                  <c:v>99.113241817820921</c:v>
                </c:pt>
                <c:pt idx="574">
                  <c:v>99.113241817820921</c:v>
                </c:pt>
                <c:pt idx="575">
                  <c:v>99.113241817820921</c:v>
                </c:pt>
                <c:pt idx="576">
                  <c:v>99.113241817820921</c:v>
                </c:pt>
                <c:pt idx="577">
                  <c:v>99.941869580662882</c:v>
                </c:pt>
                <c:pt idx="578">
                  <c:v>99.941869580662882</c:v>
                </c:pt>
                <c:pt idx="579">
                  <c:v>99.941869580662882</c:v>
                </c:pt>
                <c:pt idx="580">
                  <c:v>99.941869580662882</c:v>
                </c:pt>
                <c:pt idx="581">
                  <c:v>99.990074448238232</c:v>
                </c:pt>
                <c:pt idx="582">
                  <c:v>99.98991152491331</c:v>
                </c:pt>
                <c:pt idx="583">
                  <c:v>99.989721409581492</c:v>
                </c:pt>
                <c:pt idx="584">
                  <c:v>99.952815546789211</c:v>
                </c:pt>
                <c:pt idx="585">
                  <c:v>99.952815268055559</c:v>
                </c:pt>
                <c:pt idx="586">
                  <c:v>99.953901682162211</c:v>
                </c:pt>
                <c:pt idx="587">
                  <c:v>99.989519314170266</c:v>
                </c:pt>
                <c:pt idx="588">
                  <c:v>99.955800748836225</c:v>
                </c:pt>
                <c:pt idx="589">
                  <c:v>99.858215335307563</c:v>
                </c:pt>
                <c:pt idx="590">
                  <c:v>99.858215653043757</c:v>
                </c:pt>
                <c:pt idx="591">
                  <c:v>99.855133160946423</c:v>
                </c:pt>
                <c:pt idx="592">
                  <c:v>99.855133160946423</c:v>
                </c:pt>
                <c:pt idx="593">
                  <c:v>99.364600556405861</c:v>
                </c:pt>
                <c:pt idx="594">
                  <c:v>99.519373178886141</c:v>
                </c:pt>
                <c:pt idx="595">
                  <c:v>99.524994698852637</c:v>
                </c:pt>
                <c:pt idx="596">
                  <c:v>99.389756801240978</c:v>
                </c:pt>
                <c:pt idx="597">
                  <c:v>99.332711477321027</c:v>
                </c:pt>
                <c:pt idx="598">
                  <c:v>99.312373997592772</c:v>
                </c:pt>
                <c:pt idx="599">
                  <c:v>99.313755328195256</c:v>
                </c:pt>
                <c:pt idx="600">
                  <c:v>99.341350832254875</c:v>
                </c:pt>
                <c:pt idx="601">
                  <c:v>99.028399489507564</c:v>
                </c:pt>
                <c:pt idx="602">
                  <c:v>99.275459043245235</c:v>
                </c:pt>
                <c:pt idx="603">
                  <c:v>99.315254305539824</c:v>
                </c:pt>
                <c:pt idx="604">
                  <c:v>99.315254305539824</c:v>
                </c:pt>
                <c:pt idx="605">
                  <c:v>99.460539196385724</c:v>
                </c:pt>
                <c:pt idx="606">
                  <c:v>99.501832890391285</c:v>
                </c:pt>
                <c:pt idx="607">
                  <c:v>99.524114995696877</c:v>
                </c:pt>
                <c:pt idx="608">
                  <c:v>99.631706156376325</c:v>
                </c:pt>
                <c:pt idx="609">
                  <c:v>99.48134403569928</c:v>
                </c:pt>
                <c:pt idx="610">
                  <c:v>99.48134403569928</c:v>
                </c:pt>
                <c:pt idx="611">
                  <c:v>99.399913811085582</c:v>
                </c:pt>
                <c:pt idx="612">
                  <c:v>99.441379938771803</c:v>
                </c:pt>
                <c:pt idx="613">
                  <c:v>99.470384442560004</c:v>
                </c:pt>
                <c:pt idx="614">
                  <c:v>99.394404984957987</c:v>
                </c:pt>
                <c:pt idx="615">
                  <c:v>99.046277558192102</c:v>
                </c:pt>
                <c:pt idx="616">
                  <c:v>98.866651046103058</c:v>
                </c:pt>
                <c:pt idx="617">
                  <c:v>98.866651046103058</c:v>
                </c:pt>
                <c:pt idx="618">
                  <c:v>99.143823711414441</c:v>
                </c:pt>
                <c:pt idx="619">
                  <c:v>99.044186366461233</c:v>
                </c:pt>
                <c:pt idx="620">
                  <c:v>99.160458293386327</c:v>
                </c:pt>
                <c:pt idx="621">
                  <c:v>99.397671039738412</c:v>
                </c:pt>
                <c:pt idx="622">
                  <c:v>99.36832767106641</c:v>
                </c:pt>
                <c:pt idx="623">
                  <c:v>99.30817223450893</c:v>
                </c:pt>
                <c:pt idx="624">
                  <c:v>99.316098988022503</c:v>
                </c:pt>
                <c:pt idx="625">
                  <c:v>99.30281601361564</c:v>
                </c:pt>
                <c:pt idx="626">
                  <c:v>99.292034719838256</c:v>
                </c:pt>
                <c:pt idx="627">
                  <c:v>99.337912773980364</c:v>
                </c:pt>
                <c:pt idx="628">
                  <c:v>99.377866067625078</c:v>
                </c:pt>
                <c:pt idx="629">
                  <c:v>99.377866067625078</c:v>
                </c:pt>
                <c:pt idx="630">
                  <c:v>99.377866067625078</c:v>
                </c:pt>
                <c:pt idx="631">
                  <c:v>99.377866067625078</c:v>
                </c:pt>
                <c:pt idx="632">
                  <c:v>99.377866067625078</c:v>
                </c:pt>
                <c:pt idx="633">
                  <c:v>99.377866067625078</c:v>
                </c:pt>
                <c:pt idx="634">
                  <c:v>99.113241817820921</c:v>
                </c:pt>
                <c:pt idx="635">
                  <c:v>99.113241817820921</c:v>
                </c:pt>
                <c:pt idx="636">
                  <c:v>99.113241817820921</c:v>
                </c:pt>
                <c:pt idx="637">
                  <c:v>99.113241817820921</c:v>
                </c:pt>
                <c:pt idx="638">
                  <c:v>99.113241817820921</c:v>
                </c:pt>
                <c:pt idx="639">
                  <c:v>99.113241817820921</c:v>
                </c:pt>
                <c:pt idx="640">
                  <c:v>99.113241817820921</c:v>
                </c:pt>
                <c:pt idx="641">
                  <c:v>99.113241817820921</c:v>
                </c:pt>
                <c:pt idx="642">
                  <c:v>99.113241817820921</c:v>
                </c:pt>
                <c:pt idx="643">
                  <c:v>99.113241817820921</c:v>
                </c:pt>
                <c:pt idx="644">
                  <c:v>99.113241817820921</c:v>
                </c:pt>
                <c:pt idx="645">
                  <c:v>99.113241817820921</c:v>
                </c:pt>
                <c:pt idx="646">
                  <c:v>99.113241817820921</c:v>
                </c:pt>
                <c:pt idx="647">
                  <c:v>99.113241817820921</c:v>
                </c:pt>
                <c:pt idx="648">
                  <c:v>99.113241817820921</c:v>
                </c:pt>
                <c:pt idx="649">
                  <c:v>99.113241817820921</c:v>
                </c:pt>
                <c:pt idx="650">
                  <c:v>99.113241817820921</c:v>
                </c:pt>
                <c:pt idx="651">
                  <c:v>99.113241817820921</c:v>
                </c:pt>
                <c:pt idx="652">
                  <c:v>99.113241817820921</c:v>
                </c:pt>
                <c:pt idx="653">
                  <c:v>99.113241817820921</c:v>
                </c:pt>
                <c:pt idx="654">
                  <c:v>99.113241817820921</c:v>
                </c:pt>
                <c:pt idx="655">
                  <c:v>99.113241817820921</c:v>
                </c:pt>
                <c:pt idx="656">
                  <c:v>99.113241817820921</c:v>
                </c:pt>
                <c:pt idx="657">
                  <c:v>99.113241817820921</c:v>
                </c:pt>
                <c:pt idx="658">
                  <c:v>99.113241817820921</c:v>
                </c:pt>
                <c:pt idx="659">
                  <c:v>99.113241817820921</c:v>
                </c:pt>
                <c:pt idx="660">
                  <c:v>99.113241817820921</c:v>
                </c:pt>
                <c:pt idx="661">
                  <c:v>99.113241817820921</c:v>
                </c:pt>
                <c:pt idx="662">
                  <c:v>99.113241817820921</c:v>
                </c:pt>
                <c:pt idx="663">
                  <c:v>99.113241817820921</c:v>
                </c:pt>
                <c:pt idx="664">
                  <c:v>99.113241817820921</c:v>
                </c:pt>
                <c:pt idx="665">
                  <c:v>99.113241817820921</c:v>
                </c:pt>
                <c:pt idx="666">
                  <c:v>99.113241817820921</c:v>
                </c:pt>
                <c:pt idx="667">
                  <c:v>99.113241817820921</c:v>
                </c:pt>
                <c:pt idx="668">
                  <c:v>99.113241817820921</c:v>
                </c:pt>
                <c:pt idx="669">
                  <c:v>99.113241817820921</c:v>
                </c:pt>
                <c:pt idx="670">
                  <c:v>99.113241817820921</c:v>
                </c:pt>
                <c:pt idx="671">
                  <c:v>99.113241817820921</c:v>
                </c:pt>
                <c:pt idx="672">
                  <c:v>99.113241817820921</c:v>
                </c:pt>
                <c:pt idx="673">
                  <c:v>99.113241817820921</c:v>
                </c:pt>
                <c:pt idx="674">
                  <c:v>99.113241817820921</c:v>
                </c:pt>
                <c:pt idx="675">
                  <c:v>99.113241817820921</c:v>
                </c:pt>
                <c:pt idx="676">
                  <c:v>99.113241817820921</c:v>
                </c:pt>
                <c:pt idx="677">
                  <c:v>99.113241817820921</c:v>
                </c:pt>
                <c:pt idx="678">
                  <c:v>99.113241817820921</c:v>
                </c:pt>
                <c:pt idx="679">
                  <c:v>99.113241817820921</c:v>
                </c:pt>
                <c:pt idx="680">
                  <c:v>99.113241817820921</c:v>
                </c:pt>
                <c:pt idx="681">
                  <c:v>99.113241817820921</c:v>
                </c:pt>
                <c:pt idx="682">
                  <c:v>99.113241817820921</c:v>
                </c:pt>
                <c:pt idx="683">
                  <c:v>99.113241817820921</c:v>
                </c:pt>
                <c:pt idx="684">
                  <c:v>99.113241817820921</c:v>
                </c:pt>
                <c:pt idx="685">
                  <c:v>99.113241817820921</c:v>
                </c:pt>
                <c:pt idx="686">
                  <c:v>99.113241817820921</c:v>
                </c:pt>
                <c:pt idx="687">
                  <c:v>99.113241817820921</c:v>
                </c:pt>
                <c:pt idx="688">
                  <c:v>99.259706357138285</c:v>
                </c:pt>
                <c:pt idx="689">
                  <c:v>99.565428598836988</c:v>
                </c:pt>
                <c:pt idx="690">
                  <c:v>99.589425030877308</c:v>
                </c:pt>
                <c:pt idx="691">
                  <c:v>99.603360433093187</c:v>
                </c:pt>
                <c:pt idx="692">
                  <c:v>99.563217952292106</c:v>
                </c:pt>
                <c:pt idx="693">
                  <c:v>99.590603841718746</c:v>
                </c:pt>
                <c:pt idx="694">
                  <c:v>99.590603841718746</c:v>
                </c:pt>
                <c:pt idx="695">
                  <c:v>99.368402110812511</c:v>
                </c:pt>
                <c:pt idx="696">
                  <c:v>99.505613946119752</c:v>
                </c:pt>
                <c:pt idx="697">
                  <c:v>99.424519650025289</c:v>
                </c:pt>
                <c:pt idx="698">
                  <c:v>99.349480608293234</c:v>
                </c:pt>
                <c:pt idx="699">
                  <c:v>99.396197970604078</c:v>
                </c:pt>
                <c:pt idx="700">
                  <c:v>99.526419617861706</c:v>
                </c:pt>
                <c:pt idx="701">
                  <c:v>99.524117830119835</c:v>
                </c:pt>
                <c:pt idx="702">
                  <c:v>99.501804752689608</c:v>
                </c:pt>
                <c:pt idx="703">
                  <c:v>99.353530996510884</c:v>
                </c:pt>
                <c:pt idx="704">
                  <c:v>99.441438199580276</c:v>
                </c:pt>
                <c:pt idx="705">
                  <c:v>99.460539160517072</c:v>
                </c:pt>
                <c:pt idx="706">
                  <c:v>99.442188052851392</c:v>
                </c:pt>
                <c:pt idx="707">
                  <c:v>99.407682359449581</c:v>
                </c:pt>
                <c:pt idx="708">
                  <c:v>99.525633535374183</c:v>
                </c:pt>
                <c:pt idx="709">
                  <c:v>99.353527890915657</c:v>
                </c:pt>
                <c:pt idx="710">
                  <c:v>99.090170894555115</c:v>
                </c:pt>
                <c:pt idx="711">
                  <c:v>99.299609417187042</c:v>
                </c:pt>
                <c:pt idx="712">
                  <c:v>99.557359742862104</c:v>
                </c:pt>
                <c:pt idx="713">
                  <c:v>99.408970076576566</c:v>
                </c:pt>
                <c:pt idx="714">
                  <c:v>99.420203301966581</c:v>
                </c:pt>
                <c:pt idx="715">
                  <c:v>99.389086144935405</c:v>
                </c:pt>
                <c:pt idx="716">
                  <c:v>99.206439857360905</c:v>
                </c:pt>
                <c:pt idx="717">
                  <c:v>99.214219607203006</c:v>
                </c:pt>
                <c:pt idx="718">
                  <c:v>99.223900476419232</c:v>
                </c:pt>
                <c:pt idx="719">
                  <c:v>99.210490112039295</c:v>
                </c:pt>
                <c:pt idx="720">
                  <c:v>99.093383551874155</c:v>
                </c:pt>
                <c:pt idx="721">
                  <c:v>99.282301955013097</c:v>
                </c:pt>
                <c:pt idx="722">
                  <c:v>99.423637266022766</c:v>
                </c:pt>
                <c:pt idx="723">
                  <c:v>99.423636351613496</c:v>
                </c:pt>
                <c:pt idx="724">
                  <c:v>99.340190432621313</c:v>
                </c:pt>
                <c:pt idx="725">
                  <c:v>99.335913135054938</c:v>
                </c:pt>
                <c:pt idx="726">
                  <c:v>99.349625139102542</c:v>
                </c:pt>
                <c:pt idx="727">
                  <c:v>99.317661848052992</c:v>
                </c:pt>
                <c:pt idx="728">
                  <c:v>99.293747597567204</c:v>
                </c:pt>
                <c:pt idx="729">
                  <c:v>99.347146801867765</c:v>
                </c:pt>
                <c:pt idx="730">
                  <c:v>99.317660378129105</c:v>
                </c:pt>
                <c:pt idx="731">
                  <c:v>99.281529514173656</c:v>
                </c:pt>
                <c:pt idx="732">
                  <c:v>99.268345887708378</c:v>
                </c:pt>
                <c:pt idx="733">
                  <c:v>99.25481951425364</c:v>
                </c:pt>
                <c:pt idx="734">
                  <c:v>99.268574822887444</c:v>
                </c:pt>
                <c:pt idx="735">
                  <c:v>99.268574822887444</c:v>
                </c:pt>
                <c:pt idx="736">
                  <c:v>99.268568007293396</c:v>
                </c:pt>
                <c:pt idx="737">
                  <c:v>99.268568007293396</c:v>
                </c:pt>
                <c:pt idx="738">
                  <c:v>99.268568007293396</c:v>
                </c:pt>
                <c:pt idx="739">
                  <c:v>99.268568007293396</c:v>
                </c:pt>
                <c:pt idx="740">
                  <c:v>99.268557074425445</c:v>
                </c:pt>
                <c:pt idx="741">
                  <c:v>99.532507230323347</c:v>
                </c:pt>
                <c:pt idx="742">
                  <c:v>99.532507230323347</c:v>
                </c:pt>
                <c:pt idx="743">
                  <c:v>99.454668014656065</c:v>
                </c:pt>
                <c:pt idx="744">
                  <c:v>99.50584377168471</c:v>
                </c:pt>
                <c:pt idx="745">
                  <c:v>99.312943823202531</c:v>
                </c:pt>
                <c:pt idx="746">
                  <c:v>99.292033871845717</c:v>
                </c:pt>
                <c:pt idx="747">
                  <c:v>99.420197641687182</c:v>
                </c:pt>
                <c:pt idx="748">
                  <c:v>99.451272090243833</c:v>
                </c:pt>
                <c:pt idx="749">
                  <c:v>99.492180195548698</c:v>
                </c:pt>
                <c:pt idx="750">
                  <c:v>99.481975931880569</c:v>
                </c:pt>
                <c:pt idx="751">
                  <c:v>99.492182528415228</c:v>
                </c:pt>
                <c:pt idx="752">
                  <c:v>99.492182528415228</c:v>
                </c:pt>
                <c:pt idx="753">
                  <c:v>99.16681605851285</c:v>
                </c:pt>
                <c:pt idx="754">
                  <c:v>99.16681605851285</c:v>
                </c:pt>
                <c:pt idx="755">
                  <c:v>99.338869771564291</c:v>
                </c:pt>
                <c:pt idx="756">
                  <c:v>99.338869771564291</c:v>
                </c:pt>
                <c:pt idx="757">
                  <c:v>99.31466363035004</c:v>
                </c:pt>
                <c:pt idx="758">
                  <c:v>99.40768399176352</c:v>
                </c:pt>
                <c:pt idx="759">
                  <c:v>99.410038341561076</c:v>
                </c:pt>
                <c:pt idx="760">
                  <c:v>99.524017346643433</c:v>
                </c:pt>
                <c:pt idx="761">
                  <c:v>99.394954256324539</c:v>
                </c:pt>
                <c:pt idx="762">
                  <c:v>99.382277113779736</c:v>
                </c:pt>
                <c:pt idx="763">
                  <c:v>99.385308591580966</c:v>
                </c:pt>
                <c:pt idx="764">
                  <c:v>99.429739764351439</c:v>
                </c:pt>
                <c:pt idx="765">
                  <c:v>99.293745742988762</c:v>
                </c:pt>
                <c:pt idx="766">
                  <c:v>99.214219607203006</c:v>
                </c:pt>
                <c:pt idx="767">
                  <c:v>99.377168652410532</c:v>
                </c:pt>
                <c:pt idx="768">
                  <c:v>99.334173988871129</c:v>
                </c:pt>
                <c:pt idx="769">
                  <c:v>99.343022440738977</c:v>
                </c:pt>
                <c:pt idx="770">
                  <c:v>99.35130852742553</c:v>
                </c:pt>
                <c:pt idx="771">
                  <c:v>99.343025531757803</c:v>
                </c:pt>
                <c:pt idx="772">
                  <c:v>99.36393859108874</c:v>
                </c:pt>
                <c:pt idx="773">
                  <c:v>99.36393859108874</c:v>
                </c:pt>
                <c:pt idx="774">
                  <c:v>99.36393859108874</c:v>
                </c:pt>
                <c:pt idx="775">
                  <c:v>99.36393859108874</c:v>
                </c:pt>
                <c:pt idx="776">
                  <c:v>99.36393859108874</c:v>
                </c:pt>
                <c:pt idx="777">
                  <c:v>99.36393859108874</c:v>
                </c:pt>
                <c:pt idx="778">
                  <c:v>99.36393859108874</c:v>
                </c:pt>
                <c:pt idx="779">
                  <c:v>99.36393859108874</c:v>
                </c:pt>
                <c:pt idx="780">
                  <c:v>99.36393859108874</c:v>
                </c:pt>
                <c:pt idx="781">
                  <c:v>99.36393859108874</c:v>
                </c:pt>
                <c:pt idx="782">
                  <c:v>99.36393859108874</c:v>
                </c:pt>
                <c:pt idx="783">
                  <c:v>99.36393859108874</c:v>
                </c:pt>
                <c:pt idx="784">
                  <c:v>99.36393859108874</c:v>
                </c:pt>
                <c:pt idx="785">
                  <c:v>99.36393228124021</c:v>
                </c:pt>
                <c:pt idx="786">
                  <c:v>99.535995591308449</c:v>
                </c:pt>
                <c:pt idx="787">
                  <c:v>99.20561850657775</c:v>
                </c:pt>
                <c:pt idx="788">
                  <c:v>99.345649233268176</c:v>
                </c:pt>
                <c:pt idx="789">
                  <c:v>99.424792187530485</c:v>
                </c:pt>
                <c:pt idx="790">
                  <c:v>99.377072150888253</c:v>
                </c:pt>
                <c:pt idx="791">
                  <c:v>99.382279005909822</c:v>
                </c:pt>
                <c:pt idx="792">
                  <c:v>99.391507773220681</c:v>
                </c:pt>
                <c:pt idx="793">
                  <c:v>99.457330823594702</c:v>
                </c:pt>
                <c:pt idx="794">
                  <c:v>99.241294566979377</c:v>
                </c:pt>
                <c:pt idx="795">
                  <c:v>99.172299266676973</c:v>
                </c:pt>
                <c:pt idx="796">
                  <c:v>99.334176915008584</c:v>
                </c:pt>
                <c:pt idx="797">
                  <c:v>99.355801284898376</c:v>
                </c:pt>
                <c:pt idx="798">
                  <c:v>99.355801284898376</c:v>
                </c:pt>
                <c:pt idx="799">
                  <c:v>99.355801284898376</c:v>
                </c:pt>
                <c:pt idx="800">
                  <c:v>99.355801284898376</c:v>
                </c:pt>
                <c:pt idx="801">
                  <c:v>99.355801284898376</c:v>
                </c:pt>
                <c:pt idx="802">
                  <c:v>99.355801284898376</c:v>
                </c:pt>
                <c:pt idx="803">
                  <c:v>99.355796873817582</c:v>
                </c:pt>
                <c:pt idx="804">
                  <c:v>99.365161019080531</c:v>
                </c:pt>
                <c:pt idx="805">
                  <c:v>96.816201989240014</c:v>
                </c:pt>
                <c:pt idx="806">
                  <c:v>99.393116872459444</c:v>
                </c:pt>
                <c:pt idx="807">
                  <c:v>99.396203168946528</c:v>
                </c:pt>
                <c:pt idx="808">
                  <c:v>99.493358923953082</c:v>
                </c:pt>
                <c:pt idx="809">
                  <c:v>99.489538708942177</c:v>
                </c:pt>
                <c:pt idx="810">
                  <c:v>99.54344765296301</c:v>
                </c:pt>
                <c:pt idx="811">
                  <c:v>99.540156810259177</c:v>
                </c:pt>
                <c:pt idx="812">
                  <c:v>99.577167744945754</c:v>
                </c:pt>
                <c:pt idx="813">
                  <c:v>99.493357087713576</c:v>
                </c:pt>
                <c:pt idx="814">
                  <c:v>99.448522348634455</c:v>
                </c:pt>
                <c:pt idx="815">
                  <c:v>99.448522348634455</c:v>
                </c:pt>
                <c:pt idx="816">
                  <c:v>99.268486233684541</c:v>
                </c:pt>
                <c:pt idx="817">
                  <c:v>99.63068902964261</c:v>
                </c:pt>
                <c:pt idx="818">
                  <c:v>99.639093454285387</c:v>
                </c:pt>
                <c:pt idx="819">
                  <c:v>99.479878014540148</c:v>
                </c:pt>
                <c:pt idx="820">
                  <c:v>99.484770387751112</c:v>
                </c:pt>
                <c:pt idx="821">
                  <c:v>99.5930211741926</c:v>
                </c:pt>
                <c:pt idx="822">
                  <c:v>99.512072433726232</c:v>
                </c:pt>
                <c:pt idx="823">
                  <c:v>99.538375842795091</c:v>
                </c:pt>
                <c:pt idx="824">
                  <c:v>99.538375842795091</c:v>
                </c:pt>
                <c:pt idx="825">
                  <c:v>99.054208132850988</c:v>
                </c:pt>
                <c:pt idx="826">
                  <c:v>99.470385886197363</c:v>
                </c:pt>
                <c:pt idx="827">
                  <c:v>99.415919797103044</c:v>
                </c:pt>
                <c:pt idx="828">
                  <c:v>99.453488987058321</c:v>
                </c:pt>
                <c:pt idx="829">
                  <c:v>99.435484090694715</c:v>
                </c:pt>
                <c:pt idx="830">
                  <c:v>99.461499553588283</c:v>
                </c:pt>
                <c:pt idx="831">
                  <c:v>99.514025338056911</c:v>
                </c:pt>
                <c:pt idx="832">
                  <c:v>99.514025338056911</c:v>
                </c:pt>
                <c:pt idx="833">
                  <c:v>99.21248712333788</c:v>
                </c:pt>
                <c:pt idx="834">
                  <c:v>99.415464046924114</c:v>
                </c:pt>
                <c:pt idx="835">
                  <c:v>99.39765893911347</c:v>
                </c:pt>
                <c:pt idx="836">
                  <c:v>99.432006102640884</c:v>
                </c:pt>
                <c:pt idx="837">
                  <c:v>99.445592825644113</c:v>
                </c:pt>
                <c:pt idx="838">
                  <c:v>99.4353727235939</c:v>
                </c:pt>
                <c:pt idx="839">
                  <c:v>99.06651677554396</c:v>
                </c:pt>
                <c:pt idx="840">
                  <c:v>99.305246947580102</c:v>
                </c:pt>
                <c:pt idx="841">
                  <c:v>99.393224427161798</c:v>
                </c:pt>
                <c:pt idx="842">
                  <c:v>99.393224427161798</c:v>
                </c:pt>
                <c:pt idx="843">
                  <c:v>99.393224427161798</c:v>
                </c:pt>
                <c:pt idx="844">
                  <c:v>99.393224427161798</c:v>
                </c:pt>
                <c:pt idx="845">
                  <c:v>99.393224427161798</c:v>
                </c:pt>
                <c:pt idx="846">
                  <c:v>99.393224427161798</c:v>
                </c:pt>
                <c:pt idx="847">
                  <c:v>99.393224427161798</c:v>
                </c:pt>
                <c:pt idx="848">
                  <c:v>99.393215480771943</c:v>
                </c:pt>
                <c:pt idx="849">
                  <c:v>99.223962341644352</c:v>
                </c:pt>
                <c:pt idx="850">
                  <c:v>99.286008660792277</c:v>
                </c:pt>
                <c:pt idx="851">
                  <c:v>99.48212799654145</c:v>
                </c:pt>
                <c:pt idx="852">
                  <c:v>99.654057104513015</c:v>
                </c:pt>
                <c:pt idx="853">
                  <c:v>99.961067332326593</c:v>
                </c:pt>
                <c:pt idx="854">
                  <c:v>99.613519641735536</c:v>
                </c:pt>
                <c:pt idx="855">
                  <c:v>98.653006470324385</c:v>
                </c:pt>
                <c:pt idx="856">
                  <c:v>99.578911850341584</c:v>
                </c:pt>
                <c:pt idx="857">
                  <c:v>99.578911850341584</c:v>
                </c:pt>
                <c:pt idx="858">
                  <c:v>99.578911850341584</c:v>
                </c:pt>
                <c:pt idx="859">
                  <c:v>99.096297757166951</c:v>
                </c:pt>
                <c:pt idx="860">
                  <c:v>99.093179056719592</c:v>
                </c:pt>
                <c:pt idx="861">
                  <c:v>99.473604626922992</c:v>
                </c:pt>
                <c:pt idx="862">
                  <c:v>99.275207582508543</c:v>
                </c:pt>
                <c:pt idx="863">
                  <c:v>99.249753795056392</c:v>
                </c:pt>
                <c:pt idx="864">
                  <c:v>99.54554157368753</c:v>
                </c:pt>
                <c:pt idx="865">
                  <c:v>99.66303465284166</c:v>
                </c:pt>
                <c:pt idx="866">
                  <c:v>99.66303465284166</c:v>
                </c:pt>
                <c:pt idx="867">
                  <c:v>99.66303465284166</c:v>
                </c:pt>
                <c:pt idx="868">
                  <c:v>99.66303465284166</c:v>
                </c:pt>
                <c:pt idx="869">
                  <c:v>99.66303465284166</c:v>
                </c:pt>
                <c:pt idx="870">
                  <c:v>99.66303465284166</c:v>
                </c:pt>
                <c:pt idx="871">
                  <c:v>99.66303465284166</c:v>
                </c:pt>
                <c:pt idx="872">
                  <c:v>99.66303465284166</c:v>
                </c:pt>
                <c:pt idx="873">
                  <c:v>99.66303465284166</c:v>
                </c:pt>
                <c:pt idx="874">
                  <c:v>99.66303465284166</c:v>
                </c:pt>
                <c:pt idx="875">
                  <c:v>99.66303465284166</c:v>
                </c:pt>
                <c:pt idx="876">
                  <c:v>99.66303465284166</c:v>
                </c:pt>
                <c:pt idx="877">
                  <c:v>99.663025811346941</c:v>
                </c:pt>
                <c:pt idx="878">
                  <c:v>99.5947720717013</c:v>
                </c:pt>
                <c:pt idx="879">
                  <c:v>99.82598277673236</c:v>
                </c:pt>
                <c:pt idx="880">
                  <c:v>99.51588808110715</c:v>
                </c:pt>
                <c:pt idx="881">
                  <c:v>99.508709264237012</c:v>
                </c:pt>
                <c:pt idx="882">
                  <c:v>99.501873644916472</c:v>
                </c:pt>
                <c:pt idx="883">
                  <c:v>99.489115235529454</c:v>
                </c:pt>
                <c:pt idx="884">
                  <c:v>99.47742758948192</c:v>
                </c:pt>
                <c:pt idx="885">
                  <c:v>99.471937374516557</c:v>
                </c:pt>
                <c:pt idx="886">
                  <c:v>99.471936472275559</c:v>
                </c:pt>
                <c:pt idx="887">
                  <c:v>99.208223212323333</c:v>
                </c:pt>
                <c:pt idx="888">
                  <c:v>98.545882743030901</c:v>
                </c:pt>
                <c:pt idx="889">
                  <c:v>98.742056097584594</c:v>
                </c:pt>
                <c:pt idx="890">
                  <c:v>99.172935087656171</c:v>
                </c:pt>
                <c:pt idx="891">
                  <c:v>99.31154501328912</c:v>
                </c:pt>
                <c:pt idx="892">
                  <c:v>99.31154501328912</c:v>
                </c:pt>
                <c:pt idx="893">
                  <c:v>99.447116961024435</c:v>
                </c:pt>
                <c:pt idx="894">
                  <c:v>99.476760932528407</c:v>
                </c:pt>
                <c:pt idx="895">
                  <c:v>99.484587854620102</c:v>
                </c:pt>
                <c:pt idx="896">
                  <c:v>99.552405774238807</c:v>
                </c:pt>
                <c:pt idx="897">
                  <c:v>99.466653741278577</c:v>
                </c:pt>
                <c:pt idx="898">
                  <c:v>99.456674566627285</c:v>
                </c:pt>
                <c:pt idx="899">
                  <c:v>99.456674566627285</c:v>
                </c:pt>
                <c:pt idx="900">
                  <c:v>99.465898587988647</c:v>
                </c:pt>
                <c:pt idx="901">
                  <c:v>99.43616234019261</c:v>
                </c:pt>
                <c:pt idx="902">
                  <c:v>99.43616234019261</c:v>
                </c:pt>
                <c:pt idx="903">
                  <c:v>99.25533455515847</c:v>
                </c:pt>
                <c:pt idx="904">
                  <c:v>99.243157238145727</c:v>
                </c:pt>
                <c:pt idx="905">
                  <c:v>99.238318619086002</c:v>
                </c:pt>
                <c:pt idx="906">
                  <c:v>99.23973667387348</c:v>
                </c:pt>
                <c:pt idx="907">
                  <c:v>99.23973667387348</c:v>
                </c:pt>
                <c:pt idx="908">
                  <c:v>99.239742153397401</c:v>
                </c:pt>
                <c:pt idx="909">
                  <c:v>99.236257044008539</c:v>
                </c:pt>
                <c:pt idx="910">
                  <c:v>99.236257044008539</c:v>
                </c:pt>
                <c:pt idx="911">
                  <c:v>99.313378795635344</c:v>
                </c:pt>
                <c:pt idx="912">
                  <c:v>99.313378795635344</c:v>
                </c:pt>
                <c:pt idx="913">
                  <c:v>99.314969896668444</c:v>
                </c:pt>
                <c:pt idx="914">
                  <c:v>99.413503357582599</c:v>
                </c:pt>
                <c:pt idx="915">
                  <c:v>99.405099073666349</c:v>
                </c:pt>
                <c:pt idx="916">
                  <c:v>99.377674648536953</c:v>
                </c:pt>
                <c:pt idx="917">
                  <c:v>99.489116941587255</c:v>
                </c:pt>
                <c:pt idx="918">
                  <c:v>99.489116941587255</c:v>
                </c:pt>
                <c:pt idx="919">
                  <c:v>99.489116941587255</c:v>
                </c:pt>
                <c:pt idx="920">
                  <c:v>99.483151827630465</c:v>
                </c:pt>
                <c:pt idx="921">
                  <c:v>99.483151827630465</c:v>
                </c:pt>
                <c:pt idx="922">
                  <c:v>99.383396548575817</c:v>
                </c:pt>
                <c:pt idx="923">
                  <c:v>99.374878914802679</c:v>
                </c:pt>
                <c:pt idx="924">
                  <c:v>99.341142132000684</c:v>
                </c:pt>
                <c:pt idx="925">
                  <c:v>96.311718590936835</c:v>
                </c:pt>
                <c:pt idx="926">
                  <c:v>96.311718590936835</c:v>
                </c:pt>
                <c:pt idx="927">
                  <c:v>99.416957183677852</c:v>
                </c:pt>
                <c:pt idx="928">
                  <c:v>99.353602767431738</c:v>
                </c:pt>
                <c:pt idx="929">
                  <c:v>99.35376726831727</c:v>
                </c:pt>
                <c:pt idx="930">
                  <c:v>99.343817278890228</c:v>
                </c:pt>
                <c:pt idx="931">
                  <c:v>99.35123881478232</c:v>
                </c:pt>
                <c:pt idx="932">
                  <c:v>99.361452177376592</c:v>
                </c:pt>
                <c:pt idx="933">
                  <c:v>99.365558178065768</c:v>
                </c:pt>
                <c:pt idx="934">
                  <c:v>99.379142564888028</c:v>
                </c:pt>
                <c:pt idx="935">
                  <c:v>99.371548331104549</c:v>
                </c:pt>
                <c:pt idx="936">
                  <c:v>99.371548331104549</c:v>
                </c:pt>
                <c:pt idx="937">
                  <c:v>99.380510563009167</c:v>
                </c:pt>
                <c:pt idx="938">
                  <c:v>99.431277820549795</c:v>
                </c:pt>
                <c:pt idx="939">
                  <c:v>99.113241817820921</c:v>
                </c:pt>
                <c:pt idx="940">
                  <c:v>99.736380564030895</c:v>
                </c:pt>
                <c:pt idx="941">
                  <c:v>99.7987552403509</c:v>
                </c:pt>
                <c:pt idx="942">
                  <c:v>99.801033829003956</c:v>
                </c:pt>
                <c:pt idx="943">
                  <c:v>99.801033829003956</c:v>
                </c:pt>
                <c:pt idx="944">
                  <c:v>99.804912780938707</c:v>
                </c:pt>
                <c:pt idx="945">
                  <c:v>99.783199686220371</c:v>
                </c:pt>
                <c:pt idx="946">
                  <c:v>99.807984767752899</c:v>
                </c:pt>
                <c:pt idx="947">
                  <c:v>99.809218247356014</c:v>
                </c:pt>
                <c:pt idx="948">
                  <c:v>99.857606353447238</c:v>
                </c:pt>
                <c:pt idx="949">
                  <c:v>99.789624792952935</c:v>
                </c:pt>
                <c:pt idx="950">
                  <c:v>99.856967975017241</c:v>
                </c:pt>
                <c:pt idx="951">
                  <c:v>99.769668175593637</c:v>
                </c:pt>
                <c:pt idx="952">
                  <c:v>99.811790144143004</c:v>
                </c:pt>
                <c:pt idx="953">
                  <c:v>99.139488943098641</c:v>
                </c:pt>
                <c:pt idx="954">
                  <c:v>99.983316658333379</c:v>
                </c:pt>
                <c:pt idx="955">
                  <c:v>99.826955719008055</c:v>
                </c:pt>
                <c:pt idx="956">
                  <c:v>99.515797007083265</c:v>
                </c:pt>
                <c:pt idx="957">
                  <c:v>99.410038323282919</c:v>
                </c:pt>
                <c:pt idx="958">
                  <c:v>99.138272096273468</c:v>
                </c:pt>
                <c:pt idx="959">
                  <c:v>98.636552476596592</c:v>
                </c:pt>
                <c:pt idx="960">
                  <c:v>98.366212634095433</c:v>
                </c:pt>
                <c:pt idx="961">
                  <c:v>97.933937266900685</c:v>
                </c:pt>
                <c:pt idx="962">
                  <c:v>98.158598409824805</c:v>
                </c:pt>
                <c:pt idx="963">
                  <c:v>98.076015238044178</c:v>
                </c:pt>
                <c:pt idx="964">
                  <c:v>97.986527834821445</c:v>
                </c:pt>
                <c:pt idx="965">
                  <c:v>98.152978164888012</c:v>
                </c:pt>
                <c:pt idx="966">
                  <c:v>98.687921235502529</c:v>
                </c:pt>
                <c:pt idx="967">
                  <c:v>99.35910296353714</c:v>
                </c:pt>
                <c:pt idx="968">
                  <c:v>99.365429783871278</c:v>
                </c:pt>
                <c:pt idx="969">
                  <c:v>99.38609692418693</c:v>
                </c:pt>
                <c:pt idx="970">
                  <c:v>99.38818010774088</c:v>
                </c:pt>
                <c:pt idx="971">
                  <c:v>98.992528663054358</c:v>
                </c:pt>
                <c:pt idx="972">
                  <c:v>98.742061028789706</c:v>
                </c:pt>
                <c:pt idx="973">
                  <c:v>98.433355897243061</c:v>
                </c:pt>
                <c:pt idx="974">
                  <c:v>98.421479539437513</c:v>
                </c:pt>
                <c:pt idx="975">
                  <c:v>98.209004137696468</c:v>
                </c:pt>
                <c:pt idx="976">
                  <c:v>98.209004137696468</c:v>
                </c:pt>
                <c:pt idx="977">
                  <c:v>99.190837938899065</c:v>
                </c:pt>
                <c:pt idx="978">
                  <c:v>99.425679325274729</c:v>
                </c:pt>
                <c:pt idx="979">
                  <c:v>99.487585484114618</c:v>
                </c:pt>
                <c:pt idx="980">
                  <c:v>99.472953893574669</c:v>
                </c:pt>
                <c:pt idx="981">
                  <c:v>99.487581704414481</c:v>
                </c:pt>
                <c:pt idx="982">
                  <c:v>99.496703292151253</c:v>
                </c:pt>
                <c:pt idx="983">
                  <c:v>99.534122906272685</c:v>
                </c:pt>
                <c:pt idx="984">
                  <c:v>99.534122906272685</c:v>
                </c:pt>
                <c:pt idx="985">
                  <c:v>99.071228041986686</c:v>
                </c:pt>
                <c:pt idx="986">
                  <c:v>99.134999615472097</c:v>
                </c:pt>
                <c:pt idx="987">
                  <c:v>98.958246544697815</c:v>
                </c:pt>
                <c:pt idx="988">
                  <c:v>98.689555756381665</c:v>
                </c:pt>
                <c:pt idx="989">
                  <c:v>98.707363111339092</c:v>
                </c:pt>
                <c:pt idx="990">
                  <c:v>98.888707333099845</c:v>
                </c:pt>
                <c:pt idx="991">
                  <c:v>99.269040601744749</c:v>
                </c:pt>
                <c:pt idx="992">
                  <c:v>99.159536603379067</c:v>
                </c:pt>
                <c:pt idx="993">
                  <c:v>99.052517681313603</c:v>
                </c:pt>
                <c:pt idx="994">
                  <c:v>99.15436031206734</c:v>
                </c:pt>
                <c:pt idx="995">
                  <c:v>99.156203305777325</c:v>
                </c:pt>
                <c:pt idx="996">
                  <c:v>99.156203305777325</c:v>
                </c:pt>
                <c:pt idx="997">
                  <c:v>99.493359888172634</c:v>
                </c:pt>
                <c:pt idx="998">
                  <c:v>99.508140521967107</c:v>
                </c:pt>
                <c:pt idx="999">
                  <c:v>99.508140521967107</c:v>
                </c:pt>
                <c:pt idx="1000">
                  <c:v>98.965477613029137</c:v>
                </c:pt>
                <c:pt idx="1001">
                  <c:v>98.497927065298114</c:v>
                </c:pt>
                <c:pt idx="1002">
                  <c:v>98.488605871501676</c:v>
                </c:pt>
                <c:pt idx="1003">
                  <c:v>98.57977790604879</c:v>
                </c:pt>
                <c:pt idx="1004">
                  <c:v>98.725958356373184</c:v>
                </c:pt>
                <c:pt idx="1005">
                  <c:v>98.705505243934283</c:v>
                </c:pt>
                <c:pt idx="1006">
                  <c:v>98.440660727242857</c:v>
                </c:pt>
                <c:pt idx="1007">
                  <c:v>98.931333762476612</c:v>
                </c:pt>
                <c:pt idx="1008">
                  <c:v>98.931333762476612</c:v>
                </c:pt>
                <c:pt idx="1009">
                  <c:v>98.931333762476612</c:v>
                </c:pt>
                <c:pt idx="1010">
                  <c:v>99.824070459969164</c:v>
                </c:pt>
                <c:pt idx="1011">
                  <c:v>99.824070459969164</c:v>
                </c:pt>
                <c:pt idx="1012">
                  <c:v>99.824070459969164</c:v>
                </c:pt>
                <c:pt idx="1013">
                  <c:v>99.991040041572916</c:v>
                </c:pt>
                <c:pt idx="1014">
                  <c:v>99.991083391634049</c:v>
                </c:pt>
                <c:pt idx="1015">
                  <c:v>99.990901600523699</c:v>
                </c:pt>
                <c:pt idx="1016">
                  <c:v>99.990735133296198</c:v>
                </c:pt>
                <c:pt idx="1017">
                  <c:v>99.990816959680728</c:v>
                </c:pt>
                <c:pt idx="1018">
                  <c:v>99.990901566108491</c:v>
                </c:pt>
                <c:pt idx="1019">
                  <c:v>99.990816924598803</c:v>
                </c:pt>
                <c:pt idx="1020">
                  <c:v>99.990901546370168</c:v>
                </c:pt>
                <c:pt idx="1021">
                  <c:v>99.990901546370168</c:v>
                </c:pt>
                <c:pt idx="1022">
                  <c:v>99.986008493063721</c:v>
                </c:pt>
                <c:pt idx="1023">
                  <c:v>99.113241817820921</c:v>
                </c:pt>
                <c:pt idx="1024">
                  <c:v>99.113241817820921</c:v>
                </c:pt>
                <c:pt idx="1025">
                  <c:v>99.984107333867271</c:v>
                </c:pt>
                <c:pt idx="1026">
                  <c:v>99.986008448114845</c:v>
                </c:pt>
                <c:pt idx="1027">
                  <c:v>99.986996214118008</c:v>
                </c:pt>
                <c:pt idx="1028">
                  <c:v>99.987811988568225</c:v>
                </c:pt>
                <c:pt idx="1029">
                  <c:v>99.988161240328139</c:v>
                </c:pt>
                <c:pt idx="1030">
                  <c:v>99.987811955139492</c:v>
                </c:pt>
                <c:pt idx="1031">
                  <c:v>99.988161166698973</c:v>
                </c:pt>
                <c:pt idx="1032">
                  <c:v>99.988486374284491</c:v>
                </c:pt>
                <c:pt idx="1033">
                  <c:v>99.988486278656254</c:v>
                </c:pt>
                <c:pt idx="1034">
                  <c:v>99.988776438021205</c:v>
                </c:pt>
                <c:pt idx="1035">
                  <c:v>99.989035129835841</c:v>
                </c:pt>
                <c:pt idx="1036">
                  <c:v>99.988776438021205</c:v>
                </c:pt>
                <c:pt idx="1037">
                  <c:v>99.98848627830904</c:v>
                </c:pt>
                <c:pt idx="1038">
                  <c:v>99.931324684178946</c:v>
                </c:pt>
                <c:pt idx="1039">
                  <c:v>99.931324684178946</c:v>
                </c:pt>
                <c:pt idx="1040">
                  <c:v>99.928247657945946</c:v>
                </c:pt>
                <c:pt idx="1041">
                  <c:v>99.977443693387173</c:v>
                </c:pt>
                <c:pt idx="1042">
                  <c:v>99.986538965564961</c:v>
                </c:pt>
                <c:pt idx="1043">
                  <c:v>99.709151514223791</c:v>
                </c:pt>
                <c:pt idx="1044">
                  <c:v>99.558831289068948</c:v>
                </c:pt>
                <c:pt idx="1045">
                  <c:v>99.553075538730425</c:v>
                </c:pt>
                <c:pt idx="1046">
                  <c:v>99.524993899835096</c:v>
                </c:pt>
                <c:pt idx="1047">
                  <c:v>99.474562447245034</c:v>
                </c:pt>
                <c:pt idx="1048">
                  <c:v>99.406974989694959</c:v>
                </c:pt>
                <c:pt idx="1049">
                  <c:v>99.387032047120172</c:v>
                </c:pt>
                <c:pt idx="1050">
                  <c:v>99.423671529895316</c:v>
                </c:pt>
                <c:pt idx="1051">
                  <c:v>99.43255325422048</c:v>
                </c:pt>
                <c:pt idx="1052">
                  <c:v>99.455561907936925</c:v>
                </c:pt>
                <c:pt idx="1053">
                  <c:v>99.635075574605764</c:v>
                </c:pt>
                <c:pt idx="1054">
                  <c:v>99.531080008618801</c:v>
                </c:pt>
                <c:pt idx="1055">
                  <c:v>99.53599800398672</c:v>
                </c:pt>
                <c:pt idx="1056">
                  <c:v>99.531083882686488</c:v>
                </c:pt>
                <c:pt idx="1057">
                  <c:v>99.48519357010008</c:v>
                </c:pt>
                <c:pt idx="1058">
                  <c:v>99.185201980737006</c:v>
                </c:pt>
                <c:pt idx="1059">
                  <c:v>98.932139911286924</c:v>
                </c:pt>
                <c:pt idx="1060">
                  <c:v>99.14765125256929</c:v>
                </c:pt>
                <c:pt idx="1061">
                  <c:v>99.312016539734969</c:v>
                </c:pt>
                <c:pt idx="1062">
                  <c:v>99.312720717438026</c:v>
                </c:pt>
                <c:pt idx="1063">
                  <c:v>99.280763193210035</c:v>
                </c:pt>
                <c:pt idx="1064">
                  <c:v>99.388641094762193</c:v>
                </c:pt>
                <c:pt idx="1065">
                  <c:v>99.484385806534419</c:v>
                </c:pt>
                <c:pt idx="1066">
                  <c:v>99.469995599066095</c:v>
                </c:pt>
                <c:pt idx="1067">
                  <c:v>99.469995599066095</c:v>
                </c:pt>
                <c:pt idx="1068">
                  <c:v>99.487154944911964</c:v>
                </c:pt>
                <c:pt idx="1069">
                  <c:v>99.495037631120042</c:v>
                </c:pt>
                <c:pt idx="1070">
                  <c:v>99.295616675904157</c:v>
                </c:pt>
                <c:pt idx="1071">
                  <c:v>99.20822092737329</c:v>
                </c:pt>
                <c:pt idx="1072">
                  <c:v>99.352379498794804</c:v>
                </c:pt>
                <c:pt idx="1073">
                  <c:v>99.3641008745699</c:v>
                </c:pt>
                <c:pt idx="1074">
                  <c:v>99.125794917253074</c:v>
                </c:pt>
                <c:pt idx="1075">
                  <c:v>99.125794917253074</c:v>
                </c:pt>
                <c:pt idx="1076">
                  <c:v>99.367599173263841</c:v>
                </c:pt>
                <c:pt idx="1077">
                  <c:v>99.409488160167243</c:v>
                </c:pt>
                <c:pt idx="1078">
                  <c:v>98.87991114428533</c:v>
                </c:pt>
                <c:pt idx="1079">
                  <c:v>98.024472915388827</c:v>
                </c:pt>
                <c:pt idx="1080">
                  <c:v>97.910000166124178</c:v>
                </c:pt>
                <c:pt idx="1081">
                  <c:v>98.804975325088904</c:v>
                </c:pt>
                <c:pt idx="1082">
                  <c:v>99.042677413086693</c:v>
                </c:pt>
                <c:pt idx="1083">
                  <c:v>99.057982279913375</c:v>
                </c:pt>
                <c:pt idx="1084">
                  <c:v>99.057982279913375</c:v>
                </c:pt>
                <c:pt idx="1085">
                  <c:v>99.057982279913375</c:v>
                </c:pt>
                <c:pt idx="1086">
                  <c:v>99.057982279913375</c:v>
                </c:pt>
                <c:pt idx="1087">
                  <c:v>99.057982279913375</c:v>
                </c:pt>
                <c:pt idx="1088">
                  <c:v>99.057982279913375</c:v>
                </c:pt>
                <c:pt idx="1089">
                  <c:v>99.057982279913375</c:v>
                </c:pt>
                <c:pt idx="1090">
                  <c:v>99.057982279913375</c:v>
                </c:pt>
                <c:pt idx="1091">
                  <c:v>99.057982279913375</c:v>
                </c:pt>
                <c:pt idx="1092">
                  <c:v>99.057982279913375</c:v>
                </c:pt>
                <c:pt idx="1093">
                  <c:v>99.057982279913375</c:v>
                </c:pt>
                <c:pt idx="1094">
                  <c:v>99.438941781971891</c:v>
                </c:pt>
                <c:pt idx="1095">
                  <c:v>99.901867051287638</c:v>
                </c:pt>
                <c:pt idx="1096">
                  <c:v>99.962388983609785</c:v>
                </c:pt>
                <c:pt idx="1097">
                  <c:v>99.934615940045973</c:v>
                </c:pt>
                <c:pt idx="1098">
                  <c:v>99.908467070049213</c:v>
                </c:pt>
                <c:pt idx="1099">
                  <c:v>99.908374136195278</c:v>
                </c:pt>
                <c:pt idx="1100">
                  <c:v>99.908467293059459</c:v>
                </c:pt>
                <c:pt idx="1101">
                  <c:v>99.991139631450324</c:v>
                </c:pt>
                <c:pt idx="1102">
                  <c:v>99.857413201806821</c:v>
                </c:pt>
                <c:pt idx="1103">
                  <c:v>99.93461625990173</c:v>
                </c:pt>
                <c:pt idx="1104">
                  <c:v>99.80921786065089</c:v>
                </c:pt>
                <c:pt idx="1105">
                  <c:v>99.851580148550653</c:v>
                </c:pt>
                <c:pt idx="1106">
                  <c:v>99.878945527675072</c:v>
                </c:pt>
                <c:pt idx="1107">
                  <c:v>99.848289745741027</c:v>
                </c:pt>
                <c:pt idx="1108">
                  <c:v>99.814316110194497</c:v>
                </c:pt>
                <c:pt idx="1109">
                  <c:v>99.790496141671767</c:v>
                </c:pt>
                <c:pt idx="1110">
                  <c:v>99.698265490402434</c:v>
                </c:pt>
                <c:pt idx="1111">
                  <c:v>99.602594290441189</c:v>
                </c:pt>
                <c:pt idx="1112">
                  <c:v>99.584270919245952</c:v>
                </c:pt>
                <c:pt idx="1113">
                  <c:v>99.427572509262532</c:v>
                </c:pt>
                <c:pt idx="1114">
                  <c:v>99.236533349519476</c:v>
                </c:pt>
                <c:pt idx="1115">
                  <c:v>98.972768712994153</c:v>
                </c:pt>
                <c:pt idx="1116">
                  <c:v>99.643412560006922</c:v>
                </c:pt>
                <c:pt idx="1117">
                  <c:v>99.990901744922397</c:v>
                </c:pt>
                <c:pt idx="1118">
                  <c:v>99.59951380974988</c:v>
                </c:pt>
                <c:pt idx="1119">
                  <c:v>99.533770230514946</c:v>
                </c:pt>
                <c:pt idx="1120">
                  <c:v>99.49670996025138</c:v>
                </c:pt>
                <c:pt idx="1121">
                  <c:v>99.492183301208897</c:v>
                </c:pt>
                <c:pt idx="1122">
                  <c:v>99.341452511590745</c:v>
                </c:pt>
                <c:pt idx="1123">
                  <c:v>99.341452511590745</c:v>
                </c:pt>
                <c:pt idx="1124">
                  <c:v>98.796928135115252</c:v>
                </c:pt>
                <c:pt idx="1125">
                  <c:v>98.853829387315926</c:v>
                </c:pt>
                <c:pt idx="1126">
                  <c:v>99.230659853613318</c:v>
                </c:pt>
                <c:pt idx="1127">
                  <c:v>99.314667568756434</c:v>
                </c:pt>
                <c:pt idx="1128">
                  <c:v>99.314667568756434</c:v>
                </c:pt>
                <c:pt idx="1129">
                  <c:v>99.731146653365414</c:v>
                </c:pt>
                <c:pt idx="1130">
                  <c:v>99.731146581882882</c:v>
                </c:pt>
                <c:pt idx="1131">
                  <c:v>99.35579729252953</c:v>
                </c:pt>
                <c:pt idx="1132">
                  <c:v>99.455124695706729</c:v>
                </c:pt>
                <c:pt idx="1133">
                  <c:v>99.20561850657775</c:v>
                </c:pt>
                <c:pt idx="1134">
                  <c:v>99.080778988792972</c:v>
                </c:pt>
                <c:pt idx="1135">
                  <c:v>99.317655877040707</c:v>
                </c:pt>
                <c:pt idx="1136">
                  <c:v>99.390531281749901</c:v>
                </c:pt>
                <c:pt idx="1137">
                  <c:v>99.411308506055789</c:v>
                </c:pt>
                <c:pt idx="1138">
                  <c:v>99.506491935269679</c:v>
                </c:pt>
                <c:pt idx="1139">
                  <c:v>99.465343511426966</c:v>
                </c:pt>
                <c:pt idx="1140">
                  <c:v>99.560495145365124</c:v>
                </c:pt>
                <c:pt idx="1141">
                  <c:v>99.560495145365124</c:v>
                </c:pt>
                <c:pt idx="1142">
                  <c:v>99.310282910352697</c:v>
                </c:pt>
                <c:pt idx="1143">
                  <c:v>99.329832556540339</c:v>
                </c:pt>
                <c:pt idx="1144">
                  <c:v>99.368831166897351</c:v>
                </c:pt>
                <c:pt idx="1145">
                  <c:v>99.280766489486851</c:v>
                </c:pt>
                <c:pt idx="1146">
                  <c:v>99.305249268551762</c:v>
                </c:pt>
                <c:pt idx="1147">
                  <c:v>99.452960183218565</c:v>
                </c:pt>
                <c:pt idx="1148">
                  <c:v>99.240645050911596</c:v>
                </c:pt>
                <c:pt idx="1149">
                  <c:v>99.240645050911596</c:v>
                </c:pt>
                <c:pt idx="1150">
                  <c:v>97.976248329242665</c:v>
                </c:pt>
                <c:pt idx="1151">
                  <c:v>98.834879109785547</c:v>
                </c:pt>
                <c:pt idx="1152">
                  <c:v>99.061938286572953</c:v>
                </c:pt>
                <c:pt idx="1153">
                  <c:v>99.038820143170582</c:v>
                </c:pt>
                <c:pt idx="1154">
                  <c:v>99.038820143170582</c:v>
                </c:pt>
                <c:pt idx="1155">
                  <c:v>99.269041944897737</c:v>
                </c:pt>
                <c:pt idx="1156">
                  <c:v>99.415379948509184</c:v>
                </c:pt>
                <c:pt idx="1157">
                  <c:v>99.377167899433033</c:v>
                </c:pt>
                <c:pt idx="1158">
                  <c:v>99.411972454933988</c:v>
                </c:pt>
                <c:pt idx="1159">
                  <c:v>99.411973229301623</c:v>
                </c:pt>
                <c:pt idx="1160">
                  <c:v>99.039473036888225</c:v>
                </c:pt>
                <c:pt idx="1161">
                  <c:v>99.145377991099835</c:v>
                </c:pt>
                <c:pt idx="1162">
                  <c:v>99.314788698453768</c:v>
                </c:pt>
                <c:pt idx="1163">
                  <c:v>99.330514221307624</c:v>
                </c:pt>
                <c:pt idx="1164">
                  <c:v>99.312374038956321</c:v>
                </c:pt>
                <c:pt idx="1165">
                  <c:v>99.291929810013983</c:v>
                </c:pt>
                <c:pt idx="1166">
                  <c:v>99.302807635281553</c:v>
                </c:pt>
                <c:pt idx="1167">
                  <c:v>99.302810141663883</c:v>
                </c:pt>
                <c:pt idx="1168">
                  <c:v>99.323504908210452</c:v>
                </c:pt>
                <c:pt idx="1169">
                  <c:v>99.32350942558277</c:v>
                </c:pt>
                <c:pt idx="1170">
                  <c:v>99.3280979310276</c:v>
                </c:pt>
                <c:pt idx="1171">
                  <c:v>99.176752422070294</c:v>
                </c:pt>
                <c:pt idx="1172">
                  <c:v>99.234244962819133</c:v>
                </c:pt>
                <c:pt idx="1173">
                  <c:v>99.230655774892625</c:v>
                </c:pt>
                <c:pt idx="1174">
                  <c:v>99.181407802195864</c:v>
                </c:pt>
                <c:pt idx="1175">
                  <c:v>99.149004327403958</c:v>
                </c:pt>
                <c:pt idx="1176">
                  <c:v>99.151596242860236</c:v>
                </c:pt>
                <c:pt idx="1177">
                  <c:v>99.160447472295701</c:v>
                </c:pt>
                <c:pt idx="1178">
                  <c:v>99.160447472295701</c:v>
                </c:pt>
                <c:pt idx="1179">
                  <c:v>99.428521377508019</c:v>
                </c:pt>
                <c:pt idx="1180">
                  <c:v>98.449334785740064</c:v>
                </c:pt>
                <c:pt idx="1181">
                  <c:v>98.547904204035078</c:v>
                </c:pt>
                <c:pt idx="1182">
                  <c:v>99.05065388268234</c:v>
                </c:pt>
                <c:pt idx="1183">
                  <c:v>99.180961031112915</c:v>
                </c:pt>
                <c:pt idx="1184">
                  <c:v>99.332709912624296</c:v>
                </c:pt>
                <c:pt idx="1185">
                  <c:v>99.314790770805686</c:v>
                </c:pt>
                <c:pt idx="1186">
                  <c:v>99.200751082049862</c:v>
                </c:pt>
                <c:pt idx="1187">
                  <c:v>99.187320267682452</c:v>
                </c:pt>
                <c:pt idx="1188">
                  <c:v>99.187320267682452</c:v>
                </c:pt>
                <c:pt idx="1189">
                  <c:v>99.173887568448464</c:v>
                </c:pt>
                <c:pt idx="1190">
                  <c:v>99.156529093361598</c:v>
                </c:pt>
                <c:pt idx="1191">
                  <c:v>99.173889489431332</c:v>
                </c:pt>
                <c:pt idx="1192">
                  <c:v>99.173889489431332</c:v>
                </c:pt>
                <c:pt idx="1193">
                  <c:v>99.17050381340303</c:v>
                </c:pt>
                <c:pt idx="1194">
                  <c:v>99.187322779168909</c:v>
                </c:pt>
                <c:pt idx="1195">
                  <c:v>99.152694429060446</c:v>
                </c:pt>
                <c:pt idx="1196">
                  <c:v>99.152694429060446</c:v>
                </c:pt>
                <c:pt idx="1197">
                  <c:v>99.152694429060446</c:v>
                </c:pt>
                <c:pt idx="1198">
                  <c:v>99.152694429060446</c:v>
                </c:pt>
                <c:pt idx="1199">
                  <c:v>99.152694429060446</c:v>
                </c:pt>
                <c:pt idx="1200">
                  <c:v>99.152694429060446</c:v>
                </c:pt>
                <c:pt idx="1201">
                  <c:v>99.152694429060446</c:v>
                </c:pt>
                <c:pt idx="1202">
                  <c:v>99.152694429060446</c:v>
                </c:pt>
                <c:pt idx="1203">
                  <c:v>99.152694429060446</c:v>
                </c:pt>
                <c:pt idx="1204">
                  <c:v>99.152694429060446</c:v>
                </c:pt>
                <c:pt idx="1205">
                  <c:v>99.152694429060446</c:v>
                </c:pt>
                <c:pt idx="1206">
                  <c:v>99.152694429060446</c:v>
                </c:pt>
                <c:pt idx="1207">
                  <c:v>99.152694429060446</c:v>
                </c:pt>
                <c:pt idx="1208">
                  <c:v>99.152704364380313</c:v>
                </c:pt>
                <c:pt idx="1209">
                  <c:v>99.152704364380313</c:v>
                </c:pt>
                <c:pt idx="1210">
                  <c:v>99.152704364380313</c:v>
                </c:pt>
                <c:pt idx="1211">
                  <c:v>99.152704364380313</c:v>
                </c:pt>
                <c:pt idx="1212">
                  <c:v>99.152704364380313</c:v>
                </c:pt>
                <c:pt idx="1213">
                  <c:v>99.152704364380313</c:v>
                </c:pt>
                <c:pt idx="1214">
                  <c:v>99.152704364380313</c:v>
                </c:pt>
                <c:pt idx="1215">
                  <c:v>99.152704364380313</c:v>
                </c:pt>
                <c:pt idx="1216">
                  <c:v>99.152704364380313</c:v>
                </c:pt>
                <c:pt idx="1217">
                  <c:v>99.152704364380313</c:v>
                </c:pt>
                <c:pt idx="1218">
                  <c:v>99.152704364380313</c:v>
                </c:pt>
                <c:pt idx="1219">
                  <c:v>99.152704364380313</c:v>
                </c:pt>
                <c:pt idx="1220">
                  <c:v>99.152704364380313</c:v>
                </c:pt>
                <c:pt idx="1221">
                  <c:v>99.152704364380313</c:v>
                </c:pt>
                <c:pt idx="1222">
                  <c:v>99.600177552501762</c:v>
                </c:pt>
                <c:pt idx="1223">
                  <c:v>99.59634780626152</c:v>
                </c:pt>
                <c:pt idx="1224">
                  <c:v>99.59634780626152</c:v>
                </c:pt>
                <c:pt idx="1225">
                  <c:v>99.449396384454303</c:v>
                </c:pt>
                <c:pt idx="1226">
                  <c:v>99.474461164719813</c:v>
                </c:pt>
                <c:pt idx="1227">
                  <c:v>99.584273616643856</c:v>
                </c:pt>
                <c:pt idx="1228">
                  <c:v>99.495554856518879</c:v>
                </c:pt>
                <c:pt idx="1229">
                  <c:v>99.742051993358203</c:v>
                </c:pt>
                <c:pt idx="1230">
                  <c:v>99.443149132714652</c:v>
                </c:pt>
                <c:pt idx="1231">
                  <c:v>99.486035583113036</c:v>
                </c:pt>
                <c:pt idx="1232">
                  <c:v>99.602590789396757</c:v>
                </c:pt>
                <c:pt idx="1233">
                  <c:v>99.703923118835519</c:v>
                </c:pt>
                <c:pt idx="1234">
                  <c:v>99.804371971302302</c:v>
                </c:pt>
                <c:pt idx="1235">
                  <c:v>99.989034973939866</c:v>
                </c:pt>
                <c:pt idx="1236">
                  <c:v>99.989288664063693</c:v>
                </c:pt>
                <c:pt idx="1237">
                  <c:v>99.825981843378756</c:v>
                </c:pt>
                <c:pt idx="1238">
                  <c:v>99.851580032529711</c:v>
                </c:pt>
                <c:pt idx="1239">
                  <c:v>99.71377453354566</c:v>
                </c:pt>
                <c:pt idx="1240">
                  <c:v>99.588054616907556</c:v>
                </c:pt>
                <c:pt idx="1241">
                  <c:v>99.588054616907556</c:v>
                </c:pt>
                <c:pt idx="1242">
                  <c:v>99.523076609375181</c:v>
                </c:pt>
                <c:pt idx="1243">
                  <c:v>99.924095958062807</c:v>
                </c:pt>
                <c:pt idx="1244">
                  <c:v>99.879785102089073</c:v>
                </c:pt>
                <c:pt idx="1245">
                  <c:v>99.113241817820921</c:v>
                </c:pt>
                <c:pt idx="1246">
                  <c:v>99.113241817820921</c:v>
                </c:pt>
                <c:pt idx="1247">
                  <c:v>99.113241817820921</c:v>
                </c:pt>
                <c:pt idx="1248">
                  <c:v>99.113241817820921</c:v>
                </c:pt>
                <c:pt idx="1249">
                  <c:v>99.113241817820921</c:v>
                </c:pt>
                <c:pt idx="1250">
                  <c:v>99.113241817820921</c:v>
                </c:pt>
                <c:pt idx="1251">
                  <c:v>99.113241817820921</c:v>
                </c:pt>
                <c:pt idx="1252">
                  <c:v>99.113241817820921</c:v>
                </c:pt>
                <c:pt idx="1253">
                  <c:v>99.113241817820921</c:v>
                </c:pt>
                <c:pt idx="1254">
                  <c:v>99.113241817820921</c:v>
                </c:pt>
                <c:pt idx="1255">
                  <c:v>99.113241817820921</c:v>
                </c:pt>
                <c:pt idx="1256">
                  <c:v>99.113241817820921</c:v>
                </c:pt>
                <c:pt idx="1257">
                  <c:v>99.113241817820921</c:v>
                </c:pt>
                <c:pt idx="1258">
                  <c:v>99.113241817820921</c:v>
                </c:pt>
                <c:pt idx="1259">
                  <c:v>99.113241817820921</c:v>
                </c:pt>
                <c:pt idx="1260">
                  <c:v>99.113241817820921</c:v>
                </c:pt>
                <c:pt idx="1261">
                  <c:v>99.113241817820921</c:v>
                </c:pt>
                <c:pt idx="1262">
                  <c:v>99.113241817820921</c:v>
                </c:pt>
                <c:pt idx="1263">
                  <c:v>99.113241817820921</c:v>
                </c:pt>
                <c:pt idx="1264">
                  <c:v>99.113241817820921</c:v>
                </c:pt>
                <c:pt idx="1265">
                  <c:v>99.113241817820921</c:v>
                </c:pt>
                <c:pt idx="1266">
                  <c:v>99.113241817820921</c:v>
                </c:pt>
                <c:pt idx="1267">
                  <c:v>99.113241817820921</c:v>
                </c:pt>
                <c:pt idx="1268">
                  <c:v>99.113241817820921</c:v>
                </c:pt>
                <c:pt idx="1269">
                  <c:v>99.113241817820921</c:v>
                </c:pt>
                <c:pt idx="1270">
                  <c:v>99.113241817820921</c:v>
                </c:pt>
                <c:pt idx="1271">
                  <c:v>99.113241817820921</c:v>
                </c:pt>
                <c:pt idx="1272">
                  <c:v>99.113241817820921</c:v>
                </c:pt>
                <c:pt idx="1273">
                  <c:v>99.113241817820921</c:v>
                </c:pt>
                <c:pt idx="1274">
                  <c:v>99.113241817820921</c:v>
                </c:pt>
                <c:pt idx="1275">
                  <c:v>99.113241817820921</c:v>
                </c:pt>
                <c:pt idx="1276">
                  <c:v>99.113241817820921</c:v>
                </c:pt>
                <c:pt idx="1277">
                  <c:v>99.113241817820921</c:v>
                </c:pt>
                <c:pt idx="1278">
                  <c:v>99.113241817820921</c:v>
                </c:pt>
                <c:pt idx="1279">
                  <c:v>99.113241817820921</c:v>
                </c:pt>
                <c:pt idx="1280">
                  <c:v>99.113241817820921</c:v>
                </c:pt>
                <c:pt idx="1281">
                  <c:v>99.113241817820921</c:v>
                </c:pt>
                <c:pt idx="1282">
                  <c:v>99.113241817820921</c:v>
                </c:pt>
                <c:pt idx="1283">
                  <c:v>99.113241817820921</c:v>
                </c:pt>
                <c:pt idx="1284">
                  <c:v>99.113241817820921</c:v>
                </c:pt>
                <c:pt idx="1285">
                  <c:v>99.113241817820921</c:v>
                </c:pt>
                <c:pt idx="1286">
                  <c:v>99.113241817820921</c:v>
                </c:pt>
                <c:pt idx="1287">
                  <c:v>99.113241817820921</c:v>
                </c:pt>
                <c:pt idx="1288">
                  <c:v>99.113241817820921</c:v>
                </c:pt>
                <c:pt idx="1289">
                  <c:v>99.113241817820921</c:v>
                </c:pt>
                <c:pt idx="1290">
                  <c:v>99.113241817820921</c:v>
                </c:pt>
                <c:pt idx="1291">
                  <c:v>99.113241817820921</c:v>
                </c:pt>
                <c:pt idx="1292">
                  <c:v>99.113241817820921</c:v>
                </c:pt>
                <c:pt idx="1293">
                  <c:v>99.113241817820921</c:v>
                </c:pt>
                <c:pt idx="1294">
                  <c:v>99.113241817820921</c:v>
                </c:pt>
                <c:pt idx="1295">
                  <c:v>99.113241817820921</c:v>
                </c:pt>
                <c:pt idx="1296">
                  <c:v>99.113241817820921</c:v>
                </c:pt>
                <c:pt idx="1297">
                  <c:v>99.113241817820921</c:v>
                </c:pt>
                <c:pt idx="1298">
                  <c:v>99.113241817820921</c:v>
                </c:pt>
                <c:pt idx="1299">
                  <c:v>99.113241817820921</c:v>
                </c:pt>
                <c:pt idx="1300">
                  <c:v>99.113241817820921</c:v>
                </c:pt>
                <c:pt idx="1301">
                  <c:v>99.113241817820921</c:v>
                </c:pt>
                <c:pt idx="1302">
                  <c:v>99.113241817820921</c:v>
                </c:pt>
                <c:pt idx="1303">
                  <c:v>99.113241817820921</c:v>
                </c:pt>
                <c:pt idx="1304">
                  <c:v>99.113241817820921</c:v>
                </c:pt>
                <c:pt idx="1305">
                  <c:v>99.113241817820921</c:v>
                </c:pt>
                <c:pt idx="1306">
                  <c:v>99.113241817820921</c:v>
                </c:pt>
                <c:pt idx="1307">
                  <c:v>99.113241817820921</c:v>
                </c:pt>
                <c:pt idx="1308">
                  <c:v>99.113241817820921</c:v>
                </c:pt>
                <c:pt idx="1309">
                  <c:v>99.113241817820921</c:v>
                </c:pt>
                <c:pt idx="1310">
                  <c:v>99.113241817820921</c:v>
                </c:pt>
                <c:pt idx="1311">
                  <c:v>99.113241817820921</c:v>
                </c:pt>
                <c:pt idx="1312">
                  <c:v>99.113241817820921</c:v>
                </c:pt>
                <c:pt idx="1313">
                  <c:v>99.113241817820921</c:v>
                </c:pt>
                <c:pt idx="1314">
                  <c:v>99.113241817820921</c:v>
                </c:pt>
                <c:pt idx="1315">
                  <c:v>99.113241817820921</c:v>
                </c:pt>
                <c:pt idx="1316">
                  <c:v>99.113241817820921</c:v>
                </c:pt>
                <c:pt idx="1317">
                  <c:v>99.113241817820921</c:v>
                </c:pt>
                <c:pt idx="1318">
                  <c:v>99.113241817820921</c:v>
                </c:pt>
                <c:pt idx="1319">
                  <c:v>99.113241817820921</c:v>
                </c:pt>
                <c:pt idx="1320">
                  <c:v>99.113241817820921</c:v>
                </c:pt>
                <c:pt idx="1321">
                  <c:v>99.113241817820921</c:v>
                </c:pt>
                <c:pt idx="1322">
                  <c:v>99.113241817820921</c:v>
                </c:pt>
                <c:pt idx="1323">
                  <c:v>99.113241817820921</c:v>
                </c:pt>
                <c:pt idx="1324">
                  <c:v>99.113241817820921</c:v>
                </c:pt>
                <c:pt idx="1325">
                  <c:v>99.113241817820921</c:v>
                </c:pt>
                <c:pt idx="1326">
                  <c:v>99.113241817820921</c:v>
                </c:pt>
                <c:pt idx="1327">
                  <c:v>99.113241817820921</c:v>
                </c:pt>
                <c:pt idx="1328">
                  <c:v>99.113241817820921</c:v>
                </c:pt>
                <c:pt idx="1329">
                  <c:v>99.113241817820921</c:v>
                </c:pt>
                <c:pt idx="1330">
                  <c:v>99.113241817820921</c:v>
                </c:pt>
                <c:pt idx="1331">
                  <c:v>99.113241817820921</c:v>
                </c:pt>
                <c:pt idx="1332">
                  <c:v>99.113241817820921</c:v>
                </c:pt>
                <c:pt idx="1333">
                  <c:v>99.113241817820921</c:v>
                </c:pt>
                <c:pt idx="1334">
                  <c:v>99.113241817820921</c:v>
                </c:pt>
                <c:pt idx="1335">
                  <c:v>99.113241817820921</c:v>
                </c:pt>
                <c:pt idx="1336">
                  <c:v>99.113241817820921</c:v>
                </c:pt>
                <c:pt idx="1337">
                  <c:v>99.113241817820921</c:v>
                </c:pt>
                <c:pt idx="1338">
                  <c:v>99.113241817820921</c:v>
                </c:pt>
                <c:pt idx="1339">
                  <c:v>99.113241817820921</c:v>
                </c:pt>
                <c:pt idx="1340">
                  <c:v>99.113241817820921</c:v>
                </c:pt>
                <c:pt idx="1341">
                  <c:v>99.113241817820921</c:v>
                </c:pt>
                <c:pt idx="1342">
                  <c:v>99.113241817820921</c:v>
                </c:pt>
                <c:pt idx="1343">
                  <c:v>99.113241817820921</c:v>
                </c:pt>
                <c:pt idx="1344">
                  <c:v>99.113241817820921</c:v>
                </c:pt>
                <c:pt idx="1345">
                  <c:v>99.113241817820921</c:v>
                </c:pt>
                <c:pt idx="1346">
                  <c:v>99.113241817820921</c:v>
                </c:pt>
                <c:pt idx="1347">
                  <c:v>99.113241817820921</c:v>
                </c:pt>
                <c:pt idx="1348">
                  <c:v>99.113241817820921</c:v>
                </c:pt>
                <c:pt idx="1349">
                  <c:v>99.113241817820921</c:v>
                </c:pt>
                <c:pt idx="1350">
                  <c:v>99.113241817820921</c:v>
                </c:pt>
                <c:pt idx="1351">
                  <c:v>99.113241817820921</c:v>
                </c:pt>
                <c:pt idx="1352">
                  <c:v>99.113241817820921</c:v>
                </c:pt>
                <c:pt idx="1353">
                  <c:v>99.113241817820921</c:v>
                </c:pt>
                <c:pt idx="1354">
                  <c:v>99.113241817820921</c:v>
                </c:pt>
                <c:pt idx="1355">
                  <c:v>99.113241817820921</c:v>
                </c:pt>
                <c:pt idx="1356">
                  <c:v>99.113241817820921</c:v>
                </c:pt>
                <c:pt idx="1357">
                  <c:v>99.113241817820921</c:v>
                </c:pt>
                <c:pt idx="1358">
                  <c:v>99.113241817820921</c:v>
                </c:pt>
                <c:pt idx="1359">
                  <c:v>99.113241817820921</c:v>
                </c:pt>
                <c:pt idx="1360">
                  <c:v>99.113241817820921</c:v>
                </c:pt>
                <c:pt idx="1361">
                  <c:v>99.113241817820921</c:v>
                </c:pt>
                <c:pt idx="1362">
                  <c:v>99.113241817820921</c:v>
                </c:pt>
                <c:pt idx="1363">
                  <c:v>99.113241817820921</c:v>
                </c:pt>
                <c:pt idx="1364">
                  <c:v>99.113241817820921</c:v>
                </c:pt>
                <c:pt idx="1365">
                  <c:v>99.113241817820921</c:v>
                </c:pt>
                <c:pt idx="1366">
                  <c:v>99.113241817820921</c:v>
                </c:pt>
                <c:pt idx="1367">
                  <c:v>99.113241817820921</c:v>
                </c:pt>
                <c:pt idx="1368">
                  <c:v>99.113241817820921</c:v>
                </c:pt>
                <c:pt idx="1369">
                  <c:v>99.113241817820921</c:v>
                </c:pt>
                <c:pt idx="1370">
                  <c:v>99.113241817820921</c:v>
                </c:pt>
                <c:pt idx="1371">
                  <c:v>99.113241817820921</c:v>
                </c:pt>
                <c:pt idx="1372">
                  <c:v>99.113241817820921</c:v>
                </c:pt>
                <c:pt idx="1373">
                  <c:v>99.113241817820921</c:v>
                </c:pt>
                <c:pt idx="1374">
                  <c:v>99.113241817820921</c:v>
                </c:pt>
                <c:pt idx="1375">
                  <c:v>99.113241817820921</c:v>
                </c:pt>
                <c:pt idx="1376">
                  <c:v>99.113241817820921</c:v>
                </c:pt>
                <c:pt idx="1377">
                  <c:v>99.113241817820921</c:v>
                </c:pt>
                <c:pt idx="1378">
                  <c:v>99.113241817820921</c:v>
                </c:pt>
                <c:pt idx="1379">
                  <c:v>99.113241817820921</c:v>
                </c:pt>
                <c:pt idx="1380">
                  <c:v>99.113241817820921</c:v>
                </c:pt>
                <c:pt idx="1381">
                  <c:v>99.113241817820921</c:v>
                </c:pt>
                <c:pt idx="1382">
                  <c:v>99.113241817820921</c:v>
                </c:pt>
                <c:pt idx="1383">
                  <c:v>99.113241817820921</c:v>
                </c:pt>
                <c:pt idx="1384">
                  <c:v>99.113241817820921</c:v>
                </c:pt>
                <c:pt idx="1385">
                  <c:v>99.113241817820921</c:v>
                </c:pt>
                <c:pt idx="1386">
                  <c:v>99.113241817820921</c:v>
                </c:pt>
                <c:pt idx="1387">
                  <c:v>99.113241817820921</c:v>
                </c:pt>
                <c:pt idx="1388">
                  <c:v>99.113241817820921</c:v>
                </c:pt>
                <c:pt idx="1389">
                  <c:v>99.113241817820921</c:v>
                </c:pt>
                <c:pt idx="1390">
                  <c:v>99.113241817820921</c:v>
                </c:pt>
                <c:pt idx="1391">
                  <c:v>99.113241817820921</c:v>
                </c:pt>
                <c:pt idx="1392">
                  <c:v>99.113241817820921</c:v>
                </c:pt>
                <c:pt idx="1393">
                  <c:v>99.113241817820921</c:v>
                </c:pt>
                <c:pt idx="1394">
                  <c:v>99.113241817820921</c:v>
                </c:pt>
                <c:pt idx="1395">
                  <c:v>99.113241817820921</c:v>
                </c:pt>
                <c:pt idx="1396">
                  <c:v>99.113241817820921</c:v>
                </c:pt>
                <c:pt idx="1397">
                  <c:v>99.113241817820921</c:v>
                </c:pt>
                <c:pt idx="1398">
                  <c:v>99.113241817820921</c:v>
                </c:pt>
                <c:pt idx="1399">
                  <c:v>99.113241817820921</c:v>
                </c:pt>
                <c:pt idx="1400">
                  <c:v>99.113241817820921</c:v>
                </c:pt>
                <c:pt idx="1401">
                  <c:v>99.113241817820921</c:v>
                </c:pt>
                <c:pt idx="1402">
                  <c:v>99.113241817820921</c:v>
                </c:pt>
                <c:pt idx="1403">
                  <c:v>99.113241817820921</c:v>
                </c:pt>
                <c:pt idx="1404">
                  <c:v>99.113241817820921</c:v>
                </c:pt>
                <c:pt idx="1405">
                  <c:v>99.113241817820921</c:v>
                </c:pt>
                <c:pt idx="1406">
                  <c:v>99.113241817820921</c:v>
                </c:pt>
                <c:pt idx="1407">
                  <c:v>99.113241817820921</c:v>
                </c:pt>
                <c:pt idx="1408">
                  <c:v>99.113241817820921</c:v>
                </c:pt>
                <c:pt idx="1409">
                  <c:v>99.113241817820921</c:v>
                </c:pt>
                <c:pt idx="1410">
                  <c:v>99.113241817820921</c:v>
                </c:pt>
                <c:pt idx="1411">
                  <c:v>99.113241817820921</c:v>
                </c:pt>
                <c:pt idx="1412">
                  <c:v>99.113241817820921</c:v>
                </c:pt>
                <c:pt idx="1413">
                  <c:v>99.113241817820921</c:v>
                </c:pt>
                <c:pt idx="1414">
                  <c:v>99.113241817820921</c:v>
                </c:pt>
                <c:pt idx="1415">
                  <c:v>99.113241817820921</c:v>
                </c:pt>
                <c:pt idx="1416">
                  <c:v>99.113241817820921</c:v>
                </c:pt>
                <c:pt idx="1417">
                  <c:v>99.113241817820921</c:v>
                </c:pt>
                <c:pt idx="1418">
                  <c:v>99.113241817820921</c:v>
                </c:pt>
                <c:pt idx="1419">
                  <c:v>99.113241817820921</c:v>
                </c:pt>
                <c:pt idx="1420">
                  <c:v>99.113241817820921</c:v>
                </c:pt>
                <c:pt idx="1421">
                  <c:v>99.113241817820921</c:v>
                </c:pt>
                <c:pt idx="1422">
                  <c:v>99.113241817820921</c:v>
                </c:pt>
                <c:pt idx="1423">
                  <c:v>99.113241817820921</c:v>
                </c:pt>
                <c:pt idx="1424">
                  <c:v>99.113241817820921</c:v>
                </c:pt>
                <c:pt idx="1425">
                  <c:v>99.113241817820921</c:v>
                </c:pt>
                <c:pt idx="1426">
                  <c:v>99.113241817820921</c:v>
                </c:pt>
                <c:pt idx="1427">
                  <c:v>99.113241817820921</c:v>
                </c:pt>
                <c:pt idx="1428">
                  <c:v>99.113241817820921</c:v>
                </c:pt>
                <c:pt idx="1429">
                  <c:v>99.113241817820921</c:v>
                </c:pt>
                <c:pt idx="1430">
                  <c:v>99.113241817820921</c:v>
                </c:pt>
                <c:pt idx="1431">
                  <c:v>99.113241817820921</c:v>
                </c:pt>
                <c:pt idx="1432">
                  <c:v>99.113241817820921</c:v>
                </c:pt>
                <c:pt idx="1433">
                  <c:v>99.113241817820921</c:v>
                </c:pt>
                <c:pt idx="1434">
                  <c:v>99.113241817820921</c:v>
                </c:pt>
                <c:pt idx="1435">
                  <c:v>99.113241817820921</c:v>
                </c:pt>
                <c:pt idx="1436">
                  <c:v>99.113241817820921</c:v>
                </c:pt>
                <c:pt idx="1437">
                  <c:v>99.113241817820921</c:v>
                </c:pt>
                <c:pt idx="1438">
                  <c:v>99.113241817820921</c:v>
                </c:pt>
                <c:pt idx="1439">
                  <c:v>99.113241817820921</c:v>
                </c:pt>
                <c:pt idx="1440">
                  <c:v>99.113241817820921</c:v>
                </c:pt>
                <c:pt idx="1441">
                  <c:v>99.113241817820921</c:v>
                </c:pt>
                <c:pt idx="1442">
                  <c:v>99.113241817820921</c:v>
                </c:pt>
                <c:pt idx="1443">
                  <c:v>99.113241817820921</c:v>
                </c:pt>
                <c:pt idx="1444">
                  <c:v>99.113241817820921</c:v>
                </c:pt>
                <c:pt idx="1445">
                  <c:v>99.113241817820921</c:v>
                </c:pt>
                <c:pt idx="1446">
                  <c:v>99.113241817820921</c:v>
                </c:pt>
                <c:pt idx="1447">
                  <c:v>99.113241817820921</c:v>
                </c:pt>
                <c:pt idx="1448">
                  <c:v>99.113241817820921</c:v>
                </c:pt>
                <c:pt idx="1449">
                  <c:v>99.113241817820921</c:v>
                </c:pt>
                <c:pt idx="1450">
                  <c:v>99.113241817820921</c:v>
                </c:pt>
                <c:pt idx="1451">
                  <c:v>99.113241817820921</c:v>
                </c:pt>
                <c:pt idx="1452">
                  <c:v>99.113241817820921</c:v>
                </c:pt>
                <c:pt idx="1453">
                  <c:v>99.113241817820921</c:v>
                </c:pt>
                <c:pt idx="1454">
                  <c:v>99.113241817820921</c:v>
                </c:pt>
                <c:pt idx="1455">
                  <c:v>99.113241817820921</c:v>
                </c:pt>
                <c:pt idx="1456">
                  <c:v>99.941869580662882</c:v>
                </c:pt>
                <c:pt idx="1457">
                  <c:v>99.941869580662882</c:v>
                </c:pt>
                <c:pt idx="1458">
                  <c:v>99.941869580662882</c:v>
                </c:pt>
                <c:pt idx="1459">
                  <c:v>99.941869580662882</c:v>
                </c:pt>
                <c:pt idx="1460">
                  <c:v>99.990074448238232</c:v>
                </c:pt>
                <c:pt idx="1461">
                  <c:v>99.98991152491331</c:v>
                </c:pt>
                <c:pt idx="1462">
                  <c:v>99.989721409581492</c:v>
                </c:pt>
                <c:pt idx="1463">
                  <c:v>99.952815546789211</c:v>
                </c:pt>
                <c:pt idx="1464">
                  <c:v>99.952815268055559</c:v>
                </c:pt>
                <c:pt idx="1465">
                  <c:v>99.953901682162211</c:v>
                </c:pt>
                <c:pt idx="1466">
                  <c:v>99.989519314170266</c:v>
                </c:pt>
                <c:pt idx="1467">
                  <c:v>99.955800748836225</c:v>
                </c:pt>
                <c:pt idx="1468">
                  <c:v>99.858215335307563</c:v>
                </c:pt>
                <c:pt idx="1469">
                  <c:v>99.858215653043757</c:v>
                </c:pt>
                <c:pt idx="1470">
                  <c:v>99.855133160946423</c:v>
                </c:pt>
                <c:pt idx="1471">
                  <c:v>99.855133160946423</c:v>
                </c:pt>
                <c:pt idx="1472">
                  <c:v>99.364600556405861</c:v>
                </c:pt>
                <c:pt idx="1473">
                  <c:v>99.519373178886141</c:v>
                </c:pt>
                <c:pt idx="1474">
                  <c:v>99.524994698852637</c:v>
                </c:pt>
                <c:pt idx="1475">
                  <c:v>99.389756801240978</c:v>
                </c:pt>
                <c:pt idx="1476">
                  <c:v>99.332711477321027</c:v>
                </c:pt>
                <c:pt idx="1477">
                  <c:v>99.312373997592772</c:v>
                </c:pt>
                <c:pt idx="1478">
                  <c:v>99.313755328195256</c:v>
                </c:pt>
                <c:pt idx="1479">
                  <c:v>99.341350832254875</c:v>
                </c:pt>
                <c:pt idx="1480">
                  <c:v>99.028399489507564</c:v>
                </c:pt>
                <c:pt idx="1481">
                  <c:v>99.275459043245235</c:v>
                </c:pt>
                <c:pt idx="1482">
                  <c:v>99.315254305539824</c:v>
                </c:pt>
                <c:pt idx="1483">
                  <c:v>99.315254305539824</c:v>
                </c:pt>
                <c:pt idx="1484">
                  <c:v>99.460539196385724</c:v>
                </c:pt>
                <c:pt idx="1485">
                  <c:v>99.501832890391285</c:v>
                </c:pt>
                <c:pt idx="1486">
                  <c:v>99.524114995696877</c:v>
                </c:pt>
                <c:pt idx="1487">
                  <c:v>99.631706156376325</c:v>
                </c:pt>
                <c:pt idx="1488">
                  <c:v>99.48134403569928</c:v>
                </c:pt>
                <c:pt idx="1489">
                  <c:v>99.48134403569928</c:v>
                </c:pt>
                <c:pt idx="1490">
                  <c:v>99.399913811085582</c:v>
                </c:pt>
                <c:pt idx="1491">
                  <c:v>99.441379938771803</c:v>
                </c:pt>
                <c:pt idx="1492">
                  <c:v>99.470384442560004</c:v>
                </c:pt>
                <c:pt idx="1493">
                  <c:v>99.394404984957987</c:v>
                </c:pt>
                <c:pt idx="1494">
                  <c:v>99.046277558192102</c:v>
                </c:pt>
                <c:pt idx="1495">
                  <c:v>98.866651046103058</c:v>
                </c:pt>
                <c:pt idx="1496">
                  <c:v>98.866651046103058</c:v>
                </c:pt>
                <c:pt idx="1497">
                  <c:v>99.143823711414441</c:v>
                </c:pt>
                <c:pt idx="1498">
                  <c:v>99.044186366461233</c:v>
                </c:pt>
                <c:pt idx="1499">
                  <c:v>99.160458293386327</c:v>
                </c:pt>
                <c:pt idx="1500">
                  <c:v>99.397671039738412</c:v>
                </c:pt>
                <c:pt idx="1501">
                  <c:v>99.36832767106641</c:v>
                </c:pt>
                <c:pt idx="1502">
                  <c:v>99.30817223450893</c:v>
                </c:pt>
                <c:pt idx="1503">
                  <c:v>99.316098988022503</c:v>
                </c:pt>
                <c:pt idx="1504">
                  <c:v>99.30281601361564</c:v>
                </c:pt>
                <c:pt idx="1505">
                  <c:v>99.292034719838256</c:v>
                </c:pt>
                <c:pt idx="1506">
                  <c:v>99.337912773980364</c:v>
                </c:pt>
                <c:pt idx="1507">
                  <c:v>99.377866067625078</c:v>
                </c:pt>
                <c:pt idx="1508">
                  <c:v>99.377866067625078</c:v>
                </c:pt>
                <c:pt idx="1509">
                  <c:v>99.377866067625078</c:v>
                </c:pt>
                <c:pt idx="1510">
                  <c:v>99.377866067625078</c:v>
                </c:pt>
                <c:pt idx="1511">
                  <c:v>99.377866067625078</c:v>
                </c:pt>
                <c:pt idx="1512">
                  <c:v>99.377866067625078</c:v>
                </c:pt>
                <c:pt idx="1513">
                  <c:v>99.113241817820921</c:v>
                </c:pt>
                <c:pt idx="1514">
                  <c:v>99.113241817820921</c:v>
                </c:pt>
                <c:pt idx="1515">
                  <c:v>99.113241817820921</c:v>
                </c:pt>
                <c:pt idx="1516">
                  <c:v>99.113241817820921</c:v>
                </c:pt>
                <c:pt idx="1517">
                  <c:v>99.113241817820921</c:v>
                </c:pt>
                <c:pt idx="1518">
                  <c:v>99.113241817820921</c:v>
                </c:pt>
                <c:pt idx="1519">
                  <c:v>99.113241817820921</c:v>
                </c:pt>
                <c:pt idx="1520">
                  <c:v>99.113241817820921</c:v>
                </c:pt>
                <c:pt idx="1521">
                  <c:v>99.113241817820921</c:v>
                </c:pt>
                <c:pt idx="1522">
                  <c:v>99.113241817820921</c:v>
                </c:pt>
                <c:pt idx="1523">
                  <c:v>99.113241817820921</c:v>
                </c:pt>
                <c:pt idx="1524">
                  <c:v>99.113241817820921</c:v>
                </c:pt>
                <c:pt idx="1525">
                  <c:v>99.113241817820921</c:v>
                </c:pt>
                <c:pt idx="1526">
                  <c:v>99.113241817820921</c:v>
                </c:pt>
                <c:pt idx="1527">
                  <c:v>99.113241817820921</c:v>
                </c:pt>
                <c:pt idx="1528">
                  <c:v>99.113241817820921</c:v>
                </c:pt>
                <c:pt idx="1529">
                  <c:v>99.113241817820921</c:v>
                </c:pt>
                <c:pt idx="1530">
                  <c:v>99.113241817820921</c:v>
                </c:pt>
                <c:pt idx="1531">
                  <c:v>99.113241817820921</c:v>
                </c:pt>
                <c:pt idx="1532">
                  <c:v>99.113241817820921</c:v>
                </c:pt>
                <c:pt idx="1533">
                  <c:v>99.113241817820921</c:v>
                </c:pt>
                <c:pt idx="1534">
                  <c:v>99.113241817820921</c:v>
                </c:pt>
                <c:pt idx="1535">
                  <c:v>99.113241817820921</c:v>
                </c:pt>
                <c:pt idx="1536">
                  <c:v>99.113241817820921</c:v>
                </c:pt>
                <c:pt idx="1537">
                  <c:v>99.113241817820921</c:v>
                </c:pt>
                <c:pt idx="1538">
                  <c:v>99.113241817820921</c:v>
                </c:pt>
                <c:pt idx="1539">
                  <c:v>99.113241817820921</c:v>
                </c:pt>
                <c:pt idx="1540">
                  <c:v>99.113241817820921</c:v>
                </c:pt>
                <c:pt idx="1541">
                  <c:v>99.113241817820921</c:v>
                </c:pt>
                <c:pt idx="1542">
                  <c:v>99.113241817820921</c:v>
                </c:pt>
                <c:pt idx="1543">
                  <c:v>99.113241817820921</c:v>
                </c:pt>
                <c:pt idx="1544">
                  <c:v>99.113241817820921</c:v>
                </c:pt>
                <c:pt idx="1545">
                  <c:v>99.113241817820921</c:v>
                </c:pt>
                <c:pt idx="1546">
                  <c:v>99.113241817820921</c:v>
                </c:pt>
                <c:pt idx="1547">
                  <c:v>99.113241817820921</c:v>
                </c:pt>
                <c:pt idx="1548">
                  <c:v>99.113241817820921</c:v>
                </c:pt>
                <c:pt idx="1549">
                  <c:v>99.113241817820921</c:v>
                </c:pt>
                <c:pt idx="1550">
                  <c:v>99.113241817820921</c:v>
                </c:pt>
                <c:pt idx="1551">
                  <c:v>99.113241817820921</c:v>
                </c:pt>
                <c:pt idx="1552">
                  <c:v>99.113241817820921</c:v>
                </c:pt>
                <c:pt idx="1553">
                  <c:v>99.113241817820921</c:v>
                </c:pt>
                <c:pt idx="1554">
                  <c:v>99.113241817820921</c:v>
                </c:pt>
                <c:pt idx="1555">
                  <c:v>99.113241817820921</c:v>
                </c:pt>
                <c:pt idx="1556">
                  <c:v>99.113241817820921</c:v>
                </c:pt>
                <c:pt idx="1557">
                  <c:v>99.113241817820921</c:v>
                </c:pt>
                <c:pt idx="1558">
                  <c:v>99.113241817820921</c:v>
                </c:pt>
                <c:pt idx="1559">
                  <c:v>99.113241817820921</c:v>
                </c:pt>
                <c:pt idx="1560">
                  <c:v>99.113241817820921</c:v>
                </c:pt>
                <c:pt idx="1561">
                  <c:v>99.113241817820921</c:v>
                </c:pt>
                <c:pt idx="1562">
                  <c:v>99.113241817820921</c:v>
                </c:pt>
                <c:pt idx="1563">
                  <c:v>99.113241817820921</c:v>
                </c:pt>
                <c:pt idx="1564">
                  <c:v>99.113241817820921</c:v>
                </c:pt>
                <c:pt idx="1565">
                  <c:v>99.113241817820921</c:v>
                </c:pt>
                <c:pt idx="1566">
                  <c:v>99.113241817820921</c:v>
                </c:pt>
                <c:pt idx="1567">
                  <c:v>99.259706357138285</c:v>
                </c:pt>
                <c:pt idx="1568">
                  <c:v>99.565428598836988</c:v>
                </c:pt>
                <c:pt idx="1569">
                  <c:v>99.589425030877308</c:v>
                </c:pt>
                <c:pt idx="1570">
                  <c:v>99.603360433093187</c:v>
                </c:pt>
                <c:pt idx="1571">
                  <c:v>99.563217952292106</c:v>
                </c:pt>
                <c:pt idx="1572">
                  <c:v>99.590603841718746</c:v>
                </c:pt>
                <c:pt idx="1573">
                  <c:v>99.590603841718746</c:v>
                </c:pt>
                <c:pt idx="1574">
                  <c:v>99.368402110812511</c:v>
                </c:pt>
                <c:pt idx="1575">
                  <c:v>99.505613946119752</c:v>
                </c:pt>
                <c:pt idx="1576">
                  <c:v>99.424519650025289</c:v>
                </c:pt>
                <c:pt idx="1577">
                  <c:v>99.349480608293234</c:v>
                </c:pt>
                <c:pt idx="1578">
                  <c:v>99.396197970604078</c:v>
                </c:pt>
                <c:pt idx="1579">
                  <c:v>99.526419617861706</c:v>
                </c:pt>
                <c:pt idx="1580">
                  <c:v>99.524117830119835</c:v>
                </c:pt>
                <c:pt idx="1581">
                  <c:v>99.501804752689608</c:v>
                </c:pt>
                <c:pt idx="1582">
                  <c:v>99.353530996510884</c:v>
                </c:pt>
                <c:pt idx="1583">
                  <c:v>99.441438199580276</c:v>
                </c:pt>
                <c:pt idx="1584">
                  <c:v>99.460539160517072</c:v>
                </c:pt>
                <c:pt idx="1585">
                  <c:v>99.442188052851392</c:v>
                </c:pt>
                <c:pt idx="1586">
                  <c:v>99.407682359449581</c:v>
                </c:pt>
                <c:pt idx="1587">
                  <c:v>99.525633535374183</c:v>
                </c:pt>
                <c:pt idx="1588">
                  <c:v>99.353527890915657</c:v>
                </c:pt>
                <c:pt idx="1589">
                  <c:v>99.090170894555115</c:v>
                </c:pt>
                <c:pt idx="1590">
                  <c:v>99.299609417187042</c:v>
                </c:pt>
                <c:pt idx="1591">
                  <c:v>99.557359742862104</c:v>
                </c:pt>
                <c:pt idx="1592">
                  <c:v>99.408970076576566</c:v>
                </c:pt>
                <c:pt idx="1593">
                  <c:v>99.420203301966581</c:v>
                </c:pt>
                <c:pt idx="1594">
                  <c:v>99.389086144935405</c:v>
                </c:pt>
                <c:pt idx="1595">
                  <c:v>99.206439857360905</c:v>
                </c:pt>
                <c:pt idx="1596">
                  <c:v>99.214219607203006</c:v>
                </c:pt>
                <c:pt idx="1597">
                  <c:v>99.223900476419232</c:v>
                </c:pt>
                <c:pt idx="1598">
                  <c:v>99.210490112039295</c:v>
                </c:pt>
                <c:pt idx="1599">
                  <c:v>99.093383551874155</c:v>
                </c:pt>
                <c:pt idx="1600">
                  <c:v>99.282301955013097</c:v>
                </c:pt>
                <c:pt idx="1601">
                  <c:v>99.423637266022766</c:v>
                </c:pt>
                <c:pt idx="1602">
                  <c:v>99.423636351613496</c:v>
                </c:pt>
                <c:pt idx="1603">
                  <c:v>99.340190432621313</c:v>
                </c:pt>
                <c:pt idx="1604">
                  <c:v>99.335913135054938</c:v>
                </c:pt>
                <c:pt idx="1605">
                  <c:v>99.349625139102542</c:v>
                </c:pt>
                <c:pt idx="1606">
                  <c:v>99.317661848052992</c:v>
                </c:pt>
                <c:pt idx="1607">
                  <c:v>99.293747597567204</c:v>
                </c:pt>
                <c:pt idx="1608">
                  <c:v>99.347146801867765</c:v>
                </c:pt>
                <c:pt idx="1609">
                  <c:v>99.317660378129105</c:v>
                </c:pt>
                <c:pt idx="1610">
                  <c:v>99.281529514173656</c:v>
                </c:pt>
                <c:pt idx="1611">
                  <c:v>99.268345887708378</c:v>
                </c:pt>
                <c:pt idx="1612">
                  <c:v>99.25481951425364</c:v>
                </c:pt>
                <c:pt idx="1613">
                  <c:v>99.268574822887444</c:v>
                </c:pt>
                <c:pt idx="1614">
                  <c:v>99.268574822887444</c:v>
                </c:pt>
                <c:pt idx="1615">
                  <c:v>99.268568007293396</c:v>
                </c:pt>
                <c:pt idx="1616">
                  <c:v>99.268568007293396</c:v>
                </c:pt>
                <c:pt idx="1617">
                  <c:v>99.268568007293396</c:v>
                </c:pt>
                <c:pt idx="1618">
                  <c:v>99.268568007293396</c:v>
                </c:pt>
                <c:pt idx="1619">
                  <c:v>99.268557074425445</c:v>
                </c:pt>
                <c:pt idx="1620">
                  <c:v>99.532507230323347</c:v>
                </c:pt>
                <c:pt idx="1621">
                  <c:v>99.532507230323347</c:v>
                </c:pt>
                <c:pt idx="1622">
                  <c:v>99.454668014656065</c:v>
                </c:pt>
                <c:pt idx="1623">
                  <c:v>99.50584377168471</c:v>
                </c:pt>
                <c:pt idx="1624">
                  <c:v>99.312943823202531</c:v>
                </c:pt>
                <c:pt idx="1625">
                  <c:v>99.292033871845717</c:v>
                </c:pt>
                <c:pt idx="1626">
                  <c:v>99.420197641687182</c:v>
                </c:pt>
                <c:pt idx="1627">
                  <c:v>99.451272090243833</c:v>
                </c:pt>
                <c:pt idx="1628">
                  <c:v>99.492180195548698</c:v>
                </c:pt>
                <c:pt idx="1629">
                  <c:v>99.481975931880569</c:v>
                </c:pt>
                <c:pt idx="1630">
                  <c:v>99.492182528415228</c:v>
                </c:pt>
                <c:pt idx="1631">
                  <c:v>99.492182528415228</c:v>
                </c:pt>
                <c:pt idx="1632">
                  <c:v>99.16681605851285</c:v>
                </c:pt>
                <c:pt idx="1633">
                  <c:v>99.16681605851285</c:v>
                </c:pt>
                <c:pt idx="1634">
                  <c:v>99.338869771564291</c:v>
                </c:pt>
                <c:pt idx="1635">
                  <c:v>99.338869771564291</c:v>
                </c:pt>
                <c:pt idx="1636">
                  <c:v>99.31466363035004</c:v>
                </c:pt>
                <c:pt idx="1637">
                  <c:v>99.40768399176352</c:v>
                </c:pt>
                <c:pt idx="1638">
                  <c:v>99.410038341561076</c:v>
                </c:pt>
                <c:pt idx="1639">
                  <c:v>99.524017346643433</c:v>
                </c:pt>
                <c:pt idx="1640">
                  <c:v>99.394954256324539</c:v>
                </c:pt>
                <c:pt idx="1641">
                  <c:v>99.382277113779736</c:v>
                </c:pt>
                <c:pt idx="1642">
                  <c:v>99.385308591580966</c:v>
                </c:pt>
                <c:pt idx="1643">
                  <c:v>99.429739764351439</c:v>
                </c:pt>
                <c:pt idx="1644">
                  <c:v>99.293745742988762</c:v>
                </c:pt>
                <c:pt idx="1645">
                  <c:v>99.214219607203006</c:v>
                </c:pt>
                <c:pt idx="1646">
                  <c:v>99.377168652410532</c:v>
                </c:pt>
                <c:pt idx="1647">
                  <c:v>99.334173988871129</c:v>
                </c:pt>
                <c:pt idx="1648">
                  <c:v>99.343022440738977</c:v>
                </c:pt>
                <c:pt idx="1649">
                  <c:v>99.35130852742553</c:v>
                </c:pt>
                <c:pt idx="1650">
                  <c:v>99.343025531757803</c:v>
                </c:pt>
                <c:pt idx="1651">
                  <c:v>99.36393859108874</c:v>
                </c:pt>
                <c:pt idx="1652">
                  <c:v>99.36393859108874</c:v>
                </c:pt>
                <c:pt idx="1653">
                  <c:v>99.36393859108874</c:v>
                </c:pt>
                <c:pt idx="1654">
                  <c:v>99.36393859108874</c:v>
                </c:pt>
                <c:pt idx="1655">
                  <c:v>99.36393859108874</c:v>
                </c:pt>
                <c:pt idx="1656">
                  <c:v>99.36393859108874</c:v>
                </c:pt>
                <c:pt idx="1657">
                  <c:v>99.36393859108874</c:v>
                </c:pt>
                <c:pt idx="1658">
                  <c:v>99.36393859108874</c:v>
                </c:pt>
                <c:pt idx="1659">
                  <c:v>99.36393859108874</c:v>
                </c:pt>
                <c:pt idx="1660">
                  <c:v>99.36393859108874</c:v>
                </c:pt>
                <c:pt idx="1661">
                  <c:v>99.36393859108874</c:v>
                </c:pt>
                <c:pt idx="1662">
                  <c:v>99.36393859108874</c:v>
                </c:pt>
                <c:pt idx="1663">
                  <c:v>99.36393859108874</c:v>
                </c:pt>
                <c:pt idx="1664">
                  <c:v>99.36393228124021</c:v>
                </c:pt>
                <c:pt idx="1665">
                  <c:v>99.535995591308449</c:v>
                </c:pt>
                <c:pt idx="1666">
                  <c:v>99.20561850657775</c:v>
                </c:pt>
                <c:pt idx="1667">
                  <c:v>99.345649233268176</c:v>
                </c:pt>
                <c:pt idx="1668">
                  <c:v>99.424792187530485</c:v>
                </c:pt>
                <c:pt idx="1669">
                  <c:v>99.377072150888253</c:v>
                </c:pt>
                <c:pt idx="1670">
                  <c:v>99.382279005909822</c:v>
                </c:pt>
                <c:pt idx="1671">
                  <c:v>99.391507773220681</c:v>
                </c:pt>
                <c:pt idx="1672">
                  <c:v>99.457330823594702</c:v>
                </c:pt>
                <c:pt idx="1673">
                  <c:v>99.241294566979377</c:v>
                </c:pt>
                <c:pt idx="1674">
                  <c:v>99.172299266676973</c:v>
                </c:pt>
                <c:pt idx="1675">
                  <c:v>99.334176915008584</c:v>
                </c:pt>
                <c:pt idx="1676">
                  <c:v>99.355801284898376</c:v>
                </c:pt>
                <c:pt idx="1677">
                  <c:v>99.355801284898376</c:v>
                </c:pt>
                <c:pt idx="1678">
                  <c:v>99.355801284898376</c:v>
                </c:pt>
                <c:pt idx="1679">
                  <c:v>99.355801284898376</c:v>
                </c:pt>
                <c:pt idx="1680">
                  <c:v>99.355801284898376</c:v>
                </c:pt>
                <c:pt idx="1681">
                  <c:v>99.355801284898376</c:v>
                </c:pt>
                <c:pt idx="1682">
                  <c:v>99.355796873817582</c:v>
                </c:pt>
                <c:pt idx="1683">
                  <c:v>99.365161019080531</c:v>
                </c:pt>
                <c:pt idx="1684">
                  <c:v>96.816201989240014</c:v>
                </c:pt>
                <c:pt idx="1685">
                  <c:v>99.393116872459444</c:v>
                </c:pt>
                <c:pt idx="1686">
                  <c:v>99.396203168946528</c:v>
                </c:pt>
                <c:pt idx="1687">
                  <c:v>99.493358923953082</c:v>
                </c:pt>
                <c:pt idx="1688">
                  <c:v>99.489538708942177</c:v>
                </c:pt>
                <c:pt idx="1689">
                  <c:v>99.54344765296301</c:v>
                </c:pt>
                <c:pt idx="1690">
                  <c:v>99.540156810259177</c:v>
                </c:pt>
                <c:pt idx="1691">
                  <c:v>99.577167744945754</c:v>
                </c:pt>
                <c:pt idx="1692">
                  <c:v>99.493357087713576</c:v>
                </c:pt>
                <c:pt idx="1693">
                  <c:v>99.448522348634455</c:v>
                </c:pt>
                <c:pt idx="1694">
                  <c:v>99.448522348634455</c:v>
                </c:pt>
                <c:pt idx="1695">
                  <c:v>99.268486233684541</c:v>
                </c:pt>
                <c:pt idx="1696">
                  <c:v>99.63068902964261</c:v>
                </c:pt>
                <c:pt idx="1697">
                  <c:v>99.639093454285387</c:v>
                </c:pt>
                <c:pt idx="1698">
                  <c:v>99.479878014540148</c:v>
                </c:pt>
                <c:pt idx="1699">
                  <c:v>99.484770387751112</c:v>
                </c:pt>
                <c:pt idx="1700">
                  <c:v>99.5930211741926</c:v>
                </c:pt>
                <c:pt idx="1701">
                  <c:v>99.512072433726232</c:v>
                </c:pt>
                <c:pt idx="1702">
                  <c:v>99.538375842795091</c:v>
                </c:pt>
                <c:pt idx="1703">
                  <c:v>99.538375842795091</c:v>
                </c:pt>
                <c:pt idx="1704">
                  <c:v>99.054208132850988</c:v>
                </c:pt>
                <c:pt idx="1705">
                  <c:v>99.470385886197363</c:v>
                </c:pt>
                <c:pt idx="1706">
                  <c:v>99.415919797103044</c:v>
                </c:pt>
                <c:pt idx="1707">
                  <c:v>99.453488987058321</c:v>
                </c:pt>
                <c:pt idx="1708">
                  <c:v>99.435484090694715</c:v>
                </c:pt>
                <c:pt idx="1709">
                  <c:v>99.461499553588283</c:v>
                </c:pt>
                <c:pt idx="1710">
                  <c:v>99.514025338056911</c:v>
                </c:pt>
                <c:pt idx="1711">
                  <c:v>99.514025338056911</c:v>
                </c:pt>
                <c:pt idx="1712">
                  <c:v>99.21248712333788</c:v>
                </c:pt>
                <c:pt idx="1713">
                  <c:v>99.415464046924114</c:v>
                </c:pt>
                <c:pt idx="1714">
                  <c:v>99.39765893911347</c:v>
                </c:pt>
                <c:pt idx="1715">
                  <c:v>99.432006102640884</c:v>
                </c:pt>
                <c:pt idx="1716">
                  <c:v>99.445592825644113</c:v>
                </c:pt>
                <c:pt idx="1717">
                  <c:v>99.4353727235939</c:v>
                </c:pt>
                <c:pt idx="1718">
                  <c:v>99.06651677554396</c:v>
                </c:pt>
                <c:pt idx="1719">
                  <c:v>99.305246947580102</c:v>
                </c:pt>
                <c:pt idx="1720">
                  <c:v>99.393224427161798</c:v>
                </c:pt>
                <c:pt idx="1721">
                  <c:v>99.393224427161798</c:v>
                </c:pt>
                <c:pt idx="1722">
                  <c:v>99.393224427161798</c:v>
                </c:pt>
                <c:pt idx="1723">
                  <c:v>99.393224427161798</c:v>
                </c:pt>
                <c:pt idx="1724">
                  <c:v>99.393224427161798</c:v>
                </c:pt>
                <c:pt idx="1725">
                  <c:v>99.393224427161798</c:v>
                </c:pt>
                <c:pt idx="1726">
                  <c:v>99.393224427161798</c:v>
                </c:pt>
                <c:pt idx="1727">
                  <c:v>99.393215480771943</c:v>
                </c:pt>
                <c:pt idx="1728">
                  <c:v>99.223962341644352</c:v>
                </c:pt>
                <c:pt idx="1729">
                  <c:v>99.286008660792277</c:v>
                </c:pt>
                <c:pt idx="1730">
                  <c:v>99.48212799654145</c:v>
                </c:pt>
                <c:pt idx="1731">
                  <c:v>99.654057104513015</c:v>
                </c:pt>
                <c:pt idx="1732">
                  <c:v>99.961067332326593</c:v>
                </c:pt>
                <c:pt idx="1733">
                  <c:v>99.613519641735536</c:v>
                </c:pt>
                <c:pt idx="1734">
                  <c:v>98.653006470324385</c:v>
                </c:pt>
                <c:pt idx="1735">
                  <c:v>99.578911850341584</c:v>
                </c:pt>
                <c:pt idx="1736">
                  <c:v>99.578911850341584</c:v>
                </c:pt>
                <c:pt idx="1737">
                  <c:v>99.578911850341584</c:v>
                </c:pt>
                <c:pt idx="1738">
                  <c:v>99.096297757166951</c:v>
                </c:pt>
                <c:pt idx="1739">
                  <c:v>99.093179056719592</c:v>
                </c:pt>
                <c:pt idx="1740">
                  <c:v>99.473604626922992</c:v>
                </c:pt>
                <c:pt idx="1741">
                  <c:v>99.275207582508543</c:v>
                </c:pt>
                <c:pt idx="1742">
                  <c:v>99.249753795056392</c:v>
                </c:pt>
                <c:pt idx="1743">
                  <c:v>99.54554157368753</c:v>
                </c:pt>
                <c:pt idx="1744">
                  <c:v>99.66303465284166</c:v>
                </c:pt>
                <c:pt idx="1745">
                  <c:v>99.66303465284166</c:v>
                </c:pt>
                <c:pt idx="1746">
                  <c:v>99.66303465284166</c:v>
                </c:pt>
                <c:pt idx="1747">
                  <c:v>99.66303465284166</c:v>
                </c:pt>
                <c:pt idx="1748">
                  <c:v>99.66303465284166</c:v>
                </c:pt>
                <c:pt idx="1749">
                  <c:v>99.66303465284166</c:v>
                </c:pt>
                <c:pt idx="1750">
                  <c:v>99.66303465284166</c:v>
                </c:pt>
                <c:pt idx="1751">
                  <c:v>99.66303465284166</c:v>
                </c:pt>
                <c:pt idx="1752">
                  <c:v>99.66303465284166</c:v>
                </c:pt>
                <c:pt idx="1753">
                  <c:v>99.66303465284166</c:v>
                </c:pt>
                <c:pt idx="1754">
                  <c:v>99.66303465284166</c:v>
                </c:pt>
                <c:pt idx="1755">
                  <c:v>99.66303465284166</c:v>
                </c:pt>
                <c:pt idx="1756">
                  <c:v>99.663025811346941</c:v>
                </c:pt>
                <c:pt idx="1757">
                  <c:v>99.5947720717013</c:v>
                </c:pt>
                <c:pt idx="1758">
                  <c:v>99.113241817820921</c:v>
                </c:pt>
                <c:pt idx="1759">
                  <c:v>99.113241817820921</c:v>
                </c:pt>
                <c:pt idx="1760">
                  <c:v>99.113241817820921</c:v>
                </c:pt>
                <c:pt idx="1761">
                  <c:v>99.113241817820921</c:v>
                </c:pt>
                <c:pt idx="1762">
                  <c:v>99.113241817820921</c:v>
                </c:pt>
                <c:pt idx="1763">
                  <c:v>99.113241817820921</c:v>
                </c:pt>
                <c:pt idx="1764">
                  <c:v>99.113241817820921</c:v>
                </c:pt>
                <c:pt idx="1765">
                  <c:v>99.113241817820921</c:v>
                </c:pt>
                <c:pt idx="1766">
                  <c:v>99.572452137162557</c:v>
                </c:pt>
                <c:pt idx="1767">
                  <c:v>99.572450315851995</c:v>
                </c:pt>
                <c:pt idx="1768">
                  <c:v>99.49534634362476</c:v>
                </c:pt>
                <c:pt idx="1769">
                  <c:v>99.474769155360875</c:v>
                </c:pt>
                <c:pt idx="1770">
                  <c:v>99.447790771304014</c:v>
                </c:pt>
                <c:pt idx="1771">
                  <c:v>99.438667664012527</c:v>
                </c:pt>
                <c:pt idx="1772">
                  <c:v>99.374879083686849</c:v>
                </c:pt>
                <c:pt idx="1773">
                  <c:v>99.369406754430102</c:v>
                </c:pt>
                <c:pt idx="1774">
                  <c:v>99.401807863929648</c:v>
                </c:pt>
                <c:pt idx="1775">
                  <c:v>99.426561613301317</c:v>
                </c:pt>
                <c:pt idx="1776">
                  <c:v>99.405097416473424</c:v>
                </c:pt>
                <c:pt idx="1777">
                  <c:v>99.389300331155624</c:v>
                </c:pt>
                <c:pt idx="1778">
                  <c:v>99.374878914802679</c:v>
                </c:pt>
                <c:pt idx="1779">
                  <c:v>99.364078813694135</c:v>
                </c:pt>
                <c:pt idx="1780">
                  <c:v>99.419043689824179</c:v>
                </c:pt>
                <c:pt idx="1781">
                  <c:v>99.398587927189396</c:v>
                </c:pt>
                <c:pt idx="1782">
                  <c:v>99.383732421540358</c:v>
                </c:pt>
                <c:pt idx="1783">
                  <c:v>99.37155093854922</c:v>
                </c:pt>
                <c:pt idx="1784">
                  <c:v>99.380510744897776</c:v>
                </c:pt>
                <c:pt idx="1785">
                  <c:v>99.38338847790456</c:v>
                </c:pt>
                <c:pt idx="1786">
                  <c:v>99.38338847790456</c:v>
                </c:pt>
                <c:pt idx="1787">
                  <c:v>99.38338847790456</c:v>
                </c:pt>
                <c:pt idx="1788">
                  <c:v>99.392339367642677</c:v>
                </c:pt>
                <c:pt idx="1789">
                  <c:v>99.392336341298332</c:v>
                </c:pt>
                <c:pt idx="1790">
                  <c:v>99.392336341298332</c:v>
                </c:pt>
                <c:pt idx="1791">
                  <c:v>99.323053737990847</c:v>
                </c:pt>
                <c:pt idx="1792">
                  <c:v>99.332296585701229</c:v>
                </c:pt>
                <c:pt idx="1793">
                  <c:v>99.351186346026836</c:v>
                </c:pt>
                <c:pt idx="1794">
                  <c:v>99.354861863008821</c:v>
                </c:pt>
                <c:pt idx="1795">
                  <c:v>99.367435253385111</c:v>
                </c:pt>
                <c:pt idx="1796">
                  <c:v>99.401807863929648</c:v>
                </c:pt>
                <c:pt idx="1797">
                  <c:v>99.376004699482138</c:v>
                </c:pt>
                <c:pt idx="1798">
                  <c:v>99.311586064261633</c:v>
                </c:pt>
                <c:pt idx="1799">
                  <c:v>99.317691077071359</c:v>
                </c:pt>
                <c:pt idx="1800">
                  <c:v>99.375997890066827</c:v>
                </c:pt>
                <c:pt idx="1801">
                  <c:v>99.441616066088827</c:v>
                </c:pt>
                <c:pt idx="1802">
                  <c:v>99.447368672898364</c:v>
                </c:pt>
                <c:pt idx="1803">
                  <c:v>99.441618120944682</c:v>
                </c:pt>
                <c:pt idx="1804">
                  <c:v>99.431701722118405</c:v>
                </c:pt>
                <c:pt idx="1805">
                  <c:v>99.386102172949364</c:v>
                </c:pt>
                <c:pt idx="1806">
                  <c:v>99.379139450603759</c:v>
                </c:pt>
                <c:pt idx="1807">
                  <c:v>99.369998156264913</c:v>
                </c:pt>
                <c:pt idx="1808">
                  <c:v>99.366707071902155</c:v>
                </c:pt>
                <c:pt idx="1809">
                  <c:v>99.361662438103707</c:v>
                </c:pt>
                <c:pt idx="1810">
                  <c:v>99.36233774137439</c:v>
                </c:pt>
                <c:pt idx="1811">
                  <c:v>99.361660836509017</c:v>
                </c:pt>
                <c:pt idx="1812">
                  <c:v>99.411907898776036</c:v>
                </c:pt>
                <c:pt idx="1813">
                  <c:v>99.408473062394108</c:v>
                </c:pt>
                <c:pt idx="1814">
                  <c:v>99.389302124196746</c:v>
                </c:pt>
                <c:pt idx="1815">
                  <c:v>99.380511833506844</c:v>
                </c:pt>
                <c:pt idx="1816">
                  <c:v>99.377675438232032</c:v>
                </c:pt>
                <c:pt idx="1817">
                  <c:v>99.377675438232032</c:v>
                </c:pt>
                <c:pt idx="1818">
                  <c:v>99.380508044990961</c:v>
                </c:pt>
                <c:pt idx="1819">
                  <c:v>99.386312437230771</c:v>
                </c:pt>
                <c:pt idx="1820">
                  <c:v>99.395434304789944</c:v>
                </c:pt>
                <c:pt idx="1821">
                  <c:v>99.395434304789944</c:v>
                </c:pt>
                <c:pt idx="1822">
                  <c:v>99.395434304789944</c:v>
                </c:pt>
                <c:pt idx="1823">
                  <c:v>99.395434304789944</c:v>
                </c:pt>
                <c:pt idx="1824">
                  <c:v>99.395434304789944</c:v>
                </c:pt>
                <c:pt idx="1825">
                  <c:v>99.395434304789944</c:v>
                </c:pt>
                <c:pt idx="1826">
                  <c:v>99.395434304789944</c:v>
                </c:pt>
                <c:pt idx="1827">
                  <c:v>99.395434304789944</c:v>
                </c:pt>
                <c:pt idx="1828">
                  <c:v>99.395434304789944</c:v>
                </c:pt>
                <c:pt idx="1829">
                  <c:v>99.395434304789944</c:v>
                </c:pt>
                <c:pt idx="1830">
                  <c:v>99.401809363864601</c:v>
                </c:pt>
                <c:pt idx="1831">
                  <c:v>99.401809363864601</c:v>
                </c:pt>
                <c:pt idx="1832">
                  <c:v>99.37913844320903</c:v>
                </c:pt>
                <c:pt idx="1833">
                  <c:v>99.113241817820921</c:v>
                </c:pt>
                <c:pt idx="1834">
                  <c:v>99.113241817820921</c:v>
                </c:pt>
                <c:pt idx="1835">
                  <c:v>99.113241817820921</c:v>
                </c:pt>
                <c:pt idx="1836">
                  <c:v>99.113241817820921</c:v>
                </c:pt>
                <c:pt idx="1837">
                  <c:v>99.113241817820921</c:v>
                </c:pt>
                <c:pt idx="1838">
                  <c:v>99.113241817820921</c:v>
                </c:pt>
                <c:pt idx="1839">
                  <c:v>99.113241817820921</c:v>
                </c:pt>
                <c:pt idx="1840">
                  <c:v>99.113241817820921</c:v>
                </c:pt>
                <c:pt idx="1841">
                  <c:v>99.113241817820921</c:v>
                </c:pt>
                <c:pt idx="1842">
                  <c:v>99.113241817820921</c:v>
                </c:pt>
                <c:pt idx="1843">
                  <c:v>99.113241817820921</c:v>
                </c:pt>
                <c:pt idx="1844">
                  <c:v>99.113241817820921</c:v>
                </c:pt>
                <c:pt idx="1845">
                  <c:v>99.113241817820921</c:v>
                </c:pt>
                <c:pt idx="1846">
                  <c:v>99.113241817820921</c:v>
                </c:pt>
                <c:pt idx="1847">
                  <c:v>99.113241817820921</c:v>
                </c:pt>
                <c:pt idx="1848">
                  <c:v>99.113241817820921</c:v>
                </c:pt>
                <c:pt idx="1849">
                  <c:v>99.113241817820921</c:v>
                </c:pt>
                <c:pt idx="1850">
                  <c:v>99.113241817820921</c:v>
                </c:pt>
                <c:pt idx="1851">
                  <c:v>97.725273568921182</c:v>
                </c:pt>
                <c:pt idx="1852">
                  <c:v>99.481976942595026</c:v>
                </c:pt>
                <c:pt idx="1853">
                  <c:v>99.503803324522153</c:v>
                </c:pt>
                <c:pt idx="1854">
                  <c:v>99.494893638215686</c:v>
                </c:pt>
                <c:pt idx="1855">
                  <c:v>99.494893638215686</c:v>
                </c:pt>
                <c:pt idx="1856">
                  <c:v>99.125363008934031</c:v>
                </c:pt>
                <c:pt idx="1857">
                  <c:v>99.125363008934031</c:v>
                </c:pt>
                <c:pt idx="1858">
                  <c:v>99.125363008934031</c:v>
                </c:pt>
                <c:pt idx="1859">
                  <c:v>99.125363008934031</c:v>
                </c:pt>
                <c:pt idx="1860">
                  <c:v>99.33171783416276</c:v>
                </c:pt>
                <c:pt idx="1861">
                  <c:v>99.33171783416276</c:v>
                </c:pt>
                <c:pt idx="1862">
                  <c:v>99.452143324196498</c:v>
                </c:pt>
                <c:pt idx="1863">
                  <c:v>99.470475695512505</c:v>
                </c:pt>
                <c:pt idx="1864">
                  <c:v>99.415427395974675</c:v>
                </c:pt>
                <c:pt idx="1865">
                  <c:v>99.415427395974675</c:v>
                </c:pt>
                <c:pt idx="1866">
                  <c:v>99.291934380441475</c:v>
                </c:pt>
                <c:pt idx="1867">
                  <c:v>99.385978744979923</c:v>
                </c:pt>
                <c:pt idx="1868">
                  <c:v>99.389302124196746</c:v>
                </c:pt>
                <c:pt idx="1869">
                  <c:v>99.395060984295512</c:v>
                </c:pt>
                <c:pt idx="1870">
                  <c:v>99.384276894854764</c:v>
                </c:pt>
                <c:pt idx="1871">
                  <c:v>99.171993029111576</c:v>
                </c:pt>
                <c:pt idx="1872">
                  <c:v>99.171993029111576</c:v>
                </c:pt>
                <c:pt idx="1873">
                  <c:v>99.358866890207949</c:v>
                </c:pt>
                <c:pt idx="1874">
                  <c:v>99.369912528430632</c:v>
                </c:pt>
                <c:pt idx="1875">
                  <c:v>99.413500263388187</c:v>
                </c:pt>
                <c:pt idx="1876">
                  <c:v>99.37981817709786</c:v>
                </c:pt>
                <c:pt idx="1877">
                  <c:v>99.242187545238139</c:v>
                </c:pt>
                <c:pt idx="1878">
                  <c:v>99.337995946605957</c:v>
                </c:pt>
                <c:pt idx="1879">
                  <c:v>99.317692876615169</c:v>
                </c:pt>
                <c:pt idx="1880">
                  <c:v>99.332291518737577</c:v>
                </c:pt>
                <c:pt idx="1881">
                  <c:v>99.35549794760918</c:v>
                </c:pt>
                <c:pt idx="1882">
                  <c:v>99.31158555510703</c:v>
                </c:pt>
                <c:pt idx="1883">
                  <c:v>99.311585431136038</c:v>
                </c:pt>
                <c:pt idx="1884">
                  <c:v>99.328135585908413</c:v>
                </c:pt>
                <c:pt idx="1885">
                  <c:v>99.285423116941587</c:v>
                </c:pt>
                <c:pt idx="1886">
                  <c:v>99.249896704325351</c:v>
                </c:pt>
                <c:pt idx="1887">
                  <c:v>99.190011018956426</c:v>
                </c:pt>
                <c:pt idx="1888">
                  <c:v>99.190011018956426</c:v>
                </c:pt>
                <c:pt idx="1889">
                  <c:v>99.190011018956426</c:v>
                </c:pt>
                <c:pt idx="1890">
                  <c:v>99.190011018956426</c:v>
                </c:pt>
                <c:pt idx="1891">
                  <c:v>99.190011018956426</c:v>
                </c:pt>
                <c:pt idx="1892">
                  <c:v>99.190011018956426</c:v>
                </c:pt>
                <c:pt idx="1893">
                  <c:v>99.190011018956426</c:v>
                </c:pt>
                <c:pt idx="1894">
                  <c:v>99.190011018956426</c:v>
                </c:pt>
                <c:pt idx="1895">
                  <c:v>99.190011018956426</c:v>
                </c:pt>
                <c:pt idx="1896">
                  <c:v>99.190011018956426</c:v>
                </c:pt>
                <c:pt idx="1897">
                  <c:v>99.190011018956426</c:v>
                </c:pt>
                <c:pt idx="1898">
                  <c:v>99.190011018956426</c:v>
                </c:pt>
                <c:pt idx="1899">
                  <c:v>99.190011018956426</c:v>
                </c:pt>
                <c:pt idx="1900">
                  <c:v>99.190011018956426</c:v>
                </c:pt>
                <c:pt idx="1901">
                  <c:v>99.190011018956426</c:v>
                </c:pt>
                <c:pt idx="1902">
                  <c:v>99.190011018956426</c:v>
                </c:pt>
                <c:pt idx="1903">
                  <c:v>99.190011018956426</c:v>
                </c:pt>
                <c:pt idx="1904">
                  <c:v>99.190011018956426</c:v>
                </c:pt>
                <c:pt idx="1905">
                  <c:v>99.190011018956426</c:v>
                </c:pt>
                <c:pt idx="1906">
                  <c:v>99.190011018956426</c:v>
                </c:pt>
                <c:pt idx="1907">
                  <c:v>99.190011018956426</c:v>
                </c:pt>
                <c:pt idx="1908">
                  <c:v>99.190011018956426</c:v>
                </c:pt>
                <c:pt idx="1909">
                  <c:v>99.336790308822316</c:v>
                </c:pt>
                <c:pt idx="1910">
                  <c:v>99.568370031984713</c:v>
                </c:pt>
                <c:pt idx="1911">
                  <c:v>99.515893057599726</c:v>
                </c:pt>
                <c:pt idx="1912">
                  <c:v>99.489114188878062</c:v>
                </c:pt>
                <c:pt idx="1913">
                  <c:v>99.539817703628344</c:v>
                </c:pt>
                <c:pt idx="1914">
                  <c:v>99.675650031997463</c:v>
                </c:pt>
                <c:pt idx="1915">
                  <c:v>99.692712135378443</c:v>
                </c:pt>
                <c:pt idx="1916">
                  <c:v>99.548497047611065</c:v>
                </c:pt>
                <c:pt idx="1917">
                  <c:v>99.548497047611065</c:v>
                </c:pt>
                <c:pt idx="1918">
                  <c:v>99.811278197744002</c:v>
                </c:pt>
                <c:pt idx="1919">
                  <c:v>99.811278197744002</c:v>
                </c:pt>
                <c:pt idx="1920">
                  <c:v>99.746553378524681</c:v>
                </c:pt>
                <c:pt idx="1921">
                  <c:v>99.624127701823369</c:v>
                </c:pt>
                <c:pt idx="1922">
                  <c:v>99.43183522315806</c:v>
                </c:pt>
                <c:pt idx="1923">
                  <c:v>99.43183522315806</c:v>
                </c:pt>
                <c:pt idx="1924">
                  <c:v>98.765169617707926</c:v>
                </c:pt>
                <c:pt idx="1925">
                  <c:v>94.377192173109847</c:v>
                </c:pt>
                <c:pt idx="1926">
                  <c:v>99.677821026798071</c:v>
                </c:pt>
                <c:pt idx="1927">
                  <c:v>99.539817703628344</c:v>
                </c:pt>
                <c:pt idx="1928">
                  <c:v>99.616780713357628</c:v>
                </c:pt>
                <c:pt idx="1929">
                  <c:v>99.603160932456717</c:v>
                </c:pt>
                <c:pt idx="1930">
                  <c:v>99.571166605971825</c:v>
                </c:pt>
                <c:pt idx="1931">
                  <c:v>99.397669219329558</c:v>
                </c:pt>
                <c:pt idx="1932">
                  <c:v>99.429236699763464</c:v>
                </c:pt>
                <c:pt idx="1933">
                  <c:v>99.429236699763464</c:v>
                </c:pt>
                <c:pt idx="1934">
                  <c:v>99.617175624560772</c:v>
                </c:pt>
                <c:pt idx="1935">
                  <c:v>99.638991491389618</c:v>
                </c:pt>
                <c:pt idx="1936">
                  <c:v>99.638991491389618</c:v>
                </c:pt>
                <c:pt idx="1937">
                  <c:v>99.519374678272314</c:v>
                </c:pt>
                <c:pt idx="1938">
                  <c:v>99.458965092218648</c:v>
                </c:pt>
                <c:pt idx="1939">
                  <c:v>99.584269467574643</c:v>
                </c:pt>
                <c:pt idx="1940">
                  <c:v>99.474465548291548</c:v>
                </c:pt>
                <c:pt idx="1941">
                  <c:v>99.670659393585836</c:v>
                </c:pt>
                <c:pt idx="1942">
                  <c:v>99.670659393585836</c:v>
                </c:pt>
                <c:pt idx="1943">
                  <c:v>99.588055744579819</c:v>
                </c:pt>
                <c:pt idx="1944">
                  <c:v>99.601040916439985</c:v>
                </c:pt>
                <c:pt idx="1945">
                  <c:v>99.468762331133661</c:v>
                </c:pt>
                <c:pt idx="1946">
                  <c:v>99.286223073090085</c:v>
                </c:pt>
                <c:pt idx="1947">
                  <c:v>99.286223073090085</c:v>
                </c:pt>
                <c:pt idx="1948">
                  <c:v>98.651586376652446</c:v>
                </c:pt>
                <c:pt idx="1949">
                  <c:v>99.487965088725829</c:v>
                </c:pt>
                <c:pt idx="1950">
                  <c:v>99.487965088725829</c:v>
                </c:pt>
                <c:pt idx="1951">
                  <c:v>99.292749057765832</c:v>
                </c:pt>
                <c:pt idx="1952">
                  <c:v>99.27747810725927</c:v>
                </c:pt>
                <c:pt idx="1953">
                  <c:v>99.172935087656171</c:v>
                </c:pt>
                <c:pt idx="1954">
                  <c:v>99.31154501328912</c:v>
                </c:pt>
                <c:pt idx="1955">
                  <c:v>99.31154501328912</c:v>
                </c:pt>
                <c:pt idx="1956">
                  <c:v>99.447116961024435</c:v>
                </c:pt>
                <c:pt idx="1957">
                  <c:v>99.476760932528407</c:v>
                </c:pt>
                <c:pt idx="1958">
                  <c:v>99.484587854620102</c:v>
                </c:pt>
                <c:pt idx="1959">
                  <c:v>99.552405774238807</c:v>
                </c:pt>
                <c:pt idx="1960">
                  <c:v>99.466653741278577</c:v>
                </c:pt>
                <c:pt idx="1961">
                  <c:v>99.456674566627285</c:v>
                </c:pt>
                <c:pt idx="1962">
                  <c:v>99.456674566627285</c:v>
                </c:pt>
                <c:pt idx="1963">
                  <c:v>99.465898587988647</c:v>
                </c:pt>
                <c:pt idx="1964">
                  <c:v>99.43616234019261</c:v>
                </c:pt>
                <c:pt idx="1965">
                  <c:v>99.43616234019261</c:v>
                </c:pt>
                <c:pt idx="1966">
                  <c:v>99.25533455515847</c:v>
                </c:pt>
                <c:pt idx="1967">
                  <c:v>99.243157238145727</c:v>
                </c:pt>
                <c:pt idx="1968">
                  <c:v>99.238318619086002</c:v>
                </c:pt>
                <c:pt idx="1969">
                  <c:v>99.23973667387348</c:v>
                </c:pt>
                <c:pt idx="1970">
                  <c:v>99.23973667387348</c:v>
                </c:pt>
                <c:pt idx="1971">
                  <c:v>99.239742153397401</c:v>
                </c:pt>
                <c:pt idx="1972">
                  <c:v>99.236257044008539</c:v>
                </c:pt>
                <c:pt idx="1973">
                  <c:v>99.236257044008539</c:v>
                </c:pt>
                <c:pt idx="1974">
                  <c:v>99.313378795635344</c:v>
                </c:pt>
                <c:pt idx="1975">
                  <c:v>99.313378795635344</c:v>
                </c:pt>
                <c:pt idx="1976">
                  <c:v>99.314969896668444</c:v>
                </c:pt>
                <c:pt idx="1977">
                  <c:v>99.413503357582599</c:v>
                </c:pt>
                <c:pt idx="1978">
                  <c:v>99.405099073666349</c:v>
                </c:pt>
                <c:pt idx="1979">
                  <c:v>99.377674648536953</c:v>
                </c:pt>
                <c:pt idx="1980">
                  <c:v>99.489116941587255</c:v>
                </c:pt>
                <c:pt idx="1981">
                  <c:v>99.811278197744002</c:v>
                </c:pt>
                <c:pt idx="1982">
                  <c:v>99.811278197744002</c:v>
                </c:pt>
                <c:pt idx="1983">
                  <c:v>99.746553378524681</c:v>
                </c:pt>
                <c:pt idx="1984">
                  <c:v>99.624127701823369</c:v>
                </c:pt>
                <c:pt idx="1985">
                  <c:v>99.43183522315806</c:v>
                </c:pt>
                <c:pt idx="1986">
                  <c:v>99.43183522315806</c:v>
                </c:pt>
                <c:pt idx="1987">
                  <c:v>98.765169617707926</c:v>
                </c:pt>
                <c:pt idx="1988">
                  <c:v>94.377192173109847</c:v>
                </c:pt>
                <c:pt idx="1989">
                  <c:v>99.677821026798071</c:v>
                </c:pt>
                <c:pt idx="1990">
                  <c:v>99.539817703628344</c:v>
                </c:pt>
                <c:pt idx="1991">
                  <c:v>99.616780713357628</c:v>
                </c:pt>
                <c:pt idx="1992">
                  <c:v>99.603160932456717</c:v>
                </c:pt>
                <c:pt idx="1993">
                  <c:v>99.571166605971825</c:v>
                </c:pt>
                <c:pt idx="1994">
                  <c:v>99.397669219329558</c:v>
                </c:pt>
                <c:pt idx="1995">
                  <c:v>99.429236699763464</c:v>
                </c:pt>
                <c:pt idx="1996">
                  <c:v>99.429236699763464</c:v>
                </c:pt>
                <c:pt idx="1997">
                  <c:v>99.190011018956426</c:v>
                </c:pt>
                <c:pt idx="1998">
                  <c:v>99.190011018956426</c:v>
                </c:pt>
                <c:pt idx="1999">
                  <c:v>99.43183522315806</c:v>
                </c:pt>
              </c:numCache>
            </c:numRef>
          </c:yVal>
          <c:smooth val="0"/>
          <c:extLst>
            <c:ext xmlns:c16="http://schemas.microsoft.com/office/drawing/2014/chart" uri="{C3380CC4-5D6E-409C-BE32-E72D297353CC}">
              <c16:uniqueId val="{00000002-995C-4736-8062-4195DE9228DA}"/>
            </c:ext>
          </c:extLst>
        </c:ser>
        <c:ser>
          <c:idx val="3"/>
          <c:order val="3"/>
          <c:tx>
            <c:v>Joint Angle 4</c:v>
          </c:tx>
          <c:spPr>
            <a:ln w="19050" cap="rnd">
              <a:solidFill>
                <a:schemeClr val="accent4"/>
              </a:solidFill>
              <a:round/>
            </a:ln>
            <a:effectLst/>
          </c:spPr>
          <c:marker>
            <c:symbol val="none"/>
          </c:marker>
          <c:yVal>
            <c:numRef>
              <c:f>Sheet1!$R$2:$R$2002</c:f>
              <c:numCache>
                <c:formatCode>General</c:formatCode>
                <c:ptCount val="20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87.281435490767251</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100</c:v>
                </c:pt>
                <c:pt idx="616">
                  <c:v>100</c:v>
                </c:pt>
                <c:pt idx="617">
                  <c:v>100</c:v>
                </c:pt>
                <c:pt idx="618">
                  <c:v>100</c:v>
                </c:pt>
                <c:pt idx="619">
                  <c:v>100</c:v>
                </c:pt>
                <c:pt idx="620">
                  <c:v>100</c:v>
                </c:pt>
                <c:pt idx="621">
                  <c:v>100</c:v>
                </c:pt>
                <c:pt idx="622">
                  <c:v>100</c:v>
                </c:pt>
                <c:pt idx="623">
                  <c:v>100</c:v>
                </c:pt>
                <c:pt idx="624">
                  <c:v>100</c:v>
                </c:pt>
                <c:pt idx="625">
                  <c:v>100</c:v>
                </c:pt>
                <c:pt idx="626">
                  <c:v>100</c:v>
                </c:pt>
                <c:pt idx="627">
                  <c:v>100</c:v>
                </c:pt>
                <c:pt idx="628">
                  <c:v>100</c:v>
                </c:pt>
                <c:pt idx="629">
                  <c:v>100</c:v>
                </c:pt>
                <c:pt idx="630">
                  <c:v>100</c:v>
                </c:pt>
                <c:pt idx="631">
                  <c:v>100</c:v>
                </c:pt>
                <c:pt idx="632">
                  <c:v>100</c:v>
                </c:pt>
                <c:pt idx="633">
                  <c:v>100</c:v>
                </c:pt>
                <c:pt idx="634">
                  <c:v>100</c:v>
                </c:pt>
                <c:pt idx="635">
                  <c:v>100</c:v>
                </c:pt>
                <c:pt idx="636">
                  <c:v>100</c:v>
                </c:pt>
                <c:pt idx="637">
                  <c:v>100</c:v>
                </c:pt>
                <c:pt idx="638">
                  <c:v>100</c:v>
                </c:pt>
                <c:pt idx="639">
                  <c:v>100</c:v>
                </c:pt>
                <c:pt idx="640">
                  <c:v>100</c:v>
                </c:pt>
                <c:pt idx="641">
                  <c:v>100</c:v>
                </c:pt>
                <c:pt idx="642">
                  <c:v>100</c:v>
                </c:pt>
                <c:pt idx="643">
                  <c:v>100</c:v>
                </c:pt>
                <c:pt idx="644">
                  <c:v>100</c:v>
                </c:pt>
                <c:pt idx="645">
                  <c:v>100</c:v>
                </c:pt>
                <c:pt idx="646">
                  <c:v>100</c:v>
                </c:pt>
                <c:pt idx="647">
                  <c:v>100</c:v>
                </c:pt>
                <c:pt idx="648">
                  <c:v>100</c:v>
                </c:pt>
                <c:pt idx="649">
                  <c:v>100</c:v>
                </c:pt>
                <c:pt idx="650">
                  <c:v>100</c:v>
                </c:pt>
                <c:pt idx="651">
                  <c:v>100</c:v>
                </c:pt>
                <c:pt idx="652">
                  <c:v>100</c:v>
                </c:pt>
                <c:pt idx="653">
                  <c:v>100</c:v>
                </c:pt>
                <c:pt idx="654">
                  <c:v>100</c:v>
                </c:pt>
                <c:pt idx="655">
                  <c:v>100</c:v>
                </c:pt>
                <c:pt idx="656">
                  <c:v>100</c:v>
                </c:pt>
                <c:pt idx="657">
                  <c:v>100</c:v>
                </c:pt>
                <c:pt idx="658">
                  <c:v>100</c:v>
                </c:pt>
                <c:pt idx="659">
                  <c:v>100</c:v>
                </c:pt>
                <c:pt idx="660">
                  <c:v>100</c:v>
                </c:pt>
                <c:pt idx="661">
                  <c:v>100</c:v>
                </c:pt>
                <c:pt idx="662">
                  <c:v>100</c:v>
                </c:pt>
                <c:pt idx="663">
                  <c:v>100</c:v>
                </c:pt>
                <c:pt idx="664">
                  <c:v>100</c:v>
                </c:pt>
                <c:pt idx="665">
                  <c:v>100</c:v>
                </c:pt>
                <c:pt idx="666">
                  <c:v>100</c:v>
                </c:pt>
                <c:pt idx="667">
                  <c:v>100</c:v>
                </c:pt>
                <c:pt idx="668">
                  <c:v>100</c:v>
                </c:pt>
                <c:pt idx="669">
                  <c:v>100</c:v>
                </c:pt>
                <c:pt idx="670">
                  <c:v>100</c:v>
                </c:pt>
                <c:pt idx="671">
                  <c:v>100</c:v>
                </c:pt>
                <c:pt idx="672">
                  <c:v>100</c:v>
                </c:pt>
                <c:pt idx="673">
                  <c:v>100</c:v>
                </c:pt>
                <c:pt idx="674">
                  <c:v>100</c:v>
                </c:pt>
                <c:pt idx="675">
                  <c:v>100</c:v>
                </c:pt>
                <c:pt idx="676">
                  <c:v>100</c:v>
                </c:pt>
                <c:pt idx="677">
                  <c:v>100</c:v>
                </c:pt>
                <c:pt idx="678">
                  <c:v>100</c:v>
                </c:pt>
                <c:pt idx="679">
                  <c:v>100</c:v>
                </c:pt>
                <c:pt idx="680">
                  <c:v>100</c:v>
                </c:pt>
                <c:pt idx="681">
                  <c:v>100</c:v>
                </c:pt>
                <c:pt idx="682">
                  <c:v>100</c:v>
                </c:pt>
                <c:pt idx="683">
                  <c:v>100</c:v>
                </c:pt>
                <c:pt idx="684">
                  <c:v>100</c:v>
                </c:pt>
                <c:pt idx="685">
                  <c:v>100</c:v>
                </c:pt>
                <c:pt idx="686">
                  <c:v>100</c:v>
                </c:pt>
                <c:pt idx="687">
                  <c:v>100</c:v>
                </c:pt>
                <c:pt idx="688">
                  <c:v>100</c:v>
                </c:pt>
                <c:pt idx="689">
                  <c:v>100</c:v>
                </c:pt>
                <c:pt idx="690">
                  <c:v>100</c:v>
                </c:pt>
                <c:pt idx="691">
                  <c:v>100</c:v>
                </c:pt>
                <c:pt idx="692">
                  <c:v>100</c:v>
                </c:pt>
                <c:pt idx="693">
                  <c:v>100</c:v>
                </c:pt>
                <c:pt idx="694">
                  <c:v>100</c:v>
                </c:pt>
                <c:pt idx="695">
                  <c:v>100</c:v>
                </c:pt>
                <c:pt idx="696">
                  <c:v>100</c:v>
                </c:pt>
                <c:pt idx="697">
                  <c:v>100</c:v>
                </c:pt>
                <c:pt idx="698">
                  <c:v>100</c:v>
                </c:pt>
                <c:pt idx="699">
                  <c:v>100</c:v>
                </c:pt>
                <c:pt idx="700">
                  <c:v>100</c:v>
                </c:pt>
                <c:pt idx="701">
                  <c:v>100</c:v>
                </c:pt>
                <c:pt idx="702">
                  <c:v>100</c:v>
                </c:pt>
                <c:pt idx="703">
                  <c:v>100</c:v>
                </c:pt>
                <c:pt idx="704">
                  <c:v>100</c:v>
                </c:pt>
                <c:pt idx="705">
                  <c:v>100</c:v>
                </c:pt>
                <c:pt idx="706">
                  <c:v>100</c:v>
                </c:pt>
                <c:pt idx="707">
                  <c:v>100</c:v>
                </c:pt>
                <c:pt idx="708">
                  <c:v>100</c:v>
                </c:pt>
                <c:pt idx="709">
                  <c:v>100</c:v>
                </c:pt>
                <c:pt idx="710">
                  <c:v>100</c:v>
                </c:pt>
                <c:pt idx="711">
                  <c:v>100</c:v>
                </c:pt>
                <c:pt idx="712">
                  <c:v>100</c:v>
                </c:pt>
                <c:pt idx="713">
                  <c:v>100</c:v>
                </c:pt>
                <c:pt idx="714">
                  <c:v>100</c:v>
                </c:pt>
                <c:pt idx="715">
                  <c:v>100</c:v>
                </c:pt>
                <c:pt idx="716">
                  <c:v>100</c:v>
                </c:pt>
                <c:pt idx="717">
                  <c:v>100</c:v>
                </c:pt>
                <c:pt idx="718">
                  <c:v>100</c:v>
                </c:pt>
                <c:pt idx="719">
                  <c:v>100</c:v>
                </c:pt>
                <c:pt idx="720">
                  <c:v>100</c:v>
                </c:pt>
                <c:pt idx="721">
                  <c:v>100</c:v>
                </c:pt>
                <c:pt idx="722">
                  <c:v>100</c:v>
                </c:pt>
                <c:pt idx="723">
                  <c:v>100</c:v>
                </c:pt>
                <c:pt idx="724">
                  <c:v>100</c:v>
                </c:pt>
                <c:pt idx="725">
                  <c:v>100</c:v>
                </c:pt>
                <c:pt idx="726">
                  <c:v>100</c:v>
                </c:pt>
                <c:pt idx="727">
                  <c:v>100</c:v>
                </c:pt>
                <c:pt idx="728">
                  <c:v>100</c:v>
                </c:pt>
                <c:pt idx="729">
                  <c:v>100</c:v>
                </c:pt>
                <c:pt idx="730">
                  <c:v>100</c:v>
                </c:pt>
                <c:pt idx="731">
                  <c:v>100</c:v>
                </c:pt>
                <c:pt idx="732">
                  <c:v>100</c:v>
                </c:pt>
                <c:pt idx="733">
                  <c:v>100</c:v>
                </c:pt>
                <c:pt idx="734">
                  <c:v>100</c:v>
                </c:pt>
                <c:pt idx="735">
                  <c:v>100</c:v>
                </c:pt>
                <c:pt idx="736">
                  <c:v>100</c:v>
                </c:pt>
                <c:pt idx="737">
                  <c:v>100</c:v>
                </c:pt>
                <c:pt idx="738">
                  <c:v>100</c:v>
                </c:pt>
                <c:pt idx="739">
                  <c:v>100</c:v>
                </c:pt>
                <c:pt idx="740">
                  <c:v>99.999988079069624</c:v>
                </c:pt>
                <c:pt idx="741">
                  <c:v>100</c:v>
                </c:pt>
                <c:pt idx="742">
                  <c:v>100</c:v>
                </c:pt>
                <c:pt idx="743">
                  <c:v>100</c:v>
                </c:pt>
                <c:pt idx="744">
                  <c:v>100</c:v>
                </c:pt>
                <c:pt idx="745">
                  <c:v>100</c:v>
                </c:pt>
                <c:pt idx="746">
                  <c:v>100</c:v>
                </c:pt>
                <c:pt idx="747">
                  <c:v>100</c:v>
                </c:pt>
                <c:pt idx="748">
                  <c:v>100</c:v>
                </c:pt>
                <c:pt idx="749">
                  <c:v>100</c:v>
                </c:pt>
                <c:pt idx="750">
                  <c:v>100</c:v>
                </c:pt>
                <c:pt idx="751">
                  <c:v>100</c:v>
                </c:pt>
                <c:pt idx="752">
                  <c:v>100</c:v>
                </c:pt>
                <c:pt idx="753">
                  <c:v>100</c:v>
                </c:pt>
                <c:pt idx="754">
                  <c:v>100</c:v>
                </c:pt>
                <c:pt idx="755">
                  <c:v>100</c:v>
                </c:pt>
                <c:pt idx="756">
                  <c:v>100</c:v>
                </c:pt>
                <c:pt idx="757">
                  <c:v>100</c:v>
                </c:pt>
                <c:pt idx="758">
                  <c:v>100</c:v>
                </c:pt>
                <c:pt idx="759">
                  <c:v>100</c:v>
                </c:pt>
                <c:pt idx="760">
                  <c:v>100</c:v>
                </c:pt>
                <c:pt idx="761">
                  <c:v>100</c:v>
                </c:pt>
                <c:pt idx="762">
                  <c:v>100</c:v>
                </c:pt>
                <c:pt idx="763">
                  <c:v>100</c:v>
                </c:pt>
                <c:pt idx="764">
                  <c:v>100</c:v>
                </c:pt>
                <c:pt idx="765">
                  <c:v>100</c:v>
                </c:pt>
                <c:pt idx="766">
                  <c:v>100</c:v>
                </c:pt>
                <c:pt idx="767">
                  <c:v>100</c:v>
                </c:pt>
                <c:pt idx="768">
                  <c:v>100</c:v>
                </c:pt>
                <c:pt idx="769">
                  <c:v>100</c:v>
                </c:pt>
                <c:pt idx="770">
                  <c:v>100</c:v>
                </c:pt>
                <c:pt idx="771">
                  <c:v>100</c:v>
                </c:pt>
                <c:pt idx="772">
                  <c:v>100</c:v>
                </c:pt>
                <c:pt idx="773">
                  <c:v>100</c:v>
                </c:pt>
                <c:pt idx="774">
                  <c:v>100</c:v>
                </c:pt>
                <c:pt idx="775">
                  <c:v>100</c:v>
                </c:pt>
                <c:pt idx="776">
                  <c:v>100</c:v>
                </c:pt>
                <c:pt idx="777">
                  <c:v>100</c:v>
                </c:pt>
                <c:pt idx="778">
                  <c:v>100</c:v>
                </c:pt>
                <c:pt idx="779">
                  <c:v>100</c:v>
                </c:pt>
                <c:pt idx="780">
                  <c:v>100</c:v>
                </c:pt>
                <c:pt idx="781">
                  <c:v>100</c:v>
                </c:pt>
                <c:pt idx="782">
                  <c:v>100</c:v>
                </c:pt>
                <c:pt idx="783">
                  <c:v>100</c:v>
                </c:pt>
                <c:pt idx="784">
                  <c:v>100</c:v>
                </c:pt>
                <c:pt idx="785">
                  <c:v>99.999988079069624</c:v>
                </c:pt>
                <c:pt idx="786">
                  <c:v>100</c:v>
                </c:pt>
                <c:pt idx="787">
                  <c:v>100</c:v>
                </c:pt>
                <c:pt idx="788">
                  <c:v>100</c:v>
                </c:pt>
                <c:pt idx="789">
                  <c:v>100</c:v>
                </c:pt>
                <c:pt idx="790">
                  <c:v>100</c:v>
                </c:pt>
                <c:pt idx="791">
                  <c:v>100</c:v>
                </c:pt>
                <c:pt idx="792">
                  <c:v>100</c:v>
                </c:pt>
                <c:pt idx="793">
                  <c:v>100</c:v>
                </c:pt>
                <c:pt idx="794">
                  <c:v>100</c:v>
                </c:pt>
                <c:pt idx="795">
                  <c:v>100</c:v>
                </c:pt>
                <c:pt idx="796">
                  <c:v>100</c:v>
                </c:pt>
                <c:pt idx="797">
                  <c:v>100</c:v>
                </c:pt>
                <c:pt idx="798">
                  <c:v>100</c:v>
                </c:pt>
                <c:pt idx="799">
                  <c:v>100</c:v>
                </c:pt>
                <c:pt idx="800">
                  <c:v>100</c:v>
                </c:pt>
                <c:pt idx="801">
                  <c:v>100</c:v>
                </c:pt>
                <c:pt idx="802">
                  <c:v>100</c:v>
                </c:pt>
                <c:pt idx="803">
                  <c:v>99.999988079069624</c:v>
                </c:pt>
                <c:pt idx="804">
                  <c:v>100</c:v>
                </c:pt>
                <c:pt idx="805">
                  <c:v>100</c:v>
                </c:pt>
                <c:pt idx="806">
                  <c:v>100</c:v>
                </c:pt>
                <c:pt idx="807">
                  <c:v>100</c:v>
                </c:pt>
                <c:pt idx="808">
                  <c:v>100</c:v>
                </c:pt>
                <c:pt idx="809">
                  <c:v>100</c:v>
                </c:pt>
                <c:pt idx="810">
                  <c:v>100</c:v>
                </c:pt>
                <c:pt idx="811">
                  <c:v>100</c:v>
                </c:pt>
                <c:pt idx="812">
                  <c:v>100</c:v>
                </c:pt>
                <c:pt idx="813">
                  <c:v>100</c:v>
                </c:pt>
                <c:pt idx="814">
                  <c:v>100</c:v>
                </c:pt>
                <c:pt idx="815">
                  <c:v>100</c:v>
                </c:pt>
                <c:pt idx="816">
                  <c:v>100</c:v>
                </c:pt>
                <c:pt idx="817">
                  <c:v>100</c:v>
                </c:pt>
                <c:pt idx="818">
                  <c:v>100</c:v>
                </c:pt>
                <c:pt idx="819">
                  <c:v>100</c:v>
                </c:pt>
                <c:pt idx="820">
                  <c:v>100</c:v>
                </c:pt>
                <c:pt idx="821">
                  <c:v>100</c:v>
                </c:pt>
                <c:pt idx="822">
                  <c:v>100</c:v>
                </c:pt>
                <c:pt idx="823">
                  <c:v>100</c:v>
                </c:pt>
                <c:pt idx="824">
                  <c:v>100</c:v>
                </c:pt>
                <c:pt idx="825">
                  <c:v>100</c:v>
                </c:pt>
                <c:pt idx="826">
                  <c:v>100</c:v>
                </c:pt>
                <c:pt idx="827">
                  <c:v>100</c:v>
                </c:pt>
                <c:pt idx="828">
                  <c:v>100</c:v>
                </c:pt>
                <c:pt idx="829">
                  <c:v>100</c:v>
                </c:pt>
                <c:pt idx="830">
                  <c:v>100</c:v>
                </c:pt>
                <c:pt idx="831">
                  <c:v>100</c:v>
                </c:pt>
                <c:pt idx="832">
                  <c:v>100</c:v>
                </c:pt>
                <c:pt idx="833">
                  <c:v>100</c:v>
                </c:pt>
                <c:pt idx="834">
                  <c:v>100</c:v>
                </c:pt>
                <c:pt idx="835">
                  <c:v>100</c:v>
                </c:pt>
                <c:pt idx="836">
                  <c:v>100</c:v>
                </c:pt>
                <c:pt idx="837">
                  <c:v>100</c:v>
                </c:pt>
                <c:pt idx="838">
                  <c:v>100</c:v>
                </c:pt>
                <c:pt idx="839">
                  <c:v>100</c:v>
                </c:pt>
                <c:pt idx="840">
                  <c:v>100</c:v>
                </c:pt>
                <c:pt idx="841">
                  <c:v>100</c:v>
                </c:pt>
                <c:pt idx="842">
                  <c:v>100</c:v>
                </c:pt>
                <c:pt idx="843">
                  <c:v>100</c:v>
                </c:pt>
                <c:pt idx="844">
                  <c:v>100</c:v>
                </c:pt>
                <c:pt idx="845">
                  <c:v>100</c:v>
                </c:pt>
                <c:pt idx="846">
                  <c:v>100</c:v>
                </c:pt>
                <c:pt idx="847">
                  <c:v>100</c:v>
                </c:pt>
                <c:pt idx="848">
                  <c:v>99.999989961322001</c:v>
                </c:pt>
                <c:pt idx="849">
                  <c:v>100</c:v>
                </c:pt>
                <c:pt idx="850">
                  <c:v>100</c:v>
                </c:pt>
                <c:pt idx="851">
                  <c:v>100</c:v>
                </c:pt>
                <c:pt idx="852">
                  <c:v>100</c:v>
                </c:pt>
                <c:pt idx="853">
                  <c:v>100</c:v>
                </c:pt>
                <c:pt idx="854">
                  <c:v>100</c:v>
                </c:pt>
                <c:pt idx="855">
                  <c:v>100</c:v>
                </c:pt>
                <c:pt idx="856">
                  <c:v>100</c:v>
                </c:pt>
                <c:pt idx="857">
                  <c:v>100</c:v>
                </c:pt>
                <c:pt idx="858">
                  <c:v>100</c:v>
                </c:pt>
                <c:pt idx="859">
                  <c:v>100</c:v>
                </c:pt>
                <c:pt idx="860">
                  <c:v>100</c:v>
                </c:pt>
                <c:pt idx="861">
                  <c:v>100</c:v>
                </c:pt>
                <c:pt idx="862">
                  <c:v>100</c:v>
                </c:pt>
                <c:pt idx="863">
                  <c:v>100</c:v>
                </c:pt>
                <c:pt idx="864">
                  <c:v>100</c:v>
                </c:pt>
                <c:pt idx="865">
                  <c:v>100</c:v>
                </c:pt>
                <c:pt idx="866">
                  <c:v>100</c:v>
                </c:pt>
                <c:pt idx="867">
                  <c:v>100</c:v>
                </c:pt>
                <c:pt idx="868">
                  <c:v>100</c:v>
                </c:pt>
                <c:pt idx="869">
                  <c:v>100</c:v>
                </c:pt>
                <c:pt idx="870">
                  <c:v>100</c:v>
                </c:pt>
                <c:pt idx="871">
                  <c:v>100</c:v>
                </c:pt>
                <c:pt idx="872">
                  <c:v>100</c:v>
                </c:pt>
                <c:pt idx="873">
                  <c:v>100</c:v>
                </c:pt>
                <c:pt idx="874">
                  <c:v>100</c:v>
                </c:pt>
                <c:pt idx="875">
                  <c:v>100</c:v>
                </c:pt>
                <c:pt idx="876">
                  <c:v>100</c:v>
                </c:pt>
                <c:pt idx="877">
                  <c:v>100</c:v>
                </c:pt>
                <c:pt idx="878">
                  <c:v>100</c:v>
                </c:pt>
                <c:pt idx="879">
                  <c:v>100</c:v>
                </c:pt>
                <c:pt idx="880">
                  <c:v>100</c:v>
                </c:pt>
                <c:pt idx="881">
                  <c:v>100</c:v>
                </c:pt>
                <c:pt idx="882">
                  <c:v>100</c:v>
                </c:pt>
                <c:pt idx="883">
                  <c:v>100</c:v>
                </c:pt>
                <c:pt idx="884">
                  <c:v>100</c:v>
                </c:pt>
                <c:pt idx="885">
                  <c:v>100</c:v>
                </c:pt>
                <c:pt idx="886">
                  <c:v>100</c:v>
                </c:pt>
                <c:pt idx="887">
                  <c:v>100</c:v>
                </c:pt>
                <c:pt idx="888">
                  <c:v>100</c:v>
                </c:pt>
                <c:pt idx="889">
                  <c:v>100</c:v>
                </c:pt>
                <c:pt idx="890">
                  <c:v>100</c:v>
                </c:pt>
                <c:pt idx="891">
                  <c:v>100</c:v>
                </c:pt>
                <c:pt idx="892">
                  <c:v>100</c:v>
                </c:pt>
                <c:pt idx="893">
                  <c:v>100</c:v>
                </c:pt>
                <c:pt idx="894">
                  <c:v>100</c:v>
                </c:pt>
                <c:pt idx="895">
                  <c:v>100</c:v>
                </c:pt>
                <c:pt idx="896">
                  <c:v>100</c:v>
                </c:pt>
                <c:pt idx="897">
                  <c:v>100</c:v>
                </c:pt>
                <c:pt idx="898">
                  <c:v>100</c:v>
                </c:pt>
                <c:pt idx="899">
                  <c:v>100</c:v>
                </c:pt>
                <c:pt idx="900">
                  <c:v>100</c:v>
                </c:pt>
                <c:pt idx="901">
                  <c:v>100</c:v>
                </c:pt>
                <c:pt idx="902">
                  <c:v>100</c:v>
                </c:pt>
                <c:pt idx="903">
                  <c:v>100</c:v>
                </c:pt>
                <c:pt idx="904">
                  <c:v>100</c:v>
                </c:pt>
                <c:pt idx="905">
                  <c:v>100</c:v>
                </c:pt>
                <c:pt idx="906">
                  <c:v>100</c:v>
                </c:pt>
                <c:pt idx="907">
                  <c:v>100</c:v>
                </c:pt>
                <c:pt idx="908">
                  <c:v>100</c:v>
                </c:pt>
                <c:pt idx="909">
                  <c:v>100</c:v>
                </c:pt>
                <c:pt idx="910">
                  <c:v>100</c:v>
                </c:pt>
                <c:pt idx="911">
                  <c:v>100</c:v>
                </c:pt>
                <c:pt idx="912">
                  <c:v>100</c:v>
                </c:pt>
                <c:pt idx="913">
                  <c:v>100</c:v>
                </c:pt>
                <c:pt idx="914">
                  <c:v>100</c:v>
                </c:pt>
                <c:pt idx="915">
                  <c:v>100</c:v>
                </c:pt>
                <c:pt idx="916">
                  <c:v>100</c:v>
                </c:pt>
                <c:pt idx="917">
                  <c:v>100</c:v>
                </c:pt>
                <c:pt idx="918">
                  <c:v>100</c:v>
                </c:pt>
                <c:pt idx="919">
                  <c:v>100</c:v>
                </c:pt>
                <c:pt idx="920">
                  <c:v>100</c:v>
                </c:pt>
                <c:pt idx="921">
                  <c:v>100</c:v>
                </c:pt>
                <c:pt idx="922">
                  <c:v>100</c:v>
                </c:pt>
                <c:pt idx="923">
                  <c:v>100</c:v>
                </c:pt>
                <c:pt idx="924">
                  <c:v>100</c:v>
                </c:pt>
                <c:pt idx="925">
                  <c:v>100</c:v>
                </c:pt>
                <c:pt idx="926">
                  <c:v>100</c:v>
                </c:pt>
                <c:pt idx="927">
                  <c:v>100</c:v>
                </c:pt>
                <c:pt idx="928">
                  <c:v>100</c:v>
                </c:pt>
                <c:pt idx="929">
                  <c:v>100</c:v>
                </c:pt>
                <c:pt idx="930">
                  <c:v>100</c:v>
                </c:pt>
                <c:pt idx="931">
                  <c:v>100</c:v>
                </c:pt>
                <c:pt idx="932">
                  <c:v>100</c:v>
                </c:pt>
                <c:pt idx="933">
                  <c:v>100</c:v>
                </c:pt>
                <c:pt idx="934">
                  <c:v>100</c:v>
                </c:pt>
                <c:pt idx="935">
                  <c:v>100</c:v>
                </c:pt>
                <c:pt idx="936">
                  <c:v>100</c:v>
                </c:pt>
                <c:pt idx="937">
                  <c:v>100</c:v>
                </c:pt>
                <c:pt idx="938">
                  <c:v>100</c:v>
                </c:pt>
                <c:pt idx="939">
                  <c:v>100</c:v>
                </c:pt>
                <c:pt idx="940">
                  <c:v>100</c:v>
                </c:pt>
                <c:pt idx="941">
                  <c:v>100</c:v>
                </c:pt>
                <c:pt idx="942">
                  <c:v>100</c:v>
                </c:pt>
                <c:pt idx="943">
                  <c:v>100</c:v>
                </c:pt>
                <c:pt idx="944">
                  <c:v>100</c:v>
                </c:pt>
                <c:pt idx="945">
                  <c:v>100</c:v>
                </c:pt>
                <c:pt idx="946">
                  <c:v>100</c:v>
                </c:pt>
                <c:pt idx="947">
                  <c:v>100</c:v>
                </c:pt>
                <c:pt idx="948">
                  <c:v>100</c:v>
                </c:pt>
                <c:pt idx="949">
                  <c:v>100</c:v>
                </c:pt>
                <c:pt idx="950">
                  <c:v>100</c:v>
                </c:pt>
                <c:pt idx="951">
                  <c:v>100</c:v>
                </c:pt>
                <c:pt idx="952">
                  <c:v>100</c:v>
                </c:pt>
                <c:pt idx="953">
                  <c:v>100</c:v>
                </c:pt>
                <c:pt idx="954">
                  <c:v>100</c:v>
                </c:pt>
                <c:pt idx="955">
                  <c:v>100</c:v>
                </c:pt>
                <c:pt idx="956">
                  <c:v>100</c:v>
                </c:pt>
                <c:pt idx="957">
                  <c:v>100</c:v>
                </c:pt>
                <c:pt idx="958">
                  <c:v>100</c:v>
                </c:pt>
                <c:pt idx="959">
                  <c:v>100</c:v>
                </c:pt>
                <c:pt idx="960">
                  <c:v>100</c:v>
                </c:pt>
                <c:pt idx="961">
                  <c:v>100</c:v>
                </c:pt>
                <c:pt idx="962">
                  <c:v>100</c:v>
                </c:pt>
                <c:pt idx="963">
                  <c:v>100</c:v>
                </c:pt>
                <c:pt idx="964">
                  <c:v>100</c:v>
                </c:pt>
                <c:pt idx="965">
                  <c:v>100</c:v>
                </c:pt>
                <c:pt idx="966">
                  <c:v>100</c:v>
                </c:pt>
                <c:pt idx="967">
                  <c:v>100</c:v>
                </c:pt>
                <c:pt idx="968">
                  <c:v>100</c:v>
                </c:pt>
                <c:pt idx="969">
                  <c:v>100</c:v>
                </c:pt>
                <c:pt idx="970">
                  <c:v>100</c:v>
                </c:pt>
                <c:pt idx="971">
                  <c:v>100</c:v>
                </c:pt>
                <c:pt idx="972">
                  <c:v>100</c:v>
                </c:pt>
                <c:pt idx="973">
                  <c:v>100</c:v>
                </c:pt>
                <c:pt idx="974">
                  <c:v>100</c:v>
                </c:pt>
                <c:pt idx="975">
                  <c:v>100</c:v>
                </c:pt>
                <c:pt idx="976">
                  <c:v>100</c:v>
                </c:pt>
                <c:pt idx="977">
                  <c:v>100</c:v>
                </c:pt>
                <c:pt idx="978">
                  <c:v>100</c:v>
                </c:pt>
                <c:pt idx="979">
                  <c:v>100</c:v>
                </c:pt>
                <c:pt idx="980">
                  <c:v>100</c:v>
                </c:pt>
                <c:pt idx="981">
                  <c:v>100</c:v>
                </c:pt>
                <c:pt idx="982">
                  <c:v>100</c:v>
                </c:pt>
                <c:pt idx="983">
                  <c:v>100</c:v>
                </c:pt>
                <c:pt idx="984">
                  <c:v>100</c:v>
                </c:pt>
                <c:pt idx="985">
                  <c:v>100</c:v>
                </c:pt>
                <c:pt idx="986">
                  <c:v>100</c:v>
                </c:pt>
                <c:pt idx="987">
                  <c:v>100</c:v>
                </c:pt>
                <c:pt idx="988">
                  <c:v>100</c:v>
                </c:pt>
                <c:pt idx="989">
                  <c:v>100</c:v>
                </c:pt>
                <c:pt idx="990">
                  <c:v>100</c:v>
                </c:pt>
                <c:pt idx="991">
                  <c:v>100</c:v>
                </c:pt>
                <c:pt idx="992">
                  <c:v>100</c:v>
                </c:pt>
                <c:pt idx="993">
                  <c:v>100</c:v>
                </c:pt>
                <c:pt idx="994">
                  <c:v>100</c:v>
                </c:pt>
                <c:pt idx="995">
                  <c:v>100</c:v>
                </c:pt>
                <c:pt idx="996">
                  <c:v>100</c:v>
                </c:pt>
                <c:pt idx="997">
                  <c:v>100</c:v>
                </c:pt>
                <c:pt idx="998">
                  <c:v>100</c:v>
                </c:pt>
                <c:pt idx="999">
                  <c:v>100</c:v>
                </c:pt>
                <c:pt idx="1000">
                  <c:v>100</c:v>
                </c:pt>
                <c:pt idx="1001">
                  <c:v>100</c:v>
                </c:pt>
                <c:pt idx="1002">
                  <c:v>100</c:v>
                </c:pt>
                <c:pt idx="1003">
                  <c:v>100</c:v>
                </c:pt>
                <c:pt idx="1004">
                  <c:v>100</c:v>
                </c:pt>
                <c:pt idx="1005">
                  <c:v>100</c:v>
                </c:pt>
                <c:pt idx="1006">
                  <c:v>100</c:v>
                </c:pt>
                <c:pt idx="1007">
                  <c:v>100</c:v>
                </c:pt>
                <c:pt idx="1008">
                  <c:v>100</c:v>
                </c:pt>
                <c:pt idx="1009">
                  <c:v>100</c:v>
                </c:pt>
                <c:pt idx="1010">
                  <c:v>100</c:v>
                </c:pt>
                <c:pt idx="1011">
                  <c:v>100</c:v>
                </c:pt>
                <c:pt idx="1012">
                  <c:v>100</c:v>
                </c:pt>
                <c:pt idx="1013">
                  <c:v>100</c:v>
                </c:pt>
                <c:pt idx="1014">
                  <c:v>100</c:v>
                </c:pt>
                <c:pt idx="1015">
                  <c:v>100</c:v>
                </c:pt>
                <c:pt idx="1016">
                  <c:v>100</c:v>
                </c:pt>
                <c:pt idx="1017">
                  <c:v>100</c:v>
                </c:pt>
                <c:pt idx="1018">
                  <c:v>100</c:v>
                </c:pt>
                <c:pt idx="1019">
                  <c:v>100</c:v>
                </c:pt>
                <c:pt idx="1020">
                  <c:v>100</c:v>
                </c:pt>
                <c:pt idx="1021">
                  <c:v>100</c:v>
                </c:pt>
                <c:pt idx="1022">
                  <c:v>100</c:v>
                </c:pt>
                <c:pt idx="1023">
                  <c:v>100</c:v>
                </c:pt>
                <c:pt idx="1024">
                  <c:v>100</c:v>
                </c:pt>
                <c:pt idx="1025">
                  <c:v>100</c:v>
                </c:pt>
                <c:pt idx="1026">
                  <c:v>100</c:v>
                </c:pt>
                <c:pt idx="1027">
                  <c:v>100</c:v>
                </c:pt>
                <c:pt idx="1028">
                  <c:v>100</c:v>
                </c:pt>
                <c:pt idx="1029">
                  <c:v>100</c:v>
                </c:pt>
                <c:pt idx="1030">
                  <c:v>100</c:v>
                </c:pt>
                <c:pt idx="1031">
                  <c:v>100</c:v>
                </c:pt>
                <c:pt idx="1032">
                  <c:v>100</c:v>
                </c:pt>
                <c:pt idx="1033">
                  <c:v>100</c:v>
                </c:pt>
                <c:pt idx="1034">
                  <c:v>100</c:v>
                </c:pt>
                <c:pt idx="1035">
                  <c:v>100</c:v>
                </c:pt>
                <c:pt idx="1036">
                  <c:v>100</c:v>
                </c:pt>
                <c:pt idx="1037">
                  <c:v>100</c:v>
                </c:pt>
                <c:pt idx="1038">
                  <c:v>100</c:v>
                </c:pt>
                <c:pt idx="1039">
                  <c:v>100</c:v>
                </c:pt>
                <c:pt idx="1040">
                  <c:v>100</c:v>
                </c:pt>
                <c:pt idx="1041">
                  <c:v>100</c:v>
                </c:pt>
                <c:pt idx="1042">
                  <c:v>100</c:v>
                </c:pt>
                <c:pt idx="1043">
                  <c:v>100</c:v>
                </c:pt>
                <c:pt idx="1044">
                  <c:v>100</c:v>
                </c:pt>
                <c:pt idx="1045">
                  <c:v>100</c:v>
                </c:pt>
                <c:pt idx="1046">
                  <c:v>100</c:v>
                </c:pt>
                <c:pt idx="1047">
                  <c:v>100</c:v>
                </c:pt>
                <c:pt idx="1048">
                  <c:v>100</c:v>
                </c:pt>
                <c:pt idx="1049">
                  <c:v>100</c:v>
                </c:pt>
                <c:pt idx="1050">
                  <c:v>100</c:v>
                </c:pt>
                <c:pt idx="1051">
                  <c:v>100</c:v>
                </c:pt>
                <c:pt idx="1052">
                  <c:v>100</c:v>
                </c:pt>
                <c:pt idx="1053">
                  <c:v>100</c:v>
                </c:pt>
                <c:pt idx="1054">
                  <c:v>100</c:v>
                </c:pt>
                <c:pt idx="1055">
                  <c:v>100</c:v>
                </c:pt>
                <c:pt idx="1056">
                  <c:v>100</c:v>
                </c:pt>
                <c:pt idx="1057">
                  <c:v>100</c:v>
                </c:pt>
                <c:pt idx="1058">
                  <c:v>100</c:v>
                </c:pt>
                <c:pt idx="1059">
                  <c:v>100</c:v>
                </c:pt>
                <c:pt idx="1060">
                  <c:v>100</c:v>
                </c:pt>
                <c:pt idx="1061">
                  <c:v>100</c:v>
                </c:pt>
                <c:pt idx="1062">
                  <c:v>100</c:v>
                </c:pt>
                <c:pt idx="1063">
                  <c:v>100</c:v>
                </c:pt>
                <c:pt idx="1064">
                  <c:v>100</c:v>
                </c:pt>
                <c:pt idx="1065">
                  <c:v>100</c:v>
                </c:pt>
                <c:pt idx="1066">
                  <c:v>100</c:v>
                </c:pt>
                <c:pt idx="1067">
                  <c:v>100</c:v>
                </c:pt>
                <c:pt idx="1068">
                  <c:v>100</c:v>
                </c:pt>
                <c:pt idx="1069">
                  <c:v>100</c:v>
                </c:pt>
                <c:pt idx="1070">
                  <c:v>100</c:v>
                </c:pt>
                <c:pt idx="1071">
                  <c:v>100</c:v>
                </c:pt>
                <c:pt idx="1072">
                  <c:v>100</c:v>
                </c:pt>
                <c:pt idx="1073">
                  <c:v>100</c:v>
                </c:pt>
                <c:pt idx="1074">
                  <c:v>100</c:v>
                </c:pt>
                <c:pt idx="1075">
                  <c:v>100</c:v>
                </c:pt>
                <c:pt idx="1076">
                  <c:v>100</c:v>
                </c:pt>
                <c:pt idx="1077">
                  <c:v>100</c:v>
                </c:pt>
                <c:pt idx="1078">
                  <c:v>100</c:v>
                </c:pt>
                <c:pt idx="1079">
                  <c:v>100</c:v>
                </c:pt>
                <c:pt idx="1080">
                  <c:v>100</c:v>
                </c:pt>
                <c:pt idx="1081">
                  <c:v>100</c:v>
                </c:pt>
                <c:pt idx="1082">
                  <c:v>100</c:v>
                </c:pt>
                <c:pt idx="1083">
                  <c:v>100</c:v>
                </c:pt>
                <c:pt idx="1084">
                  <c:v>100</c:v>
                </c:pt>
                <c:pt idx="1085">
                  <c:v>100</c:v>
                </c:pt>
                <c:pt idx="1086">
                  <c:v>100</c:v>
                </c:pt>
                <c:pt idx="1087">
                  <c:v>100</c:v>
                </c:pt>
                <c:pt idx="1088">
                  <c:v>100</c:v>
                </c:pt>
                <c:pt idx="1089">
                  <c:v>100</c:v>
                </c:pt>
                <c:pt idx="1090">
                  <c:v>100</c:v>
                </c:pt>
                <c:pt idx="1091">
                  <c:v>100</c:v>
                </c:pt>
                <c:pt idx="1092">
                  <c:v>100</c:v>
                </c:pt>
                <c:pt idx="1093">
                  <c:v>100</c:v>
                </c:pt>
                <c:pt idx="1094">
                  <c:v>100</c:v>
                </c:pt>
                <c:pt idx="1095">
                  <c:v>100</c:v>
                </c:pt>
                <c:pt idx="1096">
                  <c:v>100</c:v>
                </c:pt>
                <c:pt idx="1097">
                  <c:v>100</c:v>
                </c:pt>
                <c:pt idx="1098">
                  <c:v>100</c:v>
                </c:pt>
                <c:pt idx="1099">
                  <c:v>100</c:v>
                </c:pt>
                <c:pt idx="1100">
                  <c:v>100</c:v>
                </c:pt>
                <c:pt idx="1101">
                  <c:v>100</c:v>
                </c:pt>
                <c:pt idx="1102">
                  <c:v>100</c:v>
                </c:pt>
                <c:pt idx="1103">
                  <c:v>100</c:v>
                </c:pt>
                <c:pt idx="1104">
                  <c:v>100</c:v>
                </c:pt>
                <c:pt idx="1105">
                  <c:v>100</c:v>
                </c:pt>
                <c:pt idx="1106">
                  <c:v>100</c:v>
                </c:pt>
                <c:pt idx="1107">
                  <c:v>100</c:v>
                </c:pt>
                <c:pt idx="1108">
                  <c:v>100</c:v>
                </c:pt>
                <c:pt idx="1109">
                  <c:v>100</c:v>
                </c:pt>
                <c:pt idx="1110">
                  <c:v>100</c:v>
                </c:pt>
                <c:pt idx="1111">
                  <c:v>100</c:v>
                </c:pt>
                <c:pt idx="1112">
                  <c:v>100</c:v>
                </c:pt>
                <c:pt idx="1113">
                  <c:v>100</c:v>
                </c:pt>
                <c:pt idx="1114">
                  <c:v>100</c:v>
                </c:pt>
                <c:pt idx="1115">
                  <c:v>100</c:v>
                </c:pt>
                <c:pt idx="1116">
                  <c:v>100</c:v>
                </c:pt>
                <c:pt idx="1117">
                  <c:v>100</c:v>
                </c:pt>
                <c:pt idx="1118">
                  <c:v>100</c:v>
                </c:pt>
                <c:pt idx="1119">
                  <c:v>100</c:v>
                </c:pt>
                <c:pt idx="1120">
                  <c:v>100</c:v>
                </c:pt>
                <c:pt idx="1121">
                  <c:v>100</c:v>
                </c:pt>
                <c:pt idx="1122">
                  <c:v>100</c:v>
                </c:pt>
                <c:pt idx="1123">
                  <c:v>100</c:v>
                </c:pt>
                <c:pt idx="1124">
                  <c:v>100</c:v>
                </c:pt>
                <c:pt idx="1125">
                  <c:v>100</c:v>
                </c:pt>
                <c:pt idx="1126">
                  <c:v>100</c:v>
                </c:pt>
                <c:pt idx="1127">
                  <c:v>100</c:v>
                </c:pt>
                <c:pt idx="1128">
                  <c:v>100</c:v>
                </c:pt>
                <c:pt idx="1129">
                  <c:v>100</c:v>
                </c:pt>
                <c:pt idx="1130">
                  <c:v>100</c:v>
                </c:pt>
                <c:pt idx="1131">
                  <c:v>100</c:v>
                </c:pt>
                <c:pt idx="1132">
                  <c:v>100</c:v>
                </c:pt>
                <c:pt idx="1133">
                  <c:v>100</c:v>
                </c:pt>
                <c:pt idx="1134">
                  <c:v>100</c:v>
                </c:pt>
                <c:pt idx="1135">
                  <c:v>100</c:v>
                </c:pt>
                <c:pt idx="1136">
                  <c:v>100</c:v>
                </c:pt>
                <c:pt idx="1137">
                  <c:v>100</c:v>
                </c:pt>
                <c:pt idx="1138">
                  <c:v>100</c:v>
                </c:pt>
                <c:pt idx="1139">
                  <c:v>100</c:v>
                </c:pt>
                <c:pt idx="1140">
                  <c:v>100</c:v>
                </c:pt>
                <c:pt idx="1141">
                  <c:v>100</c:v>
                </c:pt>
                <c:pt idx="1142">
                  <c:v>100</c:v>
                </c:pt>
                <c:pt idx="1143">
                  <c:v>100</c:v>
                </c:pt>
                <c:pt idx="1144">
                  <c:v>100</c:v>
                </c:pt>
                <c:pt idx="1145">
                  <c:v>100</c:v>
                </c:pt>
                <c:pt idx="1146">
                  <c:v>100</c:v>
                </c:pt>
                <c:pt idx="1147">
                  <c:v>100</c:v>
                </c:pt>
                <c:pt idx="1148">
                  <c:v>100</c:v>
                </c:pt>
                <c:pt idx="1149">
                  <c:v>100</c:v>
                </c:pt>
                <c:pt idx="1150">
                  <c:v>100</c:v>
                </c:pt>
                <c:pt idx="1151">
                  <c:v>100</c:v>
                </c:pt>
                <c:pt idx="1152">
                  <c:v>100</c:v>
                </c:pt>
                <c:pt idx="1153">
                  <c:v>100</c:v>
                </c:pt>
                <c:pt idx="1154">
                  <c:v>100</c:v>
                </c:pt>
                <c:pt idx="1155">
                  <c:v>100</c:v>
                </c:pt>
                <c:pt idx="1156">
                  <c:v>100</c:v>
                </c:pt>
                <c:pt idx="1157">
                  <c:v>100</c:v>
                </c:pt>
                <c:pt idx="1158">
                  <c:v>100</c:v>
                </c:pt>
                <c:pt idx="1159">
                  <c:v>100</c:v>
                </c:pt>
                <c:pt idx="1160">
                  <c:v>100</c:v>
                </c:pt>
                <c:pt idx="1161">
                  <c:v>100</c:v>
                </c:pt>
                <c:pt idx="1162">
                  <c:v>100</c:v>
                </c:pt>
                <c:pt idx="1163">
                  <c:v>100</c:v>
                </c:pt>
                <c:pt idx="1164">
                  <c:v>100</c:v>
                </c:pt>
                <c:pt idx="1165">
                  <c:v>100</c:v>
                </c:pt>
                <c:pt idx="1166">
                  <c:v>100</c:v>
                </c:pt>
                <c:pt idx="1167">
                  <c:v>100</c:v>
                </c:pt>
                <c:pt idx="1168">
                  <c:v>100</c:v>
                </c:pt>
                <c:pt idx="1169">
                  <c:v>100</c:v>
                </c:pt>
                <c:pt idx="1170">
                  <c:v>100</c:v>
                </c:pt>
                <c:pt idx="1171">
                  <c:v>100</c:v>
                </c:pt>
                <c:pt idx="1172">
                  <c:v>100</c:v>
                </c:pt>
                <c:pt idx="1173">
                  <c:v>100</c:v>
                </c:pt>
                <c:pt idx="1174">
                  <c:v>100</c:v>
                </c:pt>
                <c:pt idx="1175">
                  <c:v>100</c:v>
                </c:pt>
                <c:pt idx="1176">
                  <c:v>100</c:v>
                </c:pt>
                <c:pt idx="1177">
                  <c:v>100</c:v>
                </c:pt>
                <c:pt idx="1178">
                  <c:v>100</c:v>
                </c:pt>
                <c:pt idx="1179">
                  <c:v>100</c:v>
                </c:pt>
                <c:pt idx="1180">
                  <c:v>100</c:v>
                </c:pt>
                <c:pt idx="1181">
                  <c:v>100</c:v>
                </c:pt>
                <c:pt idx="1182">
                  <c:v>100</c:v>
                </c:pt>
                <c:pt idx="1183">
                  <c:v>100</c:v>
                </c:pt>
                <c:pt idx="1184">
                  <c:v>100</c:v>
                </c:pt>
                <c:pt idx="1185">
                  <c:v>100</c:v>
                </c:pt>
                <c:pt idx="1186">
                  <c:v>100</c:v>
                </c:pt>
                <c:pt idx="1187">
                  <c:v>100</c:v>
                </c:pt>
                <c:pt idx="1188">
                  <c:v>100</c:v>
                </c:pt>
                <c:pt idx="1189">
                  <c:v>100</c:v>
                </c:pt>
                <c:pt idx="1190">
                  <c:v>100</c:v>
                </c:pt>
                <c:pt idx="1191">
                  <c:v>100</c:v>
                </c:pt>
                <c:pt idx="1192">
                  <c:v>100</c:v>
                </c:pt>
                <c:pt idx="1193">
                  <c:v>100</c:v>
                </c:pt>
                <c:pt idx="1194">
                  <c:v>100</c:v>
                </c:pt>
                <c:pt idx="1195">
                  <c:v>100</c:v>
                </c:pt>
                <c:pt idx="1196">
                  <c:v>100</c:v>
                </c:pt>
                <c:pt idx="1197">
                  <c:v>100</c:v>
                </c:pt>
                <c:pt idx="1198">
                  <c:v>100</c:v>
                </c:pt>
                <c:pt idx="1199">
                  <c:v>100</c:v>
                </c:pt>
                <c:pt idx="1200">
                  <c:v>100</c:v>
                </c:pt>
                <c:pt idx="1201">
                  <c:v>100</c:v>
                </c:pt>
                <c:pt idx="1202">
                  <c:v>100</c:v>
                </c:pt>
                <c:pt idx="1203">
                  <c:v>100</c:v>
                </c:pt>
                <c:pt idx="1204">
                  <c:v>100</c:v>
                </c:pt>
                <c:pt idx="1205">
                  <c:v>100</c:v>
                </c:pt>
                <c:pt idx="1206">
                  <c:v>100</c:v>
                </c:pt>
                <c:pt idx="1207">
                  <c:v>100</c:v>
                </c:pt>
                <c:pt idx="1208">
                  <c:v>100</c:v>
                </c:pt>
                <c:pt idx="1209">
                  <c:v>100</c:v>
                </c:pt>
                <c:pt idx="1210">
                  <c:v>100</c:v>
                </c:pt>
                <c:pt idx="1211">
                  <c:v>100</c:v>
                </c:pt>
                <c:pt idx="1212">
                  <c:v>100</c:v>
                </c:pt>
                <c:pt idx="1213">
                  <c:v>100</c:v>
                </c:pt>
                <c:pt idx="1214">
                  <c:v>100</c:v>
                </c:pt>
                <c:pt idx="1215">
                  <c:v>100</c:v>
                </c:pt>
                <c:pt idx="1216">
                  <c:v>100</c:v>
                </c:pt>
                <c:pt idx="1217">
                  <c:v>100</c:v>
                </c:pt>
                <c:pt idx="1218">
                  <c:v>100</c:v>
                </c:pt>
                <c:pt idx="1219">
                  <c:v>100</c:v>
                </c:pt>
                <c:pt idx="1220">
                  <c:v>100</c:v>
                </c:pt>
                <c:pt idx="1221">
                  <c:v>100</c:v>
                </c:pt>
                <c:pt idx="1222">
                  <c:v>100</c:v>
                </c:pt>
                <c:pt idx="1223">
                  <c:v>100</c:v>
                </c:pt>
                <c:pt idx="1224">
                  <c:v>100</c:v>
                </c:pt>
                <c:pt idx="1225">
                  <c:v>100</c:v>
                </c:pt>
                <c:pt idx="1226">
                  <c:v>100</c:v>
                </c:pt>
                <c:pt idx="1227">
                  <c:v>100</c:v>
                </c:pt>
                <c:pt idx="1228">
                  <c:v>100</c:v>
                </c:pt>
                <c:pt idx="1229">
                  <c:v>100</c:v>
                </c:pt>
                <c:pt idx="1230">
                  <c:v>100</c:v>
                </c:pt>
                <c:pt idx="1231">
                  <c:v>100</c:v>
                </c:pt>
                <c:pt idx="1232">
                  <c:v>100</c:v>
                </c:pt>
                <c:pt idx="1233">
                  <c:v>100</c:v>
                </c:pt>
                <c:pt idx="1234">
                  <c:v>100</c:v>
                </c:pt>
                <c:pt idx="1235">
                  <c:v>100</c:v>
                </c:pt>
                <c:pt idx="1236">
                  <c:v>100</c:v>
                </c:pt>
                <c:pt idx="1237">
                  <c:v>100</c:v>
                </c:pt>
                <c:pt idx="1238">
                  <c:v>100</c:v>
                </c:pt>
                <c:pt idx="1239">
                  <c:v>100</c:v>
                </c:pt>
                <c:pt idx="1240">
                  <c:v>100</c:v>
                </c:pt>
                <c:pt idx="1241">
                  <c:v>100</c:v>
                </c:pt>
                <c:pt idx="1242">
                  <c:v>100</c:v>
                </c:pt>
                <c:pt idx="1243">
                  <c:v>100</c:v>
                </c:pt>
                <c:pt idx="1244">
                  <c:v>87.281435490767251</c:v>
                </c:pt>
                <c:pt idx="1245">
                  <c:v>100</c:v>
                </c:pt>
                <c:pt idx="1246">
                  <c:v>100</c:v>
                </c:pt>
                <c:pt idx="1247">
                  <c:v>100</c:v>
                </c:pt>
                <c:pt idx="1248">
                  <c:v>100</c:v>
                </c:pt>
                <c:pt idx="1249">
                  <c:v>100</c:v>
                </c:pt>
                <c:pt idx="1250">
                  <c:v>100</c:v>
                </c:pt>
                <c:pt idx="1251">
                  <c:v>100</c:v>
                </c:pt>
                <c:pt idx="1252">
                  <c:v>100</c:v>
                </c:pt>
                <c:pt idx="1253">
                  <c:v>100</c:v>
                </c:pt>
                <c:pt idx="1254">
                  <c:v>100</c:v>
                </c:pt>
                <c:pt idx="1255">
                  <c:v>100</c:v>
                </c:pt>
                <c:pt idx="1256">
                  <c:v>100</c:v>
                </c:pt>
                <c:pt idx="1257">
                  <c:v>100</c:v>
                </c:pt>
                <c:pt idx="1258">
                  <c:v>100</c:v>
                </c:pt>
                <c:pt idx="1259">
                  <c:v>100</c:v>
                </c:pt>
                <c:pt idx="1260">
                  <c:v>100</c:v>
                </c:pt>
                <c:pt idx="1261">
                  <c:v>100</c:v>
                </c:pt>
                <c:pt idx="1262">
                  <c:v>100</c:v>
                </c:pt>
                <c:pt idx="1263">
                  <c:v>100</c:v>
                </c:pt>
                <c:pt idx="1264">
                  <c:v>100</c:v>
                </c:pt>
                <c:pt idx="1265">
                  <c:v>100</c:v>
                </c:pt>
                <c:pt idx="1266">
                  <c:v>100</c:v>
                </c:pt>
                <c:pt idx="1267">
                  <c:v>100</c:v>
                </c:pt>
                <c:pt idx="1268">
                  <c:v>100</c:v>
                </c:pt>
                <c:pt idx="1269">
                  <c:v>100</c:v>
                </c:pt>
                <c:pt idx="1270">
                  <c:v>100</c:v>
                </c:pt>
                <c:pt idx="1271">
                  <c:v>100</c:v>
                </c:pt>
                <c:pt idx="1272">
                  <c:v>100</c:v>
                </c:pt>
                <c:pt idx="1273">
                  <c:v>100</c:v>
                </c:pt>
                <c:pt idx="1274">
                  <c:v>100</c:v>
                </c:pt>
                <c:pt idx="1275">
                  <c:v>100</c:v>
                </c:pt>
                <c:pt idx="1276">
                  <c:v>100</c:v>
                </c:pt>
                <c:pt idx="1277">
                  <c:v>100</c:v>
                </c:pt>
                <c:pt idx="1278">
                  <c:v>100</c:v>
                </c:pt>
                <c:pt idx="1279">
                  <c:v>100</c:v>
                </c:pt>
                <c:pt idx="1280">
                  <c:v>100</c:v>
                </c:pt>
                <c:pt idx="1281">
                  <c:v>100</c:v>
                </c:pt>
                <c:pt idx="1282">
                  <c:v>100</c:v>
                </c:pt>
                <c:pt idx="1283">
                  <c:v>100</c:v>
                </c:pt>
                <c:pt idx="1284">
                  <c:v>100</c:v>
                </c:pt>
                <c:pt idx="1285">
                  <c:v>100</c:v>
                </c:pt>
                <c:pt idx="1286">
                  <c:v>100</c:v>
                </c:pt>
                <c:pt idx="1287">
                  <c:v>100</c:v>
                </c:pt>
                <c:pt idx="1288">
                  <c:v>100</c:v>
                </c:pt>
                <c:pt idx="1289">
                  <c:v>100</c:v>
                </c:pt>
                <c:pt idx="1290">
                  <c:v>100</c:v>
                </c:pt>
                <c:pt idx="1291">
                  <c:v>100</c:v>
                </c:pt>
                <c:pt idx="1292">
                  <c:v>100</c:v>
                </c:pt>
                <c:pt idx="1293">
                  <c:v>100</c:v>
                </c:pt>
                <c:pt idx="1294">
                  <c:v>100</c:v>
                </c:pt>
                <c:pt idx="1295">
                  <c:v>100</c:v>
                </c:pt>
                <c:pt idx="1296">
                  <c:v>100</c:v>
                </c:pt>
                <c:pt idx="1297">
                  <c:v>100</c:v>
                </c:pt>
                <c:pt idx="1298">
                  <c:v>100</c:v>
                </c:pt>
                <c:pt idx="1299">
                  <c:v>100</c:v>
                </c:pt>
                <c:pt idx="1300">
                  <c:v>100</c:v>
                </c:pt>
                <c:pt idx="1301">
                  <c:v>100</c:v>
                </c:pt>
                <c:pt idx="1302">
                  <c:v>100</c:v>
                </c:pt>
                <c:pt idx="1303">
                  <c:v>100</c:v>
                </c:pt>
                <c:pt idx="1304">
                  <c:v>100</c:v>
                </c:pt>
                <c:pt idx="1305">
                  <c:v>100</c:v>
                </c:pt>
                <c:pt idx="1306">
                  <c:v>100</c:v>
                </c:pt>
                <c:pt idx="1307">
                  <c:v>100</c:v>
                </c:pt>
                <c:pt idx="1308">
                  <c:v>100</c:v>
                </c:pt>
                <c:pt idx="1309">
                  <c:v>100</c:v>
                </c:pt>
                <c:pt idx="1310">
                  <c:v>100</c:v>
                </c:pt>
                <c:pt idx="1311">
                  <c:v>100</c:v>
                </c:pt>
                <c:pt idx="1312">
                  <c:v>100</c:v>
                </c:pt>
                <c:pt idx="1313">
                  <c:v>100</c:v>
                </c:pt>
                <c:pt idx="1314">
                  <c:v>100</c:v>
                </c:pt>
                <c:pt idx="1315">
                  <c:v>100</c:v>
                </c:pt>
                <c:pt idx="1316">
                  <c:v>100</c:v>
                </c:pt>
                <c:pt idx="1317">
                  <c:v>100</c:v>
                </c:pt>
                <c:pt idx="1318">
                  <c:v>100</c:v>
                </c:pt>
                <c:pt idx="1319">
                  <c:v>100</c:v>
                </c:pt>
                <c:pt idx="1320">
                  <c:v>100</c:v>
                </c:pt>
                <c:pt idx="1321">
                  <c:v>100</c:v>
                </c:pt>
                <c:pt idx="1322">
                  <c:v>100</c:v>
                </c:pt>
                <c:pt idx="1323">
                  <c:v>100</c:v>
                </c:pt>
                <c:pt idx="1324">
                  <c:v>100</c:v>
                </c:pt>
                <c:pt idx="1325">
                  <c:v>100</c:v>
                </c:pt>
                <c:pt idx="1326">
                  <c:v>100</c:v>
                </c:pt>
                <c:pt idx="1327">
                  <c:v>100</c:v>
                </c:pt>
                <c:pt idx="1328">
                  <c:v>100</c:v>
                </c:pt>
                <c:pt idx="1329">
                  <c:v>100</c:v>
                </c:pt>
                <c:pt idx="1330">
                  <c:v>100</c:v>
                </c:pt>
                <c:pt idx="1331">
                  <c:v>100</c:v>
                </c:pt>
                <c:pt idx="1332">
                  <c:v>100</c:v>
                </c:pt>
                <c:pt idx="1333">
                  <c:v>100</c:v>
                </c:pt>
                <c:pt idx="1334">
                  <c:v>100</c:v>
                </c:pt>
                <c:pt idx="1335">
                  <c:v>100</c:v>
                </c:pt>
                <c:pt idx="1336">
                  <c:v>100</c:v>
                </c:pt>
                <c:pt idx="1337">
                  <c:v>100</c:v>
                </c:pt>
                <c:pt idx="1338">
                  <c:v>100</c:v>
                </c:pt>
                <c:pt idx="1339">
                  <c:v>100</c:v>
                </c:pt>
                <c:pt idx="1340">
                  <c:v>100</c:v>
                </c:pt>
                <c:pt idx="1341">
                  <c:v>100</c:v>
                </c:pt>
                <c:pt idx="1342">
                  <c:v>100</c:v>
                </c:pt>
                <c:pt idx="1343">
                  <c:v>100</c:v>
                </c:pt>
                <c:pt idx="1344">
                  <c:v>100</c:v>
                </c:pt>
                <c:pt idx="1345">
                  <c:v>100</c:v>
                </c:pt>
                <c:pt idx="1346">
                  <c:v>100</c:v>
                </c:pt>
                <c:pt idx="1347">
                  <c:v>100</c:v>
                </c:pt>
                <c:pt idx="1348">
                  <c:v>100</c:v>
                </c:pt>
                <c:pt idx="1349">
                  <c:v>100</c:v>
                </c:pt>
                <c:pt idx="1350">
                  <c:v>100</c:v>
                </c:pt>
                <c:pt idx="1351">
                  <c:v>100</c:v>
                </c:pt>
                <c:pt idx="1352">
                  <c:v>100</c:v>
                </c:pt>
                <c:pt idx="1353">
                  <c:v>100</c:v>
                </c:pt>
                <c:pt idx="1354">
                  <c:v>100</c:v>
                </c:pt>
                <c:pt idx="1355">
                  <c:v>100</c:v>
                </c:pt>
                <c:pt idx="1356">
                  <c:v>100</c:v>
                </c:pt>
                <c:pt idx="1357">
                  <c:v>100</c:v>
                </c:pt>
                <c:pt idx="1358">
                  <c:v>100</c:v>
                </c:pt>
                <c:pt idx="1359">
                  <c:v>100</c:v>
                </c:pt>
                <c:pt idx="1360">
                  <c:v>100</c:v>
                </c:pt>
                <c:pt idx="1361">
                  <c:v>100</c:v>
                </c:pt>
                <c:pt idx="1362">
                  <c:v>100</c:v>
                </c:pt>
                <c:pt idx="1363">
                  <c:v>100</c:v>
                </c:pt>
                <c:pt idx="1364">
                  <c:v>100</c:v>
                </c:pt>
                <c:pt idx="1365">
                  <c:v>100</c:v>
                </c:pt>
                <c:pt idx="1366">
                  <c:v>100</c:v>
                </c:pt>
                <c:pt idx="1367">
                  <c:v>100</c:v>
                </c:pt>
                <c:pt idx="1368">
                  <c:v>100</c:v>
                </c:pt>
                <c:pt idx="1369">
                  <c:v>100</c:v>
                </c:pt>
                <c:pt idx="1370">
                  <c:v>100</c:v>
                </c:pt>
                <c:pt idx="1371">
                  <c:v>100</c:v>
                </c:pt>
                <c:pt idx="1372">
                  <c:v>100</c:v>
                </c:pt>
                <c:pt idx="1373">
                  <c:v>100</c:v>
                </c:pt>
                <c:pt idx="1374">
                  <c:v>100</c:v>
                </c:pt>
                <c:pt idx="1375">
                  <c:v>100</c:v>
                </c:pt>
                <c:pt idx="1376">
                  <c:v>100</c:v>
                </c:pt>
                <c:pt idx="1377">
                  <c:v>100</c:v>
                </c:pt>
                <c:pt idx="1378">
                  <c:v>100</c:v>
                </c:pt>
                <c:pt idx="1379">
                  <c:v>100</c:v>
                </c:pt>
                <c:pt idx="1380">
                  <c:v>100</c:v>
                </c:pt>
                <c:pt idx="1381">
                  <c:v>100</c:v>
                </c:pt>
                <c:pt idx="1382">
                  <c:v>100</c:v>
                </c:pt>
                <c:pt idx="1383">
                  <c:v>100</c:v>
                </c:pt>
                <c:pt idx="1384">
                  <c:v>100</c:v>
                </c:pt>
                <c:pt idx="1385">
                  <c:v>100</c:v>
                </c:pt>
                <c:pt idx="1386">
                  <c:v>100</c:v>
                </c:pt>
                <c:pt idx="1387">
                  <c:v>100</c:v>
                </c:pt>
                <c:pt idx="1388">
                  <c:v>100</c:v>
                </c:pt>
                <c:pt idx="1389">
                  <c:v>100</c:v>
                </c:pt>
                <c:pt idx="1390">
                  <c:v>100</c:v>
                </c:pt>
                <c:pt idx="1391">
                  <c:v>100</c:v>
                </c:pt>
                <c:pt idx="1392">
                  <c:v>100</c:v>
                </c:pt>
                <c:pt idx="1393">
                  <c:v>100</c:v>
                </c:pt>
                <c:pt idx="1394">
                  <c:v>100</c:v>
                </c:pt>
                <c:pt idx="1395">
                  <c:v>100</c:v>
                </c:pt>
                <c:pt idx="1396">
                  <c:v>100</c:v>
                </c:pt>
                <c:pt idx="1397">
                  <c:v>100</c:v>
                </c:pt>
                <c:pt idx="1398">
                  <c:v>100</c:v>
                </c:pt>
                <c:pt idx="1399">
                  <c:v>100</c:v>
                </c:pt>
                <c:pt idx="1400">
                  <c:v>100</c:v>
                </c:pt>
                <c:pt idx="1401">
                  <c:v>100</c:v>
                </c:pt>
                <c:pt idx="1402">
                  <c:v>100</c:v>
                </c:pt>
                <c:pt idx="1403">
                  <c:v>100</c:v>
                </c:pt>
                <c:pt idx="1404">
                  <c:v>100</c:v>
                </c:pt>
                <c:pt idx="1405">
                  <c:v>100</c:v>
                </c:pt>
                <c:pt idx="1406">
                  <c:v>100</c:v>
                </c:pt>
                <c:pt idx="1407">
                  <c:v>100</c:v>
                </c:pt>
                <c:pt idx="1408">
                  <c:v>100</c:v>
                </c:pt>
                <c:pt idx="1409">
                  <c:v>100</c:v>
                </c:pt>
                <c:pt idx="1410">
                  <c:v>100</c:v>
                </c:pt>
                <c:pt idx="1411">
                  <c:v>100</c:v>
                </c:pt>
                <c:pt idx="1412">
                  <c:v>100</c:v>
                </c:pt>
                <c:pt idx="1413">
                  <c:v>100</c:v>
                </c:pt>
                <c:pt idx="1414">
                  <c:v>100</c:v>
                </c:pt>
                <c:pt idx="1415">
                  <c:v>100</c:v>
                </c:pt>
                <c:pt idx="1416">
                  <c:v>100</c:v>
                </c:pt>
                <c:pt idx="1417">
                  <c:v>100</c:v>
                </c:pt>
                <c:pt idx="1418">
                  <c:v>100</c:v>
                </c:pt>
                <c:pt idx="1419">
                  <c:v>100</c:v>
                </c:pt>
                <c:pt idx="1420">
                  <c:v>100</c:v>
                </c:pt>
                <c:pt idx="1421">
                  <c:v>100</c:v>
                </c:pt>
                <c:pt idx="1422">
                  <c:v>100</c:v>
                </c:pt>
                <c:pt idx="1423">
                  <c:v>100</c:v>
                </c:pt>
                <c:pt idx="1424">
                  <c:v>100</c:v>
                </c:pt>
                <c:pt idx="1425">
                  <c:v>100</c:v>
                </c:pt>
                <c:pt idx="1426">
                  <c:v>100</c:v>
                </c:pt>
                <c:pt idx="1427">
                  <c:v>100</c:v>
                </c:pt>
                <c:pt idx="1428">
                  <c:v>100</c:v>
                </c:pt>
                <c:pt idx="1429">
                  <c:v>100</c:v>
                </c:pt>
                <c:pt idx="1430">
                  <c:v>100</c:v>
                </c:pt>
                <c:pt idx="1431">
                  <c:v>100</c:v>
                </c:pt>
                <c:pt idx="1432">
                  <c:v>100</c:v>
                </c:pt>
                <c:pt idx="1433">
                  <c:v>100</c:v>
                </c:pt>
                <c:pt idx="1434">
                  <c:v>100</c:v>
                </c:pt>
                <c:pt idx="1435">
                  <c:v>100</c:v>
                </c:pt>
                <c:pt idx="1436">
                  <c:v>100</c:v>
                </c:pt>
                <c:pt idx="1437">
                  <c:v>100</c:v>
                </c:pt>
                <c:pt idx="1438">
                  <c:v>100</c:v>
                </c:pt>
                <c:pt idx="1439">
                  <c:v>100</c:v>
                </c:pt>
                <c:pt idx="1440">
                  <c:v>100</c:v>
                </c:pt>
                <c:pt idx="1441">
                  <c:v>100</c:v>
                </c:pt>
                <c:pt idx="1442">
                  <c:v>100</c:v>
                </c:pt>
                <c:pt idx="1443">
                  <c:v>100</c:v>
                </c:pt>
                <c:pt idx="1444">
                  <c:v>100</c:v>
                </c:pt>
                <c:pt idx="1445">
                  <c:v>100</c:v>
                </c:pt>
                <c:pt idx="1446">
                  <c:v>100</c:v>
                </c:pt>
                <c:pt idx="1447">
                  <c:v>100</c:v>
                </c:pt>
                <c:pt idx="1448">
                  <c:v>100</c:v>
                </c:pt>
                <c:pt idx="1449">
                  <c:v>100</c:v>
                </c:pt>
                <c:pt idx="1450">
                  <c:v>100</c:v>
                </c:pt>
                <c:pt idx="1451">
                  <c:v>100</c:v>
                </c:pt>
                <c:pt idx="1452">
                  <c:v>100</c:v>
                </c:pt>
                <c:pt idx="1453">
                  <c:v>100</c:v>
                </c:pt>
                <c:pt idx="1454">
                  <c:v>100</c:v>
                </c:pt>
                <c:pt idx="1455">
                  <c:v>100</c:v>
                </c:pt>
                <c:pt idx="1456">
                  <c:v>100</c:v>
                </c:pt>
                <c:pt idx="1457">
                  <c:v>100</c:v>
                </c:pt>
                <c:pt idx="1458">
                  <c:v>100</c:v>
                </c:pt>
                <c:pt idx="1459">
                  <c:v>100</c:v>
                </c:pt>
                <c:pt idx="1460">
                  <c:v>100</c:v>
                </c:pt>
                <c:pt idx="1461">
                  <c:v>100</c:v>
                </c:pt>
                <c:pt idx="1462">
                  <c:v>100</c:v>
                </c:pt>
                <c:pt idx="1463">
                  <c:v>100</c:v>
                </c:pt>
                <c:pt idx="1464">
                  <c:v>100</c:v>
                </c:pt>
                <c:pt idx="1465">
                  <c:v>100</c:v>
                </c:pt>
                <c:pt idx="1466">
                  <c:v>100</c:v>
                </c:pt>
                <c:pt idx="1467">
                  <c:v>100</c:v>
                </c:pt>
                <c:pt idx="1468">
                  <c:v>100</c:v>
                </c:pt>
                <c:pt idx="1469">
                  <c:v>100</c:v>
                </c:pt>
                <c:pt idx="1470">
                  <c:v>100</c:v>
                </c:pt>
                <c:pt idx="1471">
                  <c:v>100</c:v>
                </c:pt>
                <c:pt idx="1472">
                  <c:v>100</c:v>
                </c:pt>
                <c:pt idx="1473">
                  <c:v>100</c:v>
                </c:pt>
                <c:pt idx="1474">
                  <c:v>100</c:v>
                </c:pt>
                <c:pt idx="1475">
                  <c:v>100</c:v>
                </c:pt>
                <c:pt idx="1476">
                  <c:v>100</c:v>
                </c:pt>
                <c:pt idx="1477">
                  <c:v>100</c:v>
                </c:pt>
                <c:pt idx="1478">
                  <c:v>100</c:v>
                </c:pt>
                <c:pt idx="1479">
                  <c:v>100</c:v>
                </c:pt>
                <c:pt idx="1480">
                  <c:v>100</c:v>
                </c:pt>
                <c:pt idx="1481">
                  <c:v>100</c:v>
                </c:pt>
                <c:pt idx="1482">
                  <c:v>100</c:v>
                </c:pt>
                <c:pt idx="1483">
                  <c:v>100</c:v>
                </c:pt>
                <c:pt idx="1484">
                  <c:v>100</c:v>
                </c:pt>
                <c:pt idx="1485">
                  <c:v>100</c:v>
                </c:pt>
                <c:pt idx="1486">
                  <c:v>100</c:v>
                </c:pt>
                <c:pt idx="1487">
                  <c:v>100</c:v>
                </c:pt>
                <c:pt idx="1488">
                  <c:v>100</c:v>
                </c:pt>
                <c:pt idx="1489">
                  <c:v>100</c:v>
                </c:pt>
                <c:pt idx="1490">
                  <c:v>100</c:v>
                </c:pt>
                <c:pt idx="1491">
                  <c:v>100</c:v>
                </c:pt>
                <c:pt idx="1492">
                  <c:v>100</c:v>
                </c:pt>
                <c:pt idx="1493">
                  <c:v>100</c:v>
                </c:pt>
                <c:pt idx="1494">
                  <c:v>100</c:v>
                </c:pt>
                <c:pt idx="1495">
                  <c:v>100</c:v>
                </c:pt>
                <c:pt idx="1496">
                  <c:v>100</c:v>
                </c:pt>
                <c:pt idx="1497">
                  <c:v>100</c:v>
                </c:pt>
                <c:pt idx="1498">
                  <c:v>100</c:v>
                </c:pt>
                <c:pt idx="1499">
                  <c:v>100</c:v>
                </c:pt>
                <c:pt idx="1500">
                  <c:v>100</c:v>
                </c:pt>
                <c:pt idx="1501">
                  <c:v>100</c:v>
                </c:pt>
                <c:pt idx="1502">
                  <c:v>100</c:v>
                </c:pt>
                <c:pt idx="1503">
                  <c:v>100</c:v>
                </c:pt>
                <c:pt idx="1504">
                  <c:v>100</c:v>
                </c:pt>
                <c:pt idx="1505">
                  <c:v>100</c:v>
                </c:pt>
                <c:pt idx="1506">
                  <c:v>100</c:v>
                </c:pt>
                <c:pt idx="1507">
                  <c:v>100</c:v>
                </c:pt>
                <c:pt idx="1508">
                  <c:v>100</c:v>
                </c:pt>
                <c:pt idx="1509">
                  <c:v>100</c:v>
                </c:pt>
                <c:pt idx="1510">
                  <c:v>100</c:v>
                </c:pt>
                <c:pt idx="1511">
                  <c:v>100</c:v>
                </c:pt>
                <c:pt idx="1512">
                  <c:v>100</c:v>
                </c:pt>
                <c:pt idx="1513">
                  <c:v>100</c:v>
                </c:pt>
                <c:pt idx="1514">
                  <c:v>100</c:v>
                </c:pt>
                <c:pt idx="1515">
                  <c:v>100</c:v>
                </c:pt>
                <c:pt idx="1516">
                  <c:v>100</c:v>
                </c:pt>
                <c:pt idx="1517">
                  <c:v>100</c:v>
                </c:pt>
                <c:pt idx="1518">
                  <c:v>100</c:v>
                </c:pt>
                <c:pt idx="1519">
                  <c:v>100</c:v>
                </c:pt>
                <c:pt idx="1520">
                  <c:v>100</c:v>
                </c:pt>
                <c:pt idx="1521">
                  <c:v>100</c:v>
                </c:pt>
                <c:pt idx="1522">
                  <c:v>100</c:v>
                </c:pt>
                <c:pt idx="1523">
                  <c:v>100</c:v>
                </c:pt>
                <c:pt idx="1524">
                  <c:v>100</c:v>
                </c:pt>
                <c:pt idx="1525">
                  <c:v>100</c:v>
                </c:pt>
                <c:pt idx="1526">
                  <c:v>100</c:v>
                </c:pt>
                <c:pt idx="1527">
                  <c:v>100</c:v>
                </c:pt>
                <c:pt idx="1528">
                  <c:v>100</c:v>
                </c:pt>
                <c:pt idx="1529">
                  <c:v>100</c:v>
                </c:pt>
                <c:pt idx="1530">
                  <c:v>100</c:v>
                </c:pt>
                <c:pt idx="1531">
                  <c:v>100</c:v>
                </c:pt>
                <c:pt idx="1532">
                  <c:v>100</c:v>
                </c:pt>
                <c:pt idx="1533">
                  <c:v>100</c:v>
                </c:pt>
                <c:pt idx="1534">
                  <c:v>100</c:v>
                </c:pt>
                <c:pt idx="1535">
                  <c:v>100</c:v>
                </c:pt>
                <c:pt idx="1536">
                  <c:v>100</c:v>
                </c:pt>
                <c:pt idx="1537">
                  <c:v>100</c:v>
                </c:pt>
                <c:pt idx="1538">
                  <c:v>100</c:v>
                </c:pt>
                <c:pt idx="1539">
                  <c:v>100</c:v>
                </c:pt>
                <c:pt idx="1540">
                  <c:v>100</c:v>
                </c:pt>
                <c:pt idx="1541">
                  <c:v>100</c:v>
                </c:pt>
                <c:pt idx="1542">
                  <c:v>100</c:v>
                </c:pt>
                <c:pt idx="1543">
                  <c:v>100</c:v>
                </c:pt>
                <c:pt idx="1544">
                  <c:v>100</c:v>
                </c:pt>
                <c:pt idx="1545">
                  <c:v>100</c:v>
                </c:pt>
                <c:pt idx="1546">
                  <c:v>100</c:v>
                </c:pt>
                <c:pt idx="1547">
                  <c:v>100</c:v>
                </c:pt>
                <c:pt idx="1548">
                  <c:v>100</c:v>
                </c:pt>
                <c:pt idx="1549">
                  <c:v>100</c:v>
                </c:pt>
                <c:pt idx="1550">
                  <c:v>100</c:v>
                </c:pt>
                <c:pt idx="1551">
                  <c:v>100</c:v>
                </c:pt>
                <c:pt idx="1552">
                  <c:v>100</c:v>
                </c:pt>
                <c:pt idx="1553">
                  <c:v>100</c:v>
                </c:pt>
                <c:pt idx="1554">
                  <c:v>100</c:v>
                </c:pt>
                <c:pt idx="1555">
                  <c:v>100</c:v>
                </c:pt>
                <c:pt idx="1556">
                  <c:v>100</c:v>
                </c:pt>
                <c:pt idx="1557">
                  <c:v>100</c:v>
                </c:pt>
                <c:pt idx="1558">
                  <c:v>100</c:v>
                </c:pt>
                <c:pt idx="1559">
                  <c:v>100</c:v>
                </c:pt>
                <c:pt idx="1560">
                  <c:v>100</c:v>
                </c:pt>
                <c:pt idx="1561">
                  <c:v>100</c:v>
                </c:pt>
                <c:pt idx="1562">
                  <c:v>100</c:v>
                </c:pt>
                <c:pt idx="1563">
                  <c:v>100</c:v>
                </c:pt>
                <c:pt idx="1564">
                  <c:v>100</c:v>
                </c:pt>
                <c:pt idx="1565">
                  <c:v>100</c:v>
                </c:pt>
                <c:pt idx="1566">
                  <c:v>100</c:v>
                </c:pt>
                <c:pt idx="1567">
                  <c:v>100</c:v>
                </c:pt>
                <c:pt idx="1568">
                  <c:v>100</c:v>
                </c:pt>
                <c:pt idx="1569">
                  <c:v>100</c:v>
                </c:pt>
                <c:pt idx="1570">
                  <c:v>100</c:v>
                </c:pt>
                <c:pt idx="1571">
                  <c:v>100</c:v>
                </c:pt>
                <c:pt idx="1572">
                  <c:v>100</c:v>
                </c:pt>
                <c:pt idx="1573">
                  <c:v>100</c:v>
                </c:pt>
                <c:pt idx="1574">
                  <c:v>100</c:v>
                </c:pt>
                <c:pt idx="1575">
                  <c:v>100</c:v>
                </c:pt>
                <c:pt idx="1576">
                  <c:v>100</c:v>
                </c:pt>
                <c:pt idx="1577">
                  <c:v>100</c:v>
                </c:pt>
                <c:pt idx="1578">
                  <c:v>100</c:v>
                </c:pt>
                <c:pt idx="1579">
                  <c:v>100</c:v>
                </c:pt>
                <c:pt idx="1580">
                  <c:v>100</c:v>
                </c:pt>
                <c:pt idx="1581">
                  <c:v>100</c:v>
                </c:pt>
                <c:pt idx="1582">
                  <c:v>100</c:v>
                </c:pt>
                <c:pt idx="1583">
                  <c:v>100</c:v>
                </c:pt>
                <c:pt idx="1584">
                  <c:v>100</c:v>
                </c:pt>
                <c:pt idx="1585">
                  <c:v>100</c:v>
                </c:pt>
                <c:pt idx="1586">
                  <c:v>100</c:v>
                </c:pt>
                <c:pt idx="1587">
                  <c:v>100</c:v>
                </c:pt>
                <c:pt idx="1588">
                  <c:v>100</c:v>
                </c:pt>
                <c:pt idx="1589">
                  <c:v>100</c:v>
                </c:pt>
                <c:pt idx="1590">
                  <c:v>100</c:v>
                </c:pt>
                <c:pt idx="1591">
                  <c:v>100</c:v>
                </c:pt>
                <c:pt idx="1592">
                  <c:v>100</c:v>
                </c:pt>
                <c:pt idx="1593">
                  <c:v>100</c:v>
                </c:pt>
                <c:pt idx="1594">
                  <c:v>100</c:v>
                </c:pt>
                <c:pt idx="1595">
                  <c:v>100</c:v>
                </c:pt>
                <c:pt idx="1596">
                  <c:v>100</c:v>
                </c:pt>
                <c:pt idx="1597">
                  <c:v>100</c:v>
                </c:pt>
                <c:pt idx="1598">
                  <c:v>100</c:v>
                </c:pt>
                <c:pt idx="1599">
                  <c:v>100</c:v>
                </c:pt>
                <c:pt idx="1600">
                  <c:v>100</c:v>
                </c:pt>
                <c:pt idx="1601">
                  <c:v>100</c:v>
                </c:pt>
                <c:pt idx="1602">
                  <c:v>100</c:v>
                </c:pt>
                <c:pt idx="1603">
                  <c:v>100</c:v>
                </c:pt>
                <c:pt idx="1604">
                  <c:v>100</c:v>
                </c:pt>
                <c:pt idx="1605">
                  <c:v>100</c:v>
                </c:pt>
                <c:pt idx="1606">
                  <c:v>100</c:v>
                </c:pt>
                <c:pt idx="1607">
                  <c:v>100</c:v>
                </c:pt>
                <c:pt idx="1608">
                  <c:v>100</c:v>
                </c:pt>
                <c:pt idx="1609">
                  <c:v>100</c:v>
                </c:pt>
                <c:pt idx="1610">
                  <c:v>100</c:v>
                </c:pt>
                <c:pt idx="1611">
                  <c:v>100</c:v>
                </c:pt>
                <c:pt idx="1612">
                  <c:v>100</c:v>
                </c:pt>
                <c:pt idx="1613">
                  <c:v>100</c:v>
                </c:pt>
                <c:pt idx="1614">
                  <c:v>100</c:v>
                </c:pt>
                <c:pt idx="1615">
                  <c:v>100</c:v>
                </c:pt>
                <c:pt idx="1616">
                  <c:v>100</c:v>
                </c:pt>
                <c:pt idx="1617">
                  <c:v>100</c:v>
                </c:pt>
                <c:pt idx="1618">
                  <c:v>100</c:v>
                </c:pt>
                <c:pt idx="1619">
                  <c:v>99.999988079069624</c:v>
                </c:pt>
                <c:pt idx="1620">
                  <c:v>100</c:v>
                </c:pt>
                <c:pt idx="1621">
                  <c:v>100</c:v>
                </c:pt>
                <c:pt idx="1622">
                  <c:v>100</c:v>
                </c:pt>
                <c:pt idx="1623">
                  <c:v>100</c:v>
                </c:pt>
                <c:pt idx="1624">
                  <c:v>100</c:v>
                </c:pt>
                <c:pt idx="1625">
                  <c:v>100</c:v>
                </c:pt>
                <c:pt idx="1626">
                  <c:v>100</c:v>
                </c:pt>
                <c:pt idx="1627">
                  <c:v>100</c:v>
                </c:pt>
                <c:pt idx="1628">
                  <c:v>100</c:v>
                </c:pt>
                <c:pt idx="1629">
                  <c:v>100</c:v>
                </c:pt>
                <c:pt idx="1630">
                  <c:v>100</c:v>
                </c:pt>
                <c:pt idx="1631">
                  <c:v>100</c:v>
                </c:pt>
                <c:pt idx="1632">
                  <c:v>100</c:v>
                </c:pt>
                <c:pt idx="1633">
                  <c:v>100</c:v>
                </c:pt>
                <c:pt idx="1634">
                  <c:v>100</c:v>
                </c:pt>
                <c:pt idx="1635">
                  <c:v>100</c:v>
                </c:pt>
                <c:pt idx="1636">
                  <c:v>100</c:v>
                </c:pt>
                <c:pt idx="1637">
                  <c:v>100</c:v>
                </c:pt>
                <c:pt idx="1638">
                  <c:v>100</c:v>
                </c:pt>
                <c:pt idx="1639">
                  <c:v>100</c:v>
                </c:pt>
                <c:pt idx="1640">
                  <c:v>100</c:v>
                </c:pt>
                <c:pt idx="1641">
                  <c:v>100</c:v>
                </c:pt>
                <c:pt idx="1642">
                  <c:v>100</c:v>
                </c:pt>
                <c:pt idx="1643">
                  <c:v>100</c:v>
                </c:pt>
                <c:pt idx="1644">
                  <c:v>100</c:v>
                </c:pt>
                <c:pt idx="1645">
                  <c:v>100</c:v>
                </c:pt>
                <c:pt idx="1646">
                  <c:v>100</c:v>
                </c:pt>
                <c:pt idx="1647">
                  <c:v>100</c:v>
                </c:pt>
                <c:pt idx="1648">
                  <c:v>100</c:v>
                </c:pt>
                <c:pt idx="1649">
                  <c:v>100</c:v>
                </c:pt>
                <c:pt idx="1650">
                  <c:v>100</c:v>
                </c:pt>
                <c:pt idx="1651">
                  <c:v>100</c:v>
                </c:pt>
                <c:pt idx="1652">
                  <c:v>100</c:v>
                </c:pt>
                <c:pt idx="1653">
                  <c:v>100</c:v>
                </c:pt>
                <c:pt idx="1654">
                  <c:v>100</c:v>
                </c:pt>
                <c:pt idx="1655">
                  <c:v>100</c:v>
                </c:pt>
                <c:pt idx="1656">
                  <c:v>100</c:v>
                </c:pt>
                <c:pt idx="1657">
                  <c:v>100</c:v>
                </c:pt>
                <c:pt idx="1658">
                  <c:v>100</c:v>
                </c:pt>
                <c:pt idx="1659">
                  <c:v>100</c:v>
                </c:pt>
                <c:pt idx="1660">
                  <c:v>100</c:v>
                </c:pt>
                <c:pt idx="1661">
                  <c:v>100</c:v>
                </c:pt>
                <c:pt idx="1662">
                  <c:v>100</c:v>
                </c:pt>
                <c:pt idx="1663">
                  <c:v>100</c:v>
                </c:pt>
                <c:pt idx="1664">
                  <c:v>99.999988079069624</c:v>
                </c:pt>
                <c:pt idx="1665">
                  <c:v>100</c:v>
                </c:pt>
                <c:pt idx="1666">
                  <c:v>100</c:v>
                </c:pt>
                <c:pt idx="1667">
                  <c:v>100</c:v>
                </c:pt>
                <c:pt idx="1668">
                  <c:v>100</c:v>
                </c:pt>
                <c:pt idx="1669">
                  <c:v>100</c:v>
                </c:pt>
                <c:pt idx="1670">
                  <c:v>100</c:v>
                </c:pt>
                <c:pt idx="1671">
                  <c:v>100</c:v>
                </c:pt>
                <c:pt idx="1672">
                  <c:v>100</c:v>
                </c:pt>
                <c:pt idx="1673">
                  <c:v>100</c:v>
                </c:pt>
                <c:pt idx="1674">
                  <c:v>100</c:v>
                </c:pt>
                <c:pt idx="1675">
                  <c:v>100</c:v>
                </c:pt>
                <c:pt idx="1676">
                  <c:v>100</c:v>
                </c:pt>
                <c:pt idx="1677">
                  <c:v>100</c:v>
                </c:pt>
                <c:pt idx="1678">
                  <c:v>100</c:v>
                </c:pt>
                <c:pt idx="1679">
                  <c:v>100</c:v>
                </c:pt>
                <c:pt idx="1680">
                  <c:v>100</c:v>
                </c:pt>
                <c:pt idx="1681">
                  <c:v>100</c:v>
                </c:pt>
                <c:pt idx="1682">
                  <c:v>99.999988079069624</c:v>
                </c:pt>
                <c:pt idx="1683">
                  <c:v>100</c:v>
                </c:pt>
                <c:pt idx="1684">
                  <c:v>100</c:v>
                </c:pt>
                <c:pt idx="1685">
                  <c:v>100</c:v>
                </c:pt>
                <c:pt idx="1686">
                  <c:v>100</c:v>
                </c:pt>
                <c:pt idx="1687">
                  <c:v>100</c:v>
                </c:pt>
                <c:pt idx="1688">
                  <c:v>100</c:v>
                </c:pt>
                <c:pt idx="1689">
                  <c:v>100</c:v>
                </c:pt>
                <c:pt idx="1690">
                  <c:v>100</c:v>
                </c:pt>
                <c:pt idx="1691">
                  <c:v>100</c:v>
                </c:pt>
                <c:pt idx="1692">
                  <c:v>100</c:v>
                </c:pt>
                <c:pt idx="1693">
                  <c:v>100</c:v>
                </c:pt>
                <c:pt idx="1694">
                  <c:v>100</c:v>
                </c:pt>
                <c:pt idx="1695">
                  <c:v>100</c:v>
                </c:pt>
                <c:pt idx="1696">
                  <c:v>100</c:v>
                </c:pt>
                <c:pt idx="1697">
                  <c:v>100</c:v>
                </c:pt>
                <c:pt idx="1698">
                  <c:v>100</c:v>
                </c:pt>
                <c:pt idx="1699">
                  <c:v>100</c:v>
                </c:pt>
                <c:pt idx="1700">
                  <c:v>100</c:v>
                </c:pt>
                <c:pt idx="1701">
                  <c:v>100</c:v>
                </c:pt>
                <c:pt idx="1702">
                  <c:v>100</c:v>
                </c:pt>
                <c:pt idx="1703">
                  <c:v>100</c:v>
                </c:pt>
                <c:pt idx="1704">
                  <c:v>100</c:v>
                </c:pt>
                <c:pt idx="1705">
                  <c:v>100</c:v>
                </c:pt>
                <c:pt idx="1706">
                  <c:v>100</c:v>
                </c:pt>
                <c:pt idx="1707">
                  <c:v>100</c:v>
                </c:pt>
                <c:pt idx="1708">
                  <c:v>100</c:v>
                </c:pt>
                <c:pt idx="1709">
                  <c:v>100</c:v>
                </c:pt>
                <c:pt idx="1710">
                  <c:v>100</c:v>
                </c:pt>
                <c:pt idx="1711">
                  <c:v>100</c:v>
                </c:pt>
                <c:pt idx="1712">
                  <c:v>100</c:v>
                </c:pt>
                <c:pt idx="1713">
                  <c:v>100</c:v>
                </c:pt>
                <c:pt idx="1714">
                  <c:v>100</c:v>
                </c:pt>
                <c:pt idx="1715">
                  <c:v>100</c:v>
                </c:pt>
                <c:pt idx="1716">
                  <c:v>100</c:v>
                </c:pt>
                <c:pt idx="1717">
                  <c:v>100</c:v>
                </c:pt>
                <c:pt idx="1718">
                  <c:v>100</c:v>
                </c:pt>
                <c:pt idx="1719">
                  <c:v>100</c:v>
                </c:pt>
                <c:pt idx="1720">
                  <c:v>100</c:v>
                </c:pt>
                <c:pt idx="1721">
                  <c:v>100</c:v>
                </c:pt>
                <c:pt idx="1722">
                  <c:v>100</c:v>
                </c:pt>
                <c:pt idx="1723">
                  <c:v>100</c:v>
                </c:pt>
                <c:pt idx="1724">
                  <c:v>100</c:v>
                </c:pt>
                <c:pt idx="1725">
                  <c:v>100</c:v>
                </c:pt>
                <c:pt idx="1726">
                  <c:v>100</c:v>
                </c:pt>
                <c:pt idx="1727">
                  <c:v>99.999989961322001</c:v>
                </c:pt>
                <c:pt idx="1728">
                  <c:v>100</c:v>
                </c:pt>
                <c:pt idx="1729">
                  <c:v>100</c:v>
                </c:pt>
                <c:pt idx="1730">
                  <c:v>100</c:v>
                </c:pt>
                <c:pt idx="1731">
                  <c:v>100</c:v>
                </c:pt>
                <c:pt idx="1732">
                  <c:v>100</c:v>
                </c:pt>
                <c:pt idx="1733">
                  <c:v>100</c:v>
                </c:pt>
                <c:pt idx="1734">
                  <c:v>100</c:v>
                </c:pt>
                <c:pt idx="1735">
                  <c:v>100</c:v>
                </c:pt>
                <c:pt idx="1736">
                  <c:v>100</c:v>
                </c:pt>
                <c:pt idx="1737">
                  <c:v>100</c:v>
                </c:pt>
                <c:pt idx="1738">
                  <c:v>100</c:v>
                </c:pt>
                <c:pt idx="1739">
                  <c:v>100</c:v>
                </c:pt>
                <c:pt idx="1740">
                  <c:v>100</c:v>
                </c:pt>
                <c:pt idx="1741">
                  <c:v>100</c:v>
                </c:pt>
                <c:pt idx="1742">
                  <c:v>100</c:v>
                </c:pt>
                <c:pt idx="1743">
                  <c:v>100</c:v>
                </c:pt>
                <c:pt idx="1744">
                  <c:v>100</c:v>
                </c:pt>
                <c:pt idx="1745">
                  <c:v>100</c:v>
                </c:pt>
                <c:pt idx="1746">
                  <c:v>100</c:v>
                </c:pt>
                <c:pt idx="1747">
                  <c:v>100</c:v>
                </c:pt>
                <c:pt idx="1748">
                  <c:v>100</c:v>
                </c:pt>
                <c:pt idx="1749">
                  <c:v>100</c:v>
                </c:pt>
                <c:pt idx="1750">
                  <c:v>100</c:v>
                </c:pt>
                <c:pt idx="1751">
                  <c:v>100</c:v>
                </c:pt>
                <c:pt idx="1752">
                  <c:v>100</c:v>
                </c:pt>
                <c:pt idx="1753">
                  <c:v>100</c:v>
                </c:pt>
                <c:pt idx="1754">
                  <c:v>100</c:v>
                </c:pt>
                <c:pt idx="1755">
                  <c:v>100</c:v>
                </c:pt>
                <c:pt idx="1756">
                  <c:v>100</c:v>
                </c:pt>
                <c:pt idx="1757">
                  <c:v>100</c:v>
                </c:pt>
                <c:pt idx="1758">
                  <c:v>100</c:v>
                </c:pt>
                <c:pt idx="1759">
                  <c:v>100</c:v>
                </c:pt>
                <c:pt idx="1760">
                  <c:v>100</c:v>
                </c:pt>
                <c:pt idx="1761">
                  <c:v>100</c:v>
                </c:pt>
                <c:pt idx="1762">
                  <c:v>100</c:v>
                </c:pt>
                <c:pt idx="1763">
                  <c:v>100</c:v>
                </c:pt>
                <c:pt idx="1764">
                  <c:v>100</c:v>
                </c:pt>
                <c:pt idx="1765">
                  <c:v>100</c:v>
                </c:pt>
                <c:pt idx="1766">
                  <c:v>100</c:v>
                </c:pt>
                <c:pt idx="1767">
                  <c:v>100</c:v>
                </c:pt>
                <c:pt idx="1768">
                  <c:v>100</c:v>
                </c:pt>
                <c:pt idx="1769">
                  <c:v>100</c:v>
                </c:pt>
                <c:pt idx="1770">
                  <c:v>100</c:v>
                </c:pt>
                <c:pt idx="1771">
                  <c:v>100</c:v>
                </c:pt>
                <c:pt idx="1772">
                  <c:v>100</c:v>
                </c:pt>
                <c:pt idx="1773">
                  <c:v>100</c:v>
                </c:pt>
                <c:pt idx="1774">
                  <c:v>100</c:v>
                </c:pt>
                <c:pt idx="1775">
                  <c:v>100</c:v>
                </c:pt>
                <c:pt idx="1776">
                  <c:v>100</c:v>
                </c:pt>
                <c:pt idx="1777">
                  <c:v>100</c:v>
                </c:pt>
                <c:pt idx="1778">
                  <c:v>100</c:v>
                </c:pt>
                <c:pt idx="1779">
                  <c:v>100</c:v>
                </c:pt>
                <c:pt idx="1780">
                  <c:v>100</c:v>
                </c:pt>
                <c:pt idx="1781">
                  <c:v>100</c:v>
                </c:pt>
                <c:pt idx="1782">
                  <c:v>100</c:v>
                </c:pt>
                <c:pt idx="1783">
                  <c:v>100</c:v>
                </c:pt>
                <c:pt idx="1784">
                  <c:v>100</c:v>
                </c:pt>
                <c:pt idx="1785">
                  <c:v>100</c:v>
                </c:pt>
                <c:pt idx="1786">
                  <c:v>100</c:v>
                </c:pt>
                <c:pt idx="1787">
                  <c:v>100</c:v>
                </c:pt>
                <c:pt idx="1788">
                  <c:v>100</c:v>
                </c:pt>
                <c:pt idx="1789">
                  <c:v>100</c:v>
                </c:pt>
                <c:pt idx="1790">
                  <c:v>100</c:v>
                </c:pt>
                <c:pt idx="1791">
                  <c:v>100</c:v>
                </c:pt>
                <c:pt idx="1792">
                  <c:v>100</c:v>
                </c:pt>
                <c:pt idx="1793">
                  <c:v>100</c:v>
                </c:pt>
                <c:pt idx="1794">
                  <c:v>100</c:v>
                </c:pt>
                <c:pt idx="1795">
                  <c:v>100</c:v>
                </c:pt>
                <c:pt idx="1796">
                  <c:v>100</c:v>
                </c:pt>
                <c:pt idx="1797">
                  <c:v>100</c:v>
                </c:pt>
                <c:pt idx="1798">
                  <c:v>100</c:v>
                </c:pt>
                <c:pt idx="1799">
                  <c:v>100</c:v>
                </c:pt>
                <c:pt idx="1800">
                  <c:v>100</c:v>
                </c:pt>
                <c:pt idx="1801">
                  <c:v>100</c:v>
                </c:pt>
                <c:pt idx="1802">
                  <c:v>100</c:v>
                </c:pt>
                <c:pt idx="1803">
                  <c:v>100</c:v>
                </c:pt>
                <c:pt idx="1804">
                  <c:v>100</c:v>
                </c:pt>
                <c:pt idx="1805">
                  <c:v>100</c:v>
                </c:pt>
                <c:pt idx="1806">
                  <c:v>100</c:v>
                </c:pt>
                <c:pt idx="1807">
                  <c:v>100</c:v>
                </c:pt>
                <c:pt idx="1808">
                  <c:v>100</c:v>
                </c:pt>
                <c:pt idx="1809">
                  <c:v>100</c:v>
                </c:pt>
                <c:pt idx="1810">
                  <c:v>100</c:v>
                </c:pt>
                <c:pt idx="1811">
                  <c:v>100</c:v>
                </c:pt>
                <c:pt idx="1812">
                  <c:v>100</c:v>
                </c:pt>
                <c:pt idx="1813">
                  <c:v>100</c:v>
                </c:pt>
                <c:pt idx="1814">
                  <c:v>100</c:v>
                </c:pt>
                <c:pt idx="1815">
                  <c:v>100</c:v>
                </c:pt>
                <c:pt idx="1816">
                  <c:v>100</c:v>
                </c:pt>
                <c:pt idx="1817">
                  <c:v>100</c:v>
                </c:pt>
                <c:pt idx="1818">
                  <c:v>100</c:v>
                </c:pt>
                <c:pt idx="1819">
                  <c:v>100</c:v>
                </c:pt>
                <c:pt idx="1820">
                  <c:v>100</c:v>
                </c:pt>
                <c:pt idx="1821">
                  <c:v>100</c:v>
                </c:pt>
                <c:pt idx="1822">
                  <c:v>100</c:v>
                </c:pt>
                <c:pt idx="1823">
                  <c:v>100</c:v>
                </c:pt>
                <c:pt idx="1824">
                  <c:v>100</c:v>
                </c:pt>
                <c:pt idx="1825">
                  <c:v>100</c:v>
                </c:pt>
                <c:pt idx="1826">
                  <c:v>100</c:v>
                </c:pt>
                <c:pt idx="1827">
                  <c:v>100</c:v>
                </c:pt>
                <c:pt idx="1828">
                  <c:v>100</c:v>
                </c:pt>
                <c:pt idx="1829">
                  <c:v>100</c:v>
                </c:pt>
                <c:pt idx="1830">
                  <c:v>100</c:v>
                </c:pt>
                <c:pt idx="1831">
                  <c:v>100</c:v>
                </c:pt>
                <c:pt idx="1832">
                  <c:v>100</c:v>
                </c:pt>
                <c:pt idx="1833">
                  <c:v>100</c:v>
                </c:pt>
                <c:pt idx="1834">
                  <c:v>100</c:v>
                </c:pt>
                <c:pt idx="1835">
                  <c:v>100</c:v>
                </c:pt>
                <c:pt idx="1836">
                  <c:v>100</c:v>
                </c:pt>
                <c:pt idx="1837">
                  <c:v>100</c:v>
                </c:pt>
                <c:pt idx="1838">
                  <c:v>100</c:v>
                </c:pt>
                <c:pt idx="1839">
                  <c:v>100</c:v>
                </c:pt>
                <c:pt idx="1840">
                  <c:v>100</c:v>
                </c:pt>
                <c:pt idx="1841">
                  <c:v>100</c:v>
                </c:pt>
                <c:pt idx="1842">
                  <c:v>100</c:v>
                </c:pt>
                <c:pt idx="1843">
                  <c:v>100</c:v>
                </c:pt>
                <c:pt idx="1844">
                  <c:v>100</c:v>
                </c:pt>
                <c:pt idx="1845">
                  <c:v>100</c:v>
                </c:pt>
                <c:pt idx="1846">
                  <c:v>100</c:v>
                </c:pt>
                <c:pt idx="1847">
                  <c:v>100</c:v>
                </c:pt>
                <c:pt idx="1848">
                  <c:v>100</c:v>
                </c:pt>
                <c:pt idx="1849">
                  <c:v>100</c:v>
                </c:pt>
                <c:pt idx="1850">
                  <c:v>100</c:v>
                </c:pt>
                <c:pt idx="1851">
                  <c:v>100</c:v>
                </c:pt>
                <c:pt idx="1852">
                  <c:v>100</c:v>
                </c:pt>
                <c:pt idx="1853">
                  <c:v>100</c:v>
                </c:pt>
                <c:pt idx="1854">
                  <c:v>100</c:v>
                </c:pt>
                <c:pt idx="1855">
                  <c:v>100</c:v>
                </c:pt>
                <c:pt idx="1856">
                  <c:v>100</c:v>
                </c:pt>
                <c:pt idx="1857">
                  <c:v>100</c:v>
                </c:pt>
                <c:pt idx="1858">
                  <c:v>100</c:v>
                </c:pt>
                <c:pt idx="1859">
                  <c:v>100</c:v>
                </c:pt>
                <c:pt idx="1860">
                  <c:v>100</c:v>
                </c:pt>
                <c:pt idx="1861">
                  <c:v>100</c:v>
                </c:pt>
                <c:pt idx="1862">
                  <c:v>100</c:v>
                </c:pt>
                <c:pt idx="1863">
                  <c:v>100</c:v>
                </c:pt>
                <c:pt idx="1864">
                  <c:v>100</c:v>
                </c:pt>
                <c:pt idx="1865">
                  <c:v>100</c:v>
                </c:pt>
                <c:pt idx="1866">
                  <c:v>100</c:v>
                </c:pt>
                <c:pt idx="1867">
                  <c:v>100</c:v>
                </c:pt>
                <c:pt idx="1868">
                  <c:v>100</c:v>
                </c:pt>
                <c:pt idx="1869">
                  <c:v>100</c:v>
                </c:pt>
                <c:pt idx="1870">
                  <c:v>100</c:v>
                </c:pt>
                <c:pt idx="1871">
                  <c:v>100</c:v>
                </c:pt>
                <c:pt idx="1872">
                  <c:v>100</c:v>
                </c:pt>
                <c:pt idx="1873">
                  <c:v>100</c:v>
                </c:pt>
                <c:pt idx="1874">
                  <c:v>100</c:v>
                </c:pt>
                <c:pt idx="1875">
                  <c:v>100</c:v>
                </c:pt>
                <c:pt idx="1876">
                  <c:v>100</c:v>
                </c:pt>
                <c:pt idx="1877">
                  <c:v>100</c:v>
                </c:pt>
                <c:pt idx="1878">
                  <c:v>100</c:v>
                </c:pt>
                <c:pt idx="1879">
                  <c:v>100</c:v>
                </c:pt>
                <c:pt idx="1880">
                  <c:v>100</c:v>
                </c:pt>
                <c:pt idx="1881">
                  <c:v>100</c:v>
                </c:pt>
                <c:pt idx="1882">
                  <c:v>100</c:v>
                </c:pt>
                <c:pt idx="1883">
                  <c:v>100</c:v>
                </c:pt>
                <c:pt idx="1884">
                  <c:v>100</c:v>
                </c:pt>
                <c:pt idx="1885">
                  <c:v>100</c:v>
                </c:pt>
                <c:pt idx="1886">
                  <c:v>100</c:v>
                </c:pt>
                <c:pt idx="1887">
                  <c:v>100</c:v>
                </c:pt>
                <c:pt idx="1888">
                  <c:v>100</c:v>
                </c:pt>
                <c:pt idx="1889">
                  <c:v>100</c:v>
                </c:pt>
                <c:pt idx="1890">
                  <c:v>100</c:v>
                </c:pt>
                <c:pt idx="1891">
                  <c:v>100</c:v>
                </c:pt>
                <c:pt idx="1892">
                  <c:v>100</c:v>
                </c:pt>
                <c:pt idx="1893">
                  <c:v>100</c:v>
                </c:pt>
                <c:pt idx="1894">
                  <c:v>100</c:v>
                </c:pt>
                <c:pt idx="1895">
                  <c:v>100</c:v>
                </c:pt>
                <c:pt idx="1896">
                  <c:v>100</c:v>
                </c:pt>
                <c:pt idx="1897">
                  <c:v>100</c:v>
                </c:pt>
                <c:pt idx="1898">
                  <c:v>100</c:v>
                </c:pt>
                <c:pt idx="1899">
                  <c:v>100</c:v>
                </c:pt>
                <c:pt idx="1900">
                  <c:v>100</c:v>
                </c:pt>
                <c:pt idx="1901">
                  <c:v>100</c:v>
                </c:pt>
                <c:pt idx="1902">
                  <c:v>100</c:v>
                </c:pt>
                <c:pt idx="1903">
                  <c:v>100</c:v>
                </c:pt>
                <c:pt idx="1904">
                  <c:v>100</c:v>
                </c:pt>
                <c:pt idx="1905">
                  <c:v>100</c:v>
                </c:pt>
                <c:pt idx="1906">
                  <c:v>100</c:v>
                </c:pt>
                <c:pt idx="1907">
                  <c:v>100</c:v>
                </c:pt>
                <c:pt idx="1908">
                  <c:v>100</c:v>
                </c:pt>
                <c:pt idx="1909">
                  <c:v>100</c:v>
                </c:pt>
                <c:pt idx="1910">
                  <c:v>100</c:v>
                </c:pt>
                <c:pt idx="1911">
                  <c:v>100</c:v>
                </c:pt>
                <c:pt idx="1912">
                  <c:v>100</c:v>
                </c:pt>
                <c:pt idx="1913">
                  <c:v>100</c:v>
                </c:pt>
                <c:pt idx="1914">
                  <c:v>100</c:v>
                </c:pt>
                <c:pt idx="1915">
                  <c:v>100</c:v>
                </c:pt>
                <c:pt idx="1916">
                  <c:v>100</c:v>
                </c:pt>
                <c:pt idx="1917">
                  <c:v>100</c:v>
                </c:pt>
                <c:pt idx="1918">
                  <c:v>100</c:v>
                </c:pt>
                <c:pt idx="1919">
                  <c:v>100</c:v>
                </c:pt>
                <c:pt idx="1920">
                  <c:v>100</c:v>
                </c:pt>
                <c:pt idx="1921">
                  <c:v>100</c:v>
                </c:pt>
                <c:pt idx="1922">
                  <c:v>100</c:v>
                </c:pt>
                <c:pt idx="1923">
                  <c:v>100</c:v>
                </c:pt>
                <c:pt idx="1924">
                  <c:v>100</c:v>
                </c:pt>
                <c:pt idx="1925">
                  <c:v>100</c:v>
                </c:pt>
                <c:pt idx="1926">
                  <c:v>100</c:v>
                </c:pt>
                <c:pt idx="1927">
                  <c:v>100</c:v>
                </c:pt>
                <c:pt idx="1928">
                  <c:v>100</c:v>
                </c:pt>
                <c:pt idx="1929">
                  <c:v>100</c:v>
                </c:pt>
                <c:pt idx="1930">
                  <c:v>100</c:v>
                </c:pt>
                <c:pt idx="1931">
                  <c:v>100</c:v>
                </c:pt>
                <c:pt idx="1932">
                  <c:v>100</c:v>
                </c:pt>
                <c:pt idx="1933">
                  <c:v>100</c:v>
                </c:pt>
                <c:pt idx="1934">
                  <c:v>100</c:v>
                </c:pt>
                <c:pt idx="1935">
                  <c:v>100</c:v>
                </c:pt>
                <c:pt idx="1936">
                  <c:v>100</c:v>
                </c:pt>
                <c:pt idx="1937">
                  <c:v>100</c:v>
                </c:pt>
                <c:pt idx="1938">
                  <c:v>100</c:v>
                </c:pt>
                <c:pt idx="1939">
                  <c:v>100</c:v>
                </c:pt>
                <c:pt idx="1940">
                  <c:v>100</c:v>
                </c:pt>
                <c:pt idx="1941">
                  <c:v>100</c:v>
                </c:pt>
                <c:pt idx="1942">
                  <c:v>100</c:v>
                </c:pt>
                <c:pt idx="1943">
                  <c:v>100</c:v>
                </c:pt>
                <c:pt idx="1944">
                  <c:v>100</c:v>
                </c:pt>
                <c:pt idx="1945">
                  <c:v>100</c:v>
                </c:pt>
                <c:pt idx="1946">
                  <c:v>100</c:v>
                </c:pt>
                <c:pt idx="1947">
                  <c:v>100</c:v>
                </c:pt>
                <c:pt idx="1948">
                  <c:v>100</c:v>
                </c:pt>
                <c:pt idx="1949">
                  <c:v>100</c:v>
                </c:pt>
                <c:pt idx="1950">
                  <c:v>100</c:v>
                </c:pt>
                <c:pt idx="1951">
                  <c:v>100</c:v>
                </c:pt>
                <c:pt idx="1952">
                  <c:v>100</c:v>
                </c:pt>
                <c:pt idx="1953">
                  <c:v>100</c:v>
                </c:pt>
                <c:pt idx="1954">
                  <c:v>100</c:v>
                </c:pt>
                <c:pt idx="1955">
                  <c:v>100</c:v>
                </c:pt>
                <c:pt idx="1956">
                  <c:v>100</c:v>
                </c:pt>
                <c:pt idx="1957">
                  <c:v>100</c:v>
                </c:pt>
                <c:pt idx="1958">
                  <c:v>100</c:v>
                </c:pt>
                <c:pt idx="1959">
                  <c:v>100</c:v>
                </c:pt>
                <c:pt idx="1960">
                  <c:v>100</c:v>
                </c:pt>
                <c:pt idx="1961">
                  <c:v>100</c:v>
                </c:pt>
                <c:pt idx="1962">
                  <c:v>100</c:v>
                </c:pt>
                <c:pt idx="1963">
                  <c:v>100</c:v>
                </c:pt>
                <c:pt idx="1964">
                  <c:v>100</c:v>
                </c:pt>
                <c:pt idx="1965">
                  <c:v>100</c:v>
                </c:pt>
                <c:pt idx="1966">
                  <c:v>100</c:v>
                </c:pt>
                <c:pt idx="1967">
                  <c:v>100</c:v>
                </c:pt>
                <c:pt idx="1968">
                  <c:v>100</c:v>
                </c:pt>
                <c:pt idx="1969">
                  <c:v>100</c:v>
                </c:pt>
                <c:pt idx="1970">
                  <c:v>100</c:v>
                </c:pt>
                <c:pt idx="1971">
                  <c:v>100</c:v>
                </c:pt>
                <c:pt idx="1972">
                  <c:v>100</c:v>
                </c:pt>
                <c:pt idx="1973">
                  <c:v>100</c:v>
                </c:pt>
                <c:pt idx="1974">
                  <c:v>100</c:v>
                </c:pt>
                <c:pt idx="1975">
                  <c:v>100</c:v>
                </c:pt>
                <c:pt idx="1976">
                  <c:v>100</c:v>
                </c:pt>
                <c:pt idx="1977">
                  <c:v>100</c:v>
                </c:pt>
                <c:pt idx="1978">
                  <c:v>100</c:v>
                </c:pt>
                <c:pt idx="1979">
                  <c:v>100</c:v>
                </c:pt>
                <c:pt idx="1980">
                  <c:v>100</c:v>
                </c:pt>
                <c:pt idx="1981">
                  <c:v>100</c:v>
                </c:pt>
                <c:pt idx="1982">
                  <c:v>100</c:v>
                </c:pt>
                <c:pt idx="1983">
                  <c:v>100</c:v>
                </c:pt>
                <c:pt idx="1984">
                  <c:v>100</c:v>
                </c:pt>
                <c:pt idx="1985">
                  <c:v>100</c:v>
                </c:pt>
                <c:pt idx="1986">
                  <c:v>100</c:v>
                </c:pt>
                <c:pt idx="1987">
                  <c:v>100</c:v>
                </c:pt>
                <c:pt idx="1988">
                  <c:v>100</c:v>
                </c:pt>
                <c:pt idx="1989">
                  <c:v>100</c:v>
                </c:pt>
                <c:pt idx="1990">
                  <c:v>100</c:v>
                </c:pt>
                <c:pt idx="1991">
                  <c:v>100</c:v>
                </c:pt>
                <c:pt idx="1992">
                  <c:v>100</c:v>
                </c:pt>
                <c:pt idx="1993">
                  <c:v>100</c:v>
                </c:pt>
                <c:pt idx="1994">
                  <c:v>100</c:v>
                </c:pt>
                <c:pt idx="1995">
                  <c:v>100</c:v>
                </c:pt>
                <c:pt idx="1996">
                  <c:v>100</c:v>
                </c:pt>
                <c:pt idx="1997">
                  <c:v>100</c:v>
                </c:pt>
                <c:pt idx="1998">
                  <c:v>100</c:v>
                </c:pt>
                <c:pt idx="1999">
                  <c:v>100</c:v>
                </c:pt>
                <c:pt idx="2000">
                  <c:v>100</c:v>
                </c:pt>
              </c:numCache>
            </c:numRef>
          </c:yVal>
          <c:smooth val="0"/>
          <c:extLst>
            <c:ext xmlns:c16="http://schemas.microsoft.com/office/drawing/2014/chart" uri="{C3380CC4-5D6E-409C-BE32-E72D297353CC}">
              <c16:uniqueId val="{00000003-995C-4736-8062-4195DE9228DA}"/>
            </c:ext>
          </c:extLst>
        </c:ser>
        <c:dLbls>
          <c:showLegendKey val="0"/>
          <c:showVal val="0"/>
          <c:showCatName val="0"/>
          <c:showSerName val="0"/>
          <c:showPercent val="0"/>
          <c:showBubbleSize val="0"/>
        </c:dLbls>
        <c:axId val="58246144"/>
        <c:axId val="58244704"/>
      </c:scatterChart>
      <c:valAx>
        <c:axId val="58246144"/>
        <c:scaling>
          <c:orientation val="minMax"/>
          <c:max val="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8244704"/>
        <c:crosses val="autoZero"/>
        <c:crossBetween val="midCat"/>
      </c:valAx>
      <c:valAx>
        <c:axId val="58244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 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8246144"/>
        <c:crosses val="autoZero"/>
        <c:crossBetween val="midCat"/>
      </c:valAx>
      <c:spPr>
        <a:noFill/>
        <a:ln>
          <a:noFill/>
        </a:ln>
        <a:effectLst/>
      </c:spPr>
    </c:plotArea>
    <c:legend>
      <c:legendPos val="r"/>
      <c:layout>
        <c:manualLayout>
          <c:xMode val="edge"/>
          <c:yMode val="edge"/>
          <c:x val="0.71436831011508173"/>
          <c:y val="0.57209493573516457"/>
          <c:w val="0.22582715929739552"/>
          <c:h val="0.2397885344260919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al-time Control F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tx>
            <c:v>Normal Movement</c:v>
          </c:tx>
          <c:spPr>
            <a:ln w="19050" cap="rnd">
              <a:solidFill>
                <a:schemeClr val="accent1"/>
              </a:solidFill>
              <a:round/>
            </a:ln>
            <a:effectLst/>
          </c:spPr>
          <c:marker>
            <c:symbol val="none"/>
          </c:marker>
          <c:yVal>
            <c:numRef>
              <c:f>Sheet2!$A$2:$A$101</c:f>
              <c:numCache>
                <c:formatCode>General</c:formatCode>
                <c:ptCount val="100"/>
                <c:pt idx="0">
                  <c:v>1.0454170179029487</c:v>
                </c:pt>
                <c:pt idx="1">
                  <c:v>3.2741949451803616</c:v>
                </c:pt>
                <c:pt idx="2">
                  <c:v>3.4403584459262184</c:v>
                </c:pt>
                <c:pt idx="3">
                  <c:v>3.6135232785236187</c:v>
                </c:pt>
                <c:pt idx="4">
                  <c:v>2.7751458221344434</c:v>
                </c:pt>
                <c:pt idx="5">
                  <c:v>7.505938181609813</c:v>
                </c:pt>
                <c:pt idx="6">
                  <c:v>3.017696119429937</c:v>
                </c:pt>
                <c:pt idx="7">
                  <c:v>3.2437931995986999</c:v>
                </c:pt>
                <c:pt idx="8">
                  <c:v>3.6667917871328455</c:v>
                </c:pt>
                <c:pt idx="9">
                  <c:v>3.1204972944310949</c:v>
                </c:pt>
                <c:pt idx="10">
                  <c:v>5.7320806612232351</c:v>
                </c:pt>
                <c:pt idx="11">
                  <c:v>3.3264816929531555</c:v>
                </c:pt>
                <c:pt idx="12">
                  <c:v>3.3837986661180151</c:v>
                </c:pt>
                <c:pt idx="13">
                  <c:v>3.2819647594779782</c:v>
                </c:pt>
                <c:pt idx="14">
                  <c:v>3.2171288922634149</c:v>
                </c:pt>
                <c:pt idx="15">
                  <c:v>3.7663276345556298</c:v>
                </c:pt>
                <c:pt idx="16">
                  <c:v>3.8745487376711094</c:v>
                </c:pt>
                <c:pt idx="17">
                  <c:v>8.4747774800938807</c:v>
                </c:pt>
                <c:pt idx="18">
                  <c:v>3.3133246486036079</c:v>
                </c:pt>
                <c:pt idx="19">
                  <c:v>3.129474639571165</c:v>
                </c:pt>
                <c:pt idx="20">
                  <c:v>3.3277664722634976</c:v>
                </c:pt>
                <c:pt idx="21">
                  <c:v>3.527216396122967</c:v>
                </c:pt>
                <c:pt idx="22">
                  <c:v>5.6535431964237501</c:v>
                </c:pt>
                <c:pt idx="23">
                  <c:v>3.3805129951059549</c:v>
                </c:pt>
                <c:pt idx="24">
                  <c:v>3.6473907780111832</c:v>
                </c:pt>
                <c:pt idx="25">
                  <c:v>4.6471821988669078</c:v>
                </c:pt>
                <c:pt idx="26">
                  <c:v>4.9835694238987749</c:v>
                </c:pt>
                <c:pt idx="27">
                  <c:v>5.6117060794629383</c:v>
                </c:pt>
                <c:pt idx="28">
                  <c:v>5.0578182765644604</c:v>
                </c:pt>
                <c:pt idx="29">
                  <c:v>5.1869811187048889</c:v>
                </c:pt>
                <c:pt idx="30">
                  <c:v>8.0207672718397944</c:v>
                </c:pt>
                <c:pt idx="31">
                  <c:v>5.1646601503521028</c:v>
                </c:pt>
                <c:pt idx="32">
                  <c:v>6.5589817680934974</c:v>
                </c:pt>
                <c:pt idx="33">
                  <c:v>4.9467125109328673</c:v>
                </c:pt>
                <c:pt idx="34">
                  <c:v>6.6405435461933306</c:v>
                </c:pt>
                <c:pt idx="35">
                  <c:v>4.9071870119006524</c:v>
                </c:pt>
                <c:pt idx="36">
                  <c:v>5.4986778109892498</c:v>
                </c:pt>
                <c:pt idx="37">
                  <c:v>5.6222737966224319</c:v>
                </c:pt>
                <c:pt idx="38">
                  <c:v>4.918074719476401</c:v>
                </c:pt>
                <c:pt idx="39">
                  <c:v>6.4545175960148704</c:v>
                </c:pt>
                <c:pt idx="40">
                  <c:v>4.1581085007510268</c:v>
                </c:pt>
                <c:pt idx="41">
                  <c:v>8.7833110834553505</c:v>
                </c:pt>
                <c:pt idx="42">
                  <c:v>6.7069306957570971</c:v>
                </c:pt>
                <c:pt idx="43">
                  <c:v>7.2313452946257426</c:v>
                </c:pt>
                <c:pt idx="44">
                  <c:v>8.1194746695604927</c:v>
                </c:pt>
                <c:pt idx="45">
                  <c:v>6.3265393404692611</c:v>
                </c:pt>
                <c:pt idx="46">
                  <c:v>6.8384460141690662</c:v>
                </c:pt>
                <c:pt idx="47">
                  <c:v>6.6027601161232399</c:v>
                </c:pt>
                <c:pt idx="48">
                  <c:v>8.244224263604119</c:v>
                </c:pt>
                <c:pt idx="49">
                  <c:v>6.8244936521039463</c:v>
                </c:pt>
                <c:pt idx="50">
                  <c:v>7.2968811055816234</c:v>
                </c:pt>
                <c:pt idx="51">
                  <c:v>6.3482543076490048</c:v>
                </c:pt>
                <c:pt idx="52">
                  <c:v>8.6791946398813877</c:v>
                </c:pt>
                <c:pt idx="53">
                  <c:v>6.3490299318190067</c:v>
                </c:pt>
                <c:pt idx="54">
                  <c:v>7.3484467066581871</c:v>
                </c:pt>
                <c:pt idx="55">
                  <c:v>6.2652569657631068</c:v>
                </c:pt>
                <c:pt idx="56">
                  <c:v>5.8051132317957057</c:v>
                </c:pt>
                <c:pt idx="57">
                  <c:v>4.427853885887477</c:v>
                </c:pt>
                <c:pt idx="58">
                  <c:v>4.6402175583851966</c:v>
                </c:pt>
                <c:pt idx="59">
                  <c:v>4.3390816124801663</c:v>
                </c:pt>
                <c:pt idx="60">
                  <c:v>3.8868235824318442</c:v>
                </c:pt>
                <c:pt idx="61">
                  <c:v>3.6015749653181501</c:v>
                </c:pt>
                <c:pt idx="62">
                  <c:v>3.8047811572546668</c:v>
                </c:pt>
                <c:pt idx="63">
                  <c:v>2.37856638351631</c:v>
                </c:pt>
                <c:pt idx="64">
                  <c:v>4.0091364220412915</c:v>
                </c:pt>
                <c:pt idx="65">
                  <c:v>4.8816568864407364</c:v>
                </c:pt>
                <c:pt idx="66">
                  <c:v>1.934671997433725</c:v>
                </c:pt>
                <c:pt idx="67">
                  <c:v>2.1325095274104222</c:v>
                </c:pt>
                <c:pt idx="68">
                  <c:v>6.7287172407979199</c:v>
                </c:pt>
                <c:pt idx="69">
                  <c:v>3.5425640025414729</c:v>
                </c:pt>
                <c:pt idx="70">
                  <c:v>4.7785750117878463</c:v>
                </c:pt>
                <c:pt idx="71">
                  <c:v>2.0728574920712948</c:v>
                </c:pt>
                <c:pt idx="72">
                  <c:v>2.4557620156164299</c:v>
                </c:pt>
                <c:pt idx="73">
                  <c:v>2.8915326425134702</c:v>
                </c:pt>
                <c:pt idx="74">
                  <c:v>9.9520797247597503</c:v>
                </c:pt>
                <c:pt idx="75">
                  <c:v>0.79854695549860799</c:v>
                </c:pt>
                <c:pt idx="76">
                  <c:v>1.3768998297547601</c:v>
                </c:pt>
                <c:pt idx="77">
                  <c:v>0.73256528423184497</c:v>
                </c:pt>
                <c:pt idx="78">
                  <c:v>0.70012337236035105</c:v>
                </c:pt>
                <c:pt idx="79">
                  <c:v>1.24487579598457</c:v>
                </c:pt>
                <c:pt idx="80">
                  <c:v>1.8664835622064899</c:v>
                </c:pt>
                <c:pt idx="81">
                  <c:v>1.34490453120455</c:v>
                </c:pt>
                <c:pt idx="82">
                  <c:v>1.85956471428001</c:v>
                </c:pt>
                <c:pt idx="83">
                  <c:v>2.3961933337637098</c:v>
                </c:pt>
                <c:pt idx="84">
                  <c:v>2.9350788579074099</c:v>
                </c:pt>
                <c:pt idx="85">
                  <c:v>2.3633543225006601</c:v>
                </c:pt>
                <c:pt idx="86">
                  <c:v>1.7025612881698799</c:v>
                </c:pt>
                <c:pt idx="87">
                  <c:v>1.33215859478571</c:v>
                </c:pt>
                <c:pt idx="88">
                  <c:v>1.42900986401881</c:v>
                </c:pt>
                <c:pt idx="89">
                  <c:v>1.43024074997289</c:v>
                </c:pt>
                <c:pt idx="90">
                  <c:v>1.76401955337454</c:v>
                </c:pt>
                <c:pt idx="91">
                  <c:v>3.08263947124144</c:v>
                </c:pt>
                <c:pt idx="92">
                  <c:v>0.85362596837498195</c:v>
                </c:pt>
                <c:pt idx="93">
                  <c:v>0.73534573909951695</c:v>
                </c:pt>
                <c:pt idx="94">
                  <c:v>0.73363841663828699</c:v>
                </c:pt>
                <c:pt idx="95">
                  <c:v>0.79729964260982</c:v>
                </c:pt>
                <c:pt idx="96">
                  <c:v>2.34764186559633</c:v>
                </c:pt>
                <c:pt idx="97">
                  <c:v>1.29180156606497</c:v>
                </c:pt>
                <c:pt idx="98">
                  <c:v>1.1568004677614101</c:v>
                </c:pt>
                <c:pt idx="99">
                  <c:v>0.869667375302282</c:v>
                </c:pt>
              </c:numCache>
            </c:numRef>
          </c:yVal>
          <c:smooth val="0"/>
          <c:extLst>
            <c:ext xmlns:c16="http://schemas.microsoft.com/office/drawing/2014/chart" uri="{C3380CC4-5D6E-409C-BE32-E72D297353CC}">
              <c16:uniqueId val="{00000000-CDF7-4C4D-983A-154BD63E9A46}"/>
            </c:ext>
          </c:extLst>
        </c:ser>
        <c:ser>
          <c:idx val="1"/>
          <c:order val="1"/>
          <c:tx>
            <c:v>Gripper</c:v>
          </c:tx>
          <c:spPr>
            <a:ln w="19050" cap="rnd">
              <a:solidFill>
                <a:schemeClr val="accent2"/>
              </a:solidFill>
              <a:round/>
            </a:ln>
            <a:effectLst/>
          </c:spPr>
          <c:marker>
            <c:symbol val="none"/>
          </c:marker>
          <c:yVal>
            <c:numRef>
              <c:f>Sheet2!$B$2:$B$101</c:f>
              <c:numCache>
                <c:formatCode>General</c:formatCode>
                <c:ptCount val="100"/>
                <c:pt idx="0">
                  <c:v>0.52150314943123943</c:v>
                </c:pt>
                <c:pt idx="1">
                  <c:v>0.89415426674160248</c:v>
                </c:pt>
                <c:pt idx="2">
                  <c:v>1.4431831173270604</c:v>
                </c:pt>
                <c:pt idx="3">
                  <c:v>2.9005317702907902</c:v>
                </c:pt>
                <c:pt idx="4">
                  <c:v>1.462400871456988</c:v>
                </c:pt>
                <c:pt idx="5">
                  <c:v>1.2305101628705815</c:v>
                </c:pt>
                <c:pt idx="6">
                  <c:v>2.6232937954524056</c:v>
                </c:pt>
                <c:pt idx="7">
                  <c:v>0.59578454623309152</c:v>
                </c:pt>
                <c:pt idx="8">
                  <c:v>1.4622480666991604</c:v>
                </c:pt>
                <c:pt idx="9">
                  <c:v>0.81252559116571255</c:v>
                </c:pt>
                <c:pt idx="10">
                  <c:v>0.81142933788754401</c:v>
                </c:pt>
                <c:pt idx="11">
                  <c:v>2.9032291319524499</c:v>
                </c:pt>
                <c:pt idx="12">
                  <c:v>0.60287312185763642</c:v>
                </c:pt>
                <c:pt idx="13">
                  <c:v>0.44726474094644153</c:v>
                </c:pt>
                <c:pt idx="14">
                  <c:v>0.2756727638647215</c:v>
                </c:pt>
                <c:pt idx="15">
                  <c:v>0.58042453321113952</c:v>
                </c:pt>
                <c:pt idx="16">
                  <c:v>2.6870730544646921</c:v>
                </c:pt>
                <c:pt idx="17">
                  <c:v>2.9996014424543342</c:v>
                </c:pt>
                <c:pt idx="18">
                  <c:v>1.434920940362425</c:v>
                </c:pt>
                <c:pt idx="19">
                  <c:v>2.09494352863106</c:v>
                </c:pt>
                <c:pt idx="20">
                  <c:v>2.0358305049191601</c:v>
                </c:pt>
                <c:pt idx="21">
                  <c:v>3.6737657447203445</c:v>
                </c:pt>
                <c:pt idx="22">
                  <c:v>2.6804275411783403</c:v>
                </c:pt>
                <c:pt idx="23">
                  <c:v>2.9779417064935259</c:v>
                </c:pt>
                <c:pt idx="24">
                  <c:v>3.0368074320292902</c:v>
                </c:pt>
                <c:pt idx="25">
                  <c:v>2.5024673088772542</c:v>
                </c:pt>
                <c:pt idx="26">
                  <c:v>2.7956167000137699</c:v>
                </c:pt>
                <c:pt idx="27">
                  <c:v>1.6577218158852352</c:v>
                </c:pt>
                <c:pt idx="28">
                  <c:v>3.3441981525112752</c:v>
                </c:pt>
                <c:pt idx="29">
                  <c:v>4.4571226958092645</c:v>
                </c:pt>
                <c:pt idx="30">
                  <c:v>4.6828393065096403</c:v>
                </c:pt>
                <c:pt idx="31">
                  <c:v>5.201886610882835</c:v>
                </c:pt>
                <c:pt idx="32">
                  <c:v>2.7746675753144401</c:v>
                </c:pt>
                <c:pt idx="33">
                  <c:v>2.5813200936942984</c:v>
                </c:pt>
                <c:pt idx="34">
                  <c:v>3.0295556277869871</c:v>
                </c:pt>
                <c:pt idx="35">
                  <c:v>3.22383006115966</c:v>
                </c:pt>
                <c:pt idx="36">
                  <c:v>0.85631612055440209</c:v>
                </c:pt>
                <c:pt idx="37">
                  <c:v>5.4713492121713552</c:v>
                </c:pt>
                <c:pt idx="38">
                  <c:v>0.70971879278510097</c:v>
                </c:pt>
                <c:pt idx="39">
                  <c:v>1.1363729518891725</c:v>
                </c:pt>
                <c:pt idx="40">
                  <c:v>4.6481371577537418</c:v>
                </c:pt>
                <c:pt idx="41">
                  <c:v>4.5437324295665444</c:v>
                </c:pt>
                <c:pt idx="42">
                  <c:v>1.3129910860437186</c:v>
                </c:pt>
                <c:pt idx="43">
                  <c:v>0.84216997005037508</c:v>
                </c:pt>
                <c:pt idx="44">
                  <c:v>1.129728426944868</c:v>
                </c:pt>
                <c:pt idx="45">
                  <c:v>2.5088767906016076</c:v>
                </c:pt>
                <c:pt idx="46">
                  <c:v>0.98009931115918603</c:v>
                </c:pt>
                <c:pt idx="47">
                  <c:v>1.19362538522918</c:v>
                </c:pt>
                <c:pt idx="48">
                  <c:v>0.52970094777266996</c:v>
                </c:pt>
                <c:pt idx="49">
                  <c:v>0.25692361719538498</c:v>
                </c:pt>
                <c:pt idx="50">
                  <c:v>0.25010039962479302</c:v>
                </c:pt>
                <c:pt idx="51">
                  <c:v>0.77434972445560302</c:v>
                </c:pt>
                <c:pt idx="52">
                  <c:v>4.7429708702731999</c:v>
                </c:pt>
                <c:pt idx="53">
                  <c:v>5.2687098500398202</c:v>
                </c:pt>
                <c:pt idx="54">
                  <c:v>1.8486842192255299</c:v>
                </c:pt>
                <c:pt idx="55">
                  <c:v>1.85424498043988</c:v>
                </c:pt>
                <c:pt idx="56">
                  <c:v>1.8580357989284899</c:v>
                </c:pt>
                <c:pt idx="57">
                  <c:v>2.0425634699829698</c:v>
                </c:pt>
                <c:pt idx="58">
                  <c:v>0.66033833195575997</c:v>
                </c:pt>
                <c:pt idx="59">
                  <c:v>0.91255529817008196</c:v>
                </c:pt>
                <c:pt idx="60">
                  <c:v>1.50718321621229</c:v>
                </c:pt>
                <c:pt idx="61">
                  <c:v>0.53869942160153905</c:v>
                </c:pt>
                <c:pt idx="62">
                  <c:v>0.25896457857187</c:v>
                </c:pt>
                <c:pt idx="63">
                  <c:v>1.1387192969881701</c:v>
                </c:pt>
                <c:pt idx="64">
                  <c:v>4.36928057936169</c:v>
                </c:pt>
                <c:pt idx="65">
                  <c:v>4.7056743357390998</c:v>
                </c:pt>
                <c:pt idx="66">
                  <c:v>4.3793810213429696</c:v>
                </c:pt>
                <c:pt idx="67">
                  <c:v>5.1789970711276396</c:v>
                </c:pt>
                <c:pt idx="68">
                  <c:v>1.1962343879055</c:v>
                </c:pt>
                <c:pt idx="69">
                  <c:v>0.65745594901997695</c:v>
                </c:pt>
                <c:pt idx="70">
                  <c:v>0.87710044999896397</c:v>
                </c:pt>
                <c:pt idx="71">
                  <c:v>2.1767243347823002</c:v>
                </c:pt>
                <c:pt idx="72">
                  <c:v>2.3191157256608599</c:v>
                </c:pt>
                <c:pt idx="73">
                  <c:v>4.20857105587943</c:v>
                </c:pt>
                <c:pt idx="74">
                  <c:v>4.9862975916763101</c:v>
                </c:pt>
                <c:pt idx="75">
                  <c:v>5.2247761506380304</c:v>
                </c:pt>
                <c:pt idx="76">
                  <c:v>4.35310076272338</c:v>
                </c:pt>
                <c:pt idx="77">
                  <c:v>4.5051842383686198</c:v>
                </c:pt>
                <c:pt idx="78">
                  <c:v>5.1820108055750103</c:v>
                </c:pt>
                <c:pt idx="79">
                  <c:v>4.2733742436298803</c:v>
                </c:pt>
                <c:pt idx="80">
                  <c:v>1.16367671885815</c:v>
                </c:pt>
                <c:pt idx="81">
                  <c:v>1.33331426011984</c:v>
                </c:pt>
                <c:pt idx="82">
                  <c:v>0.67903519880172003</c:v>
                </c:pt>
                <c:pt idx="83">
                  <c:v>0.78084582893976495</c:v>
                </c:pt>
                <c:pt idx="84">
                  <c:v>0.70963967332547095</c:v>
                </c:pt>
                <c:pt idx="85">
                  <c:v>0.68901787735450704</c:v>
                </c:pt>
                <c:pt idx="86">
                  <c:v>2.27058495535218</c:v>
                </c:pt>
                <c:pt idx="87">
                  <c:v>0.70223577405920701</c:v>
                </c:pt>
                <c:pt idx="88">
                  <c:v>0.73848294833705397</c:v>
                </c:pt>
                <c:pt idx="89">
                  <c:v>1.3627794526988299</c:v>
                </c:pt>
                <c:pt idx="90">
                  <c:v>0.67604529594260299</c:v>
                </c:pt>
                <c:pt idx="91">
                  <c:v>0.63760586469749803</c:v>
                </c:pt>
                <c:pt idx="92">
                  <c:v>0.30124512810464998</c:v>
                </c:pt>
                <c:pt idx="93">
                  <c:v>0.38649934196667601</c:v>
                </c:pt>
                <c:pt idx="94">
                  <c:v>4.3793810213429696</c:v>
                </c:pt>
                <c:pt idx="95">
                  <c:v>5.1789970711276396</c:v>
                </c:pt>
                <c:pt idx="96">
                  <c:v>1.1962343879055</c:v>
                </c:pt>
                <c:pt idx="97">
                  <c:v>0.65745594901997695</c:v>
                </c:pt>
                <c:pt idx="98">
                  <c:v>0.87710044999896397</c:v>
                </c:pt>
                <c:pt idx="99">
                  <c:v>1.96727542720881</c:v>
                </c:pt>
              </c:numCache>
            </c:numRef>
          </c:yVal>
          <c:smooth val="0"/>
          <c:extLst>
            <c:ext xmlns:c16="http://schemas.microsoft.com/office/drawing/2014/chart" uri="{C3380CC4-5D6E-409C-BE32-E72D297353CC}">
              <c16:uniqueId val="{00000001-CDF7-4C4D-983A-154BD63E9A46}"/>
            </c:ext>
          </c:extLst>
        </c:ser>
        <c:ser>
          <c:idx val="2"/>
          <c:order val="2"/>
          <c:tx>
            <c:v>Combination</c:v>
          </c:tx>
          <c:spPr>
            <a:ln w="19050" cap="rnd">
              <a:solidFill>
                <a:schemeClr val="accent3"/>
              </a:solidFill>
              <a:round/>
            </a:ln>
            <a:effectLst/>
          </c:spPr>
          <c:marker>
            <c:symbol val="none"/>
          </c:marker>
          <c:yVal>
            <c:numRef>
              <c:f>Sheet2!$C$2:$C$101</c:f>
              <c:numCache>
                <c:formatCode>General</c:formatCode>
                <c:ptCount val="100"/>
                <c:pt idx="0">
                  <c:v>0.59961254403575748</c:v>
                </c:pt>
                <c:pt idx="1">
                  <c:v>5.6519483030622153</c:v>
                </c:pt>
                <c:pt idx="2">
                  <c:v>1.0900799863969575</c:v>
                </c:pt>
                <c:pt idx="3">
                  <c:v>1.502748651899785</c:v>
                </c:pt>
                <c:pt idx="4">
                  <c:v>1.839786083352545</c:v>
                </c:pt>
                <c:pt idx="5">
                  <c:v>1.8040847686094601</c:v>
                </c:pt>
                <c:pt idx="6">
                  <c:v>2.0085321357435499</c:v>
                </c:pt>
                <c:pt idx="7">
                  <c:v>4.4867644829585505</c:v>
                </c:pt>
                <c:pt idx="8">
                  <c:v>2.243777969329285</c:v>
                </c:pt>
                <c:pt idx="9">
                  <c:v>1.6469283364926199</c:v>
                </c:pt>
                <c:pt idx="10">
                  <c:v>1.268375989060845</c:v>
                </c:pt>
                <c:pt idx="11">
                  <c:v>1.7103710016457851</c:v>
                </c:pt>
                <c:pt idx="12">
                  <c:v>1.6105255795046149</c:v>
                </c:pt>
                <c:pt idx="13">
                  <c:v>1.516508615405785</c:v>
                </c:pt>
                <c:pt idx="14">
                  <c:v>2.5048058845143499</c:v>
                </c:pt>
                <c:pt idx="15">
                  <c:v>1.8453660176641202</c:v>
                </c:pt>
                <c:pt idx="16">
                  <c:v>2.7081067697433601</c:v>
                </c:pt>
                <c:pt idx="17">
                  <c:v>2.0264260205928948</c:v>
                </c:pt>
                <c:pt idx="18">
                  <c:v>2.0215319241918648</c:v>
                </c:pt>
                <c:pt idx="19">
                  <c:v>1.622148070180145</c:v>
                </c:pt>
                <c:pt idx="20">
                  <c:v>1.5094736314101951</c:v>
                </c:pt>
                <c:pt idx="21">
                  <c:v>1.8125002192471651</c:v>
                </c:pt>
                <c:pt idx="22">
                  <c:v>1.76991829294321</c:v>
                </c:pt>
                <c:pt idx="23">
                  <c:v>4.9996967815303801</c:v>
                </c:pt>
                <c:pt idx="24">
                  <c:v>2.2105099639021404</c:v>
                </c:pt>
                <c:pt idx="25">
                  <c:v>1.7936009381195901</c:v>
                </c:pt>
                <c:pt idx="26">
                  <c:v>1.532482667059244</c:v>
                </c:pt>
                <c:pt idx="27">
                  <c:v>5.344051871846875</c:v>
                </c:pt>
                <c:pt idx="28">
                  <c:v>1.5966167044305266</c:v>
                </c:pt>
                <c:pt idx="29">
                  <c:v>2.2203477949184651</c:v>
                </c:pt>
                <c:pt idx="30">
                  <c:v>1.922699889363521</c:v>
                </c:pt>
                <c:pt idx="31">
                  <c:v>1.3471521801070696</c:v>
                </c:pt>
                <c:pt idx="32">
                  <c:v>1.8624625424337811</c:v>
                </c:pt>
                <c:pt idx="33">
                  <c:v>1.2415783677597974</c:v>
                </c:pt>
                <c:pt idx="34">
                  <c:v>1.6387340791394975</c:v>
                </c:pt>
                <c:pt idx="35">
                  <c:v>5.6421758223517804</c:v>
                </c:pt>
                <c:pt idx="36">
                  <c:v>0.73746536905201854</c:v>
                </c:pt>
                <c:pt idx="37">
                  <c:v>1.0398678432178179</c:v>
                </c:pt>
                <c:pt idx="38">
                  <c:v>0.89048726986396809</c:v>
                </c:pt>
                <c:pt idx="39">
                  <c:v>0.87852254878633751</c:v>
                </c:pt>
                <c:pt idx="40">
                  <c:v>0.69808436116976702</c:v>
                </c:pt>
                <c:pt idx="41">
                  <c:v>0.90248009887438696</c:v>
                </c:pt>
                <c:pt idx="42">
                  <c:v>2.6902048577036801</c:v>
                </c:pt>
                <c:pt idx="43">
                  <c:v>0.89304447796051001</c:v>
                </c:pt>
                <c:pt idx="44">
                  <c:v>4.8050457610944957</c:v>
                </c:pt>
                <c:pt idx="45">
                  <c:v>0.7779899172632414</c:v>
                </c:pt>
                <c:pt idx="46">
                  <c:v>1.0372770066861809</c:v>
                </c:pt>
                <c:pt idx="47">
                  <c:v>1.2072242323161602</c:v>
                </c:pt>
                <c:pt idx="48">
                  <c:v>3.5390338828397949</c:v>
                </c:pt>
                <c:pt idx="49">
                  <c:v>1.929515763957105</c:v>
                </c:pt>
                <c:pt idx="50">
                  <c:v>1.2202928526442069</c:v>
                </c:pt>
                <c:pt idx="51">
                  <c:v>0.55051408683939251</c:v>
                </c:pt>
                <c:pt idx="52">
                  <c:v>0.85823152319065144</c:v>
                </c:pt>
                <c:pt idx="53">
                  <c:v>0.70438523052925506</c:v>
                </c:pt>
                <c:pt idx="54">
                  <c:v>4.5086182445956311</c:v>
                </c:pt>
                <c:pt idx="55">
                  <c:v>0.55133497827592903</c:v>
                </c:pt>
                <c:pt idx="56">
                  <c:v>5.0051291580070822</c:v>
                </c:pt>
                <c:pt idx="57">
                  <c:v>0.94139470321090157</c:v>
                </c:pt>
                <c:pt idx="58">
                  <c:v>1.2914084424986485</c:v>
                </c:pt>
                <c:pt idx="59">
                  <c:v>0.91208279723266195</c:v>
                </c:pt>
                <c:pt idx="60">
                  <c:v>1.423333225192245</c:v>
                </c:pt>
                <c:pt idx="61">
                  <c:v>1.4574807337785249</c:v>
                </c:pt>
                <c:pt idx="62">
                  <c:v>5.05765941070376</c:v>
                </c:pt>
                <c:pt idx="63">
                  <c:v>5.1843570507140848</c:v>
                </c:pt>
                <c:pt idx="64">
                  <c:v>1.425530601835675</c:v>
                </c:pt>
                <c:pt idx="65">
                  <c:v>1.7776082518443299</c:v>
                </c:pt>
                <c:pt idx="66">
                  <c:v>1.3735977235430401</c:v>
                </c:pt>
                <c:pt idx="67">
                  <c:v>1.3527935710516701</c:v>
                </c:pt>
                <c:pt idx="68">
                  <c:v>1.54881782879898</c:v>
                </c:pt>
                <c:pt idx="69">
                  <c:v>1.1832062339221501</c:v>
                </c:pt>
                <c:pt idx="70">
                  <c:v>3.1542594833375501</c:v>
                </c:pt>
                <c:pt idx="71">
                  <c:v>1.6576062170350301</c:v>
                </c:pt>
                <c:pt idx="72">
                  <c:v>3.09379250521495</c:v>
                </c:pt>
                <c:pt idx="73">
                  <c:v>2.3539278674981698</c:v>
                </c:pt>
                <c:pt idx="74">
                  <c:v>1.72111080335251</c:v>
                </c:pt>
                <c:pt idx="75">
                  <c:v>2.07117122811453</c:v>
                </c:pt>
                <c:pt idx="76">
                  <c:v>1.9045937615225399</c:v>
                </c:pt>
                <c:pt idx="77">
                  <c:v>2.5013054269742101</c:v>
                </c:pt>
                <c:pt idx="78">
                  <c:v>1.8746280290658</c:v>
                </c:pt>
                <c:pt idx="79">
                  <c:v>8.3975597987454602</c:v>
                </c:pt>
                <c:pt idx="80">
                  <c:v>2.3820499365059802</c:v>
                </c:pt>
                <c:pt idx="81">
                  <c:v>1.5901067197422001</c:v>
                </c:pt>
                <c:pt idx="82">
                  <c:v>2.3611949910715602</c:v>
                </c:pt>
                <c:pt idx="83">
                  <c:v>2.9717983036328501</c:v>
                </c:pt>
                <c:pt idx="84">
                  <c:v>2.9090606440390401</c:v>
                </c:pt>
                <c:pt idx="85">
                  <c:v>1.79258545683468</c:v>
                </c:pt>
                <c:pt idx="86">
                  <c:v>2.79125098741499</c:v>
                </c:pt>
                <c:pt idx="87">
                  <c:v>1.7198087599740799</c:v>
                </c:pt>
                <c:pt idx="88">
                  <c:v>2.9707248284024299</c:v>
                </c:pt>
                <c:pt idx="89">
                  <c:v>9.9843936717719703</c:v>
                </c:pt>
                <c:pt idx="90">
                  <c:v>0.76334797554551503</c:v>
                </c:pt>
                <c:pt idx="91">
                  <c:v>0.306743329876565</c:v>
                </c:pt>
                <c:pt idx="92">
                  <c:v>1.29995797293159</c:v>
                </c:pt>
                <c:pt idx="93">
                  <c:v>0.84520575963759903</c:v>
                </c:pt>
                <c:pt idx="94">
                  <c:v>1.32100984103047</c:v>
                </c:pt>
                <c:pt idx="95">
                  <c:v>0.94222579656002403</c:v>
                </c:pt>
                <c:pt idx="96">
                  <c:v>0.85553744928391096</c:v>
                </c:pt>
                <c:pt idx="97">
                  <c:v>0.319287989148344</c:v>
                </c:pt>
                <c:pt idx="98">
                  <c:v>1.44778746888207</c:v>
                </c:pt>
                <c:pt idx="99">
                  <c:v>0.69044700651844004</c:v>
                </c:pt>
              </c:numCache>
            </c:numRef>
          </c:yVal>
          <c:smooth val="0"/>
          <c:extLst>
            <c:ext xmlns:c16="http://schemas.microsoft.com/office/drawing/2014/chart" uri="{C3380CC4-5D6E-409C-BE32-E72D297353CC}">
              <c16:uniqueId val="{00000002-CDF7-4C4D-983A-154BD63E9A46}"/>
            </c:ext>
          </c:extLst>
        </c:ser>
        <c:ser>
          <c:idx val="3"/>
          <c:order val="3"/>
          <c:tx>
            <c:v>SuctionCup</c:v>
          </c:tx>
          <c:spPr>
            <a:ln w="19050" cap="rnd">
              <a:solidFill>
                <a:schemeClr val="accent4"/>
              </a:solidFill>
              <a:round/>
            </a:ln>
            <a:effectLst/>
          </c:spPr>
          <c:marker>
            <c:symbol val="none"/>
          </c:marker>
          <c:yVal>
            <c:numRef>
              <c:f>Sheet2!$D$2:$D$101</c:f>
              <c:numCache>
                <c:formatCode>General</c:formatCode>
                <c:ptCount val="100"/>
                <c:pt idx="0">
                  <c:v>0.61264953420237744</c:v>
                </c:pt>
                <c:pt idx="1">
                  <c:v>1.663162454708365</c:v>
                </c:pt>
                <c:pt idx="2">
                  <c:v>1.7997932812790649</c:v>
                </c:pt>
                <c:pt idx="3">
                  <c:v>1.6958739860242249</c:v>
                </c:pt>
                <c:pt idx="4">
                  <c:v>2.3479342003391501</c:v>
                </c:pt>
                <c:pt idx="5">
                  <c:v>1.2724155418144449</c:v>
                </c:pt>
                <c:pt idx="6">
                  <c:v>1.0399718933844886</c:v>
                </c:pt>
                <c:pt idx="7">
                  <c:v>0.78027379933817798</c:v>
                </c:pt>
                <c:pt idx="8">
                  <c:v>1.6608633508353101</c:v>
                </c:pt>
                <c:pt idx="9">
                  <c:v>1.818355144552835</c:v>
                </c:pt>
                <c:pt idx="10">
                  <c:v>1.8201689605898101</c:v>
                </c:pt>
                <c:pt idx="11">
                  <c:v>2.8948873628451399</c:v>
                </c:pt>
                <c:pt idx="12">
                  <c:v>3.1880841456226348</c:v>
                </c:pt>
                <c:pt idx="13">
                  <c:v>1.966194751874125</c:v>
                </c:pt>
                <c:pt idx="14">
                  <c:v>1.810925570860195</c:v>
                </c:pt>
                <c:pt idx="15">
                  <c:v>1.5464961048548052</c:v>
                </c:pt>
                <c:pt idx="16">
                  <c:v>1.5865657903744301</c:v>
                </c:pt>
                <c:pt idx="17">
                  <c:v>3.5596991170333903</c:v>
                </c:pt>
                <c:pt idx="18">
                  <c:v>1.753560489426105</c:v>
                </c:pt>
                <c:pt idx="19">
                  <c:v>1.612021866189115</c:v>
                </c:pt>
                <c:pt idx="20">
                  <c:v>1.571923550226785</c:v>
                </c:pt>
                <c:pt idx="21">
                  <c:v>3.5937212427952545</c:v>
                </c:pt>
                <c:pt idx="22">
                  <c:v>1.6718194854631749</c:v>
                </c:pt>
                <c:pt idx="23">
                  <c:v>3.8153189381043551</c:v>
                </c:pt>
                <c:pt idx="24">
                  <c:v>2.8677048782295902</c:v>
                </c:pt>
                <c:pt idx="25">
                  <c:v>3.3546153412488904</c:v>
                </c:pt>
                <c:pt idx="26">
                  <c:v>3.2491186121636497</c:v>
                </c:pt>
                <c:pt idx="27">
                  <c:v>3.11016846990118</c:v>
                </c:pt>
                <c:pt idx="28">
                  <c:v>2.14591009942917</c:v>
                </c:pt>
                <c:pt idx="29">
                  <c:v>6.7988313921612997</c:v>
                </c:pt>
                <c:pt idx="30">
                  <c:v>3.6467343676778952</c:v>
                </c:pt>
                <c:pt idx="31">
                  <c:v>1.784552562740775</c:v>
                </c:pt>
                <c:pt idx="32">
                  <c:v>5.1225630075856801</c:v>
                </c:pt>
                <c:pt idx="33">
                  <c:v>3.7613945151011299</c:v>
                </c:pt>
                <c:pt idx="34">
                  <c:v>2.6708171018020885</c:v>
                </c:pt>
                <c:pt idx="35">
                  <c:v>3.5742622005331848</c:v>
                </c:pt>
                <c:pt idx="36">
                  <c:v>2.7770736381714203</c:v>
                </c:pt>
                <c:pt idx="37">
                  <c:v>2.8689744560468302</c:v>
                </c:pt>
                <c:pt idx="38">
                  <c:v>1.5831724220419101</c:v>
                </c:pt>
                <c:pt idx="39">
                  <c:v>2.0465224513527751</c:v>
                </c:pt>
                <c:pt idx="40">
                  <c:v>1.8731179981706649</c:v>
                </c:pt>
                <c:pt idx="41">
                  <c:v>3.6506038300301951</c:v>
                </c:pt>
                <c:pt idx="42">
                  <c:v>2.807218989095885</c:v>
                </c:pt>
                <c:pt idx="43">
                  <c:v>3.7430053065007547</c:v>
                </c:pt>
                <c:pt idx="44">
                  <c:v>2.92864906947811</c:v>
                </c:pt>
                <c:pt idx="45">
                  <c:v>1.854316265332085</c:v>
                </c:pt>
                <c:pt idx="46">
                  <c:v>3.1521747665084847</c:v>
                </c:pt>
                <c:pt idx="47">
                  <c:v>1.9366773427034651</c:v>
                </c:pt>
                <c:pt idx="48">
                  <c:v>1.96311814657842</c:v>
                </c:pt>
                <c:pt idx="49">
                  <c:v>3.2555639931443903</c:v>
                </c:pt>
                <c:pt idx="50">
                  <c:v>2.8715143092427597</c:v>
                </c:pt>
                <c:pt idx="51">
                  <c:v>3.305928005389335</c:v>
                </c:pt>
                <c:pt idx="52">
                  <c:v>1.9880465968788301</c:v>
                </c:pt>
                <c:pt idx="53">
                  <c:v>1.904315936465095</c:v>
                </c:pt>
                <c:pt idx="54">
                  <c:v>4.03523843696538</c:v>
                </c:pt>
                <c:pt idx="55">
                  <c:v>4.186125218778435</c:v>
                </c:pt>
                <c:pt idx="56">
                  <c:v>3.44218497250198</c:v>
                </c:pt>
                <c:pt idx="57">
                  <c:v>3.7615895997018698</c:v>
                </c:pt>
                <c:pt idx="58">
                  <c:v>2.4267037094262554</c:v>
                </c:pt>
                <c:pt idx="59">
                  <c:v>3.7555414507703748</c:v>
                </c:pt>
                <c:pt idx="60">
                  <c:v>2.3784776617521697</c:v>
                </c:pt>
                <c:pt idx="61">
                  <c:v>2.1255885658871851</c:v>
                </c:pt>
                <c:pt idx="62">
                  <c:v>4.2383346951174152</c:v>
                </c:pt>
                <c:pt idx="63">
                  <c:v>3.5365759210961754</c:v>
                </c:pt>
                <c:pt idx="64">
                  <c:v>3.361627404196835</c:v>
                </c:pt>
                <c:pt idx="65">
                  <c:v>3.7125933979946648</c:v>
                </c:pt>
                <c:pt idx="66">
                  <c:v>2.1085082583442647</c:v>
                </c:pt>
                <c:pt idx="67">
                  <c:v>2.48910267452723</c:v>
                </c:pt>
                <c:pt idx="68">
                  <c:v>1.8615302886969101</c:v>
                </c:pt>
                <c:pt idx="69">
                  <c:v>2.2150126534128649</c:v>
                </c:pt>
                <c:pt idx="70">
                  <c:v>2.5416163462974199</c:v>
                </c:pt>
                <c:pt idx="71">
                  <c:v>3.1284733937613449</c:v>
                </c:pt>
                <c:pt idx="72">
                  <c:v>3.55224031349554</c:v>
                </c:pt>
                <c:pt idx="73">
                  <c:v>2.6139834251394327</c:v>
                </c:pt>
                <c:pt idx="74">
                  <c:v>7.3260435939176647</c:v>
                </c:pt>
                <c:pt idx="75">
                  <c:v>1.7612768969793549</c:v>
                </c:pt>
                <c:pt idx="76">
                  <c:v>2.9700289161662954</c:v>
                </c:pt>
                <c:pt idx="77">
                  <c:v>6.0408823634455349</c:v>
                </c:pt>
                <c:pt idx="78">
                  <c:v>1.537800061310735</c:v>
                </c:pt>
                <c:pt idx="79">
                  <c:v>2.873316354025865</c:v>
                </c:pt>
                <c:pt idx="80">
                  <c:v>3.3485566917878651</c:v>
                </c:pt>
                <c:pt idx="81">
                  <c:v>3.1677071757561701</c:v>
                </c:pt>
                <c:pt idx="82">
                  <c:v>3.1572734121797499</c:v>
                </c:pt>
                <c:pt idx="83">
                  <c:v>1.69901089470248</c:v>
                </c:pt>
                <c:pt idx="84">
                  <c:v>1.8862105253267449</c:v>
                </c:pt>
                <c:pt idx="85">
                  <c:v>2.9379798954620502</c:v>
                </c:pt>
                <c:pt idx="86">
                  <c:v>3.477439535102095</c:v>
                </c:pt>
                <c:pt idx="87">
                  <c:v>3.0518232162950252</c:v>
                </c:pt>
                <c:pt idx="88">
                  <c:v>3.1014171746098649</c:v>
                </c:pt>
                <c:pt idx="89">
                  <c:v>2.4292151677103901</c:v>
                </c:pt>
                <c:pt idx="90">
                  <c:v>6.0072356410601646</c:v>
                </c:pt>
                <c:pt idx="91">
                  <c:v>7.2851837702044957</c:v>
                </c:pt>
                <c:pt idx="92">
                  <c:v>7.3385922840980902</c:v>
                </c:pt>
                <c:pt idx="93">
                  <c:v>3.7147084329530351</c:v>
                </c:pt>
                <c:pt idx="94">
                  <c:v>5.5962049484014802</c:v>
                </c:pt>
                <c:pt idx="95">
                  <c:v>6.584078191611745</c:v>
                </c:pt>
                <c:pt idx="96">
                  <c:v>1.4762271737374275</c:v>
                </c:pt>
                <c:pt idx="97">
                  <c:v>2.0280560662856248</c:v>
                </c:pt>
                <c:pt idx="98">
                  <c:v>2.002509479717435</c:v>
                </c:pt>
                <c:pt idx="99">
                  <c:v>5.1349595078495156</c:v>
                </c:pt>
              </c:numCache>
            </c:numRef>
          </c:yVal>
          <c:smooth val="0"/>
          <c:extLst>
            <c:ext xmlns:c16="http://schemas.microsoft.com/office/drawing/2014/chart" uri="{C3380CC4-5D6E-409C-BE32-E72D297353CC}">
              <c16:uniqueId val="{00000003-CDF7-4C4D-983A-154BD63E9A46}"/>
            </c:ext>
          </c:extLst>
        </c:ser>
        <c:dLbls>
          <c:showLegendKey val="0"/>
          <c:showVal val="0"/>
          <c:showCatName val="0"/>
          <c:showSerName val="0"/>
          <c:showPercent val="0"/>
          <c:showBubbleSize val="0"/>
        </c:dLbls>
        <c:axId val="289726672"/>
        <c:axId val="289711792"/>
      </c:scatterChart>
      <c:valAx>
        <c:axId val="289726672"/>
        <c:scaling>
          <c:orientation val="minMax"/>
          <c:max val="1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b" anchorCtr="0"/>
          <a:lstStyle/>
          <a:p>
            <a:pPr>
              <a:defRPr sz="900" b="0" i="0" u="none" strike="noStrike" kern="1200" baseline="0">
                <a:solidFill>
                  <a:schemeClr val="tx1">
                    <a:lumMod val="65000"/>
                    <a:lumOff val="35000"/>
                  </a:schemeClr>
                </a:solidFill>
                <a:latin typeface="+mn-lt"/>
                <a:ea typeface="+mn-ea"/>
                <a:cs typeface="+mn-cs"/>
              </a:defRPr>
            </a:pPr>
            <a:endParaRPr lang="zh-TW"/>
          </a:p>
        </c:txPr>
        <c:crossAx val="289711792"/>
        <c:crosses val="autoZero"/>
        <c:crossBetween val="midCat"/>
      </c:valAx>
      <c:valAx>
        <c:axId val="28971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89726672"/>
        <c:crossesAt val="1"/>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al-time</a:t>
            </a:r>
            <a:r>
              <a:rPr lang="en-GB" baseline="0"/>
              <a:t> Control Execution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tx>
            <c:v>Normal Movement</c:v>
          </c:tx>
          <c:spPr>
            <a:ln w="19050" cap="rnd">
              <a:solidFill>
                <a:schemeClr val="accent1"/>
              </a:solidFill>
              <a:round/>
            </a:ln>
            <a:effectLst/>
          </c:spPr>
          <c:marker>
            <c:symbol val="none"/>
          </c:marker>
          <c:yVal>
            <c:numRef>
              <c:f>Sheet3!$A$2:$A$102</c:f>
              <c:numCache>
                <c:formatCode>General</c:formatCode>
                <c:ptCount val="101"/>
                <c:pt idx="0">
                  <c:v>0.79467284679412797</c:v>
                </c:pt>
                <c:pt idx="1">
                  <c:v>1.0723487138748129</c:v>
                </c:pt>
                <c:pt idx="2">
                  <c:v>0.81500923633575251</c:v>
                </c:pt>
                <c:pt idx="3">
                  <c:v>0.86641645431518199</c:v>
                </c:pt>
                <c:pt idx="4">
                  <c:v>1.4636328220367401</c:v>
                </c:pt>
                <c:pt idx="5">
                  <c:v>0.57336401939391601</c:v>
                </c:pt>
                <c:pt idx="6">
                  <c:v>1.0491502285003644</c:v>
                </c:pt>
                <c:pt idx="7">
                  <c:v>0.60412025451660101</c:v>
                </c:pt>
                <c:pt idx="8">
                  <c:v>0.75067615509033159</c:v>
                </c:pt>
                <c:pt idx="9">
                  <c:v>0.78775405883789051</c:v>
                </c:pt>
                <c:pt idx="10">
                  <c:v>0.2479633092880249</c:v>
                </c:pt>
                <c:pt idx="11">
                  <c:v>0.71282601356506003</c:v>
                </c:pt>
                <c:pt idx="12">
                  <c:v>0.74345898628234641</c:v>
                </c:pt>
                <c:pt idx="13">
                  <c:v>0.84589409828185702</c:v>
                </c:pt>
                <c:pt idx="14">
                  <c:v>0.59080350399017301</c:v>
                </c:pt>
                <c:pt idx="15">
                  <c:v>0.61936354637145952</c:v>
                </c:pt>
                <c:pt idx="16">
                  <c:v>0.77549874782561901</c:v>
                </c:pt>
                <c:pt idx="17">
                  <c:v>0.17662930488586401</c:v>
                </c:pt>
                <c:pt idx="18">
                  <c:v>1.04383981227874</c:v>
                </c:pt>
                <c:pt idx="19">
                  <c:v>0.66385734081268244</c:v>
                </c:pt>
                <c:pt idx="20">
                  <c:v>0.731342554092407</c:v>
                </c:pt>
                <c:pt idx="21">
                  <c:v>0.48656892776489202</c:v>
                </c:pt>
                <c:pt idx="22">
                  <c:v>0.17418336868286086</c:v>
                </c:pt>
                <c:pt idx="23">
                  <c:v>0.49632096290588351</c:v>
                </c:pt>
                <c:pt idx="24">
                  <c:v>0.43294823169708196</c:v>
                </c:pt>
                <c:pt idx="25">
                  <c:v>0.44769513607025113</c:v>
                </c:pt>
                <c:pt idx="26">
                  <c:v>0.46621155738830528</c:v>
                </c:pt>
                <c:pt idx="27">
                  <c:v>0.91169548034667924</c:v>
                </c:pt>
                <c:pt idx="28">
                  <c:v>0.7627233266830431</c:v>
                </c:pt>
                <c:pt idx="29">
                  <c:v>0.6413232088088946</c:v>
                </c:pt>
                <c:pt idx="30">
                  <c:v>7.4501752853393499E-2</c:v>
                </c:pt>
                <c:pt idx="31">
                  <c:v>0.96453213691711348</c:v>
                </c:pt>
                <c:pt idx="32">
                  <c:v>0.72916603088378418</c:v>
                </c:pt>
                <c:pt idx="33">
                  <c:v>0.63260114192962547</c:v>
                </c:pt>
                <c:pt idx="34">
                  <c:v>0.58022630214690729</c:v>
                </c:pt>
                <c:pt idx="35">
                  <c:v>0.32120943069457975</c:v>
                </c:pt>
                <c:pt idx="36">
                  <c:v>0.34286439418792675</c:v>
                </c:pt>
                <c:pt idx="37">
                  <c:v>0.24596691131591758</c:v>
                </c:pt>
                <c:pt idx="38">
                  <c:v>0.52905988693237249</c:v>
                </c:pt>
                <c:pt idx="39">
                  <c:v>0.19398534297943071</c:v>
                </c:pt>
                <c:pt idx="40">
                  <c:v>0.74585759639739702</c:v>
                </c:pt>
                <c:pt idx="41">
                  <c:v>0.17910361289978</c:v>
                </c:pt>
                <c:pt idx="42">
                  <c:v>0.83675587177276345</c:v>
                </c:pt>
                <c:pt idx="43">
                  <c:v>0.25924372673034618</c:v>
                </c:pt>
                <c:pt idx="44">
                  <c:v>0.19869208335876454</c:v>
                </c:pt>
                <c:pt idx="45">
                  <c:v>0.18439269065856895</c:v>
                </c:pt>
                <c:pt idx="46">
                  <c:v>0.1924067735671996</c:v>
                </c:pt>
                <c:pt idx="47">
                  <c:v>0.19238698482513422</c:v>
                </c:pt>
                <c:pt idx="48">
                  <c:v>0.19479441642761219</c:v>
                </c:pt>
                <c:pt idx="49">
                  <c:v>0.42087936401367154</c:v>
                </c:pt>
                <c:pt idx="50">
                  <c:v>0.61488723754882801</c:v>
                </c:pt>
                <c:pt idx="51">
                  <c:v>0.84813094139098599</c:v>
                </c:pt>
                <c:pt idx="52">
                  <c:v>0.19704222679138181</c:v>
                </c:pt>
                <c:pt idx="53">
                  <c:v>0.3913586139678954</c:v>
                </c:pt>
                <c:pt idx="54">
                  <c:v>0.44888281822204551</c:v>
                </c:pt>
                <c:pt idx="55">
                  <c:v>0.84090626239776545</c:v>
                </c:pt>
                <c:pt idx="56">
                  <c:v>0.98689949512481445</c:v>
                </c:pt>
                <c:pt idx="57">
                  <c:v>0.82464623451232899</c:v>
                </c:pt>
                <c:pt idx="58">
                  <c:v>0.76682043075561501</c:v>
                </c:pt>
                <c:pt idx="59">
                  <c:v>0.74148726463317804</c:v>
                </c:pt>
                <c:pt idx="60">
                  <c:v>0.81142973899841297</c:v>
                </c:pt>
                <c:pt idx="61">
                  <c:v>0.432891845703125</c:v>
                </c:pt>
                <c:pt idx="62">
                  <c:v>0.30205750465393</c:v>
                </c:pt>
                <c:pt idx="63">
                  <c:v>0.431679487228393</c:v>
                </c:pt>
                <c:pt idx="64">
                  <c:v>0.36568427085876398</c:v>
                </c:pt>
                <c:pt idx="65">
                  <c:v>0.363976240158081</c:v>
                </c:pt>
                <c:pt idx="66">
                  <c:v>0.38775753974914501</c:v>
                </c:pt>
                <c:pt idx="67">
                  <c:v>0.303936958312988</c:v>
                </c:pt>
                <c:pt idx="68">
                  <c:v>0.289145708084106</c:v>
                </c:pt>
                <c:pt idx="69">
                  <c:v>1.04491710662841</c:v>
                </c:pt>
                <c:pt idx="70">
                  <c:v>0.49416756629943798</c:v>
                </c:pt>
                <c:pt idx="71">
                  <c:v>0.611680507659912</c:v>
                </c:pt>
                <c:pt idx="72">
                  <c:v>0.44258451461791898</c:v>
                </c:pt>
                <c:pt idx="73">
                  <c:v>6.7574739456176702E-2</c:v>
                </c:pt>
                <c:pt idx="74">
                  <c:v>0.71100091934204102</c:v>
                </c:pt>
                <c:pt idx="75">
                  <c:v>0.57663631439208896</c:v>
                </c:pt>
                <c:pt idx="76">
                  <c:v>0.812508344650268</c:v>
                </c:pt>
                <c:pt idx="77">
                  <c:v>0.85332465171813898</c:v>
                </c:pt>
                <c:pt idx="78">
                  <c:v>1.75974416732788</c:v>
                </c:pt>
                <c:pt idx="79">
                  <c:v>1.4556081295013401</c:v>
                </c:pt>
                <c:pt idx="80">
                  <c:v>1.2014853954315099</c:v>
                </c:pt>
                <c:pt idx="81">
                  <c:v>6.0703992843627902E-2</c:v>
                </c:pt>
                <c:pt idx="82">
                  <c:v>1.8627686500549301</c:v>
                </c:pt>
                <c:pt idx="83">
                  <c:v>1.37123179435729</c:v>
                </c:pt>
                <c:pt idx="84">
                  <c:v>1.19767642021179</c:v>
                </c:pt>
                <c:pt idx="85">
                  <c:v>1.07237744331359</c:v>
                </c:pt>
                <c:pt idx="86">
                  <c:v>0.55985808372497503</c:v>
                </c:pt>
                <c:pt idx="87">
                  <c:v>0.441420078277587</c:v>
                </c:pt>
                <c:pt idx="88">
                  <c:v>0.75986504554748502</c:v>
                </c:pt>
                <c:pt idx="89">
                  <c:v>0.76407837867736805</c:v>
                </c:pt>
                <c:pt idx="90">
                  <c:v>6.3034772872924805E-2</c:v>
                </c:pt>
                <c:pt idx="91">
                  <c:v>1.1235945224761901</c:v>
                </c:pt>
                <c:pt idx="92">
                  <c:v>1.0552384853362999</c:v>
                </c:pt>
                <c:pt idx="93">
                  <c:v>1.3261039257049501</c:v>
                </c:pt>
                <c:pt idx="94">
                  <c:v>0.81763076782226496</c:v>
                </c:pt>
                <c:pt idx="95">
                  <c:v>0.85096955299377397</c:v>
                </c:pt>
                <c:pt idx="96">
                  <c:v>1.24706053733825</c:v>
                </c:pt>
                <c:pt idx="97">
                  <c:v>6.4112901687622001E-2</c:v>
                </c:pt>
                <c:pt idx="98">
                  <c:v>1.04276251792907</c:v>
                </c:pt>
                <c:pt idx="99">
                  <c:v>0.83354711532592696</c:v>
                </c:pt>
                <c:pt idx="100">
                  <c:v>0.85100460052490201</c:v>
                </c:pt>
              </c:numCache>
            </c:numRef>
          </c:yVal>
          <c:smooth val="0"/>
          <c:extLst>
            <c:ext xmlns:c16="http://schemas.microsoft.com/office/drawing/2014/chart" uri="{C3380CC4-5D6E-409C-BE32-E72D297353CC}">
              <c16:uniqueId val="{00000000-D59B-43A6-873C-63BC6F14D9BE}"/>
            </c:ext>
          </c:extLst>
        </c:ser>
        <c:ser>
          <c:idx val="1"/>
          <c:order val="1"/>
          <c:tx>
            <c:v>Gripper</c:v>
          </c:tx>
          <c:spPr>
            <a:ln w="19050" cap="rnd">
              <a:solidFill>
                <a:schemeClr val="accent2"/>
              </a:solidFill>
              <a:round/>
            </a:ln>
            <a:effectLst/>
          </c:spPr>
          <c:marker>
            <c:symbol val="none"/>
          </c:marker>
          <c:yVal>
            <c:numRef>
              <c:f>Sheet3!$B$2:$B$102</c:f>
              <c:numCache>
                <c:formatCode>General</c:formatCode>
                <c:ptCount val="101"/>
                <c:pt idx="0">
                  <c:v>1.7324618101119955</c:v>
                </c:pt>
                <c:pt idx="1">
                  <c:v>0.94974386692046697</c:v>
                </c:pt>
                <c:pt idx="2">
                  <c:v>0.973005890846251</c:v>
                </c:pt>
                <c:pt idx="3">
                  <c:v>0.82838046550750255</c:v>
                </c:pt>
                <c:pt idx="4">
                  <c:v>0.33138644695281955</c:v>
                </c:pt>
                <c:pt idx="5">
                  <c:v>0.790374875068662</c:v>
                </c:pt>
                <c:pt idx="6">
                  <c:v>0.73583173751830999</c:v>
                </c:pt>
                <c:pt idx="7">
                  <c:v>0.67293524742126409</c:v>
                </c:pt>
                <c:pt idx="8">
                  <c:v>1.5930424928665099</c:v>
                </c:pt>
                <c:pt idx="9">
                  <c:v>0.84360647201537597</c:v>
                </c:pt>
                <c:pt idx="10">
                  <c:v>1.1219371557235676</c:v>
                </c:pt>
                <c:pt idx="11">
                  <c:v>1.11199855804443</c:v>
                </c:pt>
                <c:pt idx="12">
                  <c:v>0.33535659313201877</c:v>
                </c:pt>
                <c:pt idx="13">
                  <c:v>1.547326207160945</c:v>
                </c:pt>
                <c:pt idx="14">
                  <c:v>2.5952969789504952</c:v>
                </c:pt>
                <c:pt idx="15">
                  <c:v>3.339974522590635</c:v>
                </c:pt>
                <c:pt idx="16">
                  <c:v>1.6237083673477164</c:v>
                </c:pt>
                <c:pt idx="17">
                  <c:v>0.76103210449218528</c:v>
                </c:pt>
                <c:pt idx="18">
                  <c:v>0.64471971988677879</c:v>
                </c:pt>
                <c:pt idx="19">
                  <c:v>0.62748324871063199</c:v>
                </c:pt>
                <c:pt idx="20">
                  <c:v>0.35023665428161549</c:v>
                </c:pt>
                <c:pt idx="21">
                  <c:v>0.35025405883788996</c:v>
                </c:pt>
                <c:pt idx="22">
                  <c:v>0.21643149852752641</c:v>
                </c:pt>
                <c:pt idx="23">
                  <c:v>0.71993494033813188</c:v>
                </c:pt>
                <c:pt idx="24">
                  <c:v>0.51326036453247026</c:v>
                </c:pt>
                <c:pt idx="25">
                  <c:v>0.29376673698425271</c:v>
                </c:pt>
                <c:pt idx="26">
                  <c:v>0.89982700347899958</c:v>
                </c:pt>
                <c:pt idx="27">
                  <c:v>1.9001938104629512</c:v>
                </c:pt>
                <c:pt idx="28">
                  <c:v>0.34093976020812949</c:v>
                </c:pt>
                <c:pt idx="29">
                  <c:v>0.18981695175170871</c:v>
                </c:pt>
                <c:pt idx="30">
                  <c:v>8.4733963012695257E-2</c:v>
                </c:pt>
                <c:pt idx="31">
                  <c:v>7.7826261520385701E-2</c:v>
                </c:pt>
                <c:pt idx="32">
                  <c:v>6.3085198402404744E-2</c:v>
                </c:pt>
                <c:pt idx="33">
                  <c:v>0.38603782653808572</c:v>
                </c:pt>
                <c:pt idx="34">
                  <c:v>0.72382795810699363</c:v>
                </c:pt>
                <c:pt idx="35">
                  <c:v>0.53294193744659035</c:v>
                </c:pt>
                <c:pt idx="36">
                  <c:v>0.2006530761718745</c:v>
                </c:pt>
                <c:pt idx="37">
                  <c:v>1.191825509071349</c:v>
                </c:pt>
                <c:pt idx="38">
                  <c:v>0.99144482612609552</c:v>
                </c:pt>
                <c:pt idx="39">
                  <c:v>2.280669450759885</c:v>
                </c:pt>
                <c:pt idx="40">
                  <c:v>0.82141447067260254</c:v>
                </c:pt>
                <c:pt idx="41">
                  <c:v>0.69310247898101707</c:v>
                </c:pt>
                <c:pt idx="42">
                  <c:v>0.89489185810088645</c:v>
                </c:pt>
                <c:pt idx="43">
                  <c:v>0.85708510875701849</c:v>
                </c:pt>
                <c:pt idx="44">
                  <c:v>0.7883925437927245</c:v>
                </c:pt>
                <c:pt idx="45">
                  <c:v>1.081532716751094</c:v>
                </c:pt>
                <c:pt idx="46">
                  <c:v>1.3492143154144201</c:v>
                </c:pt>
                <c:pt idx="47">
                  <c:v>0.580757856369018</c:v>
                </c:pt>
                <c:pt idx="48">
                  <c:v>1.2739164829254099</c:v>
                </c:pt>
                <c:pt idx="49">
                  <c:v>0.52515220642089799</c:v>
                </c:pt>
                <c:pt idx="50">
                  <c:v>1.2611320018768299</c:v>
                </c:pt>
                <c:pt idx="51">
                  <c:v>1.32380843162536</c:v>
                </c:pt>
                <c:pt idx="52">
                  <c:v>0.30218172073364202</c:v>
                </c:pt>
                <c:pt idx="53">
                  <c:v>1.2941315174102701</c:v>
                </c:pt>
                <c:pt idx="54">
                  <c:v>1.2278583049774101</c:v>
                </c:pt>
                <c:pt idx="55">
                  <c:v>0.58362889289855902</c:v>
                </c:pt>
                <c:pt idx="56">
                  <c:v>1.3312578201293901</c:v>
                </c:pt>
                <c:pt idx="57">
                  <c:v>1.4176833629608101</c:v>
                </c:pt>
                <c:pt idx="58">
                  <c:v>3.1842722892761199</c:v>
                </c:pt>
                <c:pt idx="59">
                  <c:v>8.2015037536621094E-2</c:v>
                </c:pt>
                <c:pt idx="60">
                  <c:v>0.30683326721191401</c:v>
                </c:pt>
                <c:pt idx="61">
                  <c:v>0.94651126861572199</c:v>
                </c:pt>
                <c:pt idx="62">
                  <c:v>8.4738492965698201E-2</c:v>
                </c:pt>
                <c:pt idx="63">
                  <c:v>1.86227655410766</c:v>
                </c:pt>
                <c:pt idx="64">
                  <c:v>1.38503122329711</c:v>
                </c:pt>
                <c:pt idx="65">
                  <c:v>0.94974279403686501</c:v>
                </c:pt>
                <c:pt idx="66">
                  <c:v>0.99613881111144997</c:v>
                </c:pt>
                <c:pt idx="67">
                  <c:v>8.7084293365478502E-2</c:v>
                </c:pt>
                <c:pt idx="68">
                  <c:v>1.7633945941925</c:v>
                </c:pt>
                <c:pt idx="69">
                  <c:v>3.7729105949401802</c:v>
                </c:pt>
                <c:pt idx="70">
                  <c:v>3.49567675590515</c:v>
                </c:pt>
                <c:pt idx="71">
                  <c:v>0.79482269287109297</c:v>
                </c:pt>
                <c:pt idx="72">
                  <c:v>6.6538810729980399E-2</c:v>
                </c:pt>
                <c:pt idx="73">
                  <c:v>6.6290140151977497E-2</c:v>
                </c:pt>
                <c:pt idx="74">
                  <c:v>0.39762401580810502</c:v>
                </c:pt>
                <c:pt idx="75">
                  <c:v>0.40001249313354398</c:v>
                </c:pt>
                <c:pt idx="76">
                  <c:v>0.394746303558349</c:v>
                </c:pt>
                <c:pt idx="77">
                  <c:v>0.370457172393798</c:v>
                </c:pt>
                <c:pt idx="78">
                  <c:v>1.37474370002746</c:v>
                </c:pt>
                <c:pt idx="79">
                  <c:v>0.95631718635559004</c:v>
                </c:pt>
                <c:pt idx="80">
                  <c:v>0.51550388336181596</c:v>
                </c:pt>
                <c:pt idx="81">
                  <c:v>0.90523552894592196</c:v>
                </c:pt>
                <c:pt idx="82">
                  <c:v>1.3492143154144201</c:v>
                </c:pt>
                <c:pt idx="83">
                  <c:v>0.580757856369018</c:v>
                </c:pt>
                <c:pt idx="84">
                  <c:v>1.2739164829254099</c:v>
                </c:pt>
                <c:pt idx="85">
                  <c:v>0.52515220642089799</c:v>
                </c:pt>
                <c:pt idx="86">
                  <c:v>1.2611320018768299</c:v>
                </c:pt>
                <c:pt idx="87">
                  <c:v>1.32380843162536</c:v>
                </c:pt>
                <c:pt idx="88">
                  <c:v>0.30218172073364202</c:v>
                </c:pt>
                <c:pt idx="89">
                  <c:v>1.2941315174102701</c:v>
                </c:pt>
                <c:pt idx="90">
                  <c:v>1.2278583049774101</c:v>
                </c:pt>
                <c:pt idx="91">
                  <c:v>0.58362889289855902</c:v>
                </c:pt>
                <c:pt idx="92">
                  <c:v>1.3312578201293901</c:v>
                </c:pt>
                <c:pt idx="93">
                  <c:v>1.4176833629608101</c:v>
                </c:pt>
                <c:pt idx="94">
                  <c:v>3.1842722892761199</c:v>
                </c:pt>
                <c:pt idx="95">
                  <c:v>2.4525940418243399</c:v>
                </c:pt>
                <c:pt idx="96">
                  <c:v>1.4555253982543901</c:v>
                </c:pt>
                <c:pt idx="97">
                  <c:v>1.22314929962158</c:v>
                </c:pt>
                <c:pt idx="98">
                  <c:v>0.85734248161315896</c:v>
                </c:pt>
                <c:pt idx="99">
                  <c:v>0.300460815429687</c:v>
                </c:pt>
                <c:pt idx="100">
                  <c:v>0.30576181411743097</c:v>
                </c:pt>
              </c:numCache>
            </c:numRef>
          </c:yVal>
          <c:smooth val="0"/>
          <c:extLst>
            <c:ext xmlns:c16="http://schemas.microsoft.com/office/drawing/2014/chart" uri="{C3380CC4-5D6E-409C-BE32-E72D297353CC}">
              <c16:uniqueId val="{00000001-D59B-43A6-873C-63BC6F14D9BE}"/>
            </c:ext>
          </c:extLst>
        </c:ser>
        <c:ser>
          <c:idx val="2"/>
          <c:order val="2"/>
          <c:tx>
            <c:v>Combination</c:v>
          </c:tx>
          <c:spPr>
            <a:ln w="19050" cap="rnd">
              <a:solidFill>
                <a:schemeClr val="accent3"/>
              </a:solidFill>
              <a:round/>
            </a:ln>
            <a:effectLst/>
          </c:spPr>
          <c:marker>
            <c:symbol val="none"/>
          </c:marker>
          <c:yVal>
            <c:numRef>
              <c:f>Sheet3!$C$2:$C$102</c:f>
              <c:numCache>
                <c:formatCode>General</c:formatCode>
                <c:ptCount val="101"/>
                <c:pt idx="0">
                  <c:v>1.0801651477813701</c:v>
                </c:pt>
                <c:pt idx="1">
                  <c:v>0.85946285724639648</c:v>
                </c:pt>
                <c:pt idx="2">
                  <c:v>1.002613902091978</c:v>
                </c:pt>
                <c:pt idx="3">
                  <c:v>0.97805559635162309</c:v>
                </c:pt>
                <c:pt idx="4">
                  <c:v>0.87381148338317804</c:v>
                </c:pt>
                <c:pt idx="5">
                  <c:v>1.9152684211730899</c:v>
                </c:pt>
                <c:pt idx="6">
                  <c:v>1.6068047285079956</c:v>
                </c:pt>
                <c:pt idx="7">
                  <c:v>0.708762407302856</c:v>
                </c:pt>
                <c:pt idx="8">
                  <c:v>1.1951339244842498</c:v>
                </c:pt>
                <c:pt idx="9">
                  <c:v>0.96507537364959406</c:v>
                </c:pt>
                <c:pt idx="10">
                  <c:v>1.0086119174957231</c:v>
                </c:pt>
                <c:pt idx="11">
                  <c:v>0.81554365158080555</c:v>
                </c:pt>
                <c:pt idx="12">
                  <c:v>1.5347299575805624</c:v>
                </c:pt>
                <c:pt idx="13">
                  <c:v>0.45743834972381547</c:v>
                </c:pt>
                <c:pt idx="14">
                  <c:v>0.87892997264861894</c:v>
                </c:pt>
                <c:pt idx="15">
                  <c:v>1.3057157993316599</c:v>
                </c:pt>
                <c:pt idx="16">
                  <c:v>1.2932657003402666</c:v>
                </c:pt>
                <c:pt idx="17">
                  <c:v>1.1932194232940649</c:v>
                </c:pt>
                <c:pt idx="18">
                  <c:v>1.3487942218780451</c:v>
                </c:pt>
                <c:pt idx="19">
                  <c:v>1.22925460338592</c:v>
                </c:pt>
                <c:pt idx="20">
                  <c:v>2.92018365859985</c:v>
                </c:pt>
                <c:pt idx="21">
                  <c:v>0.96678733825683238</c:v>
                </c:pt>
                <c:pt idx="22">
                  <c:v>0.91800308227538996</c:v>
                </c:pt>
                <c:pt idx="23">
                  <c:v>0.82493031024932661</c:v>
                </c:pt>
                <c:pt idx="24">
                  <c:v>1.054159402847288</c:v>
                </c:pt>
                <c:pt idx="25">
                  <c:v>1.0287314653396584</c:v>
                </c:pt>
                <c:pt idx="26">
                  <c:v>0.94849836826324396</c:v>
                </c:pt>
                <c:pt idx="27">
                  <c:v>0.99744522571563343</c:v>
                </c:pt>
                <c:pt idx="28">
                  <c:v>2.8857853412628147</c:v>
                </c:pt>
                <c:pt idx="29">
                  <c:v>0.36566364765167209</c:v>
                </c:pt>
                <c:pt idx="30">
                  <c:v>0.92320036888122448</c:v>
                </c:pt>
                <c:pt idx="31">
                  <c:v>0.96757137775420898</c:v>
                </c:pt>
                <c:pt idx="32">
                  <c:v>1.1261713504791231</c:v>
                </c:pt>
                <c:pt idx="33">
                  <c:v>1.0533369779586701</c:v>
                </c:pt>
                <c:pt idx="34">
                  <c:v>1.7989860773086506</c:v>
                </c:pt>
                <c:pt idx="35">
                  <c:v>0.3132528066635128</c:v>
                </c:pt>
                <c:pt idx="36">
                  <c:v>0.84376549720763994</c:v>
                </c:pt>
                <c:pt idx="37">
                  <c:v>0.87626111507415394</c:v>
                </c:pt>
                <c:pt idx="38">
                  <c:v>1.4546055793762149</c:v>
                </c:pt>
                <c:pt idx="39">
                  <c:v>1.0332064628601065</c:v>
                </c:pt>
                <c:pt idx="40">
                  <c:v>1.2814903259277299</c:v>
                </c:pt>
                <c:pt idx="41">
                  <c:v>1.2751979827880802</c:v>
                </c:pt>
                <c:pt idx="42">
                  <c:v>1.9861400127410849</c:v>
                </c:pt>
                <c:pt idx="43">
                  <c:v>1.9537205696105924</c:v>
                </c:pt>
                <c:pt idx="44">
                  <c:v>0.87401628494262651</c:v>
                </c:pt>
                <c:pt idx="45">
                  <c:v>0.93305516242980902</c:v>
                </c:pt>
                <c:pt idx="46">
                  <c:v>1.1803226470947199</c:v>
                </c:pt>
                <c:pt idx="47">
                  <c:v>3.1213564872741699</c:v>
                </c:pt>
                <c:pt idx="48">
                  <c:v>0.63907432556152299</c:v>
                </c:pt>
                <c:pt idx="49">
                  <c:v>1.0679502487182599</c:v>
                </c:pt>
                <c:pt idx="50">
                  <c:v>0.61282515525817804</c:v>
                </c:pt>
                <c:pt idx="51">
                  <c:v>0.935017108917236</c:v>
                </c:pt>
                <c:pt idx="52">
                  <c:v>1.0244672298431301</c:v>
                </c:pt>
                <c:pt idx="53">
                  <c:v>2.9913520812988201</c:v>
                </c:pt>
                <c:pt idx="54">
                  <c:v>0.54839777946472101</c:v>
                </c:pt>
                <c:pt idx="55">
                  <c:v>1.3210520744323699</c:v>
                </c:pt>
                <c:pt idx="56">
                  <c:v>1.3157143592834399</c:v>
                </c:pt>
                <c:pt idx="57">
                  <c:v>1.6134939193725499</c:v>
                </c:pt>
                <c:pt idx="58">
                  <c:v>1.0933754444122299</c:v>
                </c:pt>
                <c:pt idx="59">
                  <c:v>1.2699172496795601</c:v>
                </c:pt>
                <c:pt idx="60">
                  <c:v>1.12272477149963</c:v>
                </c:pt>
                <c:pt idx="61">
                  <c:v>0.99216961860656705</c:v>
                </c:pt>
                <c:pt idx="62">
                  <c:v>0.93305516242980902</c:v>
                </c:pt>
                <c:pt idx="63">
                  <c:v>1.1803226470947199</c:v>
                </c:pt>
                <c:pt idx="64">
                  <c:v>3.1213564872741699</c:v>
                </c:pt>
                <c:pt idx="65">
                  <c:v>0.63907432556152299</c:v>
                </c:pt>
                <c:pt idx="66">
                  <c:v>1.0679502487182599</c:v>
                </c:pt>
                <c:pt idx="67">
                  <c:v>0.61282515525817804</c:v>
                </c:pt>
                <c:pt idx="68">
                  <c:v>0.935017108917236</c:v>
                </c:pt>
                <c:pt idx="69">
                  <c:v>1.0244672298431301</c:v>
                </c:pt>
                <c:pt idx="70">
                  <c:v>2.9913520812988201</c:v>
                </c:pt>
                <c:pt idx="71">
                  <c:v>0.54839777946472101</c:v>
                </c:pt>
                <c:pt idx="72">
                  <c:v>1.3210520744323699</c:v>
                </c:pt>
                <c:pt idx="73">
                  <c:v>1.3157143592834399</c:v>
                </c:pt>
                <c:pt idx="74">
                  <c:v>1.6134939193725499</c:v>
                </c:pt>
                <c:pt idx="75">
                  <c:v>1.0933754444122299</c:v>
                </c:pt>
                <c:pt idx="76">
                  <c:v>1.2699172496795601</c:v>
                </c:pt>
                <c:pt idx="77">
                  <c:v>1.12272477149963</c:v>
                </c:pt>
                <c:pt idx="78">
                  <c:v>2.63649559020996</c:v>
                </c:pt>
                <c:pt idx="79">
                  <c:v>1.2300052642822199</c:v>
                </c:pt>
                <c:pt idx="80">
                  <c:v>1.0610110759735101</c:v>
                </c:pt>
                <c:pt idx="81">
                  <c:v>0.55054140090942305</c:v>
                </c:pt>
                <c:pt idx="82">
                  <c:v>0.93993449211120605</c:v>
                </c:pt>
                <c:pt idx="83">
                  <c:v>0.99216961860656705</c:v>
                </c:pt>
                <c:pt idx="84">
                  <c:v>0.93305516242980902</c:v>
                </c:pt>
                <c:pt idx="85">
                  <c:v>9.2252969741821206E-2</c:v>
                </c:pt>
                <c:pt idx="86">
                  <c:v>0.77845048904418901</c:v>
                </c:pt>
                <c:pt idx="87">
                  <c:v>1.3223176002502399</c:v>
                </c:pt>
                <c:pt idx="88">
                  <c:v>1.3173255920410101</c:v>
                </c:pt>
                <c:pt idx="89">
                  <c:v>1.0822067260742101</c:v>
                </c:pt>
                <c:pt idx="90">
                  <c:v>0.606620073318481</c:v>
                </c:pt>
                <c:pt idx="91">
                  <c:v>7.8107833862304604E-2</c:v>
                </c:pt>
                <c:pt idx="92">
                  <c:v>0.36647891998290999</c:v>
                </c:pt>
                <c:pt idx="93">
                  <c:v>0.436807870864868</c:v>
                </c:pt>
                <c:pt idx="94">
                  <c:v>1.2957172393798799</c:v>
                </c:pt>
                <c:pt idx="95">
                  <c:v>0.97303748130798295</c:v>
                </c:pt>
                <c:pt idx="96">
                  <c:v>1.2930634021759</c:v>
                </c:pt>
                <c:pt idx="97">
                  <c:v>1.4276711940765301</c:v>
                </c:pt>
                <c:pt idx="98">
                  <c:v>1.3357844352722099</c:v>
                </c:pt>
                <c:pt idx="99">
                  <c:v>3.2038717269897399</c:v>
                </c:pt>
                <c:pt idx="100">
                  <c:v>0.70356941223144498</c:v>
                </c:pt>
              </c:numCache>
            </c:numRef>
          </c:yVal>
          <c:smooth val="0"/>
          <c:extLst>
            <c:ext xmlns:c16="http://schemas.microsoft.com/office/drawing/2014/chart" uri="{C3380CC4-5D6E-409C-BE32-E72D297353CC}">
              <c16:uniqueId val="{00000002-D59B-43A6-873C-63BC6F14D9BE}"/>
            </c:ext>
          </c:extLst>
        </c:ser>
        <c:ser>
          <c:idx val="3"/>
          <c:order val="3"/>
          <c:tx>
            <c:v>Suction Cup</c:v>
          </c:tx>
          <c:spPr>
            <a:ln w="19050" cap="rnd">
              <a:solidFill>
                <a:schemeClr val="accent4"/>
              </a:solidFill>
              <a:round/>
            </a:ln>
            <a:effectLst/>
          </c:spPr>
          <c:marker>
            <c:symbol val="none"/>
          </c:marker>
          <c:yVal>
            <c:numRef>
              <c:f>Sheet3!$D$2:$D$102</c:f>
              <c:numCache>
                <c:formatCode>General</c:formatCode>
                <c:ptCount val="101"/>
                <c:pt idx="0">
                  <c:v>1.3149605989456163</c:v>
                </c:pt>
                <c:pt idx="1">
                  <c:v>1.35832154750823</c:v>
                </c:pt>
                <c:pt idx="2">
                  <c:v>0.91597378253936546</c:v>
                </c:pt>
                <c:pt idx="3">
                  <c:v>0.44412863254547053</c:v>
                </c:pt>
                <c:pt idx="4">
                  <c:v>0.7882187366485589</c:v>
                </c:pt>
                <c:pt idx="5">
                  <c:v>0.74224746227264249</c:v>
                </c:pt>
                <c:pt idx="6">
                  <c:v>1.3593240976333569</c:v>
                </c:pt>
                <c:pt idx="7">
                  <c:v>0.38264083862304654</c:v>
                </c:pt>
                <c:pt idx="8">
                  <c:v>1.494474053382872</c:v>
                </c:pt>
                <c:pt idx="9">
                  <c:v>0.75700080394744751</c:v>
                </c:pt>
                <c:pt idx="10">
                  <c:v>0.313803911209106</c:v>
                </c:pt>
                <c:pt idx="11">
                  <c:v>0.6513512134551982</c:v>
                </c:pt>
                <c:pt idx="12">
                  <c:v>0.62763619422912553</c:v>
                </c:pt>
                <c:pt idx="13">
                  <c:v>0.433840632438659</c:v>
                </c:pt>
                <c:pt idx="14">
                  <c:v>1.5200275182723986</c:v>
                </c:pt>
                <c:pt idx="15">
                  <c:v>0.39210605621337846</c:v>
                </c:pt>
                <c:pt idx="16">
                  <c:v>7.3385953903198201E-2</c:v>
                </c:pt>
                <c:pt idx="17">
                  <c:v>0.18301153182983376</c:v>
                </c:pt>
                <c:pt idx="18">
                  <c:v>0.7700401544570894</c:v>
                </c:pt>
                <c:pt idx="19">
                  <c:v>0.76793122291564553</c:v>
                </c:pt>
                <c:pt idx="20">
                  <c:v>0.60534417629241832</c:v>
                </c:pt>
                <c:pt idx="21">
                  <c:v>0.2314364910125728</c:v>
                </c:pt>
                <c:pt idx="22">
                  <c:v>7.5259923934936496E-2</c:v>
                </c:pt>
                <c:pt idx="23">
                  <c:v>7.28899240493774E-2</c:v>
                </c:pt>
                <c:pt idx="24">
                  <c:v>7.7216744422912542E-2</c:v>
                </c:pt>
                <c:pt idx="25">
                  <c:v>0.23521864414215049</c:v>
                </c:pt>
                <c:pt idx="26">
                  <c:v>0.26379787921905473</c:v>
                </c:pt>
                <c:pt idx="27">
                  <c:v>0.2370712757110594</c:v>
                </c:pt>
                <c:pt idx="28">
                  <c:v>7.1648597717285101E-2</c:v>
                </c:pt>
                <c:pt idx="29">
                  <c:v>8.7071657180786105E-2</c:v>
                </c:pt>
                <c:pt idx="30">
                  <c:v>0.24136817455291731</c:v>
                </c:pt>
                <c:pt idx="31">
                  <c:v>0.22957432270050041</c:v>
                </c:pt>
                <c:pt idx="32">
                  <c:v>0.23130500316619834</c:v>
                </c:pt>
                <c:pt idx="33">
                  <c:v>7.0587396621704102E-2</c:v>
                </c:pt>
                <c:pt idx="34">
                  <c:v>7.6885104179382296E-2</c:v>
                </c:pt>
                <c:pt idx="35">
                  <c:v>8.5630416870117146E-2</c:v>
                </c:pt>
                <c:pt idx="36">
                  <c:v>0.35066592693328802</c:v>
                </c:pt>
                <c:pt idx="37">
                  <c:v>0.38153016567230202</c:v>
                </c:pt>
                <c:pt idx="38">
                  <c:v>0.40538489818572948</c:v>
                </c:pt>
                <c:pt idx="39">
                  <c:v>0.18178379535674999</c:v>
                </c:pt>
                <c:pt idx="40">
                  <c:v>0.23206436634063679</c:v>
                </c:pt>
                <c:pt idx="41">
                  <c:v>8.6134076118469197E-2</c:v>
                </c:pt>
                <c:pt idx="42">
                  <c:v>6.7118644714355399E-2</c:v>
                </c:pt>
                <c:pt idx="43">
                  <c:v>0.23476266860961892</c:v>
                </c:pt>
                <c:pt idx="44">
                  <c:v>8.4996938705444308E-2</c:v>
                </c:pt>
                <c:pt idx="45">
                  <c:v>0.3498646020889275</c:v>
                </c:pt>
                <c:pt idx="46">
                  <c:v>0.18612253665924061</c:v>
                </c:pt>
                <c:pt idx="47">
                  <c:v>0.23024272918701144</c:v>
                </c:pt>
                <c:pt idx="48">
                  <c:v>0.23686826229095426</c:v>
                </c:pt>
                <c:pt idx="49">
                  <c:v>6.4990401268005302E-2</c:v>
                </c:pt>
                <c:pt idx="50">
                  <c:v>0.22882390022277804</c:v>
                </c:pt>
                <c:pt idx="51">
                  <c:v>0.23366427421569816</c:v>
                </c:pt>
                <c:pt idx="52">
                  <c:v>7.9920053482055609E-2</c:v>
                </c:pt>
                <c:pt idx="53">
                  <c:v>0.2356739044189452</c:v>
                </c:pt>
                <c:pt idx="54">
                  <c:v>0.2432212829589839</c:v>
                </c:pt>
                <c:pt idx="55">
                  <c:v>0.18549108505248985</c:v>
                </c:pt>
                <c:pt idx="56">
                  <c:v>0.23602759838104204</c:v>
                </c:pt>
                <c:pt idx="57">
                  <c:v>0.30727529525756803</c:v>
                </c:pt>
                <c:pt idx="58">
                  <c:v>0.30762362480163502</c:v>
                </c:pt>
                <c:pt idx="59">
                  <c:v>1.74329161643981</c:v>
                </c:pt>
                <c:pt idx="60">
                  <c:v>0.38197135925292902</c:v>
                </c:pt>
                <c:pt idx="61">
                  <c:v>0.29492068290710399</c:v>
                </c:pt>
                <c:pt idx="62">
                  <c:v>0.30856847763061501</c:v>
                </c:pt>
                <c:pt idx="63">
                  <c:v>8.2784891128539997E-2</c:v>
                </c:pt>
                <c:pt idx="64">
                  <c:v>8.2581520080566406E-2</c:v>
                </c:pt>
                <c:pt idx="65">
                  <c:v>0.30637097358703602</c:v>
                </c:pt>
                <c:pt idx="66">
                  <c:v>0.31583452224731401</c:v>
                </c:pt>
                <c:pt idx="67">
                  <c:v>0.397663354873657</c:v>
                </c:pt>
                <c:pt idx="68">
                  <c:v>0.38672065734863198</c:v>
                </c:pt>
                <c:pt idx="69">
                  <c:v>6.0711383819580002E-2</c:v>
                </c:pt>
                <c:pt idx="70">
                  <c:v>0.2963547706604</c:v>
                </c:pt>
                <c:pt idx="71">
                  <c:v>0.53629493713378895</c:v>
                </c:pt>
                <c:pt idx="72">
                  <c:v>0.37862443923950101</c:v>
                </c:pt>
                <c:pt idx="73">
                  <c:v>7.4084281921386705E-2</c:v>
                </c:pt>
                <c:pt idx="74">
                  <c:v>0.37487530708312899</c:v>
                </c:pt>
                <c:pt idx="75">
                  <c:v>6.9793939590454102E-2</c:v>
                </c:pt>
                <c:pt idx="76">
                  <c:v>8.5087537765502902E-2</c:v>
                </c:pt>
                <c:pt idx="77">
                  <c:v>6.6296100616454995E-2</c:v>
                </c:pt>
                <c:pt idx="78">
                  <c:v>8.2998514175414997E-2</c:v>
                </c:pt>
                <c:pt idx="79">
                  <c:v>8.2818984985351493E-2</c:v>
                </c:pt>
                <c:pt idx="80">
                  <c:v>0.38894963264465299</c:v>
                </c:pt>
                <c:pt idx="81">
                  <c:v>7.6267480850219699E-2</c:v>
                </c:pt>
                <c:pt idx="82">
                  <c:v>9.3786239624023396E-2</c:v>
                </c:pt>
                <c:pt idx="83">
                  <c:v>0.397168159484863</c:v>
                </c:pt>
                <c:pt idx="84">
                  <c:v>6.3220262527465806E-2</c:v>
                </c:pt>
                <c:pt idx="85">
                  <c:v>8.6878299713134696E-2</c:v>
                </c:pt>
                <c:pt idx="86">
                  <c:v>6.0622692108154297E-2</c:v>
                </c:pt>
                <c:pt idx="87">
                  <c:v>8.3667993545532199E-2</c:v>
                </c:pt>
                <c:pt idx="88">
                  <c:v>8.7578296661376898E-2</c:v>
                </c:pt>
                <c:pt idx="89">
                  <c:v>0.39519906044006298</c:v>
                </c:pt>
                <c:pt idx="90">
                  <c:v>0.38440728187561002</c:v>
                </c:pt>
                <c:pt idx="91">
                  <c:v>0.37745857238769498</c:v>
                </c:pt>
                <c:pt idx="92">
                  <c:v>6.0117483139038003E-2</c:v>
                </c:pt>
                <c:pt idx="93">
                  <c:v>7.9330682754516602E-2</c:v>
                </c:pt>
                <c:pt idx="94">
                  <c:v>9.0071916580200195E-2</c:v>
                </c:pt>
                <c:pt idx="95">
                  <c:v>6.9256067276000893E-2</c:v>
                </c:pt>
                <c:pt idx="96">
                  <c:v>8.0725908279418904E-2</c:v>
                </c:pt>
                <c:pt idx="97">
                  <c:v>6.0692310333251898E-2</c:v>
                </c:pt>
                <c:pt idx="98">
                  <c:v>8.8137388229370103E-2</c:v>
                </c:pt>
                <c:pt idx="99">
                  <c:v>0.387438774108886</c:v>
                </c:pt>
                <c:pt idx="100">
                  <c:v>0.44477677345275801</c:v>
                </c:pt>
              </c:numCache>
            </c:numRef>
          </c:yVal>
          <c:smooth val="0"/>
          <c:extLst>
            <c:ext xmlns:c16="http://schemas.microsoft.com/office/drawing/2014/chart" uri="{C3380CC4-5D6E-409C-BE32-E72D297353CC}">
              <c16:uniqueId val="{00000003-D59B-43A6-873C-63BC6F14D9BE}"/>
            </c:ext>
          </c:extLst>
        </c:ser>
        <c:dLbls>
          <c:showLegendKey val="0"/>
          <c:showVal val="0"/>
          <c:showCatName val="0"/>
          <c:showSerName val="0"/>
          <c:showPercent val="0"/>
          <c:showBubbleSize val="0"/>
        </c:dLbls>
        <c:axId val="958894319"/>
        <c:axId val="958882799"/>
      </c:scatterChart>
      <c:valAx>
        <c:axId val="958894319"/>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958882799"/>
        <c:crosses val="autoZero"/>
        <c:crossBetween val="midCat"/>
      </c:valAx>
      <c:valAx>
        <c:axId val="958882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9588943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peatabi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barChart>
        <c:barDir val="col"/>
        <c:grouping val="clustered"/>
        <c:varyColors val="0"/>
        <c:ser>
          <c:idx val="0"/>
          <c:order val="0"/>
          <c:tx>
            <c:v>Repeatability Percentage (Success)</c:v>
          </c:tx>
          <c:spPr>
            <a:solidFill>
              <a:schemeClr val="accent1"/>
            </a:solidFill>
            <a:ln>
              <a:noFill/>
            </a:ln>
            <a:effectLst/>
          </c:spPr>
          <c:invertIfNegative val="0"/>
          <c:cat>
            <c:strRef>
              <c:f>Sheet1!$AI$1:$AO$1</c:f>
              <c:strCache>
                <c:ptCount val="7"/>
                <c:pt idx="0">
                  <c:v>Finger Counting</c:v>
                </c:pt>
                <c:pt idx="1">
                  <c:v>Hand Distance (MultiHands)</c:v>
                </c:pt>
                <c:pt idx="2">
                  <c:v>Finger Counting (Two hands)(MultiHands)</c:v>
                </c:pt>
                <c:pt idx="3">
                  <c:v>Virtual Drawing</c:v>
                </c:pt>
                <c:pt idx="4">
                  <c:v>Real-time Control by Gesture (Normal Movement)</c:v>
                </c:pt>
                <c:pt idx="5">
                  <c:v>Real-time Control by Gesture (Gripper)</c:v>
                </c:pt>
                <c:pt idx="6">
                  <c:v>Real-time Control by Gesture (Suction Cup)</c:v>
                </c:pt>
              </c:strCache>
            </c:strRef>
          </c:cat>
          <c:val>
            <c:numRef>
              <c:f>Sheet1!$AI$2:$AO$2</c:f>
              <c:numCache>
                <c:formatCode>General</c:formatCode>
                <c:ptCount val="7"/>
                <c:pt idx="0">
                  <c:v>100</c:v>
                </c:pt>
                <c:pt idx="1">
                  <c:v>97</c:v>
                </c:pt>
                <c:pt idx="2">
                  <c:v>92</c:v>
                </c:pt>
                <c:pt idx="3">
                  <c:v>96</c:v>
                </c:pt>
                <c:pt idx="4">
                  <c:v>98</c:v>
                </c:pt>
                <c:pt idx="5">
                  <c:v>97</c:v>
                </c:pt>
                <c:pt idx="6">
                  <c:v>98</c:v>
                </c:pt>
              </c:numCache>
            </c:numRef>
          </c:val>
          <c:extLst>
            <c:ext xmlns:c16="http://schemas.microsoft.com/office/drawing/2014/chart" uri="{C3380CC4-5D6E-409C-BE32-E72D297353CC}">
              <c16:uniqueId val="{00000000-B2CF-4F83-88FB-A1510C5526EF}"/>
            </c:ext>
          </c:extLst>
        </c:ser>
        <c:ser>
          <c:idx val="1"/>
          <c:order val="1"/>
          <c:tx>
            <c:v>Error Occured Percentage (During system running)</c:v>
          </c:tx>
          <c:spPr>
            <a:solidFill>
              <a:schemeClr val="accent2"/>
            </a:solidFill>
            <a:ln>
              <a:noFill/>
            </a:ln>
            <a:effectLst/>
          </c:spPr>
          <c:invertIfNegative val="0"/>
          <c:cat>
            <c:strRef>
              <c:f>Sheet1!$AI$1:$AO$1</c:f>
              <c:strCache>
                <c:ptCount val="7"/>
                <c:pt idx="0">
                  <c:v>Finger Counting</c:v>
                </c:pt>
                <c:pt idx="1">
                  <c:v>Hand Distance (MultiHands)</c:v>
                </c:pt>
                <c:pt idx="2">
                  <c:v>Finger Counting (Two hands)(MultiHands)</c:v>
                </c:pt>
                <c:pt idx="3">
                  <c:v>Virtual Drawing</c:v>
                </c:pt>
                <c:pt idx="4">
                  <c:v>Real-time Control by Gesture (Normal Movement)</c:v>
                </c:pt>
                <c:pt idx="5">
                  <c:v>Real-time Control by Gesture (Gripper)</c:v>
                </c:pt>
                <c:pt idx="6">
                  <c:v>Real-time Control by Gesture (Suction Cup)</c:v>
                </c:pt>
              </c:strCache>
            </c:strRef>
          </c:cat>
          <c:val>
            <c:numRef>
              <c:f>Sheet1!$AI$3:$AO$3</c:f>
              <c:numCache>
                <c:formatCode>General</c:formatCode>
                <c:ptCount val="7"/>
                <c:pt idx="0">
                  <c:v>1</c:v>
                </c:pt>
                <c:pt idx="1">
                  <c:v>3</c:v>
                </c:pt>
                <c:pt idx="2">
                  <c:v>4</c:v>
                </c:pt>
                <c:pt idx="3">
                  <c:v>3</c:v>
                </c:pt>
                <c:pt idx="4">
                  <c:v>2</c:v>
                </c:pt>
                <c:pt idx="5">
                  <c:v>2</c:v>
                </c:pt>
                <c:pt idx="6">
                  <c:v>1</c:v>
                </c:pt>
              </c:numCache>
            </c:numRef>
          </c:val>
          <c:extLst>
            <c:ext xmlns:c16="http://schemas.microsoft.com/office/drawing/2014/chart" uri="{C3380CC4-5D6E-409C-BE32-E72D297353CC}">
              <c16:uniqueId val="{00000001-B2CF-4F83-88FB-A1510C5526EF}"/>
            </c:ext>
          </c:extLst>
        </c:ser>
        <c:dLbls>
          <c:showLegendKey val="0"/>
          <c:showVal val="0"/>
          <c:showCatName val="0"/>
          <c:showSerName val="0"/>
          <c:showPercent val="0"/>
          <c:showBubbleSize val="0"/>
        </c:dLbls>
        <c:gapWidth val="219"/>
        <c:overlap val="-27"/>
        <c:axId val="1379670992"/>
        <c:axId val="1379674832"/>
      </c:barChart>
      <c:catAx>
        <c:axId val="137967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79674832"/>
        <c:crosses val="autoZero"/>
        <c:auto val="1"/>
        <c:lblAlgn val="ctr"/>
        <c:lblOffset val="100"/>
        <c:noMultiLvlLbl val="0"/>
      </c:catAx>
      <c:valAx>
        <c:axId val="137967483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7967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Ratio</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工作表1!$Z$1:$Z$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X$1:$X$101</c:f>
              <c:numCache>
                <c:formatCode>General</c:formatCode>
                <c:ptCount val="101"/>
                <c:pt idx="0">
                  <c:v>1.0454002293992299</c:v>
                </c:pt>
                <c:pt idx="1">
                  <c:v>1.05614063829473</c:v>
                </c:pt>
                <c:pt idx="2">
                  <c:v>1.05333274949722</c:v>
                </c:pt>
                <c:pt idx="3">
                  <c:v>1.0577970236796399</c:v>
                </c:pt>
                <c:pt idx="4">
                  <c:v>1.05661243969504</c:v>
                </c:pt>
                <c:pt idx="5">
                  <c:v>1.0554396231488601</c:v>
                </c:pt>
                <c:pt idx="6">
                  <c:v>1.09097253354776</c:v>
                </c:pt>
                <c:pt idx="7">
                  <c:v>1.06001558581054</c:v>
                </c:pt>
                <c:pt idx="8">
                  <c:v>1.06003567249916</c:v>
                </c:pt>
                <c:pt idx="9">
                  <c:v>1.0566658391542401</c:v>
                </c:pt>
                <c:pt idx="10">
                  <c:v>1.0580379781132401</c:v>
                </c:pt>
                <c:pt idx="11">
                  <c:v>1.06314711835955</c:v>
                </c:pt>
                <c:pt idx="12">
                  <c:v>1.07607915959761</c:v>
                </c:pt>
                <c:pt idx="13">
                  <c:v>1.0332076721030099</c:v>
                </c:pt>
                <c:pt idx="14">
                  <c:v>1.10325070077851</c:v>
                </c:pt>
                <c:pt idx="15">
                  <c:v>1.11987059826992</c:v>
                </c:pt>
                <c:pt idx="16">
                  <c:v>1.1268989476020901</c:v>
                </c:pt>
                <c:pt idx="17">
                  <c:v>1.11959256541681</c:v>
                </c:pt>
                <c:pt idx="18">
                  <c:v>1.1190233515432499</c:v>
                </c:pt>
                <c:pt idx="19">
                  <c:v>1.0929627799682</c:v>
                </c:pt>
                <c:pt idx="20">
                  <c:v>1.08646445902544</c:v>
                </c:pt>
                <c:pt idx="21">
                  <c:v>1.08566070772892</c:v>
                </c:pt>
                <c:pt idx="22">
                  <c:v>1.09490173039408</c:v>
                </c:pt>
                <c:pt idx="23">
                  <c:v>1.1002804722156001</c:v>
                </c:pt>
                <c:pt idx="24">
                  <c:v>1.09176327121252</c:v>
                </c:pt>
                <c:pt idx="25">
                  <c:v>1.09386915895005</c:v>
                </c:pt>
                <c:pt idx="26">
                  <c:v>1.0846672385274101</c:v>
                </c:pt>
                <c:pt idx="27">
                  <c:v>1.0754830060401701</c:v>
                </c:pt>
                <c:pt idx="28">
                  <c:v>1.02563987527137</c:v>
                </c:pt>
                <c:pt idx="29">
                  <c:v>1.02657450148013</c:v>
                </c:pt>
                <c:pt idx="30">
                  <c:v>1.0337295204802599</c:v>
                </c:pt>
                <c:pt idx="31">
                  <c:v>1.0454330197221999</c:v>
                </c:pt>
                <c:pt idx="32">
                  <c:v>1.04752129770548</c:v>
                </c:pt>
                <c:pt idx="33">
                  <c:v>1.0397088761577999</c:v>
                </c:pt>
                <c:pt idx="34">
                  <c:v>1.05861651073262</c:v>
                </c:pt>
                <c:pt idx="35">
                  <c:v>1.0296109903011399</c:v>
                </c:pt>
                <c:pt idx="36">
                  <c:v>1.05314259592785</c:v>
                </c:pt>
                <c:pt idx="37">
                  <c:v>1.0498044369064601</c:v>
                </c:pt>
                <c:pt idx="38">
                  <c:v>1.0396899563422299</c:v>
                </c:pt>
                <c:pt idx="39">
                  <c:v>1.0458688495199</c:v>
                </c:pt>
                <c:pt idx="40">
                  <c:v>1.06792537680347</c:v>
                </c:pt>
                <c:pt idx="41">
                  <c:v>1.0783971565980699</c:v>
                </c:pt>
                <c:pt idx="42">
                  <c:v>1.0980383738644099</c:v>
                </c:pt>
                <c:pt idx="43">
                  <c:v>1.1401130129069601</c:v>
                </c:pt>
                <c:pt idx="44">
                  <c:v>1.1309800889797399</c:v>
                </c:pt>
                <c:pt idx="45">
                  <c:v>1.12849037789214</c:v>
                </c:pt>
                <c:pt idx="46">
                  <c:v>1.1293054242018701</c:v>
                </c:pt>
                <c:pt idx="47">
                  <c:v>1.11984240630707</c:v>
                </c:pt>
                <c:pt idx="48">
                  <c:v>1.06807279841886</c:v>
                </c:pt>
                <c:pt idx="49">
                  <c:v>1.0490541865410301</c:v>
                </c:pt>
                <c:pt idx="50">
                  <c:v>1.0216568360655101</c:v>
                </c:pt>
                <c:pt idx="51">
                  <c:v>1.0444887450767999</c:v>
                </c:pt>
                <c:pt idx="52">
                  <c:v>1.02618127557079</c:v>
                </c:pt>
                <c:pt idx="53">
                  <c:v>1.03181672203926</c:v>
                </c:pt>
                <c:pt idx="54">
                  <c:v>1.10551886490698</c:v>
                </c:pt>
                <c:pt idx="55">
                  <c:v>1.0853996674752999</c:v>
                </c:pt>
                <c:pt idx="56">
                  <c:v>1.0006941215459999</c:v>
                </c:pt>
                <c:pt idx="57">
                  <c:v>1.01636297779171</c:v>
                </c:pt>
                <c:pt idx="58">
                  <c:v>1.0161924695859801</c:v>
                </c:pt>
                <c:pt idx="59">
                  <c:v>1.01404310070797</c:v>
                </c:pt>
                <c:pt idx="60">
                  <c:v>1.01436446737234</c:v>
                </c:pt>
                <c:pt idx="61">
                  <c:v>0.96782385781546998</c:v>
                </c:pt>
                <c:pt idx="62">
                  <c:v>1.0299175661495801</c:v>
                </c:pt>
                <c:pt idx="63">
                  <c:v>1.15962984487336</c:v>
                </c:pt>
                <c:pt idx="64">
                  <c:v>1.1672390227906999</c:v>
                </c:pt>
                <c:pt idx="65">
                  <c:v>1.16053753450887</c:v>
                </c:pt>
                <c:pt idx="66">
                  <c:v>1.15372859733278</c:v>
                </c:pt>
                <c:pt idx="67">
                  <c:v>1.1519922094489301</c:v>
                </c:pt>
                <c:pt idx="68">
                  <c:v>1.15219574347874</c:v>
                </c:pt>
                <c:pt idx="69">
                  <c:v>1.06931846597995</c:v>
                </c:pt>
                <c:pt idx="70">
                  <c:v>1.0076814234587399</c:v>
                </c:pt>
                <c:pt idx="71">
                  <c:v>1.01859632759455</c:v>
                </c:pt>
                <c:pt idx="72">
                  <c:v>1.0247186952304099</c:v>
                </c:pt>
                <c:pt idx="73">
                  <c:v>1.02543177709508</c:v>
                </c:pt>
                <c:pt idx="74">
                  <c:v>1.0265073664184401</c:v>
                </c:pt>
                <c:pt idx="75">
                  <c:v>1.0250160744022001</c:v>
                </c:pt>
                <c:pt idx="76">
                  <c:v>1.0236728053598201</c:v>
                </c:pt>
                <c:pt idx="77">
                  <c:v>1.02499086678198</c:v>
                </c:pt>
                <c:pt idx="78">
                  <c:v>1.02611359042984</c:v>
                </c:pt>
                <c:pt idx="79">
                  <c:v>1.02757861501216</c:v>
                </c:pt>
                <c:pt idx="80">
                  <c:v>1.0254909490144899</c:v>
                </c:pt>
                <c:pt idx="81">
                  <c:v>1.02549234180376</c:v>
                </c:pt>
                <c:pt idx="82">
                  <c:v>1.0229317606859401</c:v>
                </c:pt>
                <c:pt idx="83">
                  <c:v>1.02988313122627</c:v>
                </c:pt>
                <c:pt idx="84">
                  <c:v>1.02652720984249</c:v>
                </c:pt>
                <c:pt idx="85">
                  <c:v>1.0322657183378601</c:v>
                </c:pt>
                <c:pt idx="86">
                  <c:v>1.22315954701261</c:v>
                </c:pt>
                <c:pt idx="87">
                  <c:v>1.1269414104867701</c:v>
                </c:pt>
                <c:pt idx="88">
                  <c:v>1.0893453497008001</c:v>
                </c:pt>
                <c:pt idx="89">
                  <c:v>1.0635094434682399</c:v>
                </c:pt>
                <c:pt idx="90">
                  <c:v>1.07101518878207</c:v>
                </c:pt>
                <c:pt idx="91">
                  <c:v>1.0732051781622101</c:v>
                </c:pt>
                <c:pt idx="92">
                  <c:v>1.0723522999772299</c:v>
                </c:pt>
                <c:pt idx="93">
                  <c:v>1.0706054145897801</c:v>
                </c:pt>
                <c:pt idx="94">
                  <c:v>1.07284290040724</c:v>
                </c:pt>
                <c:pt idx="95">
                  <c:v>1.0786324693220899</c:v>
                </c:pt>
                <c:pt idx="96">
                  <c:v>1.07026460054454</c:v>
                </c:pt>
                <c:pt idx="97">
                  <c:v>1.07438837380637</c:v>
                </c:pt>
                <c:pt idx="98">
                  <c:v>1.07129440861172</c:v>
                </c:pt>
                <c:pt idx="99">
                  <c:v>1.11480684908619</c:v>
                </c:pt>
                <c:pt idx="100">
                  <c:v>1.1522152404592301</c:v>
                </c:pt>
              </c:numCache>
            </c:numRef>
          </c:yVal>
          <c:smooth val="0"/>
          <c:extLst>
            <c:ext xmlns:c16="http://schemas.microsoft.com/office/drawing/2014/chart" uri="{C3380CC4-5D6E-409C-BE32-E72D297353CC}">
              <c16:uniqueId val="{00000000-C84F-49A2-83C3-D012989DC565}"/>
            </c:ext>
          </c:extLst>
        </c:ser>
        <c:dLbls>
          <c:showLegendKey val="0"/>
          <c:showVal val="0"/>
          <c:showCatName val="0"/>
          <c:showSerName val="0"/>
          <c:showPercent val="0"/>
          <c:showBubbleSize val="0"/>
        </c:dLbls>
        <c:axId val="660148703"/>
        <c:axId val="660164063"/>
      </c:scatterChart>
      <c:valAx>
        <c:axId val="660148703"/>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Number of Times</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660164063"/>
        <c:crosses val="autoZero"/>
        <c:crossBetween val="midCat"/>
        <c:majorUnit val="10"/>
      </c:valAx>
      <c:valAx>
        <c:axId val="660164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Ratio</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66014870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Accuracy</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tx>
            <c:v>Well-lit</c:v>
          </c:tx>
          <c:spPr>
            <a:ln w="19050" cap="rnd">
              <a:solidFill>
                <a:schemeClr val="accent1"/>
              </a:solidFill>
              <a:round/>
            </a:ln>
            <a:effectLst/>
          </c:spPr>
          <c:marker>
            <c:symbol val="none"/>
          </c:marker>
          <c:xVal>
            <c:numRef>
              <c:f>工作表1!$A$1:$A$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B$1:$B$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0-145C-47A1-A436-6279242B1144}"/>
            </c:ext>
          </c:extLst>
        </c:ser>
        <c:ser>
          <c:idx val="1"/>
          <c:order val="1"/>
          <c:tx>
            <c:v>Low-light</c:v>
          </c:tx>
          <c:spPr>
            <a:ln w="19050" cap="rnd">
              <a:solidFill>
                <a:schemeClr val="accent2"/>
              </a:solidFill>
              <a:round/>
            </a:ln>
            <a:effectLst/>
          </c:spPr>
          <c:marker>
            <c:symbol val="none"/>
          </c:marker>
          <c:xVal>
            <c:numRef>
              <c:f>工作表1!$A$1:$A$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B$1:$B$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1-145C-47A1-A436-6279242B1144}"/>
            </c:ext>
          </c:extLst>
        </c:ser>
        <c:ser>
          <c:idx val="2"/>
          <c:order val="2"/>
          <c:tx>
            <c:v>Right Hand</c:v>
          </c:tx>
          <c:spPr>
            <a:ln w="19050" cap="rnd">
              <a:solidFill>
                <a:schemeClr val="accent3"/>
              </a:solidFill>
              <a:round/>
            </a:ln>
            <a:effectLst/>
          </c:spPr>
          <c:marker>
            <c:symbol val="none"/>
          </c:marker>
          <c:xVal>
            <c:numRef>
              <c:f>工作表1!$A$1:$A$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B$1:$B$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2-145C-47A1-A436-6279242B1144}"/>
            </c:ext>
          </c:extLst>
        </c:ser>
        <c:ser>
          <c:idx val="3"/>
          <c:order val="3"/>
          <c:tx>
            <c:v>Left Hand</c:v>
          </c:tx>
          <c:spPr>
            <a:ln w="19050" cap="rnd">
              <a:solidFill>
                <a:schemeClr val="accent4"/>
              </a:solidFill>
              <a:round/>
            </a:ln>
            <a:effectLst/>
          </c:spPr>
          <c:marker>
            <c:symbol val="none"/>
          </c:marker>
          <c:xVal>
            <c:numRef>
              <c:f>工作表1!$A$1:$A$101</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xVal>
          <c:yVal>
            <c:numRef>
              <c:f>工作表1!$B$1:$B$101</c:f>
              <c:numCache>
                <c:formatCode>General</c:formatCode>
                <c:ptCount val="1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numCache>
            </c:numRef>
          </c:yVal>
          <c:smooth val="0"/>
          <c:extLst>
            <c:ext xmlns:c16="http://schemas.microsoft.com/office/drawing/2014/chart" uri="{C3380CC4-5D6E-409C-BE32-E72D297353CC}">
              <c16:uniqueId val="{00000003-145C-47A1-A436-6279242B1144}"/>
            </c:ext>
          </c:extLst>
        </c:ser>
        <c:dLbls>
          <c:showLegendKey val="0"/>
          <c:showVal val="0"/>
          <c:showCatName val="0"/>
          <c:showSerName val="0"/>
          <c:showPercent val="0"/>
          <c:showBubbleSize val="0"/>
        </c:dLbls>
        <c:axId val="219578175"/>
        <c:axId val="219576735"/>
      </c:scatterChart>
      <c:valAx>
        <c:axId val="219578175"/>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Number of Times</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19576735"/>
        <c:crosses val="autoZero"/>
        <c:crossBetween val="midCat"/>
      </c:valAx>
      <c:valAx>
        <c:axId val="2195767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Percentag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19578175"/>
        <c:crosses val="autoZero"/>
        <c:crossBetween val="midCat"/>
      </c:valAx>
      <c:spPr>
        <a:noFill/>
        <a:ln>
          <a:noFill/>
        </a:ln>
        <a:effectLst/>
      </c:spPr>
    </c:plotArea>
    <c:legend>
      <c:legendPos val="r"/>
      <c:layout>
        <c:manualLayout>
          <c:xMode val="edge"/>
          <c:yMode val="edge"/>
          <c:x val="0.73513801399825018"/>
          <c:y val="0.45506816856226306"/>
          <c:w val="0.19263976377952755"/>
          <c:h val="0.3125021872265967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ing Resul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barChart>
        <c:barDir val="col"/>
        <c:grouping val="clustered"/>
        <c:varyColors val="0"/>
        <c:ser>
          <c:idx val="0"/>
          <c:order val="0"/>
          <c:tx>
            <c:strRef>
              <c:f>Sheet1!$H$1</c:f>
              <c:strCache>
                <c:ptCount val="1"/>
                <c:pt idx="0">
                  <c:v>Single</c:v>
                </c:pt>
              </c:strCache>
            </c:strRef>
          </c:tx>
          <c:spPr>
            <a:solidFill>
              <a:schemeClr val="accent1"/>
            </a:solidFill>
            <a:ln>
              <a:noFill/>
            </a:ln>
            <a:effectLst/>
          </c:spPr>
          <c:invertIfNegative val="0"/>
          <c:cat>
            <c:numRef>
              <c:f>Sheet1!$G$2:$G$7</c:f>
              <c:numCache>
                <c:formatCode>General</c:formatCode>
                <c:ptCount val="6"/>
                <c:pt idx="0">
                  <c:v>1</c:v>
                </c:pt>
                <c:pt idx="1">
                  <c:v>2</c:v>
                </c:pt>
                <c:pt idx="2">
                  <c:v>3</c:v>
                </c:pt>
                <c:pt idx="3">
                  <c:v>4</c:v>
                </c:pt>
                <c:pt idx="4">
                  <c:v>5</c:v>
                </c:pt>
                <c:pt idx="5">
                  <c:v>6</c:v>
                </c:pt>
              </c:numCache>
            </c:numRef>
          </c:cat>
          <c:val>
            <c:numRef>
              <c:f>Sheet1!$H$2:$H$7</c:f>
              <c:numCache>
                <c:formatCode>General</c:formatCode>
                <c:ptCount val="6"/>
                <c:pt idx="0">
                  <c:v>0.82608695652173914</c:v>
                </c:pt>
                <c:pt idx="1">
                  <c:v>0.99532710280373837</c:v>
                </c:pt>
                <c:pt idx="2">
                  <c:v>0.62694300518134716</c:v>
                </c:pt>
                <c:pt idx="3">
                  <c:v>0.82608700000000002</c:v>
                </c:pt>
                <c:pt idx="4">
                  <c:v>0.62700964630225076</c:v>
                </c:pt>
                <c:pt idx="5">
                  <c:v>0.95111111111111113</c:v>
                </c:pt>
              </c:numCache>
            </c:numRef>
          </c:val>
          <c:extLst>
            <c:ext xmlns:c16="http://schemas.microsoft.com/office/drawing/2014/chart" uri="{C3380CC4-5D6E-409C-BE32-E72D297353CC}">
              <c16:uniqueId val="{00000000-1D1C-4F54-BB79-72116A5CE028}"/>
            </c:ext>
          </c:extLst>
        </c:ser>
        <c:ser>
          <c:idx val="1"/>
          <c:order val="1"/>
          <c:tx>
            <c:strRef>
              <c:f>Sheet1!$I$1</c:f>
              <c:strCache>
                <c:ptCount val="1"/>
                <c:pt idx="0">
                  <c:v>MultiHands</c:v>
                </c:pt>
              </c:strCache>
            </c:strRef>
          </c:tx>
          <c:spPr>
            <a:solidFill>
              <a:schemeClr val="accent2"/>
            </a:solidFill>
            <a:ln>
              <a:noFill/>
            </a:ln>
            <a:effectLst/>
          </c:spPr>
          <c:invertIfNegative val="0"/>
          <c:cat>
            <c:numRef>
              <c:f>Sheet1!$G$2:$G$7</c:f>
              <c:numCache>
                <c:formatCode>General</c:formatCode>
                <c:ptCount val="6"/>
                <c:pt idx="0">
                  <c:v>1</c:v>
                </c:pt>
                <c:pt idx="1">
                  <c:v>2</c:v>
                </c:pt>
                <c:pt idx="2">
                  <c:v>3</c:v>
                </c:pt>
                <c:pt idx="3">
                  <c:v>4</c:v>
                </c:pt>
                <c:pt idx="4">
                  <c:v>5</c:v>
                </c:pt>
                <c:pt idx="5">
                  <c:v>6</c:v>
                </c:pt>
              </c:numCache>
            </c:numRef>
          </c:cat>
          <c:val>
            <c:numRef>
              <c:f>Sheet1!$I$2:$I$7</c:f>
              <c:numCache>
                <c:formatCode>General</c:formatCode>
                <c:ptCount val="6"/>
                <c:pt idx="0">
                  <c:v>0.80512820512820515</c:v>
                </c:pt>
                <c:pt idx="1">
                  <c:v>0.99029126213592233</c:v>
                </c:pt>
                <c:pt idx="2">
                  <c:v>0.96256684491978606</c:v>
                </c:pt>
                <c:pt idx="3">
                  <c:v>0.80512799999999995</c:v>
                </c:pt>
                <c:pt idx="4">
                  <c:v>0.68307692307692303</c:v>
                </c:pt>
                <c:pt idx="5">
                  <c:v>0.96744186046511627</c:v>
                </c:pt>
              </c:numCache>
            </c:numRef>
          </c:val>
          <c:extLst>
            <c:ext xmlns:c16="http://schemas.microsoft.com/office/drawing/2014/chart" uri="{C3380CC4-5D6E-409C-BE32-E72D297353CC}">
              <c16:uniqueId val="{00000001-1D1C-4F54-BB79-72116A5CE028}"/>
            </c:ext>
          </c:extLst>
        </c:ser>
        <c:ser>
          <c:idx val="2"/>
          <c:order val="2"/>
          <c:tx>
            <c:strRef>
              <c:f>Sheet1!$J$1</c:f>
              <c:strCache>
                <c:ptCount val="1"/>
                <c:pt idx="0">
                  <c:v>Draw </c:v>
                </c:pt>
              </c:strCache>
            </c:strRef>
          </c:tx>
          <c:spPr>
            <a:solidFill>
              <a:schemeClr val="accent3"/>
            </a:solidFill>
            <a:ln>
              <a:noFill/>
            </a:ln>
            <a:effectLst/>
          </c:spPr>
          <c:invertIfNegative val="0"/>
          <c:cat>
            <c:numRef>
              <c:f>Sheet1!$G$2:$G$7</c:f>
              <c:numCache>
                <c:formatCode>General</c:formatCode>
                <c:ptCount val="6"/>
                <c:pt idx="0">
                  <c:v>1</c:v>
                </c:pt>
                <c:pt idx="1">
                  <c:v>2</c:v>
                </c:pt>
                <c:pt idx="2">
                  <c:v>3</c:v>
                </c:pt>
                <c:pt idx="3">
                  <c:v>4</c:v>
                </c:pt>
                <c:pt idx="4">
                  <c:v>5</c:v>
                </c:pt>
                <c:pt idx="5">
                  <c:v>6</c:v>
                </c:pt>
              </c:numCache>
            </c:numRef>
          </c:cat>
          <c:val>
            <c:numRef>
              <c:f>Sheet1!$J$2:$J$7</c:f>
              <c:numCache>
                <c:formatCode>General</c:formatCode>
                <c:ptCount val="6"/>
                <c:pt idx="0">
                  <c:v>1</c:v>
                </c:pt>
                <c:pt idx="1">
                  <c:v>1</c:v>
                </c:pt>
                <c:pt idx="2">
                  <c:v>0.94285714285714284</c:v>
                </c:pt>
                <c:pt idx="3">
                  <c:v>1</c:v>
                </c:pt>
                <c:pt idx="4">
                  <c:v>0.95798319327731096</c:v>
                </c:pt>
                <c:pt idx="5">
                  <c:v>1</c:v>
                </c:pt>
              </c:numCache>
            </c:numRef>
          </c:val>
          <c:extLst>
            <c:ext xmlns:c16="http://schemas.microsoft.com/office/drawing/2014/chart" uri="{C3380CC4-5D6E-409C-BE32-E72D297353CC}">
              <c16:uniqueId val="{00000002-1D1C-4F54-BB79-72116A5CE028}"/>
            </c:ext>
          </c:extLst>
        </c:ser>
        <c:ser>
          <c:idx val="3"/>
          <c:order val="3"/>
          <c:tx>
            <c:strRef>
              <c:f>Sheet1!$K$1</c:f>
              <c:strCache>
                <c:ptCount val="1"/>
                <c:pt idx="0">
                  <c:v>RealTime</c:v>
                </c:pt>
              </c:strCache>
            </c:strRef>
          </c:tx>
          <c:spPr>
            <a:solidFill>
              <a:schemeClr val="accent4"/>
            </a:solidFill>
            <a:ln>
              <a:noFill/>
            </a:ln>
            <a:effectLst/>
          </c:spPr>
          <c:invertIfNegative val="0"/>
          <c:cat>
            <c:numRef>
              <c:f>Sheet1!$G$2:$G$7</c:f>
              <c:numCache>
                <c:formatCode>General</c:formatCode>
                <c:ptCount val="6"/>
                <c:pt idx="0">
                  <c:v>1</c:v>
                </c:pt>
                <c:pt idx="1">
                  <c:v>2</c:v>
                </c:pt>
                <c:pt idx="2">
                  <c:v>3</c:v>
                </c:pt>
                <c:pt idx="3">
                  <c:v>4</c:v>
                </c:pt>
                <c:pt idx="4">
                  <c:v>5</c:v>
                </c:pt>
                <c:pt idx="5">
                  <c:v>6</c:v>
                </c:pt>
              </c:numCache>
            </c:numRef>
          </c:cat>
          <c:val>
            <c:numRef>
              <c:f>Sheet1!$K$2:$K$7</c:f>
              <c:numCache>
                <c:formatCode>General</c:formatCode>
                <c:ptCount val="6"/>
                <c:pt idx="0">
                  <c:v>1</c:v>
                </c:pt>
                <c:pt idx="1">
                  <c:v>1</c:v>
                </c:pt>
                <c:pt idx="2">
                  <c:v>0.95408163265306123</c:v>
                </c:pt>
                <c:pt idx="3">
                  <c:v>1</c:v>
                </c:pt>
                <c:pt idx="4">
                  <c:v>1</c:v>
                </c:pt>
                <c:pt idx="5">
                  <c:v>1</c:v>
                </c:pt>
              </c:numCache>
            </c:numRef>
          </c:val>
          <c:extLst>
            <c:ext xmlns:c16="http://schemas.microsoft.com/office/drawing/2014/chart" uri="{C3380CC4-5D6E-409C-BE32-E72D297353CC}">
              <c16:uniqueId val="{00000003-1D1C-4F54-BB79-72116A5CE028}"/>
            </c:ext>
          </c:extLst>
        </c:ser>
        <c:dLbls>
          <c:showLegendKey val="0"/>
          <c:showVal val="0"/>
          <c:showCatName val="0"/>
          <c:showSerName val="0"/>
          <c:showPercent val="0"/>
          <c:showBubbleSize val="0"/>
        </c:dLbls>
        <c:gapWidth val="219"/>
        <c:overlap val="-27"/>
        <c:axId val="1708981279"/>
        <c:axId val="1708981759"/>
      </c:barChart>
      <c:catAx>
        <c:axId val="1708981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708981759"/>
        <c:crosses val="autoZero"/>
        <c:auto val="1"/>
        <c:lblAlgn val="ctr"/>
        <c:lblOffset val="100"/>
        <c:noMultiLvlLbl val="0"/>
      </c:catAx>
      <c:valAx>
        <c:axId val="1708981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708981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istance Comparis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Sheet1!$E$32</c:f>
              <c:strCache>
                <c:ptCount val="1"/>
                <c:pt idx="0">
                  <c:v>Sing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D$33:$D$35</c:f>
              <c:strCache>
                <c:ptCount val="3"/>
                <c:pt idx="0">
                  <c:v>Far</c:v>
                </c:pt>
                <c:pt idx="1">
                  <c:v>Medium</c:v>
                </c:pt>
                <c:pt idx="2">
                  <c:v>Close</c:v>
                </c:pt>
              </c:strCache>
            </c:strRef>
          </c:cat>
          <c:val>
            <c:numRef>
              <c:f>Sheet1!$E$33:$E$35</c:f>
              <c:numCache>
                <c:formatCode>General</c:formatCode>
                <c:ptCount val="3"/>
                <c:pt idx="0">
                  <c:v>0.10824742268041238</c:v>
                </c:pt>
                <c:pt idx="1">
                  <c:v>0.81645569620253167</c:v>
                </c:pt>
                <c:pt idx="2">
                  <c:v>0.82352941176470584</c:v>
                </c:pt>
              </c:numCache>
            </c:numRef>
          </c:val>
          <c:smooth val="0"/>
          <c:extLst>
            <c:ext xmlns:c16="http://schemas.microsoft.com/office/drawing/2014/chart" uri="{C3380CC4-5D6E-409C-BE32-E72D297353CC}">
              <c16:uniqueId val="{00000000-01AE-4B76-AAA3-7F1D505F30FD}"/>
            </c:ext>
          </c:extLst>
        </c:ser>
        <c:ser>
          <c:idx val="1"/>
          <c:order val="1"/>
          <c:tx>
            <c:strRef>
              <c:f>Sheet1!$F$32</c:f>
              <c:strCache>
                <c:ptCount val="1"/>
                <c:pt idx="0">
                  <c:v>MultiHan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D$33:$D$35</c:f>
              <c:strCache>
                <c:ptCount val="3"/>
                <c:pt idx="0">
                  <c:v>Far</c:v>
                </c:pt>
                <c:pt idx="1">
                  <c:v>Medium</c:v>
                </c:pt>
                <c:pt idx="2">
                  <c:v>Close</c:v>
                </c:pt>
              </c:strCache>
            </c:strRef>
          </c:cat>
          <c:val>
            <c:numRef>
              <c:f>Sheet1!$F$33:$F$35</c:f>
              <c:numCache>
                <c:formatCode>General</c:formatCode>
                <c:ptCount val="3"/>
                <c:pt idx="0">
                  <c:v>0.19771863117870722</c:v>
                </c:pt>
                <c:pt idx="1">
                  <c:v>0.51363636363636367</c:v>
                </c:pt>
                <c:pt idx="2">
                  <c:v>1</c:v>
                </c:pt>
              </c:numCache>
            </c:numRef>
          </c:val>
          <c:smooth val="0"/>
          <c:extLst>
            <c:ext xmlns:c16="http://schemas.microsoft.com/office/drawing/2014/chart" uri="{C3380CC4-5D6E-409C-BE32-E72D297353CC}">
              <c16:uniqueId val="{00000001-01AE-4B76-AAA3-7F1D505F30FD}"/>
            </c:ext>
          </c:extLst>
        </c:ser>
        <c:ser>
          <c:idx val="2"/>
          <c:order val="2"/>
          <c:tx>
            <c:strRef>
              <c:f>Sheet1!$G$32</c:f>
              <c:strCache>
                <c:ptCount val="1"/>
                <c:pt idx="0">
                  <c:v>Draw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D$33:$D$35</c:f>
              <c:strCache>
                <c:ptCount val="3"/>
                <c:pt idx="0">
                  <c:v>Far</c:v>
                </c:pt>
                <c:pt idx="1">
                  <c:v>Medium</c:v>
                </c:pt>
                <c:pt idx="2">
                  <c:v>Close</c:v>
                </c:pt>
              </c:strCache>
            </c:strRef>
          </c:cat>
          <c:val>
            <c:numRef>
              <c:f>Sheet1!$G$33:$G$35</c:f>
              <c:numCache>
                <c:formatCode>General</c:formatCode>
                <c:ptCount val="3"/>
                <c:pt idx="0">
                  <c:v>0.37551020408163266</c:v>
                </c:pt>
                <c:pt idx="1">
                  <c:v>0.64480874316939896</c:v>
                </c:pt>
                <c:pt idx="2">
                  <c:v>1</c:v>
                </c:pt>
              </c:numCache>
            </c:numRef>
          </c:val>
          <c:smooth val="0"/>
          <c:extLst>
            <c:ext xmlns:c16="http://schemas.microsoft.com/office/drawing/2014/chart" uri="{C3380CC4-5D6E-409C-BE32-E72D297353CC}">
              <c16:uniqueId val="{00000002-01AE-4B76-AAA3-7F1D505F30FD}"/>
            </c:ext>
          </c:extLst>
        </c:ser>
        <c:ser>
          <c:idx val="3"/>
          <c:order val="3"/>
          <c:tx>
            <c:strRef>
              <c:f>Sheet1!$H$32</c:f>
              <c:strCache>
                <c:ptCount val="1"/>
                <c:pt idx="0">
                  <c:v>RealTime</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D$33:$D$35</c:f>
              <c:strCache>
                <c:ptCount val="3"/>
                <c:pt idx="0">
                  <c:v>Far</c:v>
                </c:pt>
                <c:pt idx="1">
                  <c:v>Medium</c:v>
                </c:pt>
                <c:pt idx="2">
                  <c:v>Close</c:v>
                </c:pt>
              </c:strCache>
            </c:strRef>
          </c:cat>
          <c:val>
            <c:numRef>
              <c:f>Sheet1!$H$33:$H$35</c:f>
              <c:numCache>
                <c:formatCode>General</c:formatCode>
                <c:ptCount val="3"/>
                <c:pt idx="0">
                  <c:v>1</c:v>
                </c:pt>
                <c:pt idx="1">
                  <c:v>1</c:v>
                </c:pt>
                <c:pt idx="2">
                  <c:v>1</c:v>
                </c:pt>
              </c:numCache>
            </c:numRef>
          </c:val>
          <c:smooth val="0"/>
          <c:extLst>
            <c:ext xmlns:c16="http://schemas.microsoft.com/office/drawing/2014/chart" uri="{C3380CC4-5D6E-409C-BE32-E72D297353CC}">
              <c16:uniqueId val="{00000003-01AE-4B76-AAA3-7F1D505F30FD}"/>
            </c:ext>
          </c:extLst>
        </c:ser>
        <c:dLbls>
          <c:showLegendKey val="0"/>
          <c:showVal val="0"/>
          <c:showCatName val="0"/>
          <c:showSerName val="0"/>
          <c:showPercent val="0"/>
          <c:showBubbleSize val="0"/>
        </c:dLbls>
        <c:marker val="1"/>
        <c:smooth val="0"/>
        <c:axId val="617846255"/>
        <c:axId val="617850575"/>
      </c:lineChart>
      <c:catAx>
        <c:axId val="617846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617850575"/>
        <c:crosses val="autoZero"/>
        <c:auto val="1"/>
        <c:lblAlgn val="ctr"/>
        <c:lblOffset val="100"/>
        <c:noMultiLvlLbl val="0"/>
      </c:catAx>
      <c:valAx>
        <c:axId val="617850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6178462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esture</a:t>
            </a:r>
            <a:r>
              <a:rPr lang="en-GB" baseline="0"/>
              <a:t> Recognition </a:t>
            </a:r>
            <a:r>
              <a:rPr lang="en-GB"/>
              <a:t>F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tx>
            <c:strRef>
              <c:f>Sheet1!$Q$1</c:f>
              <c:strCache>
                <c:ptCount val="1"/>
                <c:pt idx="0">
                  <c:v>Singl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yVal>
            <c:numRef>
              <c:f>Sheet1!$Q$3:$Q$101</c:f>
              <c:numCache>
                <c:formatCode>General</c:formatCode>
                <c:ptCount val="99"/>
                <c:pt idx="0">
                  <c:v>1.8969266497972701</c:v>
                </c:pt>
                <c:pt idx="1">
                  <c:v>5.3393486823177696</c:v>
                </c:pt>
                <c:pt idx="2">
                  <c:v>8.0947054350637</c:v>
                </c:pt>
                <c:pt idx="3">
                  <c:v>7.1559767012553603</c:v>
                </c:pt>
                <c:pt idx="4">
                  <c:v>9.0414163427815097</c:v>
                </c:pt>
                <c:pt idx="5">
                  <c:v>9.6603328588735504</c:v>
                </c:pt>
                <c:pt idx="6">
                  <c:v>9.9438924411506004</c:v>
                </c:pt>
                <c:pt idx="7">
                  <c:v>9.0050582688525704</c:v>
                </c:pt>
                <c:pt idx="8">
                  <c:v>9.4171701591193298</c:v>
                </c:pt>
                <c:pt idx="9">
                  <c:v>8.8883840588616696</c:v>
                </c:pt>
                <c:pt idx="10">
                  <c:v>9.1245782309521299</c:v>
                </c:pt>
                <c:pt idx="11">
                  <c:v>9.5531786957234708</c:v>
                </c:pt>
                <c:pt idx="12">
                  <c:v>9.8470322529146799</c:v>
                </c:pt>
                <c:pt idx="13">
                  <c:v>8.4257148481914292</c:v>
                </c:pt>
                <c:pt idx="14">
                  <c:v>8.9655213690560096</c:v>
                </c:pt>
                <c:pt idx="15">
                  <c:v>9.2150505978143809</c:v>
                </c:pt>
                <c:pt idx="16">
                  <c:v>9.6096923929928106</c:v>
                </c:pt>
                <c:pt idx="17">
                  <c:v>8.7304759783606407</c:v>
                </c:pt>
                <c:pt idx="18">
                  <c:v>9.0106104385748207</c:v>
                </c:pt>
                <c:pt idx="19">
                  <c:v>8.8693254387819795</c:v>
                </c:pt>
                <c:pt idx="20">
                  <c:v>9.1212644453046501</c:v>
                </c:pt>
                <c:pt idx="21">
                  <c:v>9.5460253950479892</c:v>
                </c:pt>
                <c:pt idx="22">
                  <c:v>9.6962657980576505</c:v>
                </c:pt>
                <c:pt idx="23">
                  <c:v>8.2229484799234598</c:v>
                </c:pt>
                <c:pt idx="24">
                  <c:v>9.3880609709694003</c:v>
                </c:pt>
                <c:pt idx="25">
                  <c:v>9.0464085514069996</c:v>
                </c:pt>
                <c:pt idx="26">
                  <c:v>8.3655024821443096</c:v>
                </c:pt>
                <c:pt idx="27">
                  <c:v>7.9913576130550297</c:v>
                </c:pt>
                <c:pt idx="28">
                  <c:v>8.3656860203043593</c:v>
                </c:pt>
                <c:pt idx="29">
                  <c:v>7.9667222562006303</c:v>
                </c:pt>
                <c:pt idx="30">
                  <c:v>9.4629350119011306</c:v>
                </c:pt>
                <c:pt idx="31">
                  <c:v>9.2132693093404399</c:v>
                </c:pt>
                <c:pt idx="32">
                  <c:v>8.7195135387973597</c:v>
                </c:pt>
                <c:pt idx="33">
                  <c:v>9.6605331103786707</c:v>
                </c:pt>
                <c:pt idx="34">
                  <c:v>9.8337342505193099</c:v>
                </c:pt>
                <c:pt idx="35">
                  <c:v>9.2340804015675193</c:v>
                </c:pt>
                <c:pt idx="36">
                  <c:v>9.7406264296944496</c:v>
                </c:pt>
                <c:pt idx="37">
                  <c:v>8.8776229844769201</c:v>
                </c:pt>
                <c:pt idx="38">
                  <c:v>9.9487748760644195</c:v>
                </c:pt>
                <c:pt idx="39">
                  <c:v>9.1110208426105892</c:v>
                </c:pt>
                <c:pt idx="40">
                  <c:v>9.5309278233384003</c:v>
                </c:pt>
                <c:pt idx="41">
                  <c:v>8.34801992711437</c:v>
                </c:pt>
                <c:pt idx="42">
                  <c:v>9.6345698409744998</c:v>
                </c:pt>
                <c:pt idx="43">
                  <c:v>8.85335607373462</c:v>
                </c:pt>
                <c:pt idx="44">
                  <c:v>7.9806985364071501</c:v>
                </c:pt>
                <c:pt idx="45">
                  <c:v>7.1666387585561102</c:v>
                </c:pt>
                <c:pt idx="46">
                  <c:v>6.4784599867474499</c:v>
                </c:pt>
                <c:pt idx="47">
                  <c:v>8.4118921173809102</c:v>
                </c:pt>
                <c:pt idx="48">
                  <c:v>7.8862091592977697</c:v>
                </c:pt>
                <c:pt idx="49">
                  <c:v>7.92239112696062</c:v>
                </c:pt>
                <c:pt idx="50">
                  <c:v>6.5755252670623596</c:v>
                </c:pt>
                <c:pt idx="51">
                  <c:v>8.8939063981017501</c:v>
                </c:pt>
                <c:pt idx="52">
                  <c:v>10.1523811829063</c:v>
                </c:pt>
                <c:pt idx="53">
                  <c:v>9.2713724571335092</c:v>
                </c:pt>
                <c:pt idx="54">
                  <c:v>8.9565806023152099</c:v>
                </c:pt>
                <c:pt idx="55">
                  <c:v>9.1603891026789004</c:v>
                </c:pt>
                <c:pt idx="56">
                  <c:v>9.9066892468013403</c:v>
                </c:pt>
                <c:pt idx="57">
                  <c:v>9.4753982812683493</c:v>
                </c:pt>
                <c:pt idx="58">
                  <c:v>10.118557546632699</c:v>
                </c:pt>
                <c:pt idx="59">
                  <c:v>8.6578676850036107</c:v>
                </c:pt>
                <c:pt idx="60">
                  <c:v>9.1678174787924895</c:v>
                </c:pt>
                <c:pt idx="61">
                  <c:v>9.1289473741487104</c:v>
                </c:pt>
                <c:pt idx="62">
                  <c:v>9.4144011492188895</c:v>
                </c:pt>
                <c:pt idx="63">
                  <c:v>8.27448628515514</c:v>
                </c:pt>
                <c:pt idx="64">
                  <c:v>8.3049111058749894</c:v>
                </c:pt>
                <c:pt idx="65">
                  <c:v>9.0912921530971804</c:v>
                </c:pt>
                <c:pt idx="66">
                  <c:v>8.9453295285380907</c:v>
                </c:pt>
                <c:pt idx="67">
                  <c:v>8.5130345124337303</c:v>
                </c:pt>
                <c:pt idx="68">
                  <c:v>8.3174274558329806</c:v>
                </c:pt>
                <c:pt idx="69">
                  <c:v>9.3182942137009395</c:v>
                </c:pt>
                <c:pt idx="70">
                  <c:v>9.8077043591314403</c:v>
                </c:pt>
                <c:pt idx="71">
                  <c:v>8.2596582159328502</c:v>
                </c:pt>
                <c:pt idx="72">
                  <c:v>8.5166991552956404</c:v>
                </c:pt>
                <c:pt idx="73">
                  <c:v>8.5541478695719508</c:v>
                </c:pt>
                <c:pt idx="74">
                  <c:v>8.7110021910923194</c:v>
                </c:pt>
                <c:pt idx="75">
                  <c:v>8.8123961298862294</c:v>
                </c:pt>
                <c:pt idx="76">
                  <c:v>9.1614895843117008</c:v>
                </c:pt>
                <c:pt idx="77">
                  <c:v>8.1781673965519204</c:v>
                </c:pt>
                <c:pt idx="78">
                  <c:v>9.5686961600233609</c:v>
                </c:pt>
                <c:pt idx="79">
                  <c:v>9.0141736209464405</c:v>
                </c:pt>
                <c:pt idx="80">
                  <c:v>9.1407450671013599</c:v>
                </c:pt>
                <c:pt idx="81">
                  <c:v>9.3257321747792101</c:v>
                </c:pt>
                <c:pt idx="82">
                  <c:v>9.43254554572788</c:v>
                </c:pt>
                <c:pt idx="83">
                  <c:v>9.3593817989507695</c:v>
                </c:pt>
                <c:pt idx="84">
                  <c:v>9.8558944269121103</c:v>
                </c:pt>
                <c:pt idx="85">
                  <c:v>9.0402470907989692</c:v>
                </c:pt>
                <c:pt idx="86">
                  <c:v>9.2033431562502006</c:v>
                </c:pt>
                <c:pt idx="87">
                  <c:v>9.2609527005842303</c:v>
                </c:pt>
                <c:pt idx="88">
                  <c:v>9.2532910339593606</c:v>
                </c:pt>
                <c:pt idx="89">
                  <c:v>9.1555900932955492</c:v>
                </c:pt>
                <c:pt idx="90">
                  <c:v>9.6065229838986692</c:v>
                </c:pt>
                <c:pt idx="91">
                  <c:v>9.3157692504170004</c:v>
                </c:pt>
                <c:pt idx="92">
                  <c:v>9.6742812857511904</c:v>
                </c:pt>
                <c:pt idx="93">
                  <c:v>4.4491797087982103</c:v>
                </c:pt>
                <c:pt idx="94">
                  <c:v>8.4101379531600902</c:v>
                </c:pt>
                <c:pt idx="95">
                  <c:v>8.1545083736103905</c:v>
                </c:pt>
                <c:pt idx="96">
                  <c:v>8.7684942446554501</c:v>
                </c:pt>
                <c:pt idx="97">
                  <c:v>3.0783792194371502</c:v>
                </c:pt>
                <c:pt idx="98">
                  <c:v>7.0354514758448499</c:v>
                </c:pt>
              </c:numCache>
            </c:numRef>
          </c:yVal>
          <c:smooth val="0"/>
          <c:extLst>
            <c:ext xmlns:c16="http://schemas.microsoft.com/office/drawing/2014/chart" uri="{C3380CC4-5D6E-409C-BE32-E72D297353CC}">
              <c16:uniqueId val="{00000000-4598-4924-917C-612E37D4360E}"/>
            </c:ext>
          </c:extLst>
        </c:ser>
        <c:ser>
          <c:idx val="1"/>
          <c:order val="1"/>
          <c:tx>
            <c:v>MultiHands</c:v>
          </c:tx>
          <c:spPr>
            <a:ln w="19050" cap="rnd">
              <a:solidFill>
                <a:schemeClr val="accent2"/>
              </a:solidFill>
              <a:round/>
            </a:ln>
            <a:effectLst/>
          </c:spPr>
          <c:marker>
            <c:symbol val="circle"/>
            <c:size val="5"/>
            <c:spPr>
              <a:solidFill>
                <a:schemeClr val="accent2"/>
              </a:solidFill>
              <a:ln w="9525">
                <a:solidFill>
                  <a:schemeClr val="accent2"/>
                </a:solidFill>
              </a:ln>
              <a:effectLst/>
            </c:spPr>
          </c:marker>
          <c:yVal>
            <c:numRef>
              <c:f>Sheet1!$R$3:$R$101</c:f>
              <c:numCache>
                <c:formatCode>General</c:formatCode>
                <c:ptCount val="99"/>
                <c:pt idx="0">
                  <c:v>4.9492882226333803</c:v>
                </c:pt>
                <c:pt idx="1">
                  <c:v>7.9183080138267696</c:v>
                </c:pt>
                <c:pt idx="2">
                  <c:v>6.9054772237844597</c:v>
                </c:pt>
                <c:pt idx="3">
                  <c:v>9.6400171917268196</c:v>
                </c:pt>
                <c:pt idx="4">
                  <c:v>8.8018366259133796</c:v>
                </c:pt>
                <c:pt idx="5">
                  <c:v>8.6680843764660107</c:v>
                </c:pt>
                <c:pt idx="6">
                  <c:v>9.6517521009563598</c:v>
                </c:pt>
                <c:pt idx="7">
                  <c:v>9.1808411439978599</c:v>
                </c:pt>
                <c:pt idx="8">
                  <c:v>9.1307558342041109</c:v>
                </c:pt>
                <c:pt idx="9">
                  <c:v>9.0389417834345398</c:v>
                </c:pt>
                <c:pt idx="10">
                  <c:v>9.9403338800041698</c:v>
                </c:pt>
                <c:pt idx="11">
                  <c:v>8.8310804551234998</c:v>
                </c:pt>
                <c:pt idx="12">
                  <c:v>9.6274930622344499</c:v>
                </c:pt>
                <c:pt idx="13">
                  <c:v>8.8811569652952702</c:v>
                </c:pt>
                <c:pt idx="14">
                  <c:v>9.0772243972220608</c:v>
                </c:pt>
                <c:pt idx="15">
                  <c:v>8.9535405975425402</c:v>
                </c:pt>
                <c:pt idx="16">
                  <c:v>9.9226496333096694</c:v>
                </c:pt>
                <c:pt idx="17">
                  <c:v>8.5034556723102206</c:v>
                </c:pt>
                <c:pt idx="18">
                  <c:v>8.3541554628711197</c:v>
                </c:pt>
                <c:pt idx="19">
                  <c:v>9.1304378112918396</c:v>
                </c:pt>
                <c:pt idx="20">
                  <c:v>9.9386144291397809</c:v>
                </c:pt>
                <c:pt idx="21">
                  <c:v>9.2268690535115194</c:v>
                </c:pt>
                <c:pt idx="22">
                  <c:v>9.7135790346411905</c:v>
                </c:pt>
                <c:pt idx="23">
                  <c:v>9.06145746241409</c:v>
                </c:pt>
                <c:pt idx="24">
                  <c:v>9.7542407173986803</c:v>
                </c:pt>
                <c:pt idx="25">
                  <c:v>9.4743067022360297</c:v>
                </c:pt>
                <c:pt idx="26">
                  <c:v>9.3991901237223807</c:v>
                </c:pt>
                <c:pt idx="27">
                  <c:v>8.5071465804520106</c:v>
                </c:pt>
                <c:pt idx="28">
                  <c:v>9.8493908567456607</c:v>
                </c:pt>
                <c:pt idx="29">
                  <c:v>9.4773680404916796</c:v>
                </c:pt>
                <c:pt idx="30">
                  <c:v>9.9488456712374909</c:v>
                </c:pt>
                <c:pt idx="31">
                  <c:v>8.5647681513366898</c:v>
                </c:pt>
                <c:pt idx="32">
                  <c:v>8.81871433557464</c:v>
                </c:pt>
                <c:pt idx="33">
                  <c:v>9.3400821707325203</c:v>
                </c:pt>
                <c:pt idx="34">
                  <c:v>10.3134227065731</c:v>
                </c:pt>
                <c:pt idx="35">
                  <c:v>8.4494099540291892</c:v>
                </c:pt>
                <c:pt idx="36">
                  <c:v>10.0927969507235</c:v>
                </c:pt>
                <c:pt idx="37">
                  <c:v>8.8587226960330803</c:v>
                </c:pt>
                <c:pt idx="38">
                  <c:v>9.5646157670179193</c:v>
                </c:pt>
                <c:pt idx="39">
                  <c:v>9.1764021221900105</c:v>
                </c:pt>
                <c:pt idx="40">
                  <c:v>9.9433738167318193</c:v>
                </c:pt>
                <c:pt idx="41">
                  <c:v>8.8681440197224699</c:v>
                </c:pt>
                <c:pt idx="42">
                  <c:v>9.59773002906112</c:v>
                </c:pt>
                <c:pt idx="43">
                  <c:v>9.3540800146300196</c:v>
                </c:pt>
                <c:pt idx="44">
                  <c:v>9.9131281522833508</c:v>
                </c:pt>
                <c:pt idx="45">
                  <c:v>8.4230413932154597</c:v>
                </c:pt>
                <c:pt idx="46">
                  <c:v>9.6780091604462495</c:v>
                </c:pt>
                <c:pt idx="47">
                  <c:v>9.4631698644477709</c:v>
                </c:pt>
                <c:pt idx="48">
                  <c:v>10.007716406550101</c:v>
                </c:pt>
                <c:pt idx="49">
                  <c:v>8.8363456332360695</c:v>
                </c:pt>
                <c:pt idx="50">
                  <c:v>9.2695488439319096</c:v>
                </c:pt>
                <c:pt idx="51">
                  <c:v>9.2103357334686002</c:v>
                </c:pt>
                <c:pt idx="52">
                  <c:v>9.7556700431460506</c:v>
                </c:pt>
                <c:pt idx="53">
                  <c:v>9.5662955073144698</c:v>
                </c:pt>
                <c:pt idx="54">
                  <c:v>8.8706760174947306</c:v>
                </c:pt>
                <c:pt idx="55">
                  <c:v>9.4699428999767399</c:v>
                </c:pt>
                <c:pt idx="56">
                  <c:v>9.6576191572645609</c:v>
                </c:pt>
                <c:pt idx="57">
                  <c:v>9.5241754374013592</c:v>
                </c:pt>
                <c:pt idx="58">
                  <c:v>7.5936307923489803</c:v>
                </c:pt>
                <c:pt idx="59">
                  <c:v>9.3582123852341006</c:v>
                </c:pt>
                <c:pt idx="60">
                  <c:v>9.4270334417415995</c:v>
                </c:pt>
                <c:pt idx="61">
                  <c:v>9.38018763488353</c:v>
                </c:pt>
                <c:pt idx="62">
                  <c:v>9.8997913499938601</c:v>
                </c:pt>
                <c:pt idx="63">
                  <c:v>9.7149964677406206</c:v>
                </c:pt>
                <c:pt idx="64">
                  <c:v>10.347619282577501</c:v>
                </c:pt>
                <c:pt idx="65">
                  <c:v>7.4935351950875697</c:v>
                </c:pt>
                <c:pt idx="66">
                  <c:v>10.4128440594735</c:v>
                </c:pt>
                <c:pt idx="67">
                  <c:v>10.150243694672501</c:v>
                </c:pt>
                <c:pt idx="68">
                  <c:v>8.8547952608956297</c:v>
                </c:pt>
                <c:pt idx="69">
                  <c:v>9.9933620675277393</c:v>
                </c:pt>
                <c:pt idx="70">
                  <c:v>9.9014038955918995</c:v>
                </c:pt>
                <c:pt idx="71">
                  <c:v>8.6833018998780602</c:v>
                </c:pt>
                <c:pt idx="72">
                  <c:v>10.256953020495301</c:v>
                </c:pt>
                <c:pt idx="73">
                  <c:v>9.8412330448126095</c:v>
                </c:pt>
                <c:pt idx="74">
                  <c:v>8.6616759974970901</c:v>
                </c:pt>
                <c:pt idx="75">
                  <c:v>10.031796144950601</c:v>
                </c:pt>
                <c:pt idx="76">
                  <c:v>10.304199996069199</c:v>
                </c:pt>
                <c:pt idx="77">
                  <c:v>8.6894362841575301</c:v>
                </c:pt>
                <c:pt idx="78">
                  <c:v>9.6601771134424208</c:v>
                </c:pt>
                <c:pt idx="79">
                  <c:v>9.7514513357868999</c:v>
                </c:pt>
                <c:pt idx="80">
                  <c:v>9.9276757099643493</c:v>
                </c:pt>
                <c:pt idx="81">
                  <c:v>8.7975165701820597</c:v>
                </c:pt>
                <c:pt idx="82">
                  <c:v>9.4647714425621992</c:v>
                </c:pt>
                <c:pt idx="83">
                  <c:v>9.7316315426789508</c:v>
                </c:pt>
                <c:pt idx="84">
                  <c:v>9.9719550177123697</c:v>
                </c:pt>
                <c:pt idx="85">
                  <c:v>9.2544752095565208</c:v>
                </c:pt>
                <c:pt idx="86">
                  <c:v>9.1832934850196608</c:v>
                </c:pt>
                <c:pt idx="87">
                  <c:v>9.2220812601278297</c:v>
                </c:pt>
                <c:pt idx="88">
                  <c:v>9.5147122541246691</c:v>
                </c:pt>
                <c:pt idx="89">
                  <c:v>9.3477007971936601</c:v>
                </c:pt>
                <c:pt idx="90">
                  <c:v>9.8872594663529796</c:v>
                </c:pt>
                <c:pt idx="91">
                  <c:v>9.2729917712031895</c:v>
                </c:pt>
                <c:pt idx="92">
                  <c:v>10.7805265471144</c:v>
                </c:pt>
                <c:pt idx="93">
                  <c:v>8.85735704978892</c:v>
                </c:pt>
                <c:pt idx="94">
                  <c:v>10.258583664744201</c:v>
                </c:pt>
                <c:pt idx="95">
                  <c:v>9.3936958849008505</c:v>
                </c:pt>
                <c:pt idx="96">
                  <c:v>9.8489514233450599</c:v>
                </c:pt>
                <c:pt idx="97">
                  <c:v>9.1934182176056307</c:v>
                </c:pt>
                <c:pt idx="98">
                  <c:v>9.4367475504257907</c:v>
                </c:pt>
              </c:numCache>
            </c:numRef>
          </c:yVal>
          <c:smooth val="0"/>
          <c:extLst>
            <c:ext xmlns:c16="http://schemas.microsoft.com/office/drawing/2014/chart" uri="{C3380CC4-5D6E-409C-BE32-E72D297353CC}">
              <c16:uniqueId val="{00000001-4598-4924-917C-612E37D4360E}"/>
            </c:ext>
          </c:extLst>
        </c:ser>
        <c:ser>
          <c:idx val="2"/>
          <c:order val="2"/>
          <c:tx>
            <c:v>Draw</c:v>
          </c:tx>
          <c:spPr>
            <a:ln w="19050" cap="rnd">
              <a:solidFill>
                <a:schemeClr val="accent3"/>
              </a:solidFill>
              <a:round/>
            </a:ln>
            <a:effectLst/>
          </c:spPr>
          <c:marker>
            <c:symbol val="circle"/>
            <c:size val="5"/>
            <c:spPr>
              <a:solidFill>
                <a:schemeClr val="accent3"/>
              </a:solidFill>
              <a:ln w="9525">
                <a:solidFill>
                  <a:schemeClr val="accent3"/>
                </a:solidFill>
              </a:ln>
              <a:effectLst/>
            </c:spPr>
          </c:marker>
          <c:yVal>
            <c:numRef>
              <c:f>Sheet1!$S$3:$S$101</c:f>
              <c:numCache>
                <c:formatCode>General</c:formatCode>
                <c:ptCount val="99"/>
                <c:pt idx="0">
                  <c:v>5.2533341349285001</c:v>
                </c:pt>
                <c:pt idx="1">
                  <c:v>7.2182918979943702</c:v>
                </c:pt>
                <c:pt idx="2">
                  <c:v>8.3569685171939003</c:v>
                </c:pt>
                <c:pt idx="3">
                  <c:v>8.7949523903384108</c:v>
                </c:pt>
                <c:pt idx="4">
                  <c:v>8.8830943289132804</c:v>
                </c:pt>
                <c:pt idx="5">
                  <c:v>9.2807682520716401</c:v>
                </c:pt>
                <c:pt idx="6">
                  <c:v>9.2028989005154003</c:v>
                </c:pt>
                <c:pt idx="7">
                  <c:v>9.2002140857922399</c:v>
                </c:pt>
                <c:pt idx="8">
                  <c:v>9.4603310650333707</c:v>
                </c:pt>
                <c:pt idx="9">
                  <c:v>9.5638306362427805</c:v>
                </c:pt>
                <c:pt idx="10">
                  <c:v>8.9662496686533206</c:v>
                </c:pt>
                <c:pt idx="11">
                  <c:v>8.4992168075332302</c:v>
                </c:pt>
                <c:pt idx="12">
                  <c:v>8.76345606993541</c:v>
                </c:pt>
                <c:pt idx="13">
                  <c:v>9.8801092999151905</c:v>
                </c:pt>
                <c:pt idx="14">
                  <c:v>8.7617169548033402</c:v>
                </c:pt>
                <c:pt idx="15">
                  <c:v>9.4628069154252401</c:v>
                </c:pt>
                <c:pt idx="16">
                  <c:v>9.2817951469953606</c:v>
                </c:pt>
                <c:pt idx="17">
                  <c:v>9.2020105177017193</c:v>
                </c:pt>
                <c:pt idx="18">
                  <c:v>8.6389830054643593</c:v>
                </c:pt>
                <c:pt idx="19">
                  <c:v>9.2076465784459192</c:v>
                </c:pt>
                <c:pt idx="20">
                  <c:v>8.0915978107582998</c:v>
                </c:pt>
                <c:pt idx="21">
                  <c:v>9.2380870572636091</c:v>
                </c:pt>
                <c:pt idx="22">
                  <c:v>9.7941006145971397</c:v>
                </c:pt>
                <c:pt idx="23">
                  <c:v>3.8009236100538599</c:v>
                </c:pt>
                <c:pt idx="24">
                  <c:v>7.8295908709928499</c:v>
                </c:pt>
                <c:pt idx="25">
                  <c:v>8.5032315614483203</c:v>
                </c:pt>
                <c:pt idx="26">
                  <c:v>8.0947835468176095</c:v>
                </c:pt>
                <c:pt idx="27">
                  <c:v>3.0199877884404902</c:v>
                </c:pt>
                <c:pt idx="28">
                  <c:v>7.3295342745352903</c:v>
                </c:pt>
                <c:pt idx="29">
                  <c:v>5.1641842867010297</c:v>
                </c:pt>
                <c:pt idx="30">
                  <c:v>8.5450507898607704</c:v>
                </c:pt>
                <c:pt idx="31">
                  <c:v>7.49676307727505</c:v>
                </c:pt>
                <c:pt idx="32">
                  <c:v>8.4765950566884207</c:v>
                </c:pt>
                <c:pt idx="33">
                  <c:v>8.0302039378460499</c:v>
                </c:pt>
                <c:pt idx="34">
                  <c:v>8.5454163907706402</c:v>
                </c:pt>
                <c:pt idx="35">
                  <c:v>7.7809038476878802</c:v>
                </c:pt>
                <c:pt idx="36">
                  <c:v>8.8883652230300907</c:v>
                </c:pt>
                <c:pt idx="37">
                  <c:v>7.61582975478224</c:v>
                </c:pt>
                <c:pt idx="38">
                  <c:v>9.4810528314511195</c:v>
                </c:pt>
                <c:pt idx="39">
                  <c:v>8.8025016264769391</c:v>
                </c:pt>
                <c:pt idx="40">
                  <c:v>8.4597545356447696</c:v>
                </c:pt>
                <c:pt idx="41">
                  <c:v>7.96242705434332</c:v>
                </c:pt>
                <c:pt idx="42">
                  <c:v>8.4273061900245896</c:v>
                </c:pt>
                <c:pt idx="43">
                  <c:v>9.5412480066970407</c:v>
                </c:pt>
                <c:pt idx="44">
                  <c:v>9.0344637441411599</c:v>
                </c:pt>
                <c:pt idx="45">
                  <c:v>9.6339723359196601</c:v>
                </c:pt>
                <c:pt idx="46">
                  <c:v>8.4337114890434002</c:v>
                </c:pt>
                <c:pt idx="47">
                  <c:v>9.9899821603378296</c:v>
                </c:pt>
                <c:pt idx="48">
                  <c:v>9.0034925180260696</c:v>
                </c:pt>
                <c:pt idx="49">
                  <c:v>8.9450052143425296</c:v>
                </c:pt>
                <c:pt idx="50">
                  <c:v>8.6501718978471001</c:v>
                </c:pt>
                <c:pt idx="51">
                  <c:v>9.6234065399546598</c:v>
                </c:pt>
                <c:pt idx="52">
                  <c:v>9.0674126454647794</c:v>
                </c:pt>
                <c:pt idx="53">
                  <c:v>10.132001178840699</c:v>
                </c:pt>
                <c:pt idx="54">
                  <c:v>8.2196127616210699</c:v>
                </c:pt>
                <c:pt idx="55">
                  <c:v>9.7542860863821996</c:v>
                </c:pt>
                <c:pt idx="56">
                  <c:v>8.6808218242478308</c:v>
                </c:pt>
                <c:pt idx="57">
                  <c:v>10.0240042444781</c:v>
                </c:pt>
                <c:pt idx="58">
                  <c:v>8.4697652910185397</c:v>
                </c:pt>
                <c:pt idx="59">
                  <c:v>8.2720058061564199</c:v>
                </c:pt>
                <c:pt idx="60">
                  <c:v>8.9369430795914102</c:v>
                </c:pt>
                <c:pt idx="61">
                  <c:v>8.6570992769761297</c:v>
                </c:pt>
                <c:pt idx="62">
                  <c:v>8.9950352891220202</c:v>
                </c:pt>
                <c:pt idx="63">
                  <c:v>8.8512822244356997</c:v>
                </c:pt>
                <c:pt idx="64">
                  <c:v>8.96699725707591</c:v>
                </c:pt>
                <c:pt idx="65">
                  <c:v>9.3939062737966097</c:v>
                </c:pt>
                <c:pt idx="66">
                  <c:v>6.2690722774334198</c:v>
                </c:pt>
                <c:pt idx="67">
                  <c:v>6.6527150595195597</c:v>
                </c:pt>
                <c:pt idx="68">
                  <c:v>6.1821949770727</c:v>
                </c:pt>
                <c:pt idx="69">
                  <c:v>6.3494070380361496</c:v>
                </c:pt>
                <c:pt idx="70">
                  <c:v>6.5355761065187403</c:v>
                </c:pt>
                <c:pt idx="71">
                  <c:v>6.7108112389141201</c:v>
                </c:pt>
                <c:pt idx="72">
                  <c:v>6.3151631223613398</c:v>
                </c:pt>
                <c:pt idx="73">
                  <c:v>6.3496185055104704</c:v>
                </c:pt>
                <c:pt idx="74">
                  <c:v>5.4092481896323799</c:v>
                </c:pt>
                <c:pt idx="75">
                  <c:v>5.9790250362436002</c:v>
                </c:pt>
                <c:pt idx="76">
                  <c:v>5.7468736341203002</c:v>
                </c:pt>
                <c:pt idx="77">
                  <c:v>6.8706594634262999</c:v>
                </c:pt>
                <c:pt idx="78">
                  <c:v>5.6108087861519103</c:v>
                </c:pt>
                <c:pt idx="79">
                  <c:v>7.04048235726599</c:v>
                </c:pt>
                <c:pt idx="80">
                  <c:v>6.3858613817369001</c:v>
                </c:pt>
                <c:pt idx="81">
                  <c:v>6.32323658708669</c:v>
                </c:pt>
                <c:pt idx="82">
                  <c:v>5.9061893617440697</c:v>
                </c:pt>
                <c:pt idx="83">
                  <c:v>7.1745334496501902</c:v>
                </c:pt>
                <c:pt idx="84">
                  <c:v>7.0246464484059103</c:v>
                </c:pt>
                <c:pt idx="85">
                  <c:v>6.3838105877733096</c:v>
                </c:pt>
                <c:pt idx="86">
                  <c:v>5.5761156408412198</c:v>
                </c:pt>
                <c:pt idx="87">
                  <c:v>6.2049864118575497</c:v>
                </c:pt>
                <c:pt idx="88">
                  <c:v>7.0641266397977498</c:v>
                </c:pt>
                <c:pt idx="89">
                  <c:v>6.6155692778448101</c:v>
                </c:pt>
                <c:pt idx="90">
                  <c:v>5.8930945917845401</c:v>
                </c:pt>
                <c:pt idx="91">
                  <c:v>6.4153590367563904</c:v>
                </c:pt>
                <c:pt idx="92">
                  <c:v>5.9275657051440502</c:v>
                </c:pt>
                <c:pt idx="93">
                  <c:v>6.4494018513392897</c:v>
                </c:pt>
                <c:pt idx="94">
                  <c:v>6.7136255592281602</c:v>
                </c:pt>
                <c:pt idx="95">
                  <c:v>6.2780335642396503</c:v>
                </c:pt>
                <c:pt idx="96">
                  <c:v>7.5388174225008502</c:v>
                </c:pt>
                <c:pt idx="97">
                  <c:v>5.52073151630103</c:v>
                </c:pt>
                <c:pt idx="98">
                  <c:v>5.49156554573878</c:v>
                </c:pt>
              </c:numCache>
            </c:numRef>
          </c:yVal>
          <c:smooth val="0"/>
          <c:extLst>
            <c:ext xmlns:c16="http://schemas.microsoft.com/office/drawing/2014/chart" uri="{C3380CC4-5D6E-409C-BE32-E72D297353CC}">
              <c16:uniqueId val="{00000002-4598-4924-917C-612E37D4360E}"/>
            </c:ext>
          </c:extLst>
        </c:ser>
        <c:ser>
          <c:idx val="3"/>
          <c:order val="3"/>
          <c:tx>
            <c:v>RealTime</c:v>
          </c:tx>
          <c:spPr>
            <a:ln w="19050" cap="rnd">
              <a:solidFill>
                <a:schemeClr val="accent4"/>
              </a:solidFill>
              <a:round/>
            </a:ln>
            <a:effectLst/>
          </c:spPr>
          <c:marker>
            <c:symbol val="circle"/>
            <c:size val="5"/>
            <c:spPr>
              <a:solidFill>
                <a:schemeClr val="accent4"/>
              </a:solidFill>
              <a:ln w="9525">
                <a:solidFill>
                  <a:schemeClr val="accent4"/>
                </a:solidFill>
              </a:ln>
              <a:effectLst/>
            </c:spPr>
          </c:marker>
          <c:yVal>
            <c:numRef>
              <c:f>Sheet1!$T$3:$T$101</c:f>
              <c:numCache>
                <c:formatCode>General</c:formatCode>
                <c:ptCount val="99"/>
                <c:pt idx="0">
                  <c:v>4.5877644418241603</c:v>
                </c:pt>
                <c:pt idx="1">
                  <c:v>7.4530159959912199</c:v>
                </c:pt>
                <c:pt idx="2">
                  <c:v>6.9674675738890004</c:v>
                </c:pt>
                <c:pt idx="3">
                  <c:v>9.0129533010718497</c:v>
                </c:pt>
                <c:pt idx="4">
                  <c:v>8.4558489105365808</c:v>
                </c:pt>
                <c:pt idx="5">
                  <c:v>7.5679132188906202</c:v>
                </c:pt>
                <c:pt idx="6">
                  <c:v>5.9405450345373598</c:v>
                </c:pt>
                <c:pt idx="7">
                  <c:v>8.9265580971677103</c:v>
                </c:pt>
                <c:pt idx="8">
                  <c:v>9.8102965563536593</c:v>
                </c:pt>
                <c:pt idx="9">
                  <c:v>7.6111447827333496</c:v>
                </c:pt>
                <c:pt idx="10">
                  <c:v>8.39550910848717</c:v>
                </c:pt>
                <c:pt idx="11">
                  <c:v>9.4719531721065096</c:v>
                </c:pt>
                <c:pt idx="12">
                  <c:v>9.6452045375627495</c:v>
                </c:pt>
                <c:pt idx="13">
                  <c:v>9.1019851913578602</c:v>
                </c:pt>
                <c:pt idx="14">
                  <c:v>9.0467987998869699</c:v>
                </c:pt>
                <c:pt idx="15">
                  <c:v>9.8555470442551005</c:v>
                </c:pt>
                <c:pt idx="16">
                  <c:v>10.0140960748734</c:v>
                </c:pt>
                <c:pt idx="17">
                  <c:v>8.9652530779753707</c:v>
                </c:pt>
                <c:pt idx="18">
                  <c:v>9.3628499931915492</c:v>
                </c:pt>
                <c:pt idx="19">
                  <c:v>9.7407847800237803</c:v>
                </c:pt>
                <c:pt idx="20">
                  <c:v>9.9488220727345098</c:v>
                </c:pt>
                <c:pt idx="21">
                  <c:v>9.5876599256175794</c:v>
                </c:pt>
                <c:pt idx="22">
                  <c:v>5.84308945241375</c:v>
                </c:pt>
                <c:pt idx="23">
                  <c:v>8.3480697731814306</c:v>
                </c:pt>
                <c:pt idx="24">
                  <c:v>7.9400431994881098</c:v>
                </c:pt>
                <c:pt idx="25">
                  <c:v>8.3174274558329806</c:v>
                </c:pt>
                <c:pt idx="26">
                  <c:v>7.5416640444771197</c:v>
                </c:pt>
                <c:pt idx="27">
                  <c:v>2.9636823309784801</c:v>
                </c:pt>
                <c:pt idx="28">
                  <c:v>6.4553873336442198</c:v>
                </c:pt>
                <c:pt idx="29">
                  <c:v>5.1778654272293503</c:v>
                </c:pt>
                <c:pt idx="30">
                  <c:v>6.2309812118484</c:v>
                </c:pt>
                <c:pt idx="31">
                  <c:v>8.3622335154921306</c:v>
                </c:pt>
                <c:pt idx="32">
                  <c:v>8.9475431238613705</c:v>
                </c:pt>
                <c:pt idx="33">
                  <c:v>8.7239750488270005</c:v>
                </c:pt>
                <c:pt idx="34">
                  <c:v>9.4654763086866591</c:v>
                </c:pt>
                <c:pt idx="35">
                  <c:v>9.2570896354154009</c:v>
                </c:pt>
                <c:pt idx="36">
                  <c:v>8.6771941221132405</c:v>
                </c:pt>
                <c:pt idx="37">
                  <c:v>9.6549736544672307</c:v>
                </c:pt>
                <c:pt idx="38">
                  <c:v>9.3263542690438097</c:v>
                </c:pt>
                <c:pt idx="39">
                  <c:v>8.8317870754458703</c:v>
                </c:pt>
                <c:pt idx="40">
                  <c:v>9.5014781271166608</c:v>
                </c:pt>
                <c:pt idx="41">
                  <c:v>8.7175743870704903</c:v>
                </c:pt>
                <c:pt idx="42">
                  <c:v>9.7381613529351601</c:v>
                </c:pt>
                <c:pt idx="43">
                  <c:v>9.4725521415585394</c:v>
                </c:pt>
                <c:pt idx="44">
                  <c:v>8.9436509798068098</c:v>
                </c:pt>
                <c:pt idx="45">
                  <c:v>8.6372395785069003</c:v>
                </c:pt>
                <c:pt idx="46">
                  <c:v>9.6319148300988093</c:v>
                </c:pt>
                <c:pt idx="47">
                  <c:v>8.8804800277785994</c:v>
                </c:pt>
                <c:pt idx="48">
                  <c:v>9.6509081872609794</c:v>
                </c:pt>
                <c:pt idx="49">
                  <c:v>9.0675302607428598</c:v>
                </c:pt>
                <c:pt idx="50">
                  <c:v>8.7116173480302592</c:v>
                </c:pt>
                <c:pt idx="51">
                  <c:v>10.0454190556936</c:v>
                </c:pt>
                <c:pt idx="52">
                  <c:v>9.2146659431386002</c:v>
                </c:pt>
                <c:pt idx="53">
                  <c:v>8.7138978050630005</c:v>
                </c:pt>
                <c:pt idx="54">
                  <c:v>9.27621158137549</c:v>
                </c:pt>
                <c:pt idx="55">
                  <c:v>9.2771143497311499</c:v>
                </c:pt>
                <c:pt idx="56">
                  <c:v>9.4627428684877799</c:v>
                </c:pt>
                <c:pt idx="57">
                  <c:v>9.4617182353843496</c:v>
                </c:pt>
                <c:pt idx="58">
                  <c:v>8.5072501100345406</c:v>
                </c:pt>
                <c:pt idx="59">
                  <c:v>8.7570887817588492</c:v>
                </c:pt>
                <c:pt idx="60">
                  <c:v>8.5669898629258405</c:v>
                </c:pt>
                <c:pt idx="61">
                  <c:v>8.6563846012552297</c:v>
                </c:pt>
                <c:pt idx="62">
                  <c:v>10.028989665676701</c:v>
                </c:pt>
                <c:pt idx="63">
                  <c:v>9.3193294301934095</c:v>
                </c:pt>
                <c:pt idx="64">
                  <c:v>8.0807788119380302</c:v>
                </c:pt>
                <c:pt idx="65">
                  <c:v>8.4894456352555601</c:v>
                </c:pt>
                <c:pt idx="66">
                  <c:v>7.0187806547375002</c:v>
                </c:pt>
                <c:pt idx="67">
                  <c:v>6.4545230708622601</c:v>
                </c:pt>
                <c:pt idx="68">
                  <c:v>6.3836939945269098</c:v>
                </c:pt>
                <c:pt idx="69">
                  <c:v>6.6228501771649801</c:v>
                </c:pt>
                <c:pt idx="70">
                  <c:v>6.6047558984194703</c:v>
                </c:pt>
                <c:pt idx="71">
                  <c:v>6.0255370010688303</c:v>
                </c:pt>
                <c:pt idx="72">
                  <c:v>6.8160277171537196</c:v>
                </c:pt>
                <c:pt idx="73">
                  <c:v>6.2272437758057704</c:v>
                </c:pt>
                <c:pt idx="74">
                  <c:v>5.29038768137878</c:v>
                </c:pt>
                <c:pt idx="75">
                  <c:v>5.9882356972348099</c:v>
                </c:pt>
                <c:pt idx="76">
                  <c:v>5.6986819526285499</c:v>
                </c:pt>
                <c:pt idx="77">
                  <c:v>6.37887853025717</c:v>
                </c:pt>
                <c:pt idx="78">
                  <c:v>5.5469499276594698</c:v>
                </c:pt>
                <c:pt idx="79">
                  <c:v>6.2301482263783203</c:v>
                </c:pt>
                <c:pt idx="80">
                  <c:v>6.23418565349417</c:v>
                </c:pt>
                <c:pt idx="81">
                  <c:v>6.1213200310567997</c:v>
                </c:pt>
                <c:pt idx="82">
                  <c:v>5.9936866503664596</c:v>
                </c:pt>
                <c:pt idx="83">
                  <c:v>6.5871636573226997</c:v>
                </c:pt>
                <c:pt idx="84">
                  <c:v>6.8479103468768603</c:v>
                </c:pt>
                <c:pt idx="85">
                  <c:v>5.9765543400974304</c:v>
                </c:pt>
                <c:pt idx="86">
                  <c:v>6.40738155070615</c:v>
                </c:pt>
                <c:pt idx="87">
                  <c:v>6.8036335323124799</c:v>
                </c:pt>
                <c:pt idx="88">
                  <c:v>6.5705911380209701</c:v>
                </c:pt>
                <c:pt idx="89">
                  <c:v>6.1846015467755802</c:v>
                </c:pt>
                <c:pt idx="90">
                  <c:v>6.3196828635098603</c:v>
                </c:pt>
                <c:pt idx="91">
                  <c:v>6.44939193438519</c:v>
                </c:pt>
                <c:pt idx="92">
                  <c:v>7.50458311787997</c:v>
                </c:pt>
                <c:pt idx="93">
                  <c:v>5.4269485266527404</c:v>
                </c:pt>
                <c:pt idx="94">
                  <c:v>6.3193020042818597</c:v>
                </c:pt>
                <c:pt idx="95">
                  <c:v>4.9763704789972998</c:v>
                </c:pt>
                <c:pt idx="96">
                  <c:v>5.78133950847013</c:v>
                </c:pt>
                <c:pt idx="97">
                  <c:v>5.8092772724691502</c:v>
                </c:pt>
                <c:pt idx="98">
                  <c:v>5.7501747959343099</c:v>
                </c:pt>
              </c:numCache>
            </c:numRef>
          </c:yVal>
          <c:smooth val="0"/>
          <c:extLst>
            <c:ext xmlns:c16="http://schemas.microsoft.com/office/drawing/2014/chart" uri="{C3380CC4-5D6E-409C-BE32-E72D297353CC}">
              <c16:uniqueId val="{00000003-4598-4924-917C-612E37D4360E}"/>
            </c:ext>
          </c:extLst>
        </c:ser>
        <c:dLbls>
          <c:showLegendKey val="0"/>
          <c:showVal val="0"/>
          <c:showCatName val="0"/>
          <c:showSerName val="0"/>
          <c:showPercent val="0"/>
          <c:showBubbleSize val="0"/>
        </c:dLbls>
        <c:axId val="1019148336"/>
        <c:axId val="1019142576"/>
      </c:scatterChart>
      <c:valAx>
        <c:axId val="1019148336"/>
        <c:scaling>
          <c:orientation val="minMax"/>
          <c:max val="1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19142576"/>
        <c:crosses val="autoZero"/>
        <c:crossBetween val="midCat"/>
        <c:majorUnit val="20"/>
      </c:valAx>
      <c:valAx>
        <c:axId val="1019142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19148336"/>
        <c:crosses val="autoZero"/>
        <c:crossBetween val="midCat"/>
      </c:valAx>
      <c:spPr>
        <a:noFill/>
        <a:ln>
          <a:noFill/>
        </a:ln>
        <a:effectLst/>
      </c:spPr>
    </c:plotArea>
    <c:legend>
      <c:legendPos val="r"/>
      <c:layout>
        <c:manualLayout>
          <c:xMode val="edge"/>
          <c:yMode val="edge"/>
          <c:x val="0.73559801965090932"/>
          <c:y val="0.55498199352987854"/>
          <c:w val="0.17218673613061827"/>
          <c:h val="0.2616297381431972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tx>
            <c:v>HandDistance</c:v>
          </c:tx>
          <c:spPr>
            <a:ln w="19050" cap="rnd">
              <a:solidFill>
                <a:schemeClr val="tx1"/>
              </a:solidFill>
              <a:round/>
            </a:ln>
            <a:effectLst/>
          </c:spPr>
          <c:marker>
            <c:symbol val="none"/>
          </c:marker>
          <c:yVal>
            <c:numRef>
              <c:f>Sheet1!$L$3:$L$302</c:f>
              <c:numCache>
                <c:formatCode>0.00E+00</c:formatCode>
                <c:ptCount val="300"/>
                <c:pt idx="0">
                  <c:v>2.8363803382133401</c:v>
                </c:pt>
                <c:pt idx="1">
                  <c:v>3.7516299418887051</c:v>
                </c:pt>
                <c:pt idx="2">
                  <c:v>3.7132290760760398</c:v>
                </c:pt>
                <c:pt idx="3">
                  <c:v>4.0620058550282101</c:v>
                </c:pt>
                <c:pt idx="4">
                  <c:v>4.5923761719789047</c:v>
                </c:pt>
                <c:pt idx="5">
                  <c:v>4.4774221695335799</c:v>
                </c:pt>
                <c:pt idx="6">
                  <c:v>4.69358399886175</c:v>
                </c:pt>
                <c:pt idx="7">
                  <c:v>4.7734720758919593</c:v>
                </c:pt>
                <c:pt idx="8">
                  <c:v>4.7580934730824751</c:v>
                </c:pt>
                <c:pt idx="9">
                  <c:v>4.8463844177307802</c:v>
                </c:pt>
                <c:pt idx="10">
                  <c:v>9.3222944307887659</c:v>
                </c:pt>
                <c:pt idx="11">
                  <c:v>9.4062456651002293</c:v>
                </c:pt>
                <c:pt idx="12">
                  <c:v>10.487943237467499</c:v>
                </c:pt>
                <c:pt idx="13">
                  <c:v>10.034290328297221</c:v>
                </c:pt>
                <c:pt idx="14">
                  <c:v>8.8371509086448512</c:v>
                </c:pt>
                <c:pt idx="15">
                  <c:v>9.7420459482908903</c:v>
                </c:pt>
                <c:pt idx="16">
                  <c:v>10.758509598108251</c:v>
                </c:pt>
                <c:pt idx="17">
                  <c:v>10.353474084928699</c:v>
                </c:pt>
                <c:pt idx="18">
                  <c:v>9.9478280749355097</c:v>
                </c:pt>
                <c:pt idx="19">
                  <c:v>10.105597678783834</c:v>
                </c:pt>
                <c:pt idx="20">
                  <c:v>0.66642874531213492</c:v>
                </c:pt>
                <c:pt idx="21">
                  <c:v>1.983734444199085</c:v>
                </c:pt>
                <c:pt idx="22">
                  <c:v>1.81067102679161</c:v>
                </c:pt>
                <c:pt idx="23">
                  <c:v>1.742973232305195</c:v>
                </c:pt>
                <c:pt idx="24">
                  <c:v>1.7020939878857151</c:v>
                </c:pt>
                <c:pt idx="25">
                  <c:v>2.7968072925773697</c:v>
                </c:pt>
                <c:pt idx="26">
                  <c:v>9.1263919710248356</c:v>
                </c:pt>
                <c:pt idx="27">
                  <c:v>8.9971533037528548</c:v>
                </c:pt>
                <c:pt idx="28">
                  <c:v>9.2766207085829961</c:v>
                </c:pt>
                <c:pt idx="29">
                  <c:v>8.7192303444787349</c:v>
                </c:pt>
                <c:pt idx="30">
                  <c:v>8.5751411419291355</c:v>
                </c:pt>
                <c:pt idx="31">
                  <c:v>8.9311376578841362</c:v>
                </c:pt>
                <c:pt idx="32">
                  <c:v>8.5193314528274939</c:v>
                </c:pt>
                <c:pt idx="33">
                  <c:v>8.6899014601804101</c:v>
                </c:pt>
                <c:pt idx="34">
                  <c:v>9.0622153615722549</c:v>
                </c:pt>
                <c:pt idx="35">
                  <c:v>9.8151444348029564</c:v>
                </c:pt>
                <c:pt idx="36">
                  <c:v>9.527081918796485</c:v>
                </c:pt>
                <c:pt idx="37">
                  <c:v>9.037001000633726</c:v>
                </c:pt>
                <c:pt idx="38">
                  <c:v>7.4658108495733</c:v>
                </c:pt>
                <c:pt idx="39">
                  <c:v>8.7623550770257701</c:v>
                </c:pt>
                <c:pt idx="40">
                  <c:v>9.4308275875105991</c:v>
                </c:pt>
                <c:pt idx="41">
                  <c:v>9.2492691527684254</c:v>
                </c:pt>
                <c:pt idx="42">
                  <c:v>8.2567189098231051</c:v>
                </c:pt>
                <c:pt idx="43">
                  <c:v>9.4571262832065841</c:v>
                </c:pt>
                <c:pt idx="44">
                  <c:v>8.9039345133299204</c:v>
                </c:pt>
                <c:pt idx="45">
                  <c:v>8.5434225556699506</c:v>
                </c:pt>
                <c:pt idx="46">
                  <c:v>9.5752662512105751</c:v>
                </c:pt>
                <c:pt idx="47">
                  <c:v>8.749201002976136</c:v>
                </c:pt>
                <c:pt idx="48">
                  <c:v>9.5440700615412446</c:v>
                </c:pt>
                <c:pt idx="49">
                  <c:v>9.4746324967241602</c:v>
                </c:pt>
                <c:pt idx="50">
                  <c:v>9.1457450260000144</c:v>
                </c:pt>
                <c:pt idx="51">
                  <c:v>9.6092348664002145</c:v>
                </c:pt>
                <c:pt idx="52">
                  <c:v>9.7229839697462506</c:v>
                </c:pt>
                <c:pt idx="53">
                  <c:v>8.7018440325558757</c:v>
                </c:pt>
                <c:pt idx="54">
                  <c:v>8.8804087618673542</c:v>
                </c:pt>
                <c:pt idx="55">
                  <c:v>9.1428496627916545</c:v>
                </c:pt>
                <c:pt idx="56">
                  <c:v>8.9847889844233002</c:v>
                </c:pt>
                <c:pt idx="57">
                  <c:v>9.6111590875286907</c:v>
                </c:pt>
                <c:pt idx="58">
                  <c:v>9.3218602549491951</c:v>
                </c:pt>
                <c:pt idx="59">
                  <c:v>8.8122100159409804</c:v>
                </c:pt>
                <c:pt idx="60">
                  <c:v>10.23416899155224</c:v>
                </c:pt>
                <c:pt idx="61">
                  <c:v>9.6868742914731243</c:v>
                </c:pt>
                <c:pt idx="62">
                  <c:v>8.61916675135984</c:v>
                </c:pt>
                <c:pt idx="63">
                  <c:v>9.2924775929042198</c:v>
                </c:pt>
                <c:pt idx="64">
                  <c:v>9.3880044557903606</c:v>
                </c:pt>
                <c:pt idx="65">
                  <c:v>8.8855431884240943</c:v>
                </c:pt>
                <c:pt idx="66">
                  <c:v>9.2384911898444209</c:v>
                </c:pt>
                <c:pt idx="67">
                  <c:v>9.4993799290871408</c:v>
                </c:pt>
                <c:pt idx="68">
                  <c:v>8.9867125242157506</c:v>
                </c:pt>
                <c:pt idx="69">
                  <c:v>9.9091788362005602</c:v>
                </c:pt>
                <c:pt idx="70">
                  <c:v>9.828846434522891</c:v>
                </c:pt>
                <c:pt idx="71">
                  <c:v>9.7335283542241484</c:v>
                </c:pt>
                <c:pt idx="72">
                  <c:v>11.300619128230601</c:v>
                </c:pt>
                <c:pt idx="73">
                  <c:v>9.8598821832421049</c:v>
                </c:pt>
                <c:pt idx="74">
                  <c:v>10.738962197984474</c:v>
                </c:pt>
                <c:pt idx="75">
                  <c:v>11.793150134971199</c:v>
                </c:pt>
                <c:pt idx="76">
                  <c:v>9.9459834204968693</c:v>
                </c:pt>
                <c:pt idx="77">
                  <c:v>9.4402284315927805</c:v>
                </c:pt>
                <c:pt idx="78">
                  <c:v>8.4629168141704252</c:v>
                </c:pt>
                <c:pt idx="79">
                  <c:v>9.7644861559849652</c:v>
                </c:pt>
                <c:pt idx="80">
                  <c:v>10.120844174560716</c:v>
                </c:pt>
                <c:pt idx="81">
                  <c:v>10.044794607886974</c:v>
                </c:pt>
                <c:pt idx="82">
                  <c:v>10.1138463839509</c:v>
                </c:pt>
                <c:pt idx="83">
                  <c:v>9.67798186712138</c:v>
                </c:pt>
                <c:pt idx="84">
                  <c:v>10.617487397431251</c:v>
                </c:pt>
                <c:pt idx="85">
                  <c:v>10.035484584991586</c:v>
                </c:pt>
                <c:pt idx="86">
                  <c:v>10.624265108145575</c:v>
                </c:pt>
                <c:pt idx="87">
                  <c:v>10.045714305797066</c:v>
                </c:pt>
                <c:pt idx="88">
                  <c:v>10.137892016039149</c:v>
                </c:pt>
                <c:pt idx="89">
                  <c:v>9.268700351484469</c:v>
                </c:pt>
                <c:pt idx="90">
                  <c:v>11.1680082484975</c:v>
                </c:pt>
                <c:pt idx="91">
                  <c:v>9.327575924046549</c:v>
                </c:pt>
                <c:pt idx="92">
                  <c:v>11.366481456092199</c:v>
                </c:pt>
                <c:pt idx="93">
                  <c:v>9.587407644066495</c:v>
                </c:pt>
                <c:pt idx="94">
                  <c:v>9.9948764603037112</c:v>
                </c:pt>
                <c:pt idx="95">
                  <c:v>9.8808054153215004</c:v>
                </c:pt>
                <c:pt idx="96">
                  <c:v>10.631066486641501</c:v>
                </c:pt>
                <c:pt idx="97">
                  <c:v>9.7707192058451398</c:v>
                </c:pt>
                <c:pt idx="98">
                  <c:v>9.4601139942389594</c:v>
                </c:pt>
                <c:pt idx="99">
                  <c:v>10.352508786730141</c:v>
                </c:pt>
                <c:pt idx="100">
                  <c:v>10.206768063245839</c:v>
                </c:pt>
                <c:pt idx="101">
                  <c:v>10.202402873154281</c:v>
                </c:pt>
                <c:pt idx="102">
                  <c:v>10.524826445560649</c:v>
                </c:pt>
                <c:pt idx="103">
                  <c:v>10.674843375540579</c:v>
                </c:pt>
                <c:pt idx="104">
                  <c:v>10.276268926527148</c:v>
                </c:pt>
                <c:pt idx="105">
                  <c:v>9.8577915230027546</c:v>
                </c:pt>
                <c:pt idx="106">
                  <c:v>10.4380345751257</c:v>
                </c:pt>
                <c:pt idx="107">
                  <c:v>9.6537919078382952</c:v>
                </c:pt>
                <c:pt idx="108">
                  <c:v>9.9611870200002741</c:v>
                </c:pt>
                <c:pt idx="109">
                  <c:v>10.30265379335685</c:v>
                </c:pt>
                <c:pt idx="110">
                  <c:v>9.8095274508008359</c:v>
                </c:pt>
                <c:pt idx="111">
                  <c:v>10.265696429042901</c:v>
                </c:pt>
                <c:pt idx="112">
                  <c:v>11.047138209585651</c:v>
                </c:pt>
                <c:pt idx="113">
                  <c:v>10.029496951948925</c:v>
                </c:pt>
                <c:pt idx="114">
                  <c:v>10.185385443891871</c:v>
                </c:pt>
                <c:pt idx="115">
                  <c:v>10.04939939822853</c:v>
                </c:pt>
                <c:pt idx="116">
                  <c:v>9.4245136547183606</c:v>
                </c:pt>
                <c:pt idx="117">
                  <c:v>10.453383965712465</c:v>
                </c:pt>
                <c:pt idx="118">
                  <c:v>10.018324514930374</c:v>
                </c:pt>
                <c:pt idx="119">
                  <c:v>11.2414026625143</c:v>
                </c:pt>
                <c:pt idx="120">
                  <c:v>10.971684513069849</c:v>
                </c:pt>
                <c:pt idx="121">
                  <c:v>10.476258659662065</c:v>
                </c:pt>
                <c:pt idx="122">
                  <c:v>9.6359969711328333</c:v>
                </c:pt>
                <c:pt idx="123">
                  <c:v>10.679306857134229</c:v>
                </c:pt>
                <c:pt idx="124">
                  <c:v>10.27718678407766</c:v>
                </c:pt>
                <c:pt idx="125">
                  <c:v>9.7691200802859299</c:v>
                </c:pt>
                <c:pt idx="126">
                  <c:v>9.9953551566846297</c:v>
                </c:pt>
                <c:pt idx="127">
                  <c:v>10.91442052597025</c:v>
                </c:pt>
                <c:pt idx="128">
                  <c:v>9.9717213596394991</c:v>
                </c:pt>
                <c:pt idx="129">
                  <c:v>10.7747018351645</c:v>
                </c:pt>
                <c:pt idx="130">
                  <c:v>10.52391705817195</c:v>
                </c:pt>
                <c:pt idx="131">
                  <c:v>9.9534250233089594</c:v>
                </c:pt>
                <c:pt idx="132">
                  <c:v>10.913657379435699</c:v>
                </c:pt>
                <c:pt idx="133">
                  <c:v>11.217500598931998</c:v>
                </c:pt>
                <c:pt idx="134">
                  <c:v>9.8614776579872192</c:v>
                </c:pt>
                <c:pt idx="135">
                  <c:v>10.6788584719736</c:v>
                </c:pt>
                <c:pt idx="136">
                  <c:v>10.413822707611651</c:v>
                </c:pt>
                <c:pt idx="137">
                  <c:v>10.01061861665257</c:v>
                </c:pt>
                <c:pt idx="138">
                  <c:v>10.6568007452973</c:v>
                </c:pt>
                <c:pt idx="139">
                  <c:v>10.5498930541645</c:v>
                </c:pt>
                <c:pt idx="140">
                  <c:v>9.8517748783574639</c:v>
                </c:pt>
                <c:pt idx="141">
                  <c:v>9.9700325852336036</c:v>
                </c:pt>
                <c:pt idx="142">
                  <c:v>10.264791466775449</c:v>
                </c:pt>
                <c:pt idx="143">
                  <c:v>9.5872905000719246</c:v>
                </c:pt>
                <c:pt idx="144">
                  <c:v>9.9846533792909611</c:v>
                </c:pt>
                <c:pt idx="145">
                  <c:v>9.6096239057799249</c:v>
                </c:pt>
                <c:pt idx="146">
                  <c:v>8.7783464141677552</c:v>
                </c:pt>
                <c:pt idx="147">
                  <c:v>10.38978132839112</c:v>
                </c:pt>
                <c:pt idx="148">
                  <c:v>9.3773731817369548</c:v>
                </c:pt>
                <c:pt idx="149">
                  <c:v>10.413336327807455</c:v>
                </c:pt>
                <c:pt idx="150">
                  <c:v>8.9006495381458048</c:v>
                </c:pt>
                <c:pt idx="151">
                  <c:v>10.020996639775401</c:v>
                </c:pt>
                <c:pt idx="152">
                  <c:v>9.0912640040986652</c:v>
                </c:pt>
                <c:pt idx="153">
                  <c:v>10.141723777768924</c:v>
                </c:pt>
                <c:pt idx="154">
                  <c:v>9.0333507850474994</c:v>
                </c:pt>
                <c:pt idx="155">
                  <c:v>9.80298551998448</c:v>
                </c:pt>
                <c:pt idx="156">
                  <c:v>10.244427397438461</c:v>
                </c:pt>
                <c:pt idx="157">
                  <c:v>11.96476028256745</c:v>
                </c:pt>
                <c:pt idx="158">
                  <c:v>9.8997242921573854</c:v>
                </c:pt>
                <c:pt idx="159">
                  <c:v>10.305533740226251</c:v>
                </c:pt>
                <c:pt idx="160">
                  <c:v>9.0076944905640346</c:v>
                </c:pt>
                <c:pt idx="161">
                  <c:v>9.1114508552059696</c:v>
                </c:pt>
                <c:pt idx="162">
                  <c:v>10.142281872639195</c:v>
                </c:pt>
                <c:pt idx="163">
                  <c:v>11.35898770167505</c:v>
                </c:pt>
                <c:pt idx="164">
                  <c:v>9.7124309768190891</c:v>
                </c:pt>
                <c:pt idx="165">
                  <c:v>10.182038748457849</c:v>
                </c:pt>
                <c:pt idx="166">
                  <c:v>10.226950218118706</c:v>
                </c:pt>
                <c:pt idx="167">
                  <c:v>10.01034714490898</c:v>
                </c:pt>
                <c:pt idx="168">
                  <c:v>10.32927971639406</c:v>
                </c:pt>
                <c:pt idx="169">
                  <c:v>10.293181112131185</c:v>
                </c:pt>
                <c:pt idx="170">
                  <c:v>9.5705063497485909</c:v>
                </c:pt>
                <c:pt idx="171">
                  <c:v>10.9984086745254</c:v>
                </c:pt>
                <c:pt idx="172">
                  <c:v>9.9079137973893801</c:v>
                </c:pt>
                <c:pt idx="173">
                  <c:v>10.063069531256364</c:v>
                </c:pt>
                <c:pt idx="174">
                  <c:v>10.00631615363311</c:v>
                </c:pt>
                <c:pt idx="175">
                  <c:v>10.432329637636254</c:v>
                </c:pt>
                <c:pt idx="176">
                  <c:v>10.271255765288901</c:v>
                </c:pt>
                <c:pt idx="177">
                  <c:v>10.207716756374804</c:v>
                </c:pt>
                <c:pt idx="178">
                  <c:v>10.111044025224414</c:v>
                </c:pt>
                <c:pt idx="179">
                  <c:v>10.427643014322001</c:v>
                </c:pt>
                <c:pt idx="180">
                  <c:v>10.532898906646501</c:v>
                </c:pt>
                <c:pt idx="181">
                  <c:v>9.7950367802147049</c:v>
                </c:pt>
                <c:pt idx="182">
                  <c:v>10.209638322546649</c:v>
                </c:pt>
                <c:pt idx="183">
                  <c:v>10.04641829960369</c:v>
                </c:pt>
                <c:pt idx="184">
                  <c:v>9.1222647863533002</c:v>
                </c:pt>
                <c:pt idx="185">
                  <c:v>10.205852312926286</c:v>
                </c:pt>
                <c:pt idx="186">
                  <c:v>9.7846619955553642</c:v>
                </c:pt>
                <c:pt idx="187">
                  <c:v>10.098604133030396</c:v>
                </c:pt>
                <c:pt idx="188">
                  <c:v>9.9358508610223346</c:v>
                </c:pt>
                <c:pt idx="189">
                  <c:v>9.0850421050952086</c:v>
                </c:pt>
                <c:pt idx="190">
                  <c:v>10.60271786233575</c:v>
                </c:pt>
                <c:pt idx="191">
                  <c:v>9.6675400279856305</c:v>
                </c:pt>
                <c:pt idx="192">
                  <c:v>10.2748360057615</c:v>
                </c:pt>
                <c:pt idx="193">
                  <c:v>9.19174633071583</c:v>
                </c:pt>
                <c:pt idx="194">
                  <c:v>9.9292764547586607</c:v>
                </c:pt>
                <c:pt idx="195">
                  <c:v>8.8217214946339002</c:v>
                </c:pt>
                <c:pt idx="196">
                  <c:v>9.7072778029529747</c:v>
                </c:pt>
                <c:pt idx="197">
                  <c:v>9.6943387475061495</c:v>
                </c:pt>
                <c:pt idx="198">
                  <c:v>9.804106930078925</c:v>
                </c:pt>
                <c:pt idx="199">
                  <c:v>9.2803127190168251</c:v>
                </c:pt>
                <c:pt idx="200">
                  <c:v>10.411868517955945</c:v>
                </c:pt>
                <c:pt idx="201">
                  <c:v>9.1867800348715605</c:v>
                </c:pt>
                <c:pt idx="202">
                  <c:v>7.9508596140029351</c:v>
                </c:pt>
                <c:pt idx="203">
                  <c:v>9.8378486179681559</c:v>
                </c:pt>
                <c:pt idx="204">
                  <c:v>9.5745003650723639</c:v>
                </c:pt>
                <c:pt idx="205">
                  <c:v>10.73397835924755</c:v>
                </c:pt>
                <c:pt idx="206">
                  <c:v>9.4782698190517358</c:v>
                </c:pt>
                <c:pt idx="207">
                  <c:v>8.9580182132818251</c:v>
                </c:pt>
                <c:pt idx="208">
                  <c:v>9.3624277229883202</c:v>
                </c:pt>
                <c:pt idx="209">
                  <c:v>9.4542951582026191</c:v>
                </c:pt>
                <c:pt idx="210">
                  <c:v>9.2742085163744292</c:v>
                </c:pt>
                <c:pt idx="211">
                  <c:v>9.8776683331386952</c:v>
                </c:pt>
                <c:pt idx="212">
                  <c:v>9.277995042468639</c:v>
                </c:pt>
                <c:pt idx="213">
                  <c:v>9.9047909183246396</c:v>
                </c:pt>
                <c:pt idx="214">
                  <c:v>9.3575782081243659</c:v>
                </c:pt>
                <c:pt idx="215">
                  <c:v>9.0732425288820053</c:v>
                </c:pt>
                <c:pt idx="216">
                  <c:v>10.048385421881175</c:v>
                </c:pt>
                <c:pt idx="217">
                  <c:v>9.8219879664167244</c:v>
                </c:pt>
                <c:pt idx="218">
                  <c:v>10.190594521915806</c:v>
                </c:pt>
                <c:pt idx="219">
                  <c:v>9.3293367511234848</c:v>
                </c:pt>
                <c:pt idx="220">
                  <c:v>10.30355323447537</c:v>
                </c:pt>
                <c:pt idx="221">
                  <c:v>11.481187902634399</c:v>
                </c:pt>
                <c:pt idx="222">
                  <c:v>9.6293700706689744</c:v>
                </c:pt>
                <c:pt idx="223">
                  <c:v>10.21056514576974</c:v>
                </c:pt>
                <c:pt idx="224">
                  <c:v>10.788550644708749</c:v>
                </c:pt>
                <c:pt idx="225">
                  <c:v>10.160192700429199</c:v>
                </c:pt>
                <c:pt idx="226">
                  <c:v>10.745999550034249</c:v>
                </c:pt>
                <c:pt idx="227">
                  <c:v>9.7891386220038399</c:v>
                </c:pt>
                <c:pt idx="228">
                  <c:v>10.157724866268239</c:v>
                </c:pt>
                <c:pt idx="229">
                  <c:v>10.588675117090649</c:v>
                </c:pt>
                <c:pt idx="230">
                  <c:v>9.6348555447652409</c:v>
                </c:pt>
                <c:pt idx="231">
                  <c:v>10.220896443978006</c:v>
                </c:pt>
                <c:pt idx="232">
                  <c:v>10.056946423400214</c:v>
                </c:pt>
                <c:pt idx="233">
                  <c:v>9.007373994048816</c:v>
                </c:pt>
                <c:pt idx="234">
                  <c:v>9.2911371880224696</c:v>
                </c:pt>
                <c:pt idx="235">
                  <c:v>11.560765089349649</c:v>
                </c:pt>
                <c:pt idx="236">
                  <c:v>9.6907195285320888</c:v>
                </c:pt>
                <c:pt idx="237">
                  <c:v>12.276941086503399</c:v>
                </c:pt>
                <c:pt idx="238">
                  <c:v>11.724373992062599</c:v>
                </c:pt>
                <c:pt idx="239">
                  <c:v>8.656153915044845</c:v>
                </c:pt>
                <c:pt idx="240">
                  <c:v>9.8441078013250198</c:v>
                </c:pt>
                <c:pt idx="241">
                  <c:v>10.98919276360575</c:v>
                </c:pt>
                <c:pt idx="242">
                  <c:v>9.6400131038164787</c:v>
                </c:pt>
                <c:pt idx="243">
                  <c:v>10.51004360040902</c:v>
                </c:pt>
                <c:pt idx="244">
                  <c:v>9.9605013884886695</c:v>
                </c:pt>
                <c:pt idx="245">
                  <c:v>9.8408893276047991</c:v>
                </c:pt>
                <c:pt idx="246">
                  <c:v>10.396293635908201</c:v>
                </c:pt>
                <c:pt idx="247">
                  <c:v>9.7843579344526042</c:v>
                </c:pt>
                <c:pt idx="248">
                  <c:v>9.9047001492078408</c:v>
                </c:pt>
                <c:pt idx="249">
                  <c:v>10.610045518397001</c:v>
                </c:pt>
                <c:pt idx="250">
                  <c:v>11.0672506897148</c:v>
                </c:pt>
                <c:pt idx="251">
                  <c:v>9.8178220494838015</c:v>
                </c:pt>
                <c:pt idx="252">
                  <c:v>9.9263916340359657</c:v>
                </c:pt>
                <c:pt idx="253">
                  <c:v>11.745207058649651</c:v>
                </c:pt>
                <c:pt idx="254">
                  <c:v>9.5560983176437553</c:v>
                </c:pt>
                <c:pt idx="255">
                  <c:v>11.203199876477399</c:v>
                </c:pt>
                <c:pt idx="256">
                  <c:v>9.5494939027069403</c:v>
                </c:pt>
                <c:pt idx="257">
                  <c:v>10.05062288068644</c:v>
                </c:pt>
                <c:pt idx="258">
                  <c:v>10.568962576115549</c:v>
                </c:pt>
                <c:pt idx="259">
                  <c:v>10.1583117422313</c:v>
                </c:pt>
                <c:pt idx="260">
                  <c:v>8.9640027292371958</c:v>
                </c:pt>
                <c:pt idx="261">
                  <c:v>10.687710385662649</c:v>
                </c:pt>
                <c:pt idx="262">
                  <c:v>10.574917299825501</c:v>
                </c:pt>
                <c:pt idx="263">
                  <c:v>9.2563056768219099</c:v>
                </c:pt>
                <c:pt idx="264">
                  <c:v>10.8252375504039</c:v>
                </c:pt>
                <c:pt idx="265">
                  <c:v>10.08080850439592</c:v>
                </c:pt>
                <c:pt idx="266">
                  <c:v>9.7950868685664112</c:v>
                </c:pt>
                <c:pt idx="267">
                  <c:v>11.17896229825185</c:v>
                </c:pt>
                <c:pt idx="268">
                  <c:v>10.33799197977465</c:v>
                </c:pt>
                <c:pt idx="269">
                  <c:v>10.074929938822699</c:v>
                </c:pt>
                <c:pt idx="270">
                  <c:v>9.8073940008538258</c:v>
                </c:pt>
                <c:pt idx="271">
                  <c:v>10.776597709107399</c:v>
                </c:pt>
                <c:pt idx="272">
                  <c:v>9.6569524601725742</c:v>
                </c:pt>
                <c:pt idx="273">
                  <c:v>10.420276386818465</c:v>
                </c:pt>
                <c:pt idx="274">
                  <c:v>11.5452050563939</c:v>
                </c:pt>
                <c:pt idx="275">
                  <c:v>9.2673353023259502</c:v>
                </c:pt>
                <c:pt idx="276">
                  <c:v>9.8180392196826851</c:v>
                </c:pt>
                <c:pt idx="277">
                  <c:v>10.106226674779229</c:v>
                </c:pt>
                <c:pt idx="278">
                  <c:v>9.8205116594228095</c:v>
                </c:pt>
                <c:pt idx="279">
                  <c:v>9.6746167467078408</c:v>
                </c:pt>
                <c:pt idx="280">
                  <c:v>10.06759473276105</c:v>
                </c:pt>
                <c:pt idx="281">
                  <c:v>9.992676060579079</c:v>
                </c:pt>
                <c:pt idx="282">
                  <c:v>10.161375566867004</c:v>
                </c:pt>
                <c:pt idx="283">
                  <c:v>9.3141431631813596</c:v>
                </c:pt>
                <c:pt idx="284">
                  <c:v>9.7554962288189095</c:v>
                </c:pt>
                <c:pt idx="285">
                  <c:v>11.008250029604149</c:v>
                </c:pt>
                <c:pt idx="286">
                  <c:v>9.8873887231641699</c:v>
                </c:pt>
                <c:pt idx="287">
                  <c:v>9.8528458979580602</c:v>
                </c:pt>
                <c:pt idx="288">
                  <c:v>10.518005574638201</c:v>
                </c:pt>
                <c:pt idx="289">
                  <c:v>9.3021919251241556</c:v>
                </c:pt>
                <c:pt idx="290">
                  <c:v>10.92996606498725</c:v>
                </c:pt>
                <c:pt idx="291">
                  <c:v>10.29276296192565</c:v>
                </c:pt>
                <c:pt idx="292">
                  <c:v>9.8042925291564256</c:v>
                </c:pt>
                <c:pt idx="293">
                  <c:v>8.8638920145315101</c:v>
                </c:pt>
                <c:pt idx="294">
                  <c:v>9.6272673015453201</c:v>
                </c:pt>
                <c:pt idx="295">
                  <c:v>10.29991364262834</c:v>
                </c:pt>
                <c:pt idx="296">
                  <c:v>8.6812204892262237</c:v>
                </c:pt>
                <c:pt idx="297">
                  <c:v>10.50501570071075</c:v>
                </c:pt>
                <c:pt idx="298">
                  <c:v>11.0844808190263</c:v>
                </c:pt>
                <c:pt idx="299">
                  <c:v>12.004078354524701</c:v>
                </c:pt>
              </c:numCache>
            </c:numRef>
          </c:yVal>
          <c:smooth val="0"/>
          <c:extLst>
            <c:ext xmlns:c16="http://schemas.microsoft.com/office/drawing/2014/chart" uri="{C3380CC4-5D6E-409C-BE32-E72D297353CC}">
              <c16:uniqueId val="{00000000-1561-40F4-88C2-BBC59E123595}"/>
            </c:ext>
          </c:extLst>
        </c:ser>
        <c:ser>
          <c:idx val="1"/>
          <c:order val="1"/>
          <c:tx>
            <c:v>FingerCounting(2)</c:v>
          </c:tx>
          <c:spPr>
            <a:ln w="19050" cap="rnd">
              <a:solidFill>
                <a:schemeClr val="accent5">
                  <a:lumMod val="75000"/>
                </a:schemeClr>
              </a:solidFill>
              <a:round/>
            </a:ln>
            <a:effectLst/>
          </c:spPr>
          <c:marker>
            <c:symbol val="none"/>
          </c:marker>
          <c:yVal>
            <c:numRef>
              <c:f>Sheet1!$K$3:$K$302</c:f>
              <c:numCache>
                <c:formatCode>General</c:formatCode>
                <c:ptCount val="300"/>
                <c:pt idx="0">
                  <c:v>2.86018695565599</c:v>
                </c:pt>
                <c:pt idx="1">
                  <c:v>3.9988864185007</c:v>
                </c:pt>
                <c:pt idx="2">
                  <c:v>3.97295479646949</c:v>
                </c:pt>
                <c:pt idx="3">
                  <c:v>4.13201796125208</c:v>
                </c:pt>
                <c:pt idx="4">
                  <c:v>4.6633326736504097</c:v>
                </c:pt>
                <c:pt idx="5">
                  <c:v>4.4474766057842698</c:v>
                </c:pt>
                <c:pt idx="6">
                  <c:v>4.9034680695601303</c:v>
                </c:pt>
                <c:pt idx="7">
                  <c:v>4.5420231221384197</c:v>
                </c:pt>
                <c:pt idx="8">
                  <c:v>4.9020926468096002</c:v>
                </c:pt>
                <c:pt idx="9">
                  <c:v>4.9293777376101602</c:v>
                </c:pt>
                <c:pt idx="10">
                  <c:v>8.6230515248578303</c:v>
                </c:pt>
                <c:pt idx="11">
                  <c:v>9.4783746466205496</c:v>
                </c:pt>
                <c:pt idx="12">
                  <c:v>10.555850849641599</c:v>
                </c:pt>
                <c:pt idx="13">
                  <c:v>9.1168233846742393</c:v>
                </c:pt>
                <c:pt idx="14">
                  <c:v>8.7090487393143299</c:v>
                </c:pt>
                <c:pt idx="15">
                  <c:v>9.8018826476719294</c:v>
                </c:pt>
                <c:pt idx="16">
                  <c:v>11.4207480946377</c:v>
                </c:pt>
                <c:pt idx="17">
                  <c:v>10.084934286772199</c:v>
                </c:pt>
                <c:pt idx="18">
                  <c:v>9.3266653473008194</c:v>
                </c:pt>
                <c:pt idx="19">
                  <c:v>10.6509833796772</c:v>
                </c:pt>
                <c:pt idx="20">
                  <c:v>0.67846721521364495</c:v>
                </c:pt>
                <c:pt idx="21">
                  <c:v>1.9748951295571899</c:v>
                </c:pt>
                <c:pt idx="22">
                  <c:v>1.5969048029694</c:v>
                </c:pt>
                <c:pt idx="23">
                  <c:v>1.47166599182186</c:v>
                </c:pt>
                <c:pt idx="24">
                  <c:v>1.45479417749908</c:v>
                </c:pt>
                <c:pt idx="25">
                  <c:v>2.4386551739174598</c:v>
                </c:pt>
                <c:pt idx="26">
                  <c:v>7.2194970815998696</c:v>
                </c:pt>
                <c:pt idx="27">
                  <c:v>7.6423201524709103</c:v>
                </c:pt>
                <c:pt idx="28">
                  <c:v>7.2534440121054899</c:v>
                </c:pt>
                <c:pt idx="29">
                  <c:v>8.1076456477237802</c:v>
                </c:pt>
                <c:pt idx="30">
                  <c:v>7.0077457211406697</c:v>
                </c:pt>
                <c:pt idx="31">
                  <c:v>7.5127155226457702</c:v>
                </c:pt>
                <c:pt idx="32">
                  <c:v>6.9132169017055896</c:v>
                </c:pt>
                <c:pt idx="33">
                  <c:v>7.8549137407953902</c:v>
                </c:pt>
                <c:pt idx="34">
                  <c:v>7.4345474011103097</c:v>
                </c:pt>
                <c:pt idx="35">
                  <c:v>9.3205927058426106</c:v>
                </c:pt>
                <c:pt idx="36">
                  <c:v>8.1274565656330697</c:v>
                </c:pt>
                <c:pt idx="37">
                  <c:v>8.2712717391090003</c:v>
                </c:pt>
                <c:pt idx="38">
                  <c:v>7.7811348057176204</c:v>
                </c:pt>
                <c:pt idx="39">
                  <c:v>8.4628611436745995</c:v>
                </c:pt>
                <c:pt idx="40">
                  <c:v>8.9613263681910897</c:v>
                </c:pt>
                <c:pt idx="41">
                  <c:v>7.9421029709719502</c:v>
                </c:pt>
                <c:pt idx="42">
                  <c:v>7.9796357105622597</c:v>
                </c:pt>
                <c:pt idx="43">
                  <c:v>8.3339042524866702</c:v>
                </c:pt>
                <c:pt idx="44">
                  <c:v>7.8887158537777999</c:v>
                </c:pt>
                <c:pt idx="45">
                  <c:v>8.2150245316463106</c:v>
                </c:pt>
                <c:pt idx="46">
                  <c:v>9.7921113147419607</c:v>
                </c:pt>
                <c:pt idx="47">
                  <c:v>8.5662549961093095</c:v>
                </c:pt>
                <c:pt idx="48">
                  <c:v>8.9890977048814893</c:v>
                </c:pt>
                <c:pt idx="49">
                  <c:v>8.2368845859272195</c:v>
                </c:pt>
                <c:pt idx="50">
                  <c:v>8.3207440118394302</c:v>
                </c:pt>
                <c:pt idx="51">
                  <c:v>7.9246663341344297</c:v>
                </c:pt>
                <c:pt idx="52">
                  <c:v>9.0888690010553006</c:v>
                </c:pt>
                <c:pt idx="53">
                  <c:v>8.5361815058735395</c:v>
                </c:pt>
                <c:pt idx="54">
                  <c:v>7.3951182357380096</c:v>
                </c:pt>
                <c:pt idx="55">
                  <c:v>8.0404716581456093</c:v>
                </c:pt>
                <c:pt idx="56">
                  <c:v>8.1512437810945197</c:v>
                </c:pt>
                <c:pt idx="57">
                  <c:v>8.1928320845085807</c:v>
                </c:pt>
                <c:pt idx="58">
                  <c:v>7.7497639578948903</c:v>
                </c:pt>
                <c:pt idx="59">
                  <c:v>8.8760073136046493</c:v>
                </c:pt>
                <c:pt idx="60">
                  <c:v>10.5725873738073</c:v>
                </c:pt>
                <c:pt idx="61">
                  <c:v>9.0341134760938502</c:v>
                </c:pt>
                <c:pt idx="62">
                  <c:v>7.5957898396922703</c:v>
                </c:pt>
                <c:pt idx="63">
                  <c:v>8.2773112726282392</c:v>
                </c:pt>
                <c:pt idx="64">
                  <c:v>8.3521924409574204</c:v>
                </c:pt>
                <c:pt idx="65">
                  <c:v>8.07087383871737</c:v>
                </c:pt>
                <c:pt idx="66">
                  <c:v>8.2962869191635402</c:v>
                </c:pt>
                <c:pt idx="67">
                  <c:v>8.5352087454111807</c:v>
                </c:pt>
                <c:pt idx="68">
                  <c:v>7.8612590222682002</c:v>
                </c:pt>
                <c:pt idx="69">
                  <c:v>8.4624513504843204</c:v>
                </c:pt>
                <c:pt idx="70">
                  <c:v>8.9675915829623793</c:v>
                </c:pt>
                <c:pt idx="71">
                  <c:v>9.6427431776904093</c:v>
                </c:pt>
                <c:pt idx="72">
                  <c:v>11.2136371900031</c:v>
                </c:pt>
                <c:pt idx="73">
                  <c:v>10.0080745993719</c:v>
                </c:pt>
                <c:pt idx="74">
                  <c:v>11.9131995728146</c:v>
                </c:pt>
                <c:pt idx="75">
                  <c:v>12.225226328092599</c:v>
                </c:pt>
                <c:pt idx="76">
                  <c:v>9.18767880065014</c:v>
                </c:pt>
                <c:pt idx="77">
                  <c:v>10.3590685911304</c:v>
                </c:pt>
                <c:pt idx="78">
                  <c:v>9.1014716668330298</c:v>
                </c:pt>
                <c:pt idx="79">
                  <c:v>9.4506535439635293</c:v>
                </c:pt>
                <c:pt idx="80">
                  <c:v>10.3885491513165</c:v>
                </c:pt>
                <c:pt idx="81">
                  <c:v>10.1951225440747</c:v>
                </c:pt>
                <c:pt idx="82">
                  <c:v>9.4737289092674999</c:v>
                </c:pt>
                <c:pt idx="83">
                  <c:v>10.915446553581701</c:v>
                </c:pt>
                <c:pt idx="84">
                  <c:v>10.7774240380291</c:v>
                </c:pt>
                <c:pt idx="85">
                  <c:v>9.7187783125215699</c:v>
                </c:pt>
                <c:pt idx="86">
                  <c:v>11.6735430002783</c:v>
                </c:pt>
                <c:pt idx="87">
                  <c:v>10.529298649917401</c:v>
                </c:pt>
                <c:pt idx="88">
                  <c:v>10.141187791803899</c:v>
                </c:pt>
                <c:pt idx="89">
                  <c:v>9.8847662141779793</c:v>
                </c:pt>
                <c:pt idx="90">
                  <c:v>10.908235979485401</c:v>
                </c:pt>
                <c:pt idx="91">
                  <c:v>9.7284037667578893</c:v>
                </c:pt>
                <c:pt idx="92">
                  <c:v>11.9653332876892</c:v>
                </c:pt>
                <c:pt idx="93">
                  <c:v>9.9477838494231907</c:v>
                </c:pt>
                <c:pt idx="94">
                  <c:v>10.2378254618769</c:v>
                </c:pt>
                <c:pt idx="95">
                  <c:v>9.7427306471919</c:v>
                </c:pt>
                <c:pt idx="96">
                  <c:v>10.4663449301545</c:v>
                </c:pt>
                <c:pt idx="97">
                  <c:v>10.028582017286899</c:v>
                </c:pt>
                <c:pt idx="98">
                  <c:v>9.21337050046019</c:v>
                </c:pt>
                <c:pt idx="99">
                  <c:v>9.7213687733513794</c:v>
                </c:pt>
                <c:pt idx="100">
                  <c:v>10.623870314083</c:v>
                </c:pt>
                <c:pt idx="101">
                  <c:v>10.4149901419852</c:v>
                </c:pt>
                <c:pt idx="102">
                  <c:v>10.3530085478946</c:v>
                </c:pt>
                <c:pt idx="103">
                  <c:v>11.964923691342101</c:v>
                </c:pt>
                <c:pt idx="104">
                  <c:v>10.454370751817599</c:v>
                </c:pt>
                <c:pt idx="105">
                  <c:v>10.584807334633799</c:v>
                </c:pt>
                <c:pt idx="106">
                  <c:v>10.596038268277001</c:v>
                </c:pt>
                <c:pt idx="107">
                  <c:v>9.8468473121510698</c:v>
                </c:pt>
                <c:pt idx="108">
                  <c:v>9.9169017248105504</c:v>
                </c:pt>
                <c:pt idx="109">
                  <c:v>10.3180656382149</c:v>
                </c:pt>
                <c:pt idx="110">
                  <c:v>9.3144245417519702</c:v>
                </c:pt>
                <c:pt idx="111">
                  <c:v>10.526206950206101</c:v>
                </c:pt>
                <c:pt idx="112">
                  <c:v>10.6393118685427</c:v>
                </c:pt>
                <c:pt idx="113">
                  <c:v>10.255072151942001</c:v>
                </c:pt>
                <c:pt idx="114">
                  <c:v>11.2850520220949</c:v>
                </c:pt>
                <c:pt idx="115">
                  <c:v>10.6642800480035</c:v>
                </c:pt>
                <c:pt idx="116">
                  <c:v>10.2372007654157</c:v>
                </c:pt>
                <c:pt idx="117">
                  <c:v>10.986324405736299</c:v>
                </c:pt>
                <c:pt idx="118">
                  <c:v>9.97952371095265</c:v>
                </c:pt>
                <c:pt idx="119">
                  <c:v>11.116127818253601</c:v>
                </c:pt>
                <c:pt idx="120">
                  <c:v>11.137261982841199</c:v>
                </c:pt>
                <c:pt idx="121">
                  <c:v>11.1102681740641</c:v>
                </c:pt>
                <c:pt idx="122">
                  <c:v>9.7254036306469391</c:v>
                </c:pt>
                <c:pt idx="123">
                  <c:v>11.535933726821099</c:v>
                </c:pt>
                <c:pt idx="124">
                  <c:v>11.909140468835099</c:v>
                </c:pt>
                <c:pt idx="125">
                  <c:v>9.8791086364096703</c:v>
                </c:pt>
                <c:pt idx="126">
                  <c:v>10.407650582379199</c:v>
                </c:pt>
                <c:pt idx="127">
                  <c:v>10.742946130360799</c:v>
                </c:pt>
                <c:pt idx="128">
                  <c:v>10.4686437674402</c:v>
                </c:pt>
                <c:pt idx="129">
                  <c:v>11.403824925638499</c:v>
                </c:pt>
                <c:pt idx="130">
                  <c:v>10.465457013393999</c:v>
                </c:pt>
                <c:pt idx="131">
                  <c:v>9.9050281968204192</c:v>
                </c:pt>
                <c:pt idx="132">
                  <c:v>11.026383587284499</c:v>
                </c:pt>
                <c:pt idx="133">
                  <c:v>10.9918811683989</c:v>
                </c:pt>
                <c:pt idx="134">
                  <c:v>10.2521143147664</c:v>
                </c:pt>
                <c:pt idx="135">
                  <c:v>11.267226674045</c:v>
                </c:pt>
                <c:pt idx="136">
                  <c:v>10.6694614525594</c:v>
                </c:pt>
                <c:pt idx="137">
                  <c:v>10.362728505814699</c:v>
                </c:pt>
                <c:pt idx="138">
                  <c:v>11.272919807885</c:v>
                </c:pt>
                <c:pt idx="139">
                  <c:v>10.7585704501907</c:v>
                </c:pt>
                <c:pt idx="140">
                  <c:v>9.7125443447170703</c:v>
                </c:pt>
                <c:pt idx="141">
                  <c:v>10.051943258807899</c:v>
                </c:pt>
                <c:pt idx="142">
                  <c:v>10.387880198826499</c:v>
                </c:pt>
                <c:pt idx="143">
                  <c:v>9.9010766699478996</c:v>
                </c:pt>
                <c:pt idx="144">
                  <c:v>9.5070345596685204</c:v>
                </c:pt>
                <c:pt idx="145">
                  <c:v>9.7531519883919398</c:v>
                </c:pt>
                <c:pt idx="146">
                  <c:v>9.0680203572463203</c:v>
                </c:pt>
                <c:pt idx="147">
                  <c:v>11.0480214306598</c:v>
                </c:pt>
                <c:pt idx="148">
                  <c:v>10.2864346132811</c:v>
                </c:pt>
                <c:pt idx="149">
                  <c:v>11.1708099182358</c:v>
                </c:pt>
                <c:pt idx="150">
                  <c:v>9.5531569369250295</c:v>
                </c:pt>
                <c:pt idx="151">
                  <c:v>10.384485307043001</c:v>
                </c:pt>
                <c:pt idx="152">
                  <c:v>9.1887657187924408</c:v>
                </c:pt>
                <c:pt idx="153">
                  <c:v>9.60956029252735</c:v>
                </c:pt>
                <c:pt idx="154">
                  <c:v>9.2075859389234793</c:v>
                </c:pt>
                <c:pt idx="155">
                  <c:v>10.2069072927617</c:v>
                </c:pt>
                <c:pt idx="156">
                  <c:v>10.6459820295446</c:v>
                </c:pt>
                <c:pt idx="157">
                  <c:v>11.352218042060199</c:v>
                </c:pt>
                <c:pt idx="158">
                  <c:v>10.5106439495505</c:v>
                </c:pt>
                <c:pt idx="159">
                  <c:v>10.053702150099401</c:v>
                </c:pt>
                <c:pt idx="160">
                  <c:v>8.3692749748081905</c:v>
                </c:pt>
                <c:pt idx="161">
                  <c:v>9.5047293591910904</c:v>
                </c:pt>
                <c:pt idx="162">
                  <c:v>9.9452599830700894</c:v>
                </c:pt>
                <c:pt idx="163">
                  <c:v>12.303114568483499</c:v>
                </c:pt>
                <c:pt idx="164">
                  <c:v>9.95897976531373</c:v>
                </c:pt>
                <c:pt idx="165">
                  <c:v>10.434474557549599</c:v>
                </c:pt>
                <c:pt idx="166">
                  <c:v>10.7841021870034</c:v>
                </c:pt>
                <c:pt idx="167">
                  <c:v>9.7543768256153598</c:v>
                </c:pt>
                <c:pt idx="168">
                  <c:v>9.7000779372755197</c:v>
                </c:pt>
                <c:pt idx="169">
                  <c:v>10.751152191855899</c:v>
                </c:pt>
                <c:pt idx="170">
                  <c:v>9.4035521955725301</c:v>
                </c:pt>
                <c:pt idx="171">
                  <c:v>10.522800256904301</c:v>
                </c:pt>
                <c:pt idx="172">
                  <c:v>10.253893825862599</c:v>
                </c:pt>
                <c:pt idx="173">
                  <c:v>9.9081167910800296</c:v>
                </c:pt>
                <c:pt idx="174">
                  <c:v>9.5646157670179193</c:v>
                </c:pt>
                <c:pt idx="175">
                  <c:v>11.166913826108001</c:v>
                </c:pt>
                <c:pt idx="176">
                  <c:v>10.473846000174801</c:v>
                </c:pt>
                <c:pt idx="177">
                  <c:v>9.1301993086454107</c:v>
                </c:pt>
                <c:pt idx="178">
                  <c:v>10.983878908500399</c:v>
                </c:pt>
                <c:pt idx="179">
                  <c:v>10.199188306556501</c:v>
                </c:pt>
                <c:pt idx="180">
                  <c:v>10.4018431305443</c:v>
                </c:pt>
                <c:pt idx="181">
                  <c:v>9.7490714182778309</c:v>
                </c:pt>
                <c:pt idx="182">
                  <c:v>10.8073600156661</c:v>
                </c:pt>
                <c:pt idx="183">
                  <c:v>9.7442471523258796</c:v>
                </c:pt>
                <c:pt idx="184">
                  <c:v>9.7141639569031799</c:v>
                </c:pt>
                <c:pt idx="185">
                  <c:v>10.796482774242699</c:v>
                </c:pt>
                <c:pt idx="186">
                  <c:v>10.390994133502399</c:v>
                </c:pt>
                <c:pt idx="187">
                  <c:v>9.5988941703645896</c:v>
                </c:pt>
                <c:pt idx="188">
                  <c:v>10.450046964498799</c:v>
                </c:pt>
                <c:pt idx="189">
                  <c:v>9.4995628796492095</c:v>
                </c:pt>
                <c:pt idx="190">
                  <c:v>11.158476661744899</c:v>
                </c:pt>
                <c:pt idx="191">
                  <c:v>9.3173006222190597</c:v>
                </c:pt>
                <c:pt idx="192">
                  <c:v>10.0433985125162</c:v>
                </c:pt>
                <c:pt idx="193">
                  <c:v>9.0094684927740403</c:v>
                </c:pt>
                <c:pt idx="194">
                  <c:v>8.8354149331704193</c:v>
                </c:pt>
                <c:pt idx="195">
                  <c:v>8.9358768412665199</c:v>
                </c:pt>
                <c:pt idx="196">
                  <c:v>9.4735149297556092</c:v>
                </c:pt>
                <c:pt idx="197">
                  <c:v>9.0030093715521993</c:v>
                </c:pt>
                <c:pt idx="198">
                  <c:v>9.4497592671447492</c:v>
                </c:pt>
                <c:pt idx="199">
                  <c:v>9.4684464430433106</c:v>
                </c:pt>
                <c:pt idx="200">
                  <c:v>9.5454822690838892</c:v>
                </c:pt>
                <c:pt idx="201">
                  <c:v>10.330467251048599</c:v>
                </c:pt>
                <c:pt idx="202">
                  <c:v>9.5446133960795692</c:v>
                </c:pt>
                <c:pt idx="203">
                  <c:v>10.769288441442001</c:v>
                </c:pt>
                <c:pt idx="204">
                  <c:v>9.9032975543414103</c:v>
                </c:pt>
                <c:pt idx="205">
                  <c:v>11.8984309620463</c:v>
                </c:pt>
                <c:pt idx="206">
                  <c:v>9.8073603651422001</c:v>
                </c:pt>
                <c:pt idx="207">
                  <c:v>9.0552363927623798</c:v>
                </c:pt>
                <c:pt idx="208">
                  <c:v>9.5669064682563203</c:v>
                </c:pt>
                <c:pt idx="209">
                  <c:v>10.9623194314852</c:v>
                </c:pt>
                <c:pt idx="210">
                  <c:v>10.0005102417926</c:v>
                </c:pt>
                <c:pt idx="211">
                  <c:v>11.5673347141056</c:v>
                </c:pt>
                <c:pt idx="212">
                  <c:v>10.2397500061033</c:v>
                </c:pt>
                <c:pt idx="213">
                  <c:v>10.510459580013</c:v>
                </c:pt>
                <c:pt idx="214">
                  <c:v>11.034012495889501</c:v>
                </c:pt>
                <c:pt idx="215">
                  <c:v>9.9557648577952609</c:v>
                </c:pt>
                <c:pt idx="216">
                  <c:v>10.752006562504</c:v>
                </c:pt>
                <c:pt idx="217">
                  <c:v>11.5203445415542</c:v>
                </c:pt>
                <c:pt idx="218">
                  <c:v>11.597784579990901</c:v>
                </c:pt>
                <c:pt idx="219">
                  <c:v>9.9709830714772991</c:v>
                </c:pt>
                <c:pt idx="220">
                  <c:v>11.068050116636201</c:v>
                </c:pt>
                <c:pt idx="221">
                  <c:v>12.508474070804599</c:v>
                </c:pt>
                <c:pt idx="222">
                  <c:v>8.8986992377036493</c:v>
                </c:pt>
                <c:pt idx="223">
                  <c:v>11.102856779822501</c:v>
                </c:pt>
                <c:pt idx="224">
                  <c:v>10.5701627495551</c:v>
                </c:pt>
                <c:pt idx="225">
                  <c:v>10.314411833417299</c:v>
                </c:pt>
                <c:pt idx="226">
                  <c:v>11.405003262997599</c:v>
                </c:pt>
                <c:pt idx="227">
                  <c:v>10.5284528764138</c:v>
                </c:pt>
                <c:pt idx="228">
                  <c:v>10.706637940716901</c:v>
                </c:pt>
                <c:pt idx="229">
                  <c:v>10.9234062722996</c:v>
                </c:pt>
                <c:pt idx="230">
                  <c:v>9.7954043872944503</c:v>
                </c:pt>
                <c:pt idx="231">
                  <c:v>10.682831534737</c:v>
                </c:pt>
                <c:pt idx="232">
                  <c:v>11.146377955476099</c:v>
                </c:pt>
                <c:pt idx="233">
                  <c:v>9.0311567397174102</c:v>
                </c:pt>
                <c:pt idx="234">
                  <c:v>8.9398193835509794</c:v>
                </c:pt>
                <c:pt idx="235">
                  <c:v>12.725822992202399</c:v>
                </c:pt>
                <c:pt idx="236">
                  <c:v>10.1161902786453</c:v>
                </c:pt>
                <c:pt idx="237">
                  <c:v>13.6088123164776</c:v>
                </c:pt>
                <c:pt idx="238">
                  <c:v>13.247624823125101</c:v>
                </c:pt>
                <c:pt idx="239">
                  <c:v>10.328203259279601</c:v>
                </c:pt>
                <c:pt idx="240">
                  <c:v>10.301163156240101</c:v>
                </c:pt>
                <c:pt idx="241">
                  <c:v>10.148549085269201</c:v>
                </c:pt>
                <c:pt idx="242">
                  <c:v>9.6318042364007095</c:v>
                </c:pt>
                <c:pt idx="243">
                  <c:v>9.7452886083184396</c:v>
                </c:pt>
                <c:pt idx="244">
                  <c:v>9.7806485914228407</c:v>
                </c:pt>
                <c:pt idx="245">
                  <c:v>9.2486797220746002</c:v>
                </c:pt>
                <c:pt idx="246">
                  <c:v>10.2168275566403</c:v>
                </c:pt>
                <c:pt idx="247">
                  <c:v>10.0401048461418</c:v>
                </c:pt>
                <c:pt idx="248">
                  <c:v>9.2297725512287805</c:v>
                </c:pt>
                <c:pt idx="249">
                  <c:v>10.2009494902327</c:v>
                </c:pt>
                <c:pt idx="250">
                  <c:v>11.288210676463001</c:v>
                </c:pt>
                <c:pt idx="251">
                  <c:v>9.9895300926477208</c:v>
                </c:pt>
                <c:pt idx="252">
                  <c:v>9.88097049822961</c:v>
                </c:pt>
                <c:pt idx="253">
                  <c:v>10.4255524346896</c:v>
                </c:pt>
                <c:pt idx="254">
                  <c:v>9.5233969315722895</c:v>
                </c:pt>
                <c:pt idx="255">
                  <c:v>12.1035159406237</c:v>
                </c:pt>
                <c:pt idx="256">
                  <c:v>9.1740136572220905</c:v>
                </c:pt>
                <c:pt idx="257">
                  <c:v>9.2921589521933807</c:v>
                </c:pt>
                <c:pt idx="258">
                  <c:v>10.4463251226619</c:v>
                </c:pt>
                <c:pt idx="259">
                  <c:v>10.072897128928</c:v>
                </c:pt>
                <c:pt idx="260">
                  <c:v>9.1298614512249507</c:v>
                </c:pt>
                <c:pt idx="261">
                  <c:v>10.835670902622899</c:v>
                </c:pt>
                <c:pt idx="262">
                  <c:v>10.4617763776542</c:v>
                </c:pt>
                <c:pt idx="263">
                  <c:v>8.6897243273928098</c:v>
                </c:pt>
                <c:pt idx="264">
                  <c:v>10.4212265545608</c:v>
                </c:pt>
                <c:pt idx="265">
                  <c:v>10.783547668876</c:v>
                </c:pt>
                <c:pt idx="266">
                  <c:v>10.0250344779783</c:v>
                </c:pt>
                <c:pt idx="267">
                  <c:v>11.894921627960301</c:v>
                </c:pt>
                <c:pt idx="268">
                  <c:v>10.1375846550232</c:v>
                </c:pt>
                <c:pt idx="269">
                  <c:v>10.440058643288999</c:v>
                </c:pt>
                <c:pt idx="270">
                  <c:v>9.4455456693037494</c:v>
                </c:pt>
                <c:pt idx="271">
                  <c:v>11.0310815146781</c:v>
                </c:pt>
                <c:pt idx="272">
                  <c:v>9.2702659095982494</c:v>
                </c:pt>
                <c:pt idx="273">
                  <c:v>11.415743548149999</c:v>
                </c:pt>
                <c:pt idx="274">
                  <c:v>11.398742261429099</c:v>
                </c:pt>
                <c:pt idx="275">
                  <c:v>9.5052247752474095</c:v>
                </c:pt>
                <c:pt idx="276">
                  <c:v>9.9238939351278894</c:v>
                </c:pt>
                <c:pt idx="277">
                  <c:v>10.5786137824756</c:v>
                </c:pt>
                <c:pt idx="278">
                  <c:v>10.2529413346435</c:v>
                </c:pt>
                <c:pt idx="279">
                  <c:v>8.9611732004708795</c:v>
                </c:pt>
                <c:pt idx="280">
                  <c:v>10.010941065274</c:v>
                </c:pt>
                <c:pt idx="281">
                  <c:v>10.327999803009</c:v>
                </c:pt>
                <c:pt idx="282">
                  <c:v>9.8412099540589093</c:v>
                </c:pt>
                <c:pt idx="283">
                  <c:v>9.33054519892152</c:v>
                </c:pt>
                <c:pt idx="284">
                  <c:v>10.299139590617999</c:v>
                </c:pt>
                <c:pt idx="285">
                  <c:v>10.660593737291499</c:v>
                </c:pt>
                <c:pt idx="286">
                  <c:v>10.1208038144509</c:v>
                </c:pt>
                <c:pt idx="287">
                  <c:v>9.5645285238993196</c:v>
                </c:pt>
                <c:pt idx="288">
                  <c:v>10.785350061328501</c:v>
                </c:pt>
                <c:pt idx="289">
                  <c:v>8.82307380006268</c:v>
                </c:pt>
                <c:pt idx="290">
                  <c:v>11.5342206577934</c:v>
                </c:pt>
                <c:pt idx="291">
                  <c:v>10.477770699841299</c:v>
                </c:pt>
                <c:pt idx="292">
                  <c:v>10.199337115455201</c:v>
                </c:pt>
                <c:pt idx="293">
                  <c:v>8.8474920211699999</c:v>
                </c:pt>
                <c:pt idx="294">
                  <c:v>9.5154461658525893</c:v>
                </c:pt>
                <c:pt idx="295">
                  <c:v>9.4631271631176794</c:v>
                </c:pt>
                <c:pt idx="296">
                  <c:v>9.0613595807102492</c:v>
                </c:pt>
                <c:pt idx="297">
                  <c:v>10.6570995174924</c:v>
                </c:pt>
                <c:pt idx="298">
                  <c:v>11.6054542234814</c:v>
                </c:pt>
                <c:pt idx="299">
                  <c:v>12.4901848675433</c:v>
                </c:pt>
              </c:numCache>
            </c:numRef>
          </c:yVal>
          <c:smooth val="0"/>
          <c:extLst>
            <c:ext xmlns:c16="http://schemas.microsoft.com/office/drawing/2014/chart" uri="{C3380CC4-5D6E-409C-BE32-E72D297353CC}">
              <c16:uniqueId val="{00000001-1561-40F4-88C2-BBC59E123595}"/>
            </c:ext>
          </c:extLst>
        </c:ser>
        <c:ser>
          <c:idx val="2"/>
          <c:order val="2"/>
          <c:tx>
            <c:v>HandDistance(Implementing)</c:v>
          </c:tx>
          <c:spPr>
            <a:ln w="19050" cap="rnd">
              <a:solidFill>
                <a:srgbClr val="FF0000"/>
              </a:solidFill>
              <a:round/>
            </a:ln>
            <a:effectLst/>
          </c:spPr>
          <c:marker>
            <c:symbol val="none"/>
          </c:marker>
          <c:yVal>
            <c:numRef>
              <c:f>Sheet1!$N$3:$N$302</c:f>
              <c:numCache>
                <c:formatCode>General</c:formatCode>
                <c:ptCount val="300"/>
                <c:pt idx="0">
                  <c:v>3.34956939510873</c:v>
                </c:pt>
                <c:pt idx="1">
                  <c:v>5.0763380397605502</c:v>
                </c:pt>
                <c:pt idx="2">
                  <c:v>4.8826730056878898</c:v>
                </c:pt>
                <c:pt idx="3">
                  <c:v>4.89177869862925</c:v>
                </c:pt>
                <c:pt idx="4">
                  <c:v>5.46870326546843</c:v>
                </c:pt>
                <c:pt idx="5">
                  <c:v>4.8492819675049903</c:v>
                </c:pt>
                <c:pt idx="6">
                  <c:v>5.0858912517855099</c:v>
                </c:pt>
                <c:pt idx="7">
                  <c:v>5.41701677552006</c:v>
                </c:pt>
                <c:pt idx="8">
                  <c:v>5.5868036315587499</c:v>
                </c:pt>
                <c:pt idx="9">
                  <c:v>5.6321381908906698</c:v>
                </c:pt>
                <c:pt idx="10">
                  <c:v>5.3233963700977203</c:v>
                </c:pt>
                <c:pt idx="11">
                  <c:v>12.819952929669499</c:v>
                </c:pt>
                <c:pt idx="12">
                  <c:v>11.7477634932638</c:v>
                </c:pt>
                <c:pt idx="13">
                  <c:v>12.2271508197485</c:v>
                </c:pt>
                <c:pt idx="14">
                  <c:v>13.042720052739201</c:v>
                </c:pt>
                <c:pt idx="15">
                  <c:v>11.826867658089</c:v>
                </c:pt>
                <c:pt idx="16">
                  <c:v>13.163432538374799</c:v>
                </c:pt>
                <c:pt idx="17">
                  <c:v>11.283503712471701</c:v>
                </c:pt>
                <c:pt idx="18">
                  <c:v>13.2393870046242</c:v>
                </c:pt>
                <c:pt idx="19">
                  <c:v>11.5473672038895</c:v>
                </c:pt>
                <c:pt idx="20">
                  <c:v>11.7586648686988</c:v>
                </c:pt>
                <c:pt idx="21">
                  <c:v>11.016015926628199</c:v>
                </c:pt>
                <c:pt idx="22">
                  <c:v>13.2709301001101</c:v>
                </c:pt>
                <c:pt idx="23">
                  <c:v>0.81515162587057799</c:v>
                </c:pt>
                <c:pt idx="24">
                  <c:v>2.5175471240579301</c:v>
                </c:pt>
                <c:pt idx="25">
                  <c:v>2.2586731014977501</c:v>
                </c:pt>
                <c:pt idx="26">
                  <c:v>2.3930420811681099</c:v>
                </c:pt>
                <c:pt idx="27">
                  <c:v>2.3527065101973998</c:v>
                </c:pt>
                <c:pt idx="28">
                  <c:v>4.1367290056986796</c:v>
                </c:pt>
                <c:pt idx="29">
                  <c:v>14.394272908537401</c:v>
                </c:pt>
                <c:pt idx="30">
                  <c:v>13.157362444318901</c:v>
                </c:pt>
                <c:pt idx="31">
                  <c:v>15.1529966003966</c:v>
                </c:pt>
                <c:pt idx="32">
                  <c:v>12.6444906695607</c:v>
                </c:pt>
                <c:pt idx="33">
                  <c:v>13.3001772594234</c:v>
                </c:pt>
                <c:pt idx="34">
                  <c:v>10.7636505480236</c:v>
                </c:pt>
                <c:pt idx="35">
                  <c:v>13.3358260681559</c:v>
                </c:pt>
                <c:pt idx="36">
                  <c:v>13.0280950354565</c:v>
                </c:pt>
                <c:pt idx="37">
                  <c:v>10.308429245897401</c:v>
                </c:pt>
                <c:pt idx="38">
                  <c:v>12.350427551765501</c:v>
                </c:pt>
                <c:pt idx="39">
                  <c:v>13.129437985588</c:v>
                </c:pt>
                <c:pt idx="40">
                  <c:v>8.8764957102163304</c:v>
                </c:pt>
                <c:pt idx="41">
                  <c:v>12.9480202757351</c:v>
                </c:pt>
                <c:pt idx="42">
                  <c:v>15.263448255784301</c:v>
                </c:pt>
                <c:pt idx="43">
                  <c:v>13.176044834259001</c:v>
                </c:pt>
                <c:pt idx="44">
                  <c:v>12.652882439892601</c:v>
                </c:pt>
                <c:pt idx="45">
                  <c:v>13.1257401079024</c:v>
                </c:pt>
                <c:pt idx="46">
                  <c:v>11.7437505599856</c:v>
                </c:pt>
                <c:pt idx="47">
                  <c:v>10.9801408413832</c:v>
                </c:pt>
                <c:pt idx="48">
                  <c:v>14.159900070895601</c:v>
                </c:pt>
                <c:pt idx="49">
                  <c:v>11.5369173852649</c:v>
                </c:pt>
                <c:pt idx="50">
                  <c:v>13.250596296799401</c:v>
                </c:pt>
                <c:pt idx="51">
                  <c:v>13.420355610447499</c:v>
                </c:pt>
                <c:pt idx="52">
                  <c:v>11.8889200688226</c:v>
                </c:pt>
                <c:pt idx="53">
                  <c:v>13.4143895200081</c:v>
                </c:pt>
                <c:pt idx="54">
                  <c:v>11.1615648476107</c:v>
                </c:pt>
                <c:pt idx="55">
                  <c:v>10.836286786837199</c:v>
                </c:pt>
                <c:pt idx="56">
                  <c:v>10.853447673561</c:v>
                </c:pt>
                <c:pt idx="57">
                  <c:v>12.731887819374499</c:v>
                </c:pt>
                <c:pt idx="58">
                  <c:v>10.930152682696701</c:v>
                </c:pt>
                <c:pt idx="59">
                  <c:v>11.629007752109899</c:v>
                </c:pt>
                <c:pt idx="60">
                  <c:v>11.6893543730177</c:v>
                </c:pt>
                <c:pt idx="61">
                  <c:v>10.8076941907056</c:v>
                </c:pt>
                <c:pt idx="62">
                  <c:v>12.223409308818299</c:v>
                </c:pt>
                <c:pt idx="63">
                  <c:v>13.117365958617899</c:v>
                </c:pt>
                <c:pt idx="64">
                  <c:v>10.987159001011101</c:v>
                </c:pt>
                <c:pt idx="65">
                  <c:v>12.1156478108778</c:v>
                </c:pt>
                <c:pt idx="66">
                  <c:v>12.5719115773698</c:v>
                </c:pt>
                <c:pt idx="67">
                  <c:v>11.7514499128651</c:v>
                </c:pt>
                <c:pt idx="68">
                  <c:v>11.837983229328</c:v>
                </c:pt>
                <c:pt idx="69">
                  <c:v>10.1971550200451</c:v>
                </c:pt>
                <c:pt idx="70">
                  <c:v>10.0652828105876</c:v>
                </c:pt>
                <c:pt idx="71">
                  <c:v>11.861987827778901</c:v>
                </c:pt>
                <c:pt idx="72">
                  <c:v>12.1286457038095</c:v>
                </c:pt>
                <c:pt idx="73">
                  <c:v>10.923036456963301</c:v>
                </c:pt>
                <c:pt idx="74">
                  <c:v>10.811037078086899</c:v>
                </c:pt>
                <c:pt idx="75">
                  <c:v>12.7335498952609</c:v>
                </c:pt>
                <c:pt idx="76">
                  <c:v>11.0700657451957</c:v>
                </c:pt>
                <c:pt idx="77">
                  <c:v>10.1374621443746</c:v>
                </c:pt>
                <c:pt idx="78">
                  <c:v>10.5783469819596</c:v>
                </c:pt>
                <c:pt idx="79">
                  <c:v>12.3387285617627</c:v>
                </c:pt>
                <c:pt idx="80">
                  <c:v>11.1101798849859</c:v>
                </c:pt>
                <c:pt idx="81">
                  <c:v>13.056117938565301</c:v>
                </c:pt>
                <c:pt idx="82">
                  <c:v>11.7780142819835</c:v>
                </c:pt>
                <c:pt idx="83">
                  <c:v>12.542700103468199</c:v>
                </c:pt>
                <c:pt idx="84">
                  <c:v>12.402871911335</c:v>
                </c:pt>
                <c:pt idx="85">
                  <c:v>11.552169661915499</c:v>
                </c:pt>
                <c:pt idx="86">
                  <c:v>11.6034636346031</c:v>
                </c:pt>
                <c:pt idx="87">
                  <c:v>13.775075947912001</c:v>
                </c:pt>
                <c:pt idx="88">
                  <c:v>11.3018069724454</c:v>
                </c:pt>
                <c:pt idx="89">
                  <c:v>11.2243503113634</c:v>
                </c:pt>
                <c:pt idx="90">
                  <c:v>13.493536826256699</c:v>
                </c:pt>
                <c:pt idx="91">
                  <c:v>12.3442483033039</c:v>
                </c:pt>
                <c:pt idx="92">
                  <c:v>11.112681952341299</c:v>
                </c:pt>
                <c:pt idx="93">
                  <c:v>13.029066317924601</c:v>
                </c:pt>
                <c:pt idx="94">
                  <c:v>11.221317352453299</c:v>
                </c:pt>
                <c:pt idx="95">
                  <c:v>12.112708758696099</c:v>
                </c:pt>
                <c:pt idx="96">
                  <c:v>12.9466214360015</c:v>
                </c:pt>
                <c:pt idx="97">
                  <c:v>10.9966650586236</c:v>
                </c:pt>
                <c:pt idx="98">
                  <c:v>11.699788559920099</c:v>
                </c:pt>
                <c:pt idx="99">
                  <c:v>13.2437764445847</c:v>
                </c:pt>
                <c:pt idx="100">
                  <c:v>9.6222585203809992</c:v>
                </c:pt>
                <c:pt idx="101">
                  <c:v>11.513450600610399</c:v>
                </c:pt>
                <c:pt idx="102">
                  <c:v>10.793593280355701</c:v>
                </c:pt>
                <c:pt idx="103">
                  <c:v>10.063954506736399</c:v>
                </c:pt>
                <c:pt idx="104">
                  <c:v>13.062216990239801</c:v>
                </c:pt>
                <c:pt idx="105">
                  <c:v>10.696589784655499</c:v>
                </c:pt>
                <c:pt idx="106">
                  <c:v>10.1310222557161</c:v>
                </c:pt>
                <c:pt idx="107">
                  <c:v>12.3439939962034</c:v>
                </c:pt>
                <c:pt idx="108">
                  <c:v>12.087261744889</c:v>
                </c:pt>
                <c:pt idx="109">
                  <c:v>11.923596719400701</c:v>
                </c:pt>
                <c:pt idx="110">
                  <c:v>11.7033143035721</c:v>
                </c:pt>
                <c:pt idx="111">
                  <c:v>12.261788033198499</c:v>
                </c:pt>
                <c:pt idx="112">
                  <c:v>9.6868380332109201</c:v>
                </c:pt>
                <c:pt idx="113">
                  <c:v>11.6259455444035</c:v>
                </c:pt>
                <c:pt idx="114">
                  <c:v>13.439233051580601</c:v>
                </c:pt>
                <c:pt idx="115">
                  <c:v>12.089456647998601</c:v>
                </c:pt>
                <c:pt idx="116">
                  <c:v>10.913032505158199</c:v>
                </c:pt>
                <c:pt idx="117">
                  <c:v>12.9060272994695</c:v>
                </c:pt>
                <c:pt idx="118">
                  <c:v>10.773769801210801</c:v>
                </c:pt>
                <c:pt idx="119">
                  <c:v>11.055214077112</c:v>
                </c:pt>
                <c:pt idx="120">
                  <c:v>12.1417769595071</c:v>
                </c:pt>
                <c:pt idx="121">
                  <c:v>12.116557806582399</c:v>
                </c:pt>
                <c:pt idx="122">
                  <c:v>11.8551481644789</c:v>
                </c:pt>
                <c:pt idx="123">
                  <c:v>9.8421798590187599</c:v>
                </c:pt>
                <c:pt idx="124">
                  <c:v>11.348286516701901</c:v>
                </c:pt>
                <c:pt idx="125">
                  <c:v>11.152957819135199</c:v>
                </c:pt>
                <c:pt idx="126">
                  <c:v>12.5683327340285</c:v>
                </c:pt>
                <c:pt idx="127">
                  <c:v>10.270540817176</c:v>
                </c:pt>
                <c:pt idx="128">
                  <c:v>11.241558051711699</c:v>
                </c:pt>
                <c:pt idx="129">
                  <c:v>10.3852052501652</c:v>
                </c:pt>
                <c:pt idx="130">
                  <c:v>12.991011639647899</c:v>
                </c:pt>
                <c:pt idx="131">
                  <c:v>11.832940247136399</c:v>
                </c:pt>
                <c:pt idx="132">
                  <c:v>12.1188333940097</c:v>
                </c:pt>
                <c:pt idx="133">
                  <c:v>9.8454142567415293</c:v>
                </c:pt>
                <c:pt idx="134">
                  <c:v>12.2499342862316</c:v>
                </c:pt>
                <c:pt idx="135">
                  <c:v>10.4543446941939</c:v>
                </c:pt>
                <c:pt idx="136">
                  <c:v>11.501705661039599</c:v>
                </c:pt>
                <c:pt idx="137">
                  <c:v>11.8736064951903</c:v>
                </c:pt>
                <c:pt idx="138">
                  <c:v>10.7505459466663</c:v>
                </c:pt>
                <c:pt idx="139">
                  <c:v>10.8745242416385</c:v>
                </c:pt>
                <c:pt idx="140">
                  <c:v>10.011323384794499</c:v>
                </c:pt>
                <c:pt idx="141">
                  <c:v>11.1704231616344</c:v>
                </c:pt>
                <c:pt idx="142">
                  <c:v>10.6930446709462</c:v>
                </c:pt>
                <c:pt idx="143">
                  <c:v>10.5701893877345</c:v>
                </c:pt>
                <c:pt idx="144">
                  <c:v>13.054939445532099</c:v>
                </c:pt>
                <c:pt idx="145">
                  <c:v>9.7377770038887892</c:v>
                </c:pt>
                <c:pt idx="146">
                  <c:v>11.870750089858999</c:v>
                </c:pt>
                <c:pt idx="147">
                  <c:v>12.7161389881791</c:v>
                </c:pt>
                <c:pt idx="148">
                  <c:v>12.770031268172501</c:v>
                </c:pt>
                <c:pt idx="149">
                  <c:v>11.425196807496301</c:v>
                </c:pt>
                <c:pt idx="150">
                  <c:v>10.796427192463099</c:v>
                </c:pt>
                <c:pt idx="151">
                  <c:v>11.7626220276572</c:v>
                </c:pt>
                <c:pt idx="152">
                  <c:v>11.6812481375134</c:v>
                </c:pt>
                <c:pt idx="153">
                  <c:v>10.4526512272377</c:v>
                </c:pt>
                <c:pt idx="154">
                  <c:v>10.8304666782004</c:v>
                </c:pt>
                <c:pt idx="155">
                  <c:v>10.8563693072254</c:v>
                </c:pt>
                <c:pt idx="156">
                  <c:v>11.8954276541557</c:v>
                </c:pt>
                <c:pt idx="157">
                  <c:v>12.508996340623201</c:v>
                </c:pt>
                <c:pt idx="158">
                  <c:v>11.6213391555883</c:v>
                </c:pt>
                <c:pt idx="159">
                  <c:v>13.071050376303001</c:v>
                </c:pt>
                <c:pt idx="160">
                  <c:v>11.8087869701704</c:v>
                </c:pt>
                <c:pt idx="161">
                  <c:v>13.234833424840801</c:v>
                </c:pt>
                <c:pt idx="162">
                  <c:v>12.8209718044653</c:v>
                </c:pt>
                <c:pt idx="163">
                  <c:v>12.4577983313581</c:v>
                </c:pt>
                <c:pt idx="164">
                  <c:v>10.644820226230401</c:v>
                </c:pt>
                <c:pt idx="165">
                  <c:v>13.0438557753907</c:v>
                </c:pt>
                <c:pt idx="166">
                  <c:v>10.5329476052716</c:v>
                </c:pt>
                <c:pt idx="167">
                  <c:v>10.4599500731943</c:v>
                </c:pt>
                <c:pt idx="168">
                  <c:v>12.2061922874329</c:v>
                </c:pt>
                <c:pt idx="169">
                  <c:v>12.257237207399299</c:v>
                </c:pt>
                <c:pt idx="170">
                  <c:v>12.1166278119141</c:v>
                </c:pt>
                <c:pt idx="171">
                  <c:v>12.419471751747</c:v>
                </c:pt>
                <c:pt idx="172">
                  <c:v>11.2814703042333</c:v>
                </c:pt>
                <c:pt idx="173">
                  <c:v>12.5743991317877</c:v>
                </c:pt>
                <c:pt idx="174">
                  <c:v>12.335571456721199</c:v>
                </c:pt>
                <c:pt idx="175">
                  <c:v>9.6700434820699801</c:v>
                </c:pt>
                <c:pt idx="176">
                  <c:v>12.0458132775792</c:v>
                </c:pt>
                <c:pt idx="177">
                  <c:v>10.686968907098301</c:v>
                </c:pt>
                <c:pt idx="178">
                  <c:v>11.6692234714119</c:v>
                </c:pt>
                <c:pt idx="179">
                  <c:v>11.61577126842</c:v>
                </c:pt>
                <c:pt idx="180">
                  <c:v>12.4299244893846</c:v>
                </c:pt>
                <c:pt idx="181">
                  <c:v>9.6115421809332098</c:v>
                </c:pt>
                <c:pt idx="182">
                  <c:v>13.9774723736653</c:v>
                </c:pt>
                <c:pt idx="183">
                  <c:v>10.7433313695858</c:v>
                </c:pt>
                <c:pt idx="184">
                  <c:v>9.8018368348484497</c:v>
                </c:pt>
                <c:pt idx="185">
                  <c:v>12.470280427181599</c:v>
                </c:pt>
                <c:pt idx="186">
                  <c:v>10.231706722090401</c:v>
                </c:pt>
                <c:pt idx="187">
                  <c:v>12.379772316065599</c:v>
                </c:pt>
                <c:pt idx="188">
                  <c:v>11.592271273758399</c:v>
                </c:pt>
                <c:pt idx="189">
                  <c:v>13.3698762881997</c:v>
                </c:pt>
                <c:pt idx="190">
                  <c:v>11.840623323829099</c:v>
                </c:pt>
                <c:pt idx="191">
                  <c:v>13.333070548256501</c:v>
                </c:pt>
                <c:pt idx="192">
                  <c:v>13.0666118369813</c:v>
                </c:pt>
                <c:pt idx="193">
                  <c:v>9.7415766089042801</c:v>
                </c:pt>
                <c:pt idx="194">
                  <c:v>11.7255623333128</c:v>
                </c:pt>
                <c:pt idx="195">
                  <c:v>11.036102859338</c:v>
                </c:pt>
                <c:pt idx="196">
                  <c:v>11.761863365881201</c:v>
                </c:pt>
                <c:pt idx="197">
                  <c:v>11.825167116351301</c:v>
                </c:pt>
                <c:pt idx="198">
                  <c:v>12.3208234437054</c:v>
                </c:pt>
                <c:pt idx="199">
                  <c:v>11.5361240992353</c:v>
                </c:pt>
                <c:pt idx="200">
                  <c:v>12.5566685627039</c:v>
                </c:pt>
                <c:pt idx="201">
                  <c:v>12.496734518758601</c:v>
                </c:pt>
                <c:pt idx="202">
                  <c:v>11.4387197416793</c:v>
                </c:pt>
                <c:pt idx="203">
                  <c:v>11.190898515459001</c:v>
                </c:pt>
                <c:pt idx="204">
                  <c:v>10.9163840602153</c:v>
                </c:pt>
                <c:pt idx="205">
                  <c:v>9.7453338940637693</c:v>
                </c:pt>
                <c:pt idx="206">
                  <c:v>12.490073285270499</c:v>
                </c:pt>
                <c:pt idx="207">
                  <c:v>12.6614764614432</c:v>
                </c:pt>
                <c:pt idx="208">
                  <c:v>12.1841373680801</c:v>
                </c:pt>
                <c:pt idx="209">
                  <c:v>10.219217265668201</c:v>
                </c:pt>
                <c:pt idx="210">
                  <c:v>12.076299173377601</c:v>
                </c:pt>
                <c:pt idx="211">
                  <c:v>10.946612381250601</c:v>
                </c:pt>
                <c:pt idx="212">
                  <c:v>11.9000175905487</c:v>
                </c:pt>
                <c:pt idx="213">
                  <c:v>12.256234330163799</c:v>
                </c:pt>
                <c:pt idx="214">
                  <c:v>11.196574534310701</c:v>
                </c:pt>
                <c:pt idx="215">
                  <c:v>10.403133115232199</c:v>
                </c:pt>
                <c:pt idx="216">
                  <c:v>13.980593915515801</c:v>
                </c:pt>
                <c:pt idx="217">
                  <c:v>11.879760835884801</c:v>
                </c:pt>
                <c:pt idx="218">
                  <c:v>10.8082233434518</c:v>
                </c:pt>
                <c:pt idx="219">
                  <c:v>11.0623285647972</c:v>
                </c:pt>
                <c:pt idx="220">
                  <c:v>12.339999117374401</c:v>
                </c:pt>
                <c:pt idx="221">
                  <c:v>10.8424494818284</c:v>
                </c:pt>
                <c:pt idx="222">
                  <c:v>11.168430302223401</c:v>
                </c:pt>
                <c:pt idx="223">
                  <c:v>11.144482499328999</c:v>
                </c:pt>
                <c:pt idx="224">
                  <c:v>12.4137743248242</c:v>
                </c:pt>
                <c:pt idx="225">
                  <c:v>11.911271153469301</c:v>
                </c:pt>
                <c:pt idx="226">
                  <c:v>10.483296425340001</c:v>
                </c:pt>
                <c:pt idx="227">
                  <c:v>10.6001890406942</c:v>
                </c:pt>
                <c:pt idx="228">
                  <c:v>12.726556644850399</c:v>
                </c:pt>
                <c:pt idx="229">
                  <c:v>12.003342605629699</c:v>
                </c:pt>
                <c:pt idx="230">
                  <c:v>12.632418447897299</c:v>
                </c:pt>
                <c:pt idx="231">
                  <c:v>12.673451134907699</c:v>
                </c:pt>
                <c:pt idx="232">
                  <c:v>11.3056149307399</c:v>
                </c:pt>
                <c:pt idx="233">
                  <c:v>11.736882312283599</c:v>
                </c:pt>
                <c:pt idx="234">
                  <c:v>12.498112307990199</c:v>
                </c:pt>
                <c:pt idx="235">
                  <c:v>10.2303341325456</c:v>
                </c:pt>
                <c:pt idx="236">
                  <c:v>11.874312407105901</c:v>
                </c:pt>
                <c:pt idx="237">
                  <c:v>13.2050411014107</c:v>
                </c:pt>
                <c:pt idx="238">
                  <c:v>12.025953992734401</c:v>
                </c:pt>
                <c:pt idx="239">
                  <c:v>10.809226090766099</c:v>
                </c:pt>
                <c:pt idx="240">
                  <c:v>12.3421778215898</c:v>
                </c:pt>
                <c:pt idx="241">
                  <c:v>12.017684256370099</c:v>
                </c:pt>
                <c:pt idx="242">
                  <c:v>12.107359147408101</c:v>
                </c:pt>
                <c:pt idx="243">
                  <c:v>11.8132770032389</c:v>
                </c:pt>
                <c:pt idx="244">
                  <c:v>10.055437550045699</c:v>
                </c:pt>
                <c:pt idx="245">
                  <c:v>12.27815589259</c:v>
                </c:pt>
                <c:pt idx="246">
                  <c:v>12.1506760025609</c:v>
                </c:pt>
                <c:pt idx="247">
                  <c:v>11.372502447052799</c:v>
                </c:pt>
                <c:pt idx="248">
                  <c:v>12.263939205211599</c:v>
                </c:pt>
                <c:pt idx="249">
                  <c:v>13.013583533456099</c:v>
                </c:pt>
                <c:pt idx="250">
                  <c:v>11.0013954025159</c:v>
                </c:pt>
                <c:pt idx="251">
                  <c:v>11.318367402010299</c:v>
                </c:pt>
                <c:pt idx="252">
                  <c:v>13.554892690131201</c:v>
                </c:pt>
                <c:pt idx="253">
                  <c:v>12.2686744415291</c:v>
                </c:pt>
                <c:pt idx="254">
                  <c:v>11.049360242573</c:v>
                </c:pt>
                <c:pt idx="255">
                  <c:v>12.403495438482301</c:v>
                </c:pt>
                <c:pt idx="256">
                  <c:v>10.6818793040218</c:v>
                </c:pt>
                <c:pt idx="257">
                  <c:v>10.5632945822335</c:v>
                </c:pt>
                <c:pt idx="258">
                  <c:v>10.6525523382359</c:v>
                </c:pt>
                <c:pt idx="259">
                  <c:v>9.6251732589199595</c:v>
                </c:pt>
                <c:pt idx="260">
                  <c:v>10.671334507078001</c:v>
                </c:pt>
                <c:pt idx="261">
                  <c:v>10.646630588187501</c:v>
                </c:pt>
                <c:pt idx="262">
                  <c:v>9.7588932346501593</c:v>
                </c:pt>
                <c:pt idx="263">
                  <c:v>12.980237056293101</c:v>
                </c:pt>
                <c:pt idx="264">
                  <c:v>12.4998256588456</c:v>
                </c:pt>
                <c:pt idx="265">
                  <c:v>11.3320977180743</c:v>
                </c:pt>
                <c:pt idx="266">
                  <c:v>11.830370313958699</c:v>
                </c:pt>
                <c:pt idx="267">
                  <c:v>13.068158875359799</c:v>
                </c:pt>
                <c:pt idx="268">
                  <c:v>9.3936538082525498</c:v>
                </c:pt>
                <c:pt idx="269">
                  <c:v>12.2501489538184</c:v>
                </c:pt>
                <c:pt idx="270">
                  <c:v>10.901204919481399</c:v>
                </c:pt>
                <c:pt idx="271">
                  <c:v>10.3373670953463</c:v>
                </c:pt>
                <c:pt idx="272">
                  <c:v>12.192354314251499</c:v>
                </c:pt>
                <c:pt idx="273">
                  <c:v>11.959124087591199</c:v>
                </c:pt>
                <c:pt idx="274">
                  <c:v>9.8075208926675703</c:v>
                </c:pt>
                <c:pt idx="275">
                  <c:v>10.9708928832995</c:v>
                </c:pt>
                <c:pt idx="276">
                  <c:v>11.409470752089099</c:v>
                </c:pt>
                <c:pt idx="277">
                  <c:v>10.111459064094801</c:v>
                </c:pt>
                <c:pt idx="278">
                  <c:v>11.415215373770801</c:v>
                </c:pt>
                <c:pt idx="279">
                  <c:v>10.800208057596899</c:v>
                </c:pt>
                <c:pt idx="280">
                  <c:v>11.631329658018201</c:v>
                </c:pt>
                <c:pt idx="281">
                  <c:v>13.5067464432236</c:v>
                </c:pt>
                <c:pt idx="282">
                  <c:v>11.4920309610247</c:v>
                </c:pt>
                <c:pt idx="283">
                  <c:v>11.1620698097742</c:v>
                </c:pt>
                <c:pt idx="284">
                  <c:v>11.2728895100384</c:v>
                </c:pt>
                <c:pt idx="285">
                  <c:v>14.057014927374</c:v>
                </c:pt>
                <c:pt idx="286">
                  <c:v>9.9328715380152204</c:v>
                </c:pt>
                <c:pt idx="287">
                  <c:v>9.9011467879079706</c:v>
                </c:pt>
                <c:pt idx="288">
                  <c:v>13.2824452621778</c:v>
                </c:pt>
                <c:pt idx="289">
                  <c:v>9.5175837890580599</c:v>
                </c:pt>
                <c:pt idx="290">
                  <c:v>11.4602853661069</c:v>
                </c:pt>
                <c:pt idx="291">
                  <c:v>11.1037973611199</c:v>
                </c:pt>
                <c:pt idx="292">
                  <c:v>11.5813563066048</c:v>
                </c:pt>
                <c:pt idx="293">
                  <c:v>11.4155571280823</c:v>
                </c:pt>
                <c:pt idx="294">
                  <c:v>13.5783694188335</c:v>
                </c:pt>
                <c:pt idx="295">
                  <c:v>11.7465461664057</c:v>
                </c:pt>
                <c:pt idx="296">
                  <c:v>11.019459996269299</c:v>
                </c:pt>
                <c:pt idx="297">
                  <c:v>11.3550762500101</c:v>
                </c:pt>
                <c:pt idx="298">
                  <c:v>11.044326829396701</c:v>
                </c:pt>
                <c:pt idx="299">
                  <c:v>12.0916523483896</c:v>
                </c:pt>
              </c:numCache>
            </c:numRef>
          </c:yVal>
          <c:smooth val="0"/>
          <c:extLst>
            <c:ext xmlns:c16="http://schemas.microsoft.com/office/drawing/2014/chart" uri="{C3380CC4-5D6E-409C-BE32-E72D297353CC}">
              <c16:uniqueId val="{00000002-1561-40F4-88C2-BBC59E123595}"/>
            </c:ext>
          </c:extLst>
        </c:ser>
        <c:ser>
          <c:idx val="3"/>
          <c:order val="3"/>
          <c:tx>
            <c:v>FingerCounting(2)(Implementing)</c:v>
          </c:tx>
          <c:spPr>
            <a:ln w="19050" cap="rnd">
              <a:solidFill>
                <a:schemeClr val="accent4"/>
              </a:solidFill>
              <a:round/>
            </a:ln>
            <a:effectLst/>
          </c:spPr>
          <c:marker>
            <c:symbol val="none"/>
          </c:marker>
          <c:yVal>
            <c:numRef>
              <c:f>Sheet1!$M$3:$M$302</c:f>
              <c:numCache>
                <c:formatCode>General</c:formatCode>
                <c:ptCount val="300"/>
                <c:pt idx="0">
                  <c:v>2.93642889197399</c:v>
                </c:pt>
                <c:pt idx="1">
                  <c:v>4.2160249605969904</c:v>
                </c:pt>
                <c:pt idx="2">
                  <c:v>4.7250127016349301</c:v>
                </c:pt>
                <c:pt idx="3">
                  <c:v>4.9266853351876501</c:v>
                </c:pt>
                <c:pt idx="4">
                  <c:v>4.7557217027288399</c:v>
                </c:pt>
                <c:pt idx="5">
                  <c:v>4.5640117737310799</c:v>
                </c:pt>
                <c:pt idx="6">
                  <c:v>4.8368617339019302</c:v>
                </c:pt>
                <c:pt idx="7">
                  <c:v>4.7911740952659398</c:v>
                </c:pt>
                <c:pt idx="8">
                  <c:v>4.6805160023211103</c:v>
                </c:pt>
                <c:pt idx="9">
                  <c:v>5.0035000489100199</c:v>
                </c:pt>
                <c:pt idx="10">
                  <c:v>9.7493886734912092</c:v>
                </c:pt>
                <c:pt idx="11">
                  <c:v>10.9075267922388</c:v>
                </c:pt>
                <c:pt idx="12">
                  <c:v>10.4665799921643</c:v>
                </c:pt>
                <c:pt idx="13">
                  <c:v>9.2499851137639197</c:v>
                </c:pt>
                <c:pt idx="14">
                  <c:v>10.463551112763099</c:v>
                </c:pt>
                <c:pt idx="15">
                  <c:v>10.7628219438906</c:v>
                </c:pt>
                <c:pt idx="16">
                  <c:v>8.93412571623319</c:v>
                </c:pt>
                <c:pt idx="17">
                  <c:v>9.1730706563934508</c:v>
                </c:pt>
                <c:pt idx="18">
                  <c:v>8.9127678789617395</c:v>
                </c:pt>
                <c:pt idx="19">
                  <c:v>0.65955559804808295</c:v>
                </c:pt>
                <c:pt idx="20">
                  <c:v>2.0020916857163402</c:v>
                </c:pt>
                <c:pt idx="21">
                  <c:v>2.0236939338935902</c:v>
                </c:pt>
                <c:pt idx="22">
                  <c:v>2.0985685337602802</c:v>
                </c:pt>
                <c:pt idx="23">
                  <c:v>1.9683971725465499</c:v>
                </c:pt>
                <c:pt idx="24">
                  <c:v>2.0359325268828901</c:v>
                </c:pt>
                <c:pt idx="25">
                  <c:v>3.6494263924719701</c:v>
                </c:pt>
                <c:pt idx="26">
                  <c:v>11.377469144174601</c:v>
                </c:pt>
                <c:pt idx="27">
                  <c:v>12.465351272152301</c:v>
                </c:pt>
                <c:pt idx="28">
                  <c:v>10.2957013530231</c:v>
                </c:pt>
                <c:pt idx="29">
                  <c:v>11.791722776842199</c:v>
                </c:pt>
                <c:pt idx="30">
                  <c:v>10.245703174618599</c:v>
                </c:pt>
                <c:pt idx="31">
                  <c:v>11.9014020163384</c:v>
                </c:pt>
                <c:pt idx="32">
                  <c:v>11.5461592670895</c:v>
                </c:pt>
                <c:pt idx="33">
                  <c:v>10.306605431094001</c:v>
                </c:pt>
                <c:pt idx="34">
                  <c:v>10.579601061414699</c:v>
                </c:pt>
                <c:pt idx="35">
                  <c:v>10.6601060341891</c:v>
                </c:pt>
                <c:pt idx="36">
                  <c:v>11.0785159984997</c:v>
                </c:pt>
                <c:pt idx="37">
                  <c:v>10.5053261699916</c:v>
                </c:pt>
                <c:pt idx="38">
                  <c:v>10.7753197808098</c:v>
                </c:pt>
                <c:pt idx="39">
                  <c:v>10.3661091847351</c:v>
                </c:pt>
                <c:pt idx="40">
                  <c:v>10.8656784468957</c:v>
                </c:pt>
                <c:pt idx="41">
                  <c:v>10.926223380006499</c:v>
                </c:pt>
                <c:pt idx="42">
                  <c:v>11.042756645182999</c:v>
                </c:pt>
                <c:pt idx="43">
                  <c:v>9.9598547685819501</c:v>
                </c:pt>
                <c:pt idx="44">
                  <c:v>11.926546443053001</c:v>
                </c:pt>
                <c:pt idx="45">
                  <c:v>12.7241243318347</c:v>
                </c:pt>
                <c:pt idx="46">
                  <c:v>11.1054143576192</c:v>
                </c:pt>
                <c:pt idx="47">
                  <c:v>11.3992689124733</c:v>
                </c:pt>
                <c:pt idx="48">
                  <c:v>11.219306293751099</c:v>
                </c:pt>
                <c:pt idx="49">
                  <c:v>11.551660602989299</c:v>
                </c:pt>
                <c:pt idx="50">
                  <c:v>11.264049500217499</c:v>
                </c:pt>
                <c:pt idx="51">
                  <c:v>10.972356583590701</c:v>
                </c:pt>
                <c:pt idx="52">
                  <c:v>10.0841583920371</c:v>
                </c:pt>
                <c:pt idx="53">
                  <c:v>11.1568441772623</c:v>
                </c:pt>
                <c:pt idx="54">
                  <c:v>10.786653705103801</c:v>
                </c:pt>
                <c:pt idx="55">
                  <c:v>11.1667354442276</c:v>
                </c:pt>
                <c:pt idx="56">
                  <c:v>12.8649766122229</c:v>
                </c:pt>
                <c:pt idx="57">
                  <c:v>12.780109083153</c:v>
                </c:pt>
                <c:pt idx="58">
                  <c:v>10.997991451870799</c:v>
                </c:pt>
                <c:pt idx="59">
                  <c:v>11.7390832199813</c:v>
                </c:pt>
                <c:pt idx="60">
                  <c:v>13.061322106102301</c:v>
                </c:pt>
                <c:pt idx="61">
                  <c:v>12.111274739109501</c:v>
                </c:pt>
                <c:pt idx="62">
                  <c:v>9.5784858228588092</c:v>
                </c:pt>
                <c:pt idx="63">
                  <c:v>11.2984885258884</c:v>
                </c:pt>
                <c:pt idx="64">
                  <c:v>11.896102422726299</c:v>
                </c:pt>
                <c:pt idx="65">
                  <c:v>12.3503548187626</c:v>
                </c:pt>
                <c:pt idx="66">
                  <c:v>10.759895230741201</c:v>
                </c:pt>
                <c:pt idx="67">
                  <c:v>12.1518025026147</c:v>
                </c:pt>
                <c:pt idx="68">
                  <c:v>11.7748731078471</c:v>
                </c:pt>
                <c:pt idx="69">
                  <c:v>13.043409575047001</c:v>
                </c:pt>
                <c:pt idx="70">
                  <c:v>11.435507485434</c:v>
                </c:pt>
                <c:pt idx="71">
                  <c:v>12.0279887127486</c:v>
                </c:pt>
                <c:pt idx="72">
                  <c:v>12.8424842925204</c:v>
                </c:pt>
                <c:pt idx="73">
                  <c:v>9.3541217375014192</c:v>
                </c:pt>
                <c:pt idx="74">
                  <c:v>10.6509833796772</c:v>
                </c:pt>
                <c:pt idx="75">
                  <c:v>12.4043758188394</c:v>
                </c:pt>
                <c:pt idx="76">
                  <c:v>10.0299729540362</c:v>
                </c:pt>
                <c:pt idx="77">
                  <c:v>11.196185991634101</c:v>
                </c:pt>
                <c:pt idx="78">
                  <c:v>10.452677276420101</c:v>
                </c:pt>
                <c:pt idx="79">
                  <c:v>9.7331671806724493</c:v>
                </c:pt>
                <c:pt idx="80">
                  <c:v>10.2193666596008</c:v>
                </c:pt>
                <c:pt idx="81">
                  <c:v>12.7257843812482</c:v>
                </c:pt>
                <c:pt idx="82">
                  <c:v>10.199262710463</c:v>
                </c:pt>
                <c:pt idx="83">
                  <c:v>11.046653849192699</c:v>
                </c:pt>
                <c:pt idx="84">
                  <c:v>13.142685250175401</c:v>
                </c:pt>
                <c:pt idx="85">
                  <c:v>11.153402684706499</c:v>
                </c:pt>
                <c:pt idx="86">
                  <c:v>10.181214423555399</c:v>
                </c:pt>
                <c:pt idx="87">
                  <c:v>11.3427930888075</c:v>
                </c:pt>
                <c:pt idx="88">
                  <c:v>10.905711693018899</c:v>
                </c:pt>
                <c:pt idx="89">
                  <c:v>11.050699379002999</c:v>
                </c:pt>
                <c:pt idx="90">
                  <c:v>13.338158551671199</c:v>
                </c:pt>
                <c:pt idx="91">
                  <c:v>9.82965509644972</c:v>
                </c:pt>
                <c:pt idx="92">
                  <c:v>11.8462416186995</c:v>
                </c:pt>
                <c:pt idx="93">
                  <c:v>10.9196808164434</c:v>
                </c:pt>
                <c:pt idx="94">
                  <c:v>11.0463047337122</c:v>
                </c:pt>
                <c:pt idx="95">
                  <c:v>11.4086328313064</c:v>
                </c:pt>
                <c:pt idx="96">
                  <c:v>11.2413772771251</c:v>
                </c:pt>
                <c:pt idx="97">
                  <c:v>10.4099753792391</c:v>
                </c:pt>
                <c:pt idx="98">
                  <c:v>12.725977438361999</c:v>
                </c:pt>
                <c:pt idx="99">
                  <c:v>12.649676995180499</c:v>
                </c:pt>
                <c:pt idx="100">
                  <c:v>10.0092209887267</c:v>
                </c:pt>
                <c:pt idx="101">
                  <c:v>11.0695982876884</c:v>
                </c:pt>
                <c:pt idx="102">
                  <c:v>11.9745566252126</c:v>
                </c:pt>
                <c:pt idx="103">
                  <c:v>11.219666430377</c:v>
                </c:pt>
                <c:pt idx="104">
                  <c:v>11.156666116942301</c:v>
                </c:pt>
                <c:pt idx="105">
                  <c:v>11.134098559096101</c:v>
                </c:pt>
                <c:pt idx="106">
                  <c:v>10.335405685786</c:v>
                </c:pt>
                <c:pt idx="107">
                  <c:v>10.1180205433518</c:v>
                </c:pt>
                <c:pt idx="108">
                  <c:v>12.3974462047765</c:v>
                </c:pt>
                <c:pt idx="109">
                  <c:v>11.2699513927887</c:v>
                </c:pt>
                <c:pt idx="110">
                  <c:v>11.829869807531701</c:v>
                </c:pt>
                <c:pt idx="111">
                  <c:v>13.3268430317164</c:v>
                </c:pt>
                <c:pt idx="112">
                  <c:v>11.689093756793</c:v>
                </c:pt>
                <c:pt idx="113">
                  <c:v>10.5879068311535</c:v>
                </c:pt>
                <c:pt idx="114">
                  <c:v>11.1280132868505</c:v>
                </c:pt>
                <c:pt idx="115">
                  <c:v>10.1900448970865</c:v>
                </c:pt>
                <c:pt idx="116">
                  <c:v>10.925568770871401</c:v>
                </c:pt>
                <c:pt idx="117">
                  <c:v>13.756101080664401</c:v>
                </c:pt>
                <c:pt idx="118">
                  <c:v>11.811913002582401</c:v>
                </c:pt>
                <c:pt idx="119">
                  <c:v>11.0553597739535</c:v>
                </c:pt>
                <c:pt idx="120">
                  <c:v>11.136108751062</c:v>
                </c:pt>
                <c:pt idx="121">
                  <c:v>12.5852276818934</c:v>
                </c:pt>
                <c:pt idx="122">
                  <c:v>11.097539615133201</c:v>
                </c:pt>
                <c:pt idx="123">
                  <c:v>11.966971953550701</c:v>
                </c:pt>
                <c:pt idx="124">
                  <c:v>10.7800278091194</c:v>
                </c:pt>
                <c:pt idx="125">
                  <c:v>10.511776647201801</c:v>
                </c:pt>
                <c:pt idx="126">
                  <c:v>11.315466587530601</c:v>
                </c:pt>
                <c:pt idx="127">
                  <c:v>12.076264403227</c:v>
                </c:pt>
                <c:pt idx="128">
                  <c:v>11.8311044666657</c:v>
                </c:pt>
                <c:pt idx="129">
                  <c:v>10.226891801280001</c:v>
                </c:pt>
                <c:pt idx="130">
                  <c:v>11.960522301021699</c:v>
                </c:pt>
                <c:pt idx="131">
                  <c:v>11.9764713944696</c:v>
                </c:pt>
                <c:pt idx="132">
                  <c:v>12.116522804219899</c:v>
                </c:pt>
                <c:pt idx="133">
                  <c:v>11.529718347801699</c:v>
                </c:pt>
                <c:pt idx="134">
                  <c:v>11.7606760917232</c:v>
                </c:pt>
                <c:pt idx="135">
                  <c:v>10.0387831789569</c:v>
                </c:pt>
                <c:pt idx="136">
                  <c:v>10.299847748145901</c:v>
                </c:pt>
                <c:pt idx="137">
                  <c:v>12.537413725589801</c:v>
                </c:pt>
                <c:pt idx="138">
                  <c:v>9.9949814245986399</c:v>
                </c:pt>
                <c:pt idx="139">
                  <c:v>12.3625495541964</c:v>
                </c:pt>
                <c:pt idx="140">
                  <c:v>11.909343358338999</c:v>
                </c:pt>
                <c:pt idx="141">
                  <c:v>9.9735200121746992</c:v>
                </c:pt>
                <c:pt idx="142">
                  <c:v>10.889544302745801</c:v>
                </c:pt>
                <c:pt idx="143">
                  <c:v>10.969773846544101</c:v>
                </c:pt>
                <c:pt idx="144">
                  <c:v>12.452842064634799</c:v>
                </c:pt>
                <c:pt idx="145">
                  <c:v>10.195296016490101</c:v>
                </c:pt>
                <c:pt idx="146">
                  <c:v>11.149578000186001</c:v>
                </c:pt>
                <c:pt idx="147">
                  <c:v>10.4911629489186</c:v>
                </c:pt>
                <c:pt idx="148">
                  <c:v>11.0602282555956</c:v>
                </c:pt>
                <c:pt idx="149">
                  <c:v>10.6729637847851</c:v>
                </c:pt>
                <c:pt idx="150">
                  <c:v>11.1652491501555</c:v>
                </c:pt>
                <c:pt idx="151">
                  <c:v>10.1186063679393</c:v>
                </c:pt>
                <c:pt idx="152">
                  <c:v>10.7348624839398</c:v>
                </c:pt>
                <c:pt idx="153">
                  <c:v>13.4758486856055</c:v>
                </c:pt>
                <c:pt idx="154">
                  <c:v>10.9678232514597</c:v>
                </c:pt>
                <c:pt idx="155">
                  <c:v>11.7538209759952</c:v>
                </c:pt>
                <c:pt idx="156">
                  <c:v>11.6739003977299</c:v>
                </c:pt>
                <c:pt idx="157">
                  <c:v>11.3035430832127</c:v>
                </c:pt>
                <c:pt idx="158">
                  <c:v>11.092960950000601</c:v>
                </c:pt>
                <c:pt idx="159">
                  <c:v>11.3608893030109</c:v>
                </c:pt>
                <c:pt idx="160">
                  <c:v>11.494613489433799</c:v>
                </c:pt>
                <c:pt idx="161">
                  <c:v>11.2635957645074</c:v>
                </c:pt>
                <c:pt idx="162">
                  <c:v>12.769642482014399</c:v>
                </c:pt>
                <c:pt idx="163">
                  <c:v>10.1180449513553</c:v>
                </c:pt>
                <c:pt idx="164">
                  <c:v>11.0444140749459</c:v>
                </c:pt>
                <c:pt idx="165">
                  <c:v>11.0815015218126</c:v>
                </c:pt>
                <c:pt idx="166">
                  <c:v>10.265061184532501</c:v>
                </c:pt>
                <c:pt idx="167">
                  <c:v>11.773914556882</c:v>
                </c:pt>
                <c:pt idx="168">
                  <c:v>11.036567492112599</c:v>
                </c:pt>
                <c:pt idx="169">
                  <c:v>9.8008977663330601</c:v>
                </c:pt>
                <c:pt idx="170">
                  <c:v>11.3178787396348</c:v>
                </c:pt>
                <c:pt idx="171">
                  <c:v>13.788434859791501</c:v>
                </c:pt>
                <c:pt idx="172">
                  <c:v>11.593136387758699</c:v>
                </c:pt>
                <c:pt idx="173">
                  <c:v>10.751097075831501</c:v>
                </c:pt>
                <c:pt idx="174">
                  <c:v>12.255625520475601</c:v>
                </c:pt>
                <c:pt idx="175">
                  <c:v>10.250109971749399</c:v>
                </c:pt>
                <c:pt idx="176">
                  <c:v>11.6731856247095</c:v>
                </c:pt>
                <c:pt idx="177">
                  <c:v>12.939152753612399</c:v>
                </c:pt>
                <c:pt idx="178">
                  <c:v>9.94200679344927</c:v>
                </c:pt>
                <c:pt idx="179">
                  <c:v>10.858617788305899</c:v>
                </c:pt>
                <c:pt idx="180">
                  <c:v>12.080438251372399</c:v>
                </c:pt>
                <c:pt idx="181">
                  <c:v>9.2223245873451791</c:v>
                </c:pt>
                <c:pt idx="182">
                  <c:v>11.6756227104187</c:v>
                </c:pt>
                <c:pt idx="183">
                  <c:v>11.1379126292225</c:v>
                </c:pt>
                <c:pt idx="184">
                  <c:v>9.6166548205892397</c:v>
                </c:pt>
                <c:pt idx="185">
                  <c:v>12.272012827039701</c:v>
                </c:pt>
                <c:pt idx="186">
                  <c:v>10.551044588390599</c:v>
                </c:pt>
                <c:pt idx="187">
                  <c:v>10.853784704880701</c:v>
                </c:pt>
                <c:pt idx="188">
                  <c:v>12.147086677111901</c:v>
                </c:pt>
                <c:pt idx="189">
                  <c:v>10.900864936793001</c:v>
                </c:pt>
                <c:pt idx="190">
                  <c:v>10.6347798526857</c:v>
                </c:pt>
                <c:pt idx="191">
                  <c:v>11.169530748602501</c:v>
                </c:pt>
                <c:pt idx="192">
                  <c:v>12.0357890991316</c:v>
                </c:pt>
                <c:pt idx="193">
                  <c:v>10.231207556006501</c:v>
                </c:pt>
                <c:pt idx="194">
                  <c:v>11.6758827262908</c:v>
                </c:pt>
                <c:pt idx="195">
                  <c:v>12.874019324976301</c:v>
                </c:pt>
                <c:pt idx="196">
                  <c:v>9.3157692504170004</c:v>
                </c:pt>
                <c:pt idx="197">
                  <c:v>12.3810878863643</c:v>
                </c:pt>
                <c:pt idx="198">
                  <c:v>10.8987971655826</c:v>
                </c:pt>
                <c:pt idx="199">
                  <c:v>11.2277155102029</c:v>
                </c:pt>
                <c:pt idx="200">
                  <c:v>12.3890969670475</c:v>
                </c:pt>
                <c:pt idx="201">
                  <c:v>10.3588639170165</c:v>
                </c:pt>
                <c:pt idx="202">
                  <c:v>9.90301696660039</c:v>
                </c:pt>
                <c:pt idx="203">
                  <c:v>12.119253595927001</c:v>
                </c:pt>
                <c:pt idx="204">
                  <c:v>12.3239367922477</c:v>
                </c:pt>
                <c:pt idx="205">
                  <c:v>10.9621475261161</c:v>
                </c:pt>
                <c:pt idx="206">
                  <c:v>12.237639246304701</c:v>
                </c:pt>
                <c:pt idx="207">
                  <c:v>10.794065495721499</c:v>
                </c:pt>
                <c:pt idx="208">
                  <c:v>10.756363207389899</c:v>
                </c:pt>
                <c:pt idx="209">
                  <c:v>10.6231438072877</c:v>
                </c:pt>
                <c:pt idx="210">
                  <c:v>10.061636852571899</c:v>
                </c:pt>
                <c:pt idx="211">
                  <c:v>9.6845342686212899</c:v>
                </c:pt>
                <c:pt idx="212">
                  <c:v>10.404242757991099</c:v>
                </c:pt>
                <c:pt idx="213">
                  <c:v>12.831719032031</c:v>
                </c:pt>
                <c:pt idx="214">
                  <c:v>10.150784123910899</c:v>
                </c:pt>
                <c:pt idx="215">
                  <c:v>11.3469356837155</c:v>
                </c:pt>
                <c:pt idx="216">
                  <c:v>12.516387400963801</c:v>
                </c:pt>
                <c:pt idx="217">
                  <c:v>10.397279154395999</c:v>
                </c:pt>
                <c:pt idx="218">
                  <c:v>11.1436238329799</c:v>
                </c:pt>
                <c:pt idx="219">
                  <c:v>10.940188061609</c:v>
                </c:pt>
                <c:pt idx="220">
                  <c:v>10.181486282449001</c:v>
                </c:pt>
                <c:pt idx="221">
                  <c:v>10.674892406206901</c:v>
                </c:pt>
                <c:pt idx="222">
                  <c:v>13.517846841068801</c:v>
                </c:pt>
                <c:pt idx="223">
                  <c:v>10.8216923858889</c:v>
                </c:pt>
                <c:pt idx="224">
                  <c:v>10.2372507383271</c:v>
                </c:pt>
                <c:pt idx="225">
                  <c:v>10.991909974553201</c:v>
                </c:pt>
                <c:pt idx="226">
                  <c:v>9.1590288726519908</c:v>
                </c:pt>
                <c:pt idx="227">
                  <c:v>12.5478783237201</c:v>
                </c:pt>
                <c:pt idx="228">
                  <c:v>10.68174328492</c:v>
                </c:pt>
                <c:pt idx="229">
                  <c:v>9.4720173437817508</c:v>
                </c:pt>
                <c:pt idx="230">
                  <c:v>11.901469557543701</c:v>
                </c:pt>
                <c:pt idx="231">
                  <c:v>9.4340518947709295</c:v>
                </c:pt>
                <c:pt idx="232">
                  <c:v>10.3102030181091</c:v>
                </c:pt>
                <c:pt idx="233">
                  <c:v>10.243451162745201</c:v>
                </c:pt>
                <c:pt idx="234">
                  <c:v>11.0869205494949</c:v>
                </c:pt>
                <c:pt idx="235">
                  <c:v>10.1366781463355</c:v>
                </c:pt>
                <c:pt idx="236">
                  <c:v>8.9591824964702003</c:v>
                </c:pt>
                <c:pt idx="237">
                  <c:v>9.9366601595815194</c:v>
                </c:pt>
                <c:pt idx="238">
                  <c:v>10.2354520208305</c:v>
                </c:pt>
                <c:pt idx="239">
                  <c:v>9.4248515817053296</c:v>
                </c:pt>
                <c:pt idx="240">
                  <c:v>10.285249069392099</c:v>
                </c:pt>
                <c:pt idx="241">
                  <c:v>9.6352338224112</c:v>
                </c:pt>
                <c:pt idx="242">
                  <c:v>2.41617951016288</c:v>
                </c:pt>
                <c:pt idx="243">
                  <c:v>3.9389756588196501</c:v>
                </c:pt>
                <c:pt idx="244">
                  <c:v>4.1845456395685199</c:v>
                </c:pt>
                <c:pt idx="245">
                  <c:v>3.8134855222614399</c:v>
                </c:pt>
                <c:pt idx="246">
                  <c:v>4.2821436119111302</c:v>
                </c:pt>
                <c:pt idx="247">
                  <c:v>3.6938761311345401</c:v>
                </c:pt>
                <c:pt idx="248">
                  <c:v>4.3394050252337601</c:v>
                </c:pt>
                <c:pt idx="249">
                  <c:v>4.5520742778691199</c:v>
                </c:pt>
                <c:pt idx="250">
                  <c:v>4.6256709438706496</c:v>
                </c:pt>
                <c:pt idx="251">
                  <c:v>4.8269146006460701</c:v>
                </c:pt>
                <c:pt idx="252">
                  <c:v>9.8324894039983501</c:v>
                </c:pt>
                <c:pt idx="253">
                  <c:v>8.7297127978637192</c:v>
                </c:pt>
                <c:pt idx="254">
                  <c:v>10.132711016410701</c:v>
                </c:pt>
                <c:pt idx="255">
                  <c:v>9.55143830500446</c:v>
                </c:pt>
                <c:pt idx="256">
                  <c:v>9.9485388994307407</c:v>
                </c:pt>
                <c:pt idx="257">
                  <c:v>10.254345067685</c:v>
                </c:pt>
                <c:pt idx="258">
                  <c:v>9.55624767889325</c:v>
                </c:pt>
                <c:pt idx="259">
                  <c:v>10.4601587614313</c:v>
                </c:pt>
                <c:pt idx="260">
                  <c:v>9.3790130165183001</c:v>
                </c:pt>
                <c:pt idx="261">
                  <c:v>10.175459366615</c:v>
                </c:pt>
                <c:pt idx="262">
                  <c:v>9.4766614022363598</c:v>
                </c:pt>
                <c:pt idx="263">
                  <c:v>9.0386885585047807</c:v>
                </c:pt>
                <c:pt idx="264">
                  <c:v>10.67907800967</c:v>
                </c:pt>
                <c:pt idx="265">
                  <c:v>10.2384252422112</c:v>
                </c:pt>
                <c:pt idx="266">
                  <c:v>11.0455483925336</c:v>
                </c:pt>
                <c:pt idx="267">
                  <c:v>10.1968575339202</c:v>
                </c:pt>
                <c:pt idx="268">
                  <c:v>8.9534450333755196</c:v>
                </c:pt>
                <c:pt idx="269">
                  <c:v>9.5632418727455892</c:v>
                </c:pt>
                <c:pt idx="270">
                  <c:v>10.339711574017</c:v>
                </c:pt>
                <c:pt idx="271">
                  <c:v>9.3006894074289193</c:v>
                </c:pt>
                <c:pt idx="272">
                  <c:v>10.6845459779191</c:v>
                </c:pt>
                <c:pt idx="273">
                  <c:v>8.74578589599232</c:v>
                </c:pt>
                <c:pt idx="274">
                  <c:v>9.3764969675020797</c:v>
                </c:pt>
                <c:pt idx="275">
                  <c:v>9.0235015705004091</c:v>
                </c:pt>
                <c:pt idx="276">
                  <c:v>9.0027195085566802</c:v>
                </c:pt>
                <c:pt idx="277">
                  <c:v>8.6063486200882302</c:v>
                </c:pt>
                <c:pt idx="278">
                  <c:v>10.6267773352386</c:v>
                </c:pt>
                <c:pt idx="279">
                  <c:v>10.4648564492426</c:v>
                </c:pt>
                <c:pt idx="280">
                  <c:v>10.6178460042934</c:v>
                </c:pt>
                <c:pt idx="281">
                  <c:v>8.7870294911895108</c:v>
                </c:pt>
                <c:pt idx="282">
                  <c:v>9.8486276554028507</c:v>
                </c:pt>
                <c:pt idx="283">
                  <c:v>10.547250470241501</c:v>
                </c:pt>
                <c:pt idx="284">
                  <c:v>11.4065850985425</c:v>
                </c:pt>
                <c:pt idx="285">
                  <c:v>9.9927668475748899</c:v>
                </c:pt>
                <c:pt idx="286">
                  <c:v>9.0043429817800806</c:v>
                </c:pt>
                <c:pt idx="287">
                  <c:v>9.0469744226878301</c:v>
                </c:pt>
                <c:pt idx="288">
                  <c:v>9.9368249478200497</c:v>
                </c:pt>
                <c:pt idx="289">
                  <c:v>10.269635520471599</c:v>
                </c:pt>
                <c:pt idx="290">
                  <c:v>10.5678723683017</c:v>
                </c:pt>
                <c:pt idx="291">
                  <c:v>9.5629584198778304</c:v>
                </c:pt>
                <c:pt idx="292">
                  <c:v>10.037293716736199</c:v>
                </c:pt>
                <c:pt idx="293">
                  <c:v>0.67946200359048703</c:v>
                </c:pt>
                <c:pt idx="294">
                  <c:v>1.9841450203651001</c:v>
                </c:pt>
                <c:pt idx="295">
                  <c:v>3.1360290461674598</c:v>
                </c:pt>
                <c:pt idx="296">
                  <c:v>1.98150633643954</c:v>
                </c:pt>
                <c:pt idx="297">
                  <c:v>1.9349562290556399</c:v>
                </c:pt>
                <c:pt idx="298">
                  <c:v>1.9574433927306301</c:v>
                </c:pt>
                <c:pt idx="299">
                  <c:v>3.3398527672823199</c:v>
                </c:pt>
              </c:numCache>
            </c:numRef>
          </c:yVal>
          <c:smooth val="0"/>
          <c:extLst>
            <c:ext xmlns:c16="http://schemas.microsoft.com/office/drawing/2014/chart" uri="{C3380CC4-5D6E-409C-BE32-E72D297353CC}">
              <c16:uniqueId val="{00000003-1561-40F4-88C2-BBC59E123595}"/>
            </c:ext>
          </c:extLst>
        </c:ser>
        <c:dLbls>
          <c:showLegendKey val="0"/>
          <c:showVal val="0"/>
          <c:showCatName val="0"/>
          <c:showSerName val="0"/>
          <c:showPercent val="0"/>
          <c:showBubbleSize val="0"/>
        </c:dLbls>
        <c:axId val="1355418655"/>
        <c:axId val="1355417695"/>
      </c:scatterChart>
      <c:valAx>
        <c:axId val="1355418655"/>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Tim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55417695"/>
        <c:crosses val="autoZero"/>
        <c:crossBetween val="midCat"/>
      </c:valAx>
      <c:valAx>
        <c:axId val="13554176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55418655"/>
        <c:crosses val="autoZero"/>
        <c:crossBetween val="midCat"/>
      </c:valAx>
      <c:spPr>
        <a:noFill/>
        <a:ln>
          <a:noFill/>
        </a:ln>
        <a:effectLst/>
      </c:spPr>
    </c:plotArea>
    <c:legend>
      <c:legendPos val="r"/>
      <c:layout>
        <c:manualLayout>
          <c:xMode val="edge"/>
          <c:yMode val="edge"/>
          <c:x val="0.62007157302570104"/>
          <c:y val="0.1193789614218712"/>
          <c:w val="0.33884265975127187"/>
          <c:h val="0.17913668734698121"/>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Hand Distance Measurement 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Y$2:$Y$400</c:f>
              <c:numCache>
                <c:formatCode>General</c:formatCode>
                <c:ptCount val="399"/>
                <c:pt idx="0">
                  <c:v>98.3472270269625</c:v>
                </c:pt>
                <c:pt idx="1">
                  <c:v>98.477956431984708</c:v>
                </c:pt>
                <c:pt idx="2">
                  <c:v>98.477956431984708</c:v>
                </c:pt>
                <c:pt idx="3">
                  <c:v>98.474324237408069</c:v>
                </c:pt>
                <c:pt idx="4">
                  <c:v>98.474324237408069</c:v>
                </c:pt>
                <c:pt idx="5">
                  <c:v>98.593018695771391</c:v>
                </c:pt>
                <c:pt idx="6">
                  <c:v>98.593018695771391</c:v>
                </c:pt>
                <c:pt idx="7">
                  <c:v>98.600712856414489</c:v>
                </c:pt>
                <c:pt idx="8">
                  <c:v>98.600712856414489</c:v>
                </c:pt>
                <c:pt idx="9">
                  <c:v>99.065214868308132</c:v>
                </c:pt>
                <c:pt idx="10">
                  <c:v>99.065214868308132</c:v>
                </c:pt>
                <c:pt idx="11">
                  <c:v>99.233892088539648</c:v>
                </c:pt>
                <c:pt idx="12">
                  <c:v>99.233892088539648</c:v>
                </c:pt>
                <c:pt idx="13">
                  <c:v>98.199224707615016</c:v>
                </c:pt>
                <c:pt idx="14">
                  <c:v>98.199224707615016</c:v>
                </c:pt>
                <c:pt idx="15">
                  <c:v>97.665522815273832</c:v>
                </c:pt>
                <c:pt idx="16">
                  <c:v>97.665522815273832</c:v>
                </c:pt>
                <c:pt idx="17">
                  <c:v>96.416093047128825</c:v>
                </c:pt>
                <c:pt idx="18">
                  <c:v>96.416093047128825</c:v>
                </c:pt>
                <c:pt idx="19">
                  <c:v>95.474376542518002</c:v>
                </c:pt>
                <c:pt idx="20">
                  <c:v>95.474376542518002</c:v>
                </c:pt>
                <c:pt idx="21">
                  <c:v>95.469017579252167</c:v>
                </c:pt>
                <c:pt idx="22">
                  <c:v>95.469017579252167</c:v>
                </c:pt>
                <c:pt idx="23">
                  <c:v>95.116077196235793</c:v>
                </c:pt>
                <c:pt idx="24">
                  <c:v>95.116077196235793</c:v>
                </c:pt>
                <c:pt idx="25">
                  <c:v>95.52883474153019</c:v>
                </c:pt>
                <c:pt idx="26">
                  <c:v>95.52883474153019</c:v>
                </c:pt>
                <c:pt idx="27">
                  <c:v>96.382233344512386</c:v>
                </c:pt>
                <c:pt idx="28">
                  <c:v>96.382233344512386</c:v>
                </c:pt>
                <c:pt idx="29">
                  <c:v>95.917816757838111</c:v>
                </c:pt>
                <c:pt idx="30">
                  <c:v>95.917816757838111</c:v>
                </c:pt>
                <c:pt idx="31">
                  <c:v>96.999356673995024</c:v>
                </c:pt>
                <c:pt idx="32">
                  <c:v>96.999356673995024</c:v>
                </c:pt>
                <c:pt idx="33">
                  <c:v>96.861981884931907</c:v>
                </c:pt>
                <c:pt idx="34">
                  <c:v>96.861981884931907</c:v>
                </c:pt>
                <c:pt idx="35">
                  <c:v>97.144948447163401</c:v>
                </c:pt>
                <c:pt idx="36">
                  <c:v>97.144948447163401</c:v>
                </c:pt>
                <c:pt idx="37">
                  <c:v>96.601512089993491</c:v>
                </c:pt>
                <c:pt idx="38">
                  <c:v>96.601512089993491</c:v>
                </c:pt>
                <c:pt idx="39">
                  <c:v>96.747540424235183</c:v>
                </c:pt>
                <c:pt idx="40">
                  <c:v>96.747540424235183</c:v>
                </c:pt>
                <c:pt idx="41">
                  <c:v>97.146844151755715</c:v>
                </c:pt>
                <c:pt idx="42">
                  <c:v>97.146844151755715</c:v>
                </c:pt>
                <c:pt idx="43">
                  <c:v>97.287959071665995</c:v>
                </c:pt>
                <c:pt idx="44">
                  <c:v>97.287959071665995</c:v>
                </c:pt>
                <c:pt idx="45">
                  <c:v>97.339840534478583</c:v>
                </c:pt>
                <c:pt idx="46">
                  <c:v>97.339840534478583</c:v>
                </c:pt>
                <c:pt idx="47">
                  <c:v>97.114583177811483</c:v>
                </c:pt>
                <c:pt idx="48">
                  <c:v>97.114583177811483</c:v>
                </c:pt>
                <c:pt idx="49">
                  <c:v>97.082275765469674</c:v>
                </c:pt>
                <c:pt idx="50">
                  <c:v>97.082275765469674</c:v>
                </c:pt>
                <c:pt idx="51">
                  <c:v>97.10633536865268</c:v>
                </c:pt>
                <c:pt idx="52">
                  <c:v>97.10633536865268</c:v>
                </c:pt>
                <c:pt idx="53">
                  <c:v>96.721399127702469</c:v>
                </c:pt>
                <c:pt idx="54">
                  <c:v>96.721399127702469</c:v>
                </c:pt>
                <c:pt idx="55">
                  <c:v>97.626854581909683</c:v>
                </c:pt>
                <c:pt idx="56">
                  <c:v>97.626854581909683</c:v>
                </c:pt>
                <c:pt idx="57">
                  <c:v>98.058014817273801</c:v>
                </c:pt>
                <c:pt idx="58">
                  <c:v>98.058014817273801</c:v>
                </c:pt>
                <c:pt idx="59">
                  <c:v>97.319525570950304</c:v>
                </c:pt>
                <c:pt idx="60">
                  <c:v>97.319525570950304</c:v>
                </c:pt>
                <c:pt idx="61">
                  <c:v>97.897877625046817</c:v>
                </c:pt>
                <c:pt idx="62">
                  <c:v>97.897877625046817</c:v>
                </c:pt>
                <c:pt idx="63">
                  <c:v>97.667172708998535</c:v>
                </c:pt>
                <c:pt idx="64">
                  <c:v>97.667172708998535</c:v>
                </c:pt>
                <c:pt idx="65">
                  <c:v>97.088638617621754</c:v>
                </c:pt>
                <c:pt idx="66">
                  <c:v>97.088638617621754</c:v>
                </c:pt>
                <c:pt idx="67">
                  <c:v>97.811720031116906</c:v>
                </c:pt>
                <c:pt idx="68">
                  <c:v>97.811720031116906</c:v>
                </c:pt>
                <c:pt idx="69">
                  <c:v>96.988169334611825</c:v>
                </c:pt>
                <c:pt idx="70">
                  <c:v>96.988169334611825</c:v>
                </c:pt>
                <c:pt idx="71">
                  <c:v>97.612072779665283</c:v>
                </c:pt>
                <c:pt idx="72">
                  <c:v>97.612072779665283</c:v>
                </c:pt>
                <c:pt idx="73">
                  <c:v>97.582653172451558</c:v>
                </c:pt>
                <c:pt idx="74">
                  <c:v>97.582653172451558</c:v>
                </c:pt>
                <c:pt idx="75">
                  <c:v>97.502868494143428</c:v>
                </c:pt>
                <c:pt idx="76">
                  <c:v>97.502868494143428</c:v>
                </c:pt>
                <c:pt idx="77">
                  <c:v>97.636111485595677</c:v>
                </c:pt>
                <c:pt idx="78">
                  <c:v>97.636111485595677</c:v>
                </c:pt>
                <c:pt idx="79">
                  <c:v>97.528420948521131</c:v>
                </c:pt>
                <c:pt idx="80">
                  <c:v>97.528420948521131</c:v>
                </c:pt>
                <c:pt idx="81">
                  <c:v>96.996791464855633</c:v>
                </c:pt>
                <c:pt idx="82">
                  <c:v>96.996791464855633</c:v>
                </c:pt>
                <c:pt idx="83">
                  <c:v>96.797683198750093</c:v>
                </c:pt>
                <c:pt idx="84">
                  <c:v>96.797683198750093</c:v>
                </c:pt>
                <c:pt idx="85">
                  <c:v>96.005532742908159</c:v>
                </c:pt>
                <c:pt idx="86">
                  <c:v>96.005532742908159</c:v>
                </c:pt>
                <c:pt idx="87">
                  <c:v>95.899826707599004</c:v>
                </c:pt>
                <c:pt idx="88">
                  <c:v>95.899826707599004</c:v>
                </c:pt>
                <c:pt idx="89">
                  <c:v>96.360231066547257</c:v>
                </c:pt>
                <c:pt idx="90">
                  <c:v>96.360231066547257</c:v>
                </c:pt>
                <c:pt idx="91">
                  <c:v>98.200791306955992</c:v>
                </c:pt>
                <c:pt idx="92">
                  <c:v>98.200791306955992</c:v>
                </c:pt>
                <c:pt idx="93">
                  <c:v>98.596386135952173</c:v>
                </c:pt>
                <c:pt idx="94">
                  <c:v>98.596386135952173</c:v>
                </c:pt>
                <c:pt idx="95">
                  <c:v>98.380141712157751</c:v>
                </c:pt>
                <c:pt idx="96">
                  <c:v>98.380141712157751</c:v>
                </c:pt>
                <c:pt idx="97">
                  <c:v>98.16718354365527</c:v>
                </c:pt>
                <c:pt idx="98">
                  <c:v>98.16718354365527</c:v>
                </c:pt>
                <c:pt idx="99">
                  <c:v>99.041592193713953</c:v>
                </c:pt>
                <c:pt idx="100">
                  <c:v>99.041592193713953</c:v>
                </c:pt>
                <c:pt idx="101">
                  <c:v>99.965899863045209</c:v>
                </c:pt>
                <c:pt idx="102">
                  <c:v>99.965899863045209</c:v>
                </c:pt>
                <c:pt idx="103">
                  <c:v>99.999058574944002</c:v>
                </c:pt>
                <c:pt idx="104">
                  <c:v>99.999058574944002</c:v>
                </c:pt>
                <c:pt idx="105">
                  <c:v>97.9931793198989</c:v>
                </c:pt>
                <c:pt idx="106">
                  <c:v>97.9931793198989</c:v>
                </c:pt>
                <c:pt idx="107">
                  <c:v>98.553824554457464</c:v>
                </c:pt>
                <c:pt idx="108">
                  <c:v>98.553824554457464</c:v>
                </c:pt>
                <c:pt idx="109">
                  <c:v>97.180233915691318</c:v>
                </c:pt>
                <c:pt idx="110">
                  <c:v>97.180233915691318</c:v>
                </c:pt>
                <c:pt idx="111">
                  <c:v>98.626841521786389</c:v>
                </c:pt>
                <c:pt idx="112">
                  <c:v>98.626841521786389</c:v>
                </c:pt>
                <c:pt idx="113">
                  <c:v>96.658108390441782</c:v>
                </c:pt>
                <c:pt idx="114">
                  <c:v>96.658108390441782</c:v>
                </c:pt>
                <c:pt idx="115">
                  <c:v>96.46427725132682</c:v>
                </c:pt>
                <c:pt idx="116">
                  <c:v>96.46427725132682</c:v>
                </c:pt>
                <c:pt idx="117">
                  <c:v>97.304852223302319</c:v>
                </c:pt>
                <c:pt idx="118">
                  <c:v>97.304852223302319</c:v>
                </c:pt>
                <c:pt idx="119">
                  <c:v>96.659865475973021</c:v>
                </c:pt>
                <c:pt idx="120">
                  <c:v>96.659865475973021</c:v>
                </c:pt>
                <c:pt idx="121">
                  <c:v>95.674959068560213</c:v>
                </c:pt>
                <c:pt idx="122">
                  <c:v>95.674959068560213</c:v>
                </c:pt>
                <c:pt idx="123">
                  <c:v>94.335658641169232</c:v>
                </c:pt>
                <c:pt idx="124">
                  <c:v>94.335658641169232</c:v>
                </c:pt>
                <c:pt idx="125">
                  <c:v>94.993001155814341</c:v>
                </c:pt>
                <c:pt idx="126">
                  <c:v>94.993001155814341</c:v>
                </c:pt>
                <c:pt idx="127">
                  <c:v>97.962749930652819</c:v>
                </c:pt>
                <c:pt idx="128">
                  <c:v>97.962749930652819</c:v>
                </c:pt>
                <c:pt idx="129">
                  <c:v>98.110655547296076</c:v>
                </c:pt>
                <c:pt idx="130">
                  <c:v>98.110655547296076</c:v>
                </c:pt>
                <c:pt idx="131">
                  <c:v>98.669264091522095</c:v>
                </c:pt>
                <c:pt idx="132">
                  <c:v>98.669264091522095</c:v>
                </c:pt>
                <c:pt idx="133">
                  <c:v>98.323538992344552</c:v>
                </c:pt>
                <c:pt idx="134">
                  <c:v>98.323538992344552</c:v>
                </c:pt>
                <c:pt idx="135">
                  <c:v>98.088756771293717</c:v>
                </c:pt>
                <c:pt idx="136">
                  <c:v>98.088756771293717</c:v>
                </c:pt>
                <c:pt idx="137">
                  <c:v>98.780881535854377</c:v>
                </c:pt>
                <c:pt idx="138">
                  <c:v>98.780881535854377</c:v>
                </c:pt>
                <c:pt idx="139">
                  <c:v>98.716222618050281</c:v>
                </c:pt>
                <c:pt idx="140">
                  <c:v>98.716222618050281</c:v>
                </c:pt>
                <c:pt idx="141">
                  <c:v>98.259018867134316</c:v>
                </c:pt>
                <c:pt idx="142">
                  <c:v>98.259018867134316</c:v>
                </c:pt>
                <c:pt idx="143">
                  <c:v>98.359085285998731</c:v>
                </c:pt>
                <c:pt idx="144">
                  <c:v>98.359085285998731</c:v>
                </c:pt>
                <c:pt idx="145">
                  <c:v>98.281707051035099</c:v>
                </c:pt>
                <c:pt idx="146">
                  <c:v>98.281707051035099</c:v>
                </c:pt>
                <c:pt idx="147">
                  <c:v>98.416584946897586</c:v>
                </c:pt>
                <c:pt idx="148">
                  <c:v>98.416584946897586</c:v>
                </c:pt>
                <c:pt idx="149">
                  <c:v>98.209749635956186</c:v>
                </c:pt>
                <c:pt idx="150">
                  <c:v>98.209749635956186</c:v>
                </c:pt>
                <c:pt idx="151">
                  <c:v>98.089777294607714</c:v>
                </c:pt>
                <c:pt idx="152">
                  <c:v>98.089777294607714</c:v>
                </c:pt>
                <c:pt idx="153">
                  <c:v>98.509412655404986</c:v>
                </c:pt>
                <c:pt idx="154">
                  <c:v>98.509412655404986</c:v>
                </c:pt>
                <c:pt idx="155">
                  <c:v>98.513321087138735</c:v>
                </c:pt>
                <c:pt idx="156">
                  <c:v>98.513321087138735</c:v>
                </c:pt>
                <c:pt idx="157">
                  <c:v>97.848339570066884</c:v>
                </c:pt>
                <c:pt idx="158">
                  <c:v>97.848339570066884</c:v>
                </c:pt>
                <c:pt idx="159">
                  <c:v>97.858578095525033</c:v>
                </c:pt>
                <c:pt idx="160">
                  <c:v>97.858578095525033</c:v>
                </c:pt>
                <c:pt idx="161">
                  <c:v>97.245008652853144</c:v>
                </c:pt>
                <c:pt idx="162">
                  <c:v>97.245008652853144</c:v>
                </c:pt>
                <c:pt idx="163">
                  <c:v>98.202782313169706</c:v>
                </c:pt>
                <c:pt idx="164">
                  <c:v>98.202782313169706</c:v>
                </c:pt>
                <c:pt idx="165">
                  <c:v>97.198309197250751</c:v>
                </c:pt>
                <c:pt idx="166">
                  <c:v>97.198309197250751</c:v>
                </c:pt>
                <c:pt idx="167">
                  <c:v>96.268686619789747</c:v>
                </c:pt>
                <c:pt idx="168">
                  <c:v>96.268686619789747</c:v>
                </c:pt>
                <c:pt idx="169">
                  <c:v>96.714905121467183</c:v>
                </c:pt>
                <c:pt idx="170">
                  <c:v>96.714905121467183</c:v>
                </c:pt>
                <c:pt idx="171">
                  <c:v>96.540656753005905</c:v>
                </c:pt>
                <c:pt idx="172">
                  <c:v>96.540656753005905</c:v>
                </c:pt>
                <c:pt idx="173">
                  <c:v>96.69127938668187</c:v>
                </c:pt>
                <c:pt idx="174">
                  <c:v>96.69127938668187</c:v>
                </c:pt>
                <c:pt idx="175">
                  <c:v>96.962382034874025</c:v>
                </c:pt>
                <c:pt idx="176">
                  <c:v>96.962382034874025</c:v>
                </c:pt>
                <c:pt idx="177">
                  <c:v>97.636109387685991</c:v>
                </c:pt>
                <c:pt idx="178">
                  <c:v>97.636109387685991</c:v>
                </c:pt>
                <c:pt idx="179">
                  <c:v>98.049025857332012</c:v>
                </c:pt>
                <c:pt idx="180">
                  <c:v>98.049025857332012</c:v>
                </c:pt>
                <c:pt idx="181">
                  <c:v>98.297295846116754</c:v>
                </c:pt>
                <c:pt idx="182">
                  <c:v>98.297295846116754</c:v>
                </c:pt>
                <c:pt idx="183">
                  <c:v>98.279260449255247</c:v>
                </c:pt>
                <c:pt idx="184">
                  <c:v>98.279260449255247</c:v>
                </c:pt>
                <c:pt idx="185">
                  <c:v>98.199323351869324</c:v>
                </c:pt>
                <c:pt idx="186">
                  <c:v>98.199323351869324</c:v>
                </c:pt>
                <c:pt idx="187">
                  <c:v>98.23854114376087</c:v>
                </c:pt>
                <c:pt idx="188">
                  <c:v>98.23854114376087</c:v>
                </c:pt>
                <c:pt idx="189">
                  <c:v>98.785550641990056</c:v>
                </c:pt>
                <c:pt idx="190">
                  <c:v>98.785550641990056</c:v>
                </c:pt>
                <c:pt idx="191">
                  <c:v>98.402080204844125</c:v>
                </c:pt>
                <c:pt idx="192">
                  <c:v>98.402080204844125</c:v>
                </c:pt>
                <c:pt idx="193">
                  <c:v>98.789856802227959</c:v>
                </c:pt>
                <c:pt idx="194">
                  <c:v>98.789856802227959</c:v>
                </c:pt>
                <c:pt idx="195">
                  <c:v>98.990835820865342</c:v>
                </c:pt>
                <c:pt idx="196">
                  <c:v>98.990835820865342</c:v>
                </c:pt>
                <c:pt idx="197">
                  <c:v>98.582532325589298</c:v>
                </c:pt>
                <c:pt idx="198">
                  <c:v>98.582532325589298</c:v>
                </c:pt>
                <c:pt idx="199">
                  <c:v>98.821545931631974</c:v>
                </c:pt>
                <c:pt idx="200">
                  <c:v>98.821545931631974</c:v>
                </c:pt>
                <c:pt idx="201">
                  <c:v>98.53198995433155</c:v>
                </c:pt>
                <c:pt idx="202">
                  <c:v>98.53198995433155</c:v>
                </c:pt>
                <c:pt idx="203">
                  <c:v>98.729059322470391</c:v>
                </c:pt>
                <c:pt idx="204">
                  <c:v>98.729059322470391</c:v>
                </c:pt>
                <c:pt idx="205">
                  <c:v>98.525427873451306</c:v>
                </c:pt>
                <c:pt idx="206">
                  <c:v>98.525427873451306</c:v>
                </c:pt>
                <c:pt idx="207">
                  <c:v>98.038973522484156</c:v>
                </c:pt>
                <c:pt idx="208">
                  <c:v>98.038973522484156</c:v>
                </c:pt>
                <c:pt idx="209">
                  <c:v>97.035636568095128</c:v>
                </c:pt>
                <c:pt idx="210">
                  <c:v>97.035636568095128</c:v>
                </c:pt>
                <c:pt idx="211">
                  <c:v>96.310051753579785</c:v>
                </c:pt>
                <c:pt idx="212">
                  <c:v>96.310051753579785</c:v>
                </c:pt>
                <c:pt idx="213">
                  <c:v>96.468578782895307</c:v>
                </c:pt>
                <c:pt idx="214">
                  <c:v>96.468578782895307</c:v>
                </c:pt>
                <c:pt idx="215">
                  <c:v>96.048595938757586</c:v>
                </c:pt>
                <c:pt idx="216">
                  <c:v>96.048595938757586</c:v>
                </c:pt>
                <c:pt idx="217">
                  <c:v>93.887018155676657</c:v>
                </c:pt>
                <c:pt idx="218">
                  <c:v>93.887018155676657</c:v>
                </c:pt>
                <c:pt idx="219">
                  <c:v>93.739715952562889</c:v>
                </c:pt>
                <c:pt idx="220">
                  <c:v>93.739715952562889</c:v>
                </c:pt>
                <c:pt idx="221">
                  <c:v>93.072598406147463</c:v>
                </c:pt>
                <c:pt idx="222">
                  <c:v>93.072598406147463</c:v>
                </c:pt>
                <c:pt idx="223">
                  <c:v>92.623471551441369</c:v>
                </c:pt>
                <c:pt idx="224">
                  <c:v>92.623471551441369</c:v>
                </c:pt>
                <c:pt idx="225">
                  <c:v>92.424507991077533</c:v>
                </c:pt>
                <c:pt idx="226">
                  <c:v>92.424507991077533</c:v>
                </c:pt>
                <c:pt idx="227">
                  <c:v>91.900215510850742</c:v>
                </c:pt>
                <c:pt idx="228">
                  <c:v>91.900215510850742</c:v>
                </c:pt>
                <c:pt idx="229">
                  <c:v>91.543503269285935</c:v>
                </c:pt>
                <c:pt idx="230">
                  <c:v>91.543503269285935</c:v>
                </c:pt>
                <c:pt idx="231">
                  <c:v>92.207554674587641</c:v>
                </c:pt>
                <c:pt idx="232">
                  <c:v>92.207554674587641</c:v>
                </c:pt>
                <c:pt idx="233">
                  <c:v>90.994473836703136</c:v>
                </c:pt>
                <c:pt idx="234">
                  <c:v>90.994473836703136</c:v>
                </c:pt>
                <c:pt idx="235">
                  <c:v>91.533438772638419</c:v>
                </c:pt>
                <c:pt idx="236">
                  <c:v>91.533438772638419</c:v>
                </c:pt>
                <c:pt idx="237">
                  <c:v>91.753752851422547</c:v>
                </c:pt>
                <c:pt idx="238">
                  <c:v>91.753752851422547</c:v>
                </c:pt>
                <c:pt idx="239">
                  <c:v>91.23901874220698</c:v>
                </c:pt>
                <c:pt idx="240">
                  <c:v>91.23901874220698</c:v>
                </c:pt>
                <c:pt idx="241">
                  <c:v>91.065510236489516</c:v>
                </c:pt>
                <c:pt idx="242">
                  <c:v>91.065510236489516</c:v>
                </c:pt>
                <c:pt idx="243">
                  <c:v>91.426321994652682</c:v>
                </c:pt>
                <c:pt idx="244">
                  <c:v>91.426321994652682</c:v>
                </c:pt>
                <c:pt idx="245">
                  <c:v>91.074889916698865</c:v>
                </c:pt>
                <c:pt idx="246">
                  <c:v>91.074889916698865</c:v>
                </c:pt>
                <c:pt idx="247">
                  <c:v>91.464599062100504</c:v>
                </c:pt>
                <c:pt idx="248">
                  <c:v>91.464599062100504</c:v>
                </c:pt>
                <c:pt idx="249">
                  <c:v>93.417508721432171</c:v>
                </c:pt>
                <c:pt idx="250">
                  <c:v>93.417508721432171</c:v>
                </c:pt>
                <c:pt idx="251">
                  <c:v>92.460150817894359</c:v>
                </c:pt>
                <c:pt idx="252">
                  <c:v>92.460150817894359</c:v>
                </c:pt>
                <c:pt idx="253">
                  <c:v>92.429284894494828</c:v>
                </c:pt>
                <c:pt idx="254">
                  <c:v>92.429284894494828</c:v>
                </c:pt>
                <c:pt idx="255">
                  <c:v>92.996993954876885</c:v>
                </c:pt>
                <c:pt idx="256">
                  <c:v>92.996993954876885</c:v>
                </c:pt>
                <c:pt idx="257">
                  <c:v>94.455949507356266</c:v>
                </c:pt>
                <c:pt idx="258">
                  <c:v>94.455949507356266</c:v>
                </c:pt>
                <c:pt idx="259">
                  <c:v>95.679186042545908</c:v>
                </c:pt>
                <c:pt idx="260">
                  <c:v>95.679186042545908</c:v>
                </c:pt>
                <c:pt idx="261">
                  <c:v>97.889458676830657</c:v>
                </c:pt>
                <c:pt idx="262">
                  <c:v>97.889458676830657</c:v>
                </c:pt>
                <c:pt idx="263">
                  <c:v>97.417173131735368</c:v>
                </c:pt>
                <c:pt idx="264">
                  <c:v>97.417173131735368</c:v>
                </c:pt>
                <c:pt idx="265">
                  <c:v>97.873951570821148</c:v>
                </c:pt>
                <c:pt idx="266">
                  <c:v>97.873951570821148</c:v>
                </c:pt>
                <c:pt idx="267">
                  <c:v>98.023782870543201</c:v>
                </c:pt>
                <c:pt idx="268">
                  <c:v>98.023782870543201</c:v>
                </c:pt>
                <c:pt idx="269">
                  <c:v>97.752025356270423</c:v>
                </c:pt>
                <c:pt idx="270">
                  <c:v>97.752025356270423</c:v>
                </c:pt>
                <c:pt idx="271">
                  <c:v>97.590405966684528</c:v>
                </c:pt>
                <c:pt idx="272">
                  <c:v>97.590405966684528</c:v>
                </c:pt>
                <c:pt idx="273">
                  <c:v>98.186537857353798</c:v>
                </c:pt>
                <c:pt idx="274">
                  <c:v>98.186537857353798</c:v>
                </c:pt>
                <c:pt idx="275">
                  <c:v>97.772638412346282</c:v>
                </c:pt>
                <c:pt idx="276">
                  <c:v>97.772638412346282</c:v>
                </c:pt>
                <c:pt idx="277">
                  <c:v>98.576796872339926</c:v>
                </c:pt>
                <c:pt idx="278">
                  <c:v>98.576796872339926</c:v>
                </c:pt>
                <c:pt idx="279">
                  <c:v>98.353645947322107</c:v>
                </c:pt>
                <c:pt idx="280">
                  <c:v>98.353645947322107</c:v>
                </c:pt>
                <c:pt idx="281">
                  <c:v>97.772696949709072</c:v>
                </c:pt>
                <c:pt idx="282">
                  <c:v>97.772696949709072</c:v>
                </c:pt>
                <c:pt idx="283">
                  <c:v>98.369106188569361</c:v>
                </c:pt>
                <c:pt idx="284">
                  <c:v>98.369106188569361</c:v>
                </c:pt>
                <c:pt idx="285">
                  <c:v>98.051916844636906</c:v>
                </c:pt>
                <c:pt idx="286">
                  <c:v>98.051916844636906</c:v>
                </c:pt>
                <c:pt idx="287">
                  <c:v>97.526516331125151</c:v>
                </c:pt>
                <c:pt idx="288">
                  <c:v>97.526516331125151</c:v>
                </c:pt>
                <c:pt idx="289">
                  <c:v>99.073350035928627</c:v>
                </c:pt>
                <c:pt idx="290">
                  <c:v>99.073350035928627</c:v>
                </c:pt>
                <c:pt idx="291">
                  <c:v>98.669142558728169</c:v>
                </c:pt>
                <c:pt idx="292">
                  <c:v>98.669142558728169</c:v>
                </c:pt>
                <c:pt idx="293">
                  <c:v>97.717837865373241</c:v>
                </c:pt>
                <c:pt idx="294">
                  <c:v>97.717837865373241</c:v>
                </c:pt>
                <c:pt idx="295">
                  <c:v>98.429603412672719</c:v>
                </c:pt>
                <c:pt idx="296">
                  <c:v>98.429603412672719</c:v>
                </c:pt>
                <c:pt idx="297">
                  <c:v>98.596052293097841</c:v>
                </c:pt>
                <c:pt idx="298">
                  <c:v>98.596052293097841</c:v>
                </c:pt>
                <c:pt idx="299">
                  <c:v>97.980175014055519</c:v>
                </c:pt>
                <c:pt idx="300">
                  <c:v>97.980175014055519</c:v>
                </c:pt>
                <c:pt idx="301">
                  <c:v>98.576640942583168</c:v>
                </c:pt>
                <c:pt idx="302">
                  <c:v>98.576640942583168</c:v>
                </c:pt>
                <c:pt idx="303">
                  <c:v>98.664901511431793</c:v>
                </c:pt>
                <c:pt idx="304">
                  <c:v>98.664901511431793</c:v>
                </c:pt>
                <c:pt idx="305">
                  <c:v>99.290991151543153</c:v>
                </c:pt>
                <c:pt idx="306">
                  <c:v>99.290991151543153</c:v>
                </c:pt>
                <c:pt idx="307">
                  <c:v>97.494574960469848</c:v>
                </c:pt>
                <c:pt idx="308">
                  <c:v>97.494574960469848</c:v>
                </c:pt>
                <c:pt idx="309">
                  <c:v>99.769067813180428</c:v>
                </c:pt>
                <c:pt idx="310">
                  <c:v>99.769067813180428</c:v>
                </c:pt>
                <c:pt idx="311">
                  <c:v>97.393499674398456</c:v>
                </c:pt>
                <c:pt idx="312">
                  <c:v>97.393499674398456</c:v>
                </c:pt>
                <c:pt idx="313">
                  <c:v>97.977085963023939</c:v>
                </c:pt>
                <c:pt idx="314">
                  <c:v>97.977085963023939</c:v>
                </c:pt>
                <c:pt idx="315">
                  <c:v>99.605551996109043</c:v>
                </c:pt>
                <c:pt idx="316">
                  <c:v>99.605551996109043</c:v>
                </c:pt>
                <c:pt idx="317">
                  <c:v>99.541036335001948</c:v>
                </c:pt>
                <c:pt idx="318">
                  <c:v>99.541036335001948</c:v>
                </c:pt>
                <c:pt idx="319">
                  <c:v>99.51392054777719</c:v>
                </c:pt>
                <c:pt idx="320">
                  <c:v>99.51392054777719</c:v>
                </c:pt>
                <c:pt idx="321">
                  <c:v>99.285104917799544</c:v>
                </c:pt>
                <c:pt idx="322">
                  <c:v>99.285104917799544</c:v>
                </c:pt>
                <c:pt idx="323">
                  <c:v>99.788433632809415</c:v>
                </c:pt>
                <c:pt idx="324">
                  <c:v>99.788433632809415</c:v>
                </c:pt>
                <c:pt idx="325">
                  <c:v>99.420315692865316</c:v>
                </c:pt>
                <c:pt idx="326">
                  <c:v>99.420315692865316</c:v>
                </c:pt>
                <c:pt idx="327">
                  <c:v>99.743840698568548</c:v>
                </c:pt>
                <c:pt idx="328">
                  <c:v>99.743840698568548</c:v>
                </c:pt>
                <c:pt idx="329">
                  <c:v>99.467507811588035</c:v>
                </c:pt>
                <c:pt idx="330">
                  <c:v>99.467507811588035</c:v>
                </c:pt>
                <c:pt idx="331">
                  <c:v>99.498169630520024</c:v>
                </c:pt>
                <c:pt idx="332">
                  <c:v>99.498169630520024</c:v>
                </c:pt>
                <c:pt idx="333">
                  <c:v>99.377227418508014</c:v>
                </c:pt>
                <c:pt idx="334">
                  <c:v>99.377227418508014</c:v>
                </c:pt>
                <c:pt idx="335">
                  <c:v>99.077448436848968</c:v>
                </c:pt>
                <c:pt idx="336">
                  <c:v>99.077448436848968</c:v>
                </c:pt>
                <c:pt idx="337">
                  <c:v>99.168955414873849</c:v>
                </c:pt>
                <c:pt idx="338">
                  <c:v>99.168955414873849</c:v>
                </c:pt>
                <c:pt idx="339">
                  <c:v>99.14542184133434</c:v>
                </c:pt>
                <c:pt idx="340">
                  <c:v>99.14542184133434</c:v>
                </c:pt>
                <c:pt idx="341">
                  <c:v>99.367339681615292</c:v>
                </c:pt>
                <c:pt idx="342">
                  <c:v>99.367339681615292</c:v>
                </c:pt>
                <c:pt idx="343">
                  <c:v>99.373052440345376</c:v>
                </c:pt>
                <c:pt idx="344">
                  <c:v>99.373052440345376</c:v>
                </c:pt>
                <c:pt idx="345">
                  <c:v>99.1545888150672</c:v>
                </c:pt>
                <c:pt idx="346">
                  <c:v>99.1545888150672</c:v>
                </c:pt>
                <c:pt idx="347">
                  <c:v>99.16092353351091</c:v>
                </c:pt>
                <c:pt idx="348">
                  <c:v>99.16092353351091</c:v>
                </c:pt>
                <c:pt idx="349">
                  <c:v>99.194631301976528</c:v>
                </c:pt>
                <c:pt idx="350">
                  <c:v>99.194631301976528</c:v>
                </c:pt>
                <c:pt idx="351">
                  <c:v>99.393973808249626</c:v>
                </c:pt>
                <c:pt idx="352">
                  <c:v>99.393973808249626</c:v>
                </c:pt>
                <c:pt idx="353">
                  <c:v>99.444111434693966</c:v>
                </c:pt>
                <c:pt idx="354">
                  <c:v>99.444111434693966</c:v>
                </c:pt>
                <c:pt idx="355">
                  <c:v>99.275069437997772</c:v>
                </c:pt>
                <c:pt idx="356">
                  <c:v>99.275069437997772</c:v>
                </c:pt>
                <c:pt idx="357">
                  <c:v>98.900801059411549</c:v>
                </c:pt>
                <c:pt idx="358">
                  <c:v>98.900801059411549</c:v>
                </c:pt>
                <c:pt idx="359">
                  <c:v>99.328074782748388</c:v>
                </c:pt>
                <c:pt idx="360">
                  <c:v>99.328074782748388</c:v>
                </c:pt>
                <c:pt idx="361">
                  <c:v>99.106400932090381</c:v>
                </c:pt>
                <c:pt idx="362">
                  <c:v>99.106400932090381</c:v>
                </c:pt>
                <c:pt idx="363">
                  <c:v>99.081640705676136</c:v>
                </c:pt>
                <c:pt idx="364">
                  <c:v>99.081640705676136</c:v>
                </c:pt>
                <c:pt idx="365">
                  <c:v>99.081713987672472</c:v>
                </c:pt>
                <c:pt idx="366">
                  <c:v>99.081713987672472</c:v>
                </c:pt>
                <c:pt idx="367">
                  <c:v>98.821471135132199</c:v>
                </c:pt>
                <c:pt idx="368">
                  <c:v>98.821471135132199</c:v>
                </c:pt>
                <c:pt idx="369">
                  <c:v>98.77939104120567</c:v>
                </c:pt>
                <c:pt idx="370">
                  <c:v>98.77939104120567</c:v>
                </c:pt>
                <c:pt idx="371">
                  <c:v>98.903215743762544</c:v>
                </c:pt>
                <c:pt idx="372">
                  <c:v>98.903215743762544</c:v>
                </c:pt>
                <c:pt idx="373">
                  <c:v>98.728067815911245</c:v>
                </c:pt>
                <c:pt idx="374">
                  <c:v>98.728067815911245</c:v>
                </c:pt>
                <c:pt idx="375">
                  <c:v>98.958286590341984</c:v>
                </c:pt>
                <c:pt idx="376">
                  <c:v>98.958286590341984</c:v>
                </c:pt>
                <c:pt idx="377">
                  <c:v>96.892877037014628</c:v>
                </c:pt>
                <c:pt idx="378">
                  <c:v>96.892877037014628</c:v>
                </c:pt>
                <c:pt idx="379">
                  <c:v>98.3472270269625</c:v>
                </c:pt>
                <c:pt idx="380">
                  <c:v>98.477956431984708</c:v>
                </c:pt>
                <c:pt idx="381">
                  <c:v>98.477956431984708</c:v>
                </c:pt>
                <c:pt idx="382">
                  <c:v>98.474324237408069</c:v>
                </c:pt>
                <c:pt idx="383">
                  <c:v>98.474324237408069</c:v>
                </c:pt>
                <c:pt idx="384">
                  <c:v>98.593018695771391</c:v>
                </c:pt>
                <c:pt idx="385">
                  <c:v>98.593018695771391</c:v>
                </c:pt>
                <c:pt idx="386">
                  <c:v>98.600712856414489</c:v>
                </c:pt>
                <c:pt idx="387">
                  <c:v>98.600712856414489</c:v>
                </c:pt>
                <c:pt idx="388">
                  <c:v>99.065214868308132</c:v>
                </c:pt>
                <c:pt idx="389">
                  <c:v>99.065214868308132</c:v>
                </c:pt>
                <c:pt idx="390">
                  <c:v>99.233892088539648</c:v>
                </c:pt>
                <c:pt idx="391">
                  <c:v>99.233892088539648</c:v>
                </c:pt>
                <c:pt idx="392">
                  <c:v>98.199224707615016</c:v>
                </c:pt>
                <c:pt idx="393">
                  <c:v>98.199224707615016</c:v>
                </c:pt>
                <c:pt idx="394">
                  <c:v>97.665522815273832</c:v>
                </c:pt>
                <c:pt idx="395">
                  <c:v>99.106400932090381</c:v>
                </c:pt>
                <c:pt idx="396">
                  <c:v>99.081640705676136</c:v>
                </c:pt>
                <c:pt idx="397">
                  <c:v>99.081640705676136</c:v>
                </c:pt>
                <c:pt idx="398">
                  <c:v>99.081713987672472</c:v>
                </c:pt>
              </c:numCache>
            </c:numRef>
          </c:yVal>
          <c:smooth val="0"/>
          <c:extLst>
            <c:ext xmlns:c16="http://schemas.microsoft.com/office/drawing/2014/chart" uri="{C3380CC4-5D6E-409C-BE32-E72D297353CC}">
              <c16:uniqueId val="{00000000-7CF7-4B07-B22C-428C1E852517}"/>
            </c:ext>
          </c:extLst>
        </c:ser>
        <c:dLbls>
          <c:showLegendKey val="0"/>
          <c:showVal val="0"/>
          <c:showCatName val="0"/>
          <c:showSerName val="0"/>
          <c:showPercent val="0"/>
          <c:showBubbleSize val="0"/>
        </c:dLbls>
        <c:axId val="1226244384"/>
        <c:axId val="1226243904"/>
      </c:scatterChart>
      <c:valAx>
        <c:axId val="1226244384"/>
        <c:scaling>
          <c:orientation val="minMax"/>
          <c:max val="4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226243904"/>
        <c:crosses val="autoZero"/>
        <c:crossBetween val="midCat"/>
      </c:valAx>
      <c:valAx>
        <c:axId val="122624390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2262443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PS Comparis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scatterChart>
        <c:scatterStyle val="lineMarker"/>
        <c:varyColors val="0"/>
        <c:ser>
          <c:idx val="0"/>
          <c:order val="0"/>
          <c:tx>
            <c:v>FingerCounting(One-hand)</c:v>
          </c:tx>
          <c:spPr>
            <a:ln w="19050" cap="rnd">
              <a:solidFill>
                <a:schemeClr val="accent1"/>
              </a:solidFill>
              <a:round/>
            </a:ln>
            <a:effectLst/>
          </c:spPr>
          <c:marker>
            <c:symbol val="none"/>
          </c:marker>
          <c:yVal>
            <c:numRef>
              <c:f>Sheet1!$O$3:$O$302</c:f>
              <c:numCache>
                <c:formatCode>General</c:formatCode>
                <c:ptCount val="300"/>
                <c:pt idx="0">
                  <c:v>2.6312496275175801</c:v>
                </c:pt>
                <c:pt idx="1">
                  <c:v>3.5739152070402902</c:v>
                </c:pt>
                <c:pt idx="2">
                  <c:v>3.7121808056813301</c:v>
                </c:pt>
                <c:pt idx="3">
                  <c:v>3.3430605038935699</c:v>
                </c:pt>
                <c:pt idx="4">
                  <c:v>3.8714627234883099</c:v>
                </c:pt>
                <c:pt idx="5">
                  <c:v>4.2200632661767399</c:v>
                </c:pt>
                <c:pt idx="6">
                  <c:v>4.2302868196882599</c:v>
                </c:pt>
                <c:pt idx="7">
                  <c:v>4.4469013366242596</c:v>
                </c:pt>
                <c:pt idx="8">
                  <c:v>4.5357998336777596</c:v>
                </c:pt>
                <c:pt idx="9">
                  <c:v>4.5848307102365196</c:v>
                </c:pt>
                <c:pt idx="10">
                  <c:v>4.6423563840502204</c:v>
                </c:pt>
                <c:pt idx="11">
                  <c:v>5.0664717855179902</c:v>
                </c:pt>
                <c:pt idx="12">
                  <c:v>5.0031956580085204</c:v>
                </c:pt>
                <c:pt idx="13">
                  <c:v>4.7261840238613297</c:v>
                </c:pt>
                <c:pt idx="14">
                  <c:v>4.5989570312671297</c:v>
                </c:pt>
                <c:pt idx="15">
                  <c:v>4.9561365261111803</c:v>
                </c:pt>
                <c:pt idx="16">
                  <c:v>4.7137498005174097</c:v>
                </c:pt>
                <c:pt idx="17">
                  <c:v>4.5967242220164204</c:v>
                </c:pt>
                <c:pt idx="18">
                  <c:v>4.8738503299545703</c:v>
                </c:pt>
                <c:pt idx="19">
                  <c:v>4.68697018391169</c:v>
                </c:pt>
                <c:pt idx="20">
                  <c:v>4.7075334155651598</c:v>
                </c:pt>
                <c:pt idx="21">
                  <c:v>4.8479143574089401</c:v>
                </c:pt>
                <c:pt idx="22">
                  <c:v>4.77039611662852</c:v>
                </c:pt>
                <c:pt idx="23">
                  <c:v>4.8795431198658799</c:v>
                </c:pt>
                <c:pt idx="24">
                  <c:v>4.7736808739960201</c:v>
                </c:pt>
                <c:pt idx="25">
                  <c:v>4.7985520726434796</c:v>
                </c:pt>
                <c:pt idx="26">
                  <c:v>5.0204309788651997</c:v>
                </c:pt>
                <c:pt idx="27">
                  <c:v>4.8776364830998702</c:v>
                </c:pt>
                <c:pt idx="28">
                  <c:v>4.7830332085395</c:v>
                </c:pt>
                <c:pt idx="29">
                  <c:v>5.2528604348261698</c:v>
                </c:pt>
                <c:pt idx="30">
                  <c:v>5.1535053337494503</c:v>
                </c:pt>
                <c:pt idx="31">
                  <c:v>5.3173022922072999</c:v>
                </c:pt>
                <c:pt idx="32">
                  <c:v>4.94633485934511</c:v>
                </c:pt>
                <c:pt idx="33">
                  <c:v>4.9811516148378603</c:v>
                </c:pt>
                <c:pt idx="34">
                  <c:v>4.85768951028217</c:v>
                </c:pt>
                <c:pt idx="35">
                  <c:v>10.1488192024777</c:v>
                </c:pt>
                <c:pt idx="36">
                  <c:v>10.4127923575544</c:v>
                </c:pt>
                <c:pt idx="37">
                  <c:v>9.3661534338956898</c:v>
                </c:pt>
                <c:pt idx="38">
                  <c:v>9.7383422335732508</c:v>
                </c:pt>
                <c:pt idx="39">
                  <c:v>10.4281445016285</c:v>
                </c:pt>
                <c:pt idx="40">
                  <c:v>10.253166908676601</c:v>
                </c:pt>
                <c:pt idx="41">
                  <c:v>10.4428659281999</c:v>
                </c:pt>
                <c:pt idx="42">
                  <c:v>9.3276194500350194</c:v>
                </c:pt>
                <c:pt idx="43">
                  <c:v>9.34886758514007</c:v>
                </c:pt>
                <c:pt idx="44">
                  <c:v>10.306478801252201</c:v>
                </c:pt>
                <c:pt idx="45">
                  <c:v>9.5963905177877198</c:v>
                </c:pt>
                <c:pt idx="46">
                  <c:v>10.5686445952381</c:v>
                </c:pt>
                <c:pt idx="47">
                  <c:v>10.387056990943501</c:v>
                </c:pt>
                <c:pt idx="48">
                  <c:v>10.186233795250599</c:v>
                </c:pt>
                <c:pt idx="49">
                  <c:v>9.7932087595467507</c:v>
                </c:pt>
                <c:pt idx="50">
                  <c:v>10.972758451995601</c:v>
                </c:pt>
                <c:pt idx="51">
                  <c:v>10.3045797269508</c:v>
                </c:pt>
                <c:pt idx="52">
                  <c:v>10.805021368897499</c:v>
                </c:pt>
                <c:pt idx="53">
                  <c:v>10.308378575659299</c:v>
                </c:pt>
                <c:pt idx="54">
                  <c:v>10.8651155079604</c:v>
                </c:pt>
                <c:pt idx="55">
                  <c:v>10.4617763776542</c:v>
                </c:pt>
                <c:pt idx="56">
                  <c:v>10.907952293520699</c:v>
                </c:pt>
                <c:pt idx="57">
                  <c:v>9.2139776938606399</c:v>
                </c:pt>
                <c:pt idx="58">
                  <c:v>9.10380274353186</c:v>
                </c:pt>
                <c:pt idx="59">
                  <c:v>10.4178357111632</c:v>
                </c:pt>
                <c:pt idx="60">
                  <c:v>10.2999236279428</c:v>
                </c:pt>
                <c:pt idx="61">
                  <c:v>9.6570632590801804</c:v>
                </c:pt>
                <c:pt idx="62">
                  <c:v>10.512698790650999</c:v>
                </c:pt>
                <c:pt idx="63">
                  <c:v>9.9952910673262991</c:v>
                </c:pt>
                <c:pt idx="64">
                  <c:v>8.7781286821413396</c:v>
                </c:pt>
                <c:pt idx="65">
                  <c:v>10.3276946336322</c:v>
                </c:pt>
                <c:pt idx="66">
                  <c:v>10.9098248936148</c:v>
                </c:pt>
                <c:pt idx="67">
                  <c:v>9.9442225030406597</c:v>
                </c:pt>
                <c:pt idx="68">
                  <c:v>10.102204548793599</c:v>
                </c:pt>
                <c:pt idx="69">
                  <c:v>10.262273342288299</c:v>
                </c:pt>
                <c:pt idx="70">
                  <c:v>9.6183970041575702</c:v>
                </c:pt>
                <c:pt idx="71">
                  <c:v>10.583017934820999</c:v>
                </c:pt>
                <c:pt idx="72">
                  <c:v>10.4286889994505</c:v>
                </c:pt>
                <c:pt idx="73">
                  <c:v>8.8829626366551295</c:v>
                </c:pt>
                <c:pt idx="74">
                  <c:v>9.7503405630332196</c:v>
                </c:pt>
                <c:pt idx="75">
                  <c:v>10.672719361413501</c:v>
                </c:pt>
                <c:pt idx="76">
                  <c:v>10.6833485310823</c:v>
                </c:pt>
                <c:pt idx="77">
                  <c:v>11.3923334121015</c:v>
                </c:pt>
                <c:pt idx="78">
                  <c:v>10.138466819111301</c:v>
                </c:pt>
                <c:pt idx="79">
                  <c:v>11.0525048156863</c:v>
                </c:pt>
                <c:pt idx="80">
                  <c:v>10.5573121833224</c:v>
                </c:pt>
                <c:pt idx="81">
                  <c:v>10.241000097665699</c:v>
                </c:pt>
                <c:pt idx="82">
                  <c:v>10.418612045367601</c:v>
                </c:pt>
                <c:pt idx="83">
                  <c:v>10.562709337523801</c:v>
                </c:pt>
                <c:pt idx="84">
                  <c:v>10.3451691512347</c:v>
                </c:pt>
                <c:pt idx="85">
                  <c:v>9.6054229835570002</c:v>
                </c:pt>
                <c:pt idx="86">
                  <c:v>10.866973427848899</c:v>
                </c:pt>
                <c:pt idx="87">
                  <c:v>10.3190302684377</c:v>
                </c:pt>
                <c:pt idx="88">
                  <c:v>9.7425043436248497</c:v>
                </c:pt>
                <c:pt idx="89">
                  <c:v>10.521691576734501</c:v>
                </c:pt>
                <c:pt idx="90">
                  <c:v>10.320553736069799</c:v>
                </c:pt>
                <c:pt idx="91">
                  <c:v>9.4739000998369107</c:v>
                </c:pt>
                <c:pt idx="92">
                  <c:v>9.3682035750261807</c:v>
                </c:pt>
                <c:pt idx="93">
                  <c:v>10.397279154395999</c:v>
                </c:pt>
                <c:pt idx="94">
                  <c:v>9.5206299412778108</c:v>
                </c:pt>
                <c:pt idx="95">
                  <c:v>10.034508167698499</c:v>
                </c:pt>
                <c:pt idx="96">
                  <c:v>11.296784393575701</c:v>
                </c:pt>
                <c:pt idx="97">
                  <c:v>10.463994890627401</c:v>
                </c:pt>
                <c:pt idx="98">
                  <c:v>10.361576505580601</c:v>
                </c:pt>
                <c:pt idx="99">
                  <c:v>9.5545496998758495</c:v>
                </c:pt>
                <c:pt idx="100">
                  <c:v>10.7359890651356</c:v>
                </c:pt>
                <c:pt idx="101">
                  <c:v>10.2060380131544</c:v>
                </c:pt>
                <c:pt idx="102">
                  <c:v>10.926906534045701</c:v>
                </c:pt>
                <c:pt idx="103">
                  <c:v>10.438006121991799</c:v>
                </c:pt>
                <c:pt idx="104">
                  <c:v>10.2009246806057</c:v>
                </c:pt>
                <c:pt idx="105">
                  <c:v>9.8320745251925707</c:v>
                </c:pt>
                <c:pt idx="106">
                  <c:v>10.8552173215385</c:v>
                </c:pt>
                <c:pt idx="107">
                  <c:v>10.0397443569428</c:v>
                </c:pt>
                <c:pt idx="108">
                  <c:v>10.865791041682799</c:v>
                </c:pt>
                <c:pt idx="109">
                  <c:v>9.1277355107157092</c:v>
                </c:pt>
                <c:pt idx="110">
                  <c:v>9.5951391812009295</c:v>
                </c:pt>
                <c:pt idx="111">
                  <c:v>10.796177081536801</c:v>
                </c:pt>
                <c:pt idx="112">
                  <c:v>9.9771023780129493</c:v>
                </c:pt>
                <c:pt idx="113">
                  <c:v>9.3892588753853108</c:v>
                </c:pt>
                <c:pt idx="114">
                  <c:v>11.032271131159799</c:v>
                </c:pt>
                <c:pt idx="115">
                  <c:v>9.7595971723884301</c:v>
                </c:pt>
                <c:pt idx="116">
                  <c:v>10.037581965251499</c:v>
                </c:pt>
                <c:pt idx="117">
                  <c:v>10.0029668070573</c:v>
                </c:pt>
                <c:pt idx="118">
                  <c:v>9.7540138788115502</c:v>
                </c:pt>
                <c:pt idx="119">
                  <c:v>10.733269187462801</c:v>
                </c:pt>
                <c:pt idx="120">
                  <c:v>9.8483964056193294</c:v>
                </c:pt>
                <c:pt idx="121">
                  <c:v>9.6549958795445807</c:v>
                </c:pt>
                <c:pt idx="122">
                  <c:v>10.7802771723485</c:v>
                </c:pt>
                <c:pt idx="123">
                  <c:v>10.313016965822399</c:v>
                </c:pt>
                <c:pt idx="124">
                  <c:v>10.463577216301401</c:v>
                </c:pt>
                <c:pt idx="125">
                  <c:v>11.1616539552608</c:v>
                </c:pt>
                <c:pt idx="126">
                  <c:v>10.2063111993614</c:v>
                </c:pt>
                <c:pt idx="127">
                  <c:v>9.4489503053677595</c:v>
                </c:pt>
                <c:pt idx="128">
                  <c:v>10.779113575969999</c:v>
                </c:pt>
                <c:pt idx="129">
                  <c:v>8.0474909534645391</c:v>
                </c:pt>
                <c:pt idx="130">
                  <c:v>7.7894584360183403</c:v>
                </c:pt>
                <c:pt idx="131">
                  <c:v>7.8173183732806502</c:v>
                </c:pt>
                <c:pt idx="132">
                  <c:v>9.1384149463478401</c:v>
                </c:pt>
                <c:pt idx="133">
                  <c:v>8.5959245072662398</c:v>
                </c:pt>
                <c:pt idx="134">
                  <c:v>8.4415704127697104</c:v>
                </c:pt>
                <c:pt idx="135">
                  <c:v>8.7950999284951905</c:v>
                </c:pt>
                <c:pt idx="136">
                  <c:v>8.3513443017256996</c:v>
                </c:pt>
                <c:pt idx="137">
                  <c:v>8.0778996672007892</c:v>
                </c:pt>
                <c:pt idx="138">
                  <c:v>9.2129859860299597</c:v>
                </c:pt>
                <c:pt idx="139">
                  <c:v>8.7994729929886208</c:v>
                </c:pt>
                <c:pt idx="140">
                  <c:v>9.9168782776051696</c:v>
                </c:pt>
                <c:pt idx="141">
                  <c:v>9.3814045141102298</c:v>
                </c:pt>
                <c:pt idx="142">
                  <c:v>9.1693005909113694</c:v>
                </c:pt>
                <c:pt idx="143">
                  <c:v>8.8217562309391102</c:v>
                </c:pt>
                <c:pt idx="144">
                  <c:v>10.6079905713584</c:v>
                </c:pt>
                <c:pt idx="145">
                  <c:v>9.0441652758550699</c:v>
                </c:pt>
                <c:pt idx="146">
                  <c:v>9.8830659318131993</c:v>
                </c:pt>
                <c:pt idx="147">
                  <c:v>10.3605527203742</c:v>
                </c:pt>
                <c:pt idx="148">
                  <c:v>9.4956702067207406</c:v>
                </c:pt>
                <c:pt idx="149">
                  <c:v>9.2995552323389994</c:v>
                </c:pt>
                <c:pt idx="150">
                  <c:v>11.0471775637919</c:v>
                </c:pt>
                <c:pt idx="151">
                  <c:v>10.132490711348799</c:v>
                </c:pt>
                <c:pt idx="152">
                  <c:v>9.4759548693479303</c:v>
                </c:pt>
                <c:pt idx="153">
                  <c:v>10.2543199976529</c:v>
                </c:pt>
                <c:pt idx="154">
                  <c:v>10.7184851079053</c:v>
                </c:pt>
                <c:pt idx="155">
                  <c:v>9.4748631620797994</c:v>
                </c:pt>
                <c:pt idx="156">
                  <c:v>8.9757091344867792</c:v>
                </c:pt>
                <c:pt idx="157">
                  <c:v>7.9236483167718204</c:v>
                </c:pt>
                <c:pt idx="158">
                  <c:v>8.9864976624801205</c:v>
                </c:pt>
                <c:pt idx="159">
                  <c:v>9.8503855087235497</c:v>
                </c:pt>
                <c:pt idx="160">
                  <c:v>9.5973786456641008</c:v>
                </c:pt>
                <c:pt idx="161">
                  <c:v>10.3588895008384</c:v>
                </c:pt>
                <c:pt idx="162">
                  <c:v>9.2931265980404696</c:v>
                </c:pt>
                <c:pt idx="163">
                  <c:v>9.4678693646106993</c:v>
                </c:pt>
                <c:pt idx="164">
                  <c:v>9.9182618524570394</c:v>
                </c:pt>
                <c:pt idx="165">
                  <c:v>9.6542847278167798</c:v>
                </c:pt>
                <c:pt idx="166">
                  <c:v>9.1296825956544598</c:v>
                </c:pt>
                <c:pt idx="167">
                  <c:v>8.7517532493275993</c:v>
                </c:pt>
                <c:pt idx="168">
                  <c:v>9.1959780926196295</c:v>
                </c:pt>
                <c:pt idx="169">
                  <c:v>8.5022662958428192</c:v>
                </c:pt>
                <c:pt idx="170">
                  <c:v>9.11315880385966</c:v>
                </c:pt>
                <c:pt idx="171">
                  <c:v>9.2102346089996399</c:v>
                </c:pt>
                <c:pt idx="172">
                  <c:v>8.9239371412279809</c:v>
                </c:pt>
                <c:pt idx="173">
                  <c:v>9.2987923974468902</c:v>
                </c:pt>
                <c:pt idx="174">
                  <c:v>9.3338881928418598</c:v>
                </c:pt>
                <c:pt idx="175">
                  <c:v>9.7707146734129502</c:v>
                </c:pt>
                <c:pt idx="176">
                  <c:v>9.9122847649252499</c:v>
                </c:pt>
                <c:pt idx="177">
                  <c:v>8.6097935975202908</c:v>
                </c:pt>
                <c:pt idx="178">
                  <c:v>10.3318922940114</c:v>
                </c:pt>
                <c:pt idx="179">
                  <c:v>8.7393167824809606</c:v>
                </c:pt>
                <c:pt idx="180">
                  <c:v>9.4598829892326606</c:v>
                </c:pt>
                <c:pt idx="181">
                  <c:v>9.0971287777242704</c:v>
                </c:pt>
                <c:pt idx="182">
                  <c:v>8.8182693561069492</c:v>
                </c:pt>
                <c:pt idx="183">
                  <c:v>9.5525259748837303</c:v>
                </c:pt>
                <c:pt idx="184">
                  <c:v>9.0983719996963099</c:v>
                </c:pt>
                <c:pt idx="185">
                  <c:v>9.2827400910501296</c:v>
                </c:pt>
                <c:pt idx="186">
                  <c:v>8.9565232246271496</c:v>
                </c:pt>
                <c:pt idx="187">
                  <c:v>9.4590082968929998</c:v>
                </c:pt>
                <c:pt idx="188">
                  <c:v>9.0486529400597107</c:v>
                </c:pt>
                <c:pt idx="189">
                  <c:v>9.44246233644607</c:v>
                </c:pt>
                <c:pt idx="190">
                  <c:v>10.575946382779099</c:v>
                </c:pt>
                <c:pt idx="191">
                  <c:v>9.81709323690154</c:v>
                </c:pt>
                <c:pt idx="192">
                  <c:v>9.50604340189245</c:v>
                </c:pt>
                <c:pt idx="193">
                  <c:v>9.3518900864663799</c:v>
                </c:pt>
                <c:pt idx="194">
                  <c:v>10.8027115570848</c:v>
                </c:pt>
                <c:pt idx="195">
                  <c:v>10.0999665285266</c:v>
                </c:pt>
                <c:pt idx="196">
                  <c:v>9.8461307323027807</c:v>
                </c:pt>
                <c:pt idx="197">
                  <c:v>10.242775752218</c:v>
                </c:pt>
                <c:pt idx="198">
                  <c:v>10.637072354239001</c:v>
                </c:pt>
                <c:pt idx="199">
                  <c:v>9.4966377003228697</c:v>
                </c:pt>
                <c:pt idx="200">
                  <c:v>10.3605015364246</c:v>
                </c:pt>
                <c:pt idx="201">
                  <c:v>9.4898908538020095</c:v>
                </c:pt>
                <c:pt idx="202">
                  <c:v>8.7381151289268093</c:v>
                </c:pt>
                <c:pt idx="203">
                  <c:v>9.6597544011570502</c:v>
                </c:pt>
                <c:pt idx="204">
                  <c:v>11.0640502462456</c:v>
                </c:pt>
                <c:pt idx="205">
                  <c:v>10.2992407500171</c:v>
                </c:pt>
                <c:pt idx="206">
                  <c:v>9.0821382403062607</c:v>
                </c:pt>
                <c:pt idx="207">
                  <c:v>10.570002923298601</c:v>
                </c:pt>
                <c:pt idx="208">
                  <c:v>10.693617184014199</c:v>
                </c:pt>
                <c:pt idx="209">
                  <c:v>9.3214834174517307</c:v>
                </c:pt>
                <c:pt idx="210">
                  <c:v>10.924885784091501</c:v>
                </c:pt>
                <c:pt idx="211">
                  <c:v>10.1256171133219</c:v>
                </c:pt>
                <c:pt idx="212">
                  <c:v>10.550593396421</c:v>
                </c:pt>
                <c:pt idx="213">
                  <c:v>9.4678693646106993</c:v>
                </c:pt>
                <c:pt idx="214">
                  <c:v>9.5706175498804296</c:v>
                </c:pt>
                <c:pt idx="215">
                  <c:v>8.6566525908222101</c:v>
                </c:pt>
                <c:pt idx="216">
                  <c:v>9.7536055959407104</c:v>
                </c:pt>
                <c:pt idx="217">
                  <c:v>9.1554701824849296</c:v>
                </c:pt>
                <c:pt idx="218">
                  <c:v>9.1048699057451596</c:v>
                </c:pt>
                <c:pt idx="219">
                  <c:v>8.8168790846581793</c:v>
                </c:pt>
                <c:pt idx="220">
                  <c:v>9.1545709515131009</c:v>
                </c:pt>
                <c:pt idx="221">
                  <c:v>8.5474016274344695</c:v>
                </c:pt>
                <c:pt idx="222">
                  <c:v>9.1101896841204404</c:v>
                </c:pt>
                <c:pt idx="223">
                  <c:v>9.2970610205633193</c:v>
                </c:pt>
                <c:pt idx="224">
                  <c:v>8.9818406085109306</c:v>
                </c:pt>
                <c:pt idx="225">
                  <c:v>9.7661190988998197</c:v>
                </c:pt>
                <c:pt idx="226">
                  <c:v>10.5720810417055</c:v>
                </c:pt>
                <c:pt idx="227">
                  <c:v>9.2217365685489892</c:v>
                </c:pt>
                <c:pt idx="228">
                  <c:v>10.579601061414699</c:v>
                </c:pt>
                <c:pt idx="229">
                  <c:v>8.96419923273384</c:v>
                </c:pt>
                <c:pt idx="230">
                  <c:v>9.1637714248260291</c:v>
                </c:pt>
                <c:pt idx="231">
                  <c:v>9.2458866061193898</c:v>
                </c:pt>
                <c:pt idx="232">
                  <c:v>9.8184491064781998</c:v>
                </c:pt>
                <c:pt idx="233">
                  <c:v>10.128282277032101</c:v>
                </c:pt>
                <c:pt idx="234">
                  <c:v>8.9271090735336998</c:v>
                </c:pt>
                <c:pt idx="235">
                  <c:v>9.3441813628950996</c:v>
                </c:pt>
                <c:pt idx="236">
                  <c:v>11.0265575132366</c:v>
                </c:pt>
                <c:pt idx="237">
                  <c:v>10.395449532189099</c:v>
                </c:pt>
                <c:pt idx="238">
                  <c:v>11.0795695289014</c:v>
                </c:pt>
                <c:pt idx="239">
                  <c:v>10.0877479063547</c:v>
                </c:pt>
                <c:pt idx="240">
                  <c:v>10.7529437703333</c:v>
                </c:pt>
                <c:pt idx="241">
                  <c:v>11.409160396707501</c:v>
                </c:pt>
                <c:pt idx="242">
                  <c:v>10.463081271344301</c:v>
                </c:pt>
                <c:pt idx="243">
                  <c:v>9.7958390553329</c:v>
                </c:pt>
                <c:pt idx="244">
                  <c:v>9.7425043436248497</c:v>
                </c:pt>
                <c:pt idx="245">
                  <c:v>9.4373208411521894</c:v>
                </c:pt>
                <c:pt idx="246">
                  <c:v>8.96621133414566</c:v>
                </c:pt>
                <c:pt idx="247">
                  <c:v>10.777479424317701</c:v>
                </c:pt>
                <c:pt idx="248">
                  <c:v>10.985806444853599</c:v>
                </c:pt>
                <c:pt idx="249">
                  <c:v>9.2151923207902406</c:v>
                </c:pt>
                <c:pt idx="250">
                  <c:v>10.672393480998901</c:v>
                </c:pt>
                <c:pt idx="251">
                  <c:v>10.151447456634299</c:v>
                </c:pt>
                <c:pt idx="252">
                  <c:v>8.78990219480146</c:v>
                </c:pt>
                <c:pt idx="253">
                  <c:v>9.8018597412066502</c:v>
                </c:pt>
                <c:pt idx="254">
                  <c:v>8.6190645478812495</c:v>
                </c:pt>
                <c:pt idx="255">
                  <c:v>9.56489931814553</c:v>
                </c:pt>
                <c:pt idx="256">
                  <c:v>9.2077476460915992</c:v>
                </c:pt>
                <c:pt idx="257">
                  <c:v>8.3684734528723794</c:v>
                </c:pt>
                <c:pt idx="258">
                  <c:v>8.6515636248125496</c:v>
                </c:pt>
                <c:pt idx="259">
                  <c:v>9.7484143124426197</c:v>
                </c:pt>
                <c:pt idx="260">
                  <c:v>10.5764264154464</c:v>
                </c:pt>
                <c:pt idx="261">
                  <c:v>9.3685593031047496</c:v>
                </c:pt>
                <c:pt idx="262">
                  <c:v>9.3875146599342791</c:v>
                </c:pt>
                <c:pt idx="263">
                  <c:v>10.2609929494424</c:v>
                </c:pt>
                <c:pt idx="264">
                  <c:v>10.4426579293964</c:v>
                </c:pt>
                <c:pt idx="265">
                  <c:v>9.4698573754095001</c:v>
                </c:pt>
                <c:pt idx="266">
                  <c:v>10.442917929195399</c:v>
                </c:pt>
                <c:pt idx="267">
                  <c:v>8.3589171263671407</c:v>
                </c:pt>
                <c:pt idx="268">
                  <c:v>12.383939248100701</c:v>
                </c:pt>
                <c:pt idx="269">
                  <c:v>8.9097007585654602</c:v>
                </c:pt>
                <c:pt idx="270">
                  <c:v>8.8387663712897897</c:v>
                </c:pt>
                <c:pt idx="271">
                  <c:v>9.0250742890095292</c:v>
                </c:pt>
                <c:pt idx="272">
                  <c:v>8.7150928067255506</c:v>
                </c:pt>
                <c:pt idx="273">
                  <c:v>13.054573749572</c:v>
                </c:pt>
                <c:pt idx="274">
                  <c:v>10.3572012396133</c:v>
                </c:pt>
                <c:pt idx="275">
                  <c:v>9.5767143336628795</c:v>
                </c:pt>
                <c:pt idx="276">
                  <c:v>12.9836524323236</c:v>
                </c:pt>
                <c:pt idx="277">
                  <c:v>10.3928479394215</c:v>
                </c:pt>
                <c:pt idx="278">
                  <c:v>10.640364496128701</c:v>
                </c:pt>
                <c:pt idx="279">
                  <c:v>9.29055351648765</c:v>
                </c:pt>
                <c:pt idx="280">
                  <c:v>10.5645184853079</c:v>
                </c:pt>
                <c:pt idx="281">
                  <c:v>8.3048453300015996</c:v>
                </c:pt>
                <c:pt idx="282">
                  <c:v>12.113688284307299</c:v>
                </c:pt>
                <c:pt idx="283">
                  <c:v>10.382377476279901</c:v>
                </c:pt>
                <c:pt idx="284">
                  <c:v>9.2714134454487294</c:v>
                </c:pt>
                <c:pt idx="285">
                  <c:v>9.3783838776828894</c:v>
                </c:pt>
                <c:pt idx="286">
                  <c:v>9.6587978730998696</c:v>
                </c:pt>
                <c:pt idx="287">
                  <c:v>10.3240848315381</c:v>
                </c:pt>
                <c:pt idx="288">
                  <c:v>11.9032934599066</c:v>
                </c:pt>
                <c:pt idx="289">
                  <c:v>10.779307491255601</c:v>
                </c:pt>
                <c:pt idx="290">
                  <c:v>9.3875146599342791</c:v>
                </c:pt>
                <c:pt idx="291">
                  <c:v>10.2609929494424</c:v>
                </c:pt>
                <c:pt idx="292">
                  <c:v>10.4426579293964</c:v>
                </c:pt>
                <c:pt idx="293">
                  <c:v>9.4698573754095001</c:v>
                </c:pt>
                <c:pt idx="294">
                  <c:v>10.442917929195399</c:v>
                </c:pt>
                <c:pt idx="295">
                  <c:v>8.3589171263671407</c:v>
                </c:pt>
                <c:pt idx="296">
                  <c:v>12.383939248100701</c:v>
                </c:pt>
                <c:pt idx="297">
                  <c:v>8.9097007585654602</c:v>
                </c:pt>
                <c:pt idx="298">
                  <c:v>8.8387663712897897</c:v>
                </c:pt>
                <c:pt idx="299">
                  <c:v>9.0250742890095292</c:v>
                </c:pt>
              </c:numCache>
            </c:numRef>
          </c:yVal>
          <c:smooth val="0"/>
          <c:extLst>
            <c:ext xmlns:c16="http://schemas.microsoft.com/office/drawing/2014/chart" uri="{C3380CC4-5D6E-409C-BE32-E72D297353CC}">
              <c16:uniqueId val="{00000000-323F-477C-88D1-F8D415B902C5}"/>
            </c:ext>
          </c:extLst>
        </c:ser>
        <c:ser>
          <c:idx val="1"/>
          <c:order val="1"/>
          <c:tx>
            <c:v>FingerCounting(Two-hand)</c:v>
          </c:tx>
          <c:spPr>
            <a:ln w="19050" cap="rnd">
              <a:solidFill>
                <a:schemeClr val="accent2"/>
              </a:solidFill>
              <a:round/>
            </a:ln>
            <a:effectLst/>
          </c:spPr>
          <c:marker>
            <c:symbol val="none"/>
          </c:marker>
          <c:yVal>
            <c:numRef>
              <c:f>Sheet1!$M$2:$M$302</c:f>
              <c:numCache>
                <c:formatCode>General</c:formatCode>
                <c:ptCount val="301"/>
                <c:pt idx="0" formatCode="0.00E+00">
                  <c:v>5.83252997273751E-10</c:v>
                </c:pt>
                <c:pt idx="1">
                  <c:v>2.93642889197399</c:v>
                </c:pt>
                <c:pt idx="2">
                  <c:v>4.2160249605969904</c:v>
                </c:pt>
                <c:pt idx="3">
                  <c:v>4.7250127016349301</c:v>
                </c:pt>
                <c:pt idx="4">
                  <c:v>4.9266853351876501</c:v>
                </c:pt>
                <c:pt idx="5">
                  <c:v>4.7557217027288399</c:v>
                </c:pt>
                <c:pt idx="6">
                  <c:v>4.5640117737310799</c:v>
                </c:pt>
                <c:pt idx="7">
                  <c:v>4.8368617339019302</c:v>
                </c:pt>
                <c:pt idx="8">
                  <c:v>4.7911740952659398</c:v>
                </c:pt>
                <c:pt idx="9">
                  <c:v>4.6805160023211103</c:v>
                </c:pt>
                <c:pt idx="10">
                  <c:v>5.0035000489100199</c:v>
                </c:pt>
                <c:pt idx="11">
                  <c:v>9.7493886734912092</c:v>
                </c:pt>
                <c:pt idx="12">
                  <c:v>10.9075267922388</c:v>
                </c:pt>
                <c:pt idx="13">
                  <c:v>10.4665799921643</c:v>
                </c:pt>
                <c:pt idx="14">
                  <c:v>9.2499851137639197</c:v>
                </c:pt>
                <c:pt idx="15">
                  <c:v>10.463551112763099</c:v>
                </c:pt>
                <c:pt idx="16">
                  <c:v>10.7628219438906</c:v>
                </c:pt>
                <c:pt idx="17">
                  <c:v>8.93412571623319</c:v>
                </c:pt>
                <c:pt idx="18">
                  <c:v>9.1730706563934508</c:v>
                </c:pt>
                <c:pt idx="19">
                  <c:v>8.9127678789617395</c:v>
                </c:pt>
                <c:pt idx="20">
                  <c:v>0.65955559804808295</c:v>
                </c:pt>
                <c:pt idx="21">
                  <c:v>2.0020916857163402</c:v>
                </c:pt>
                <c:pt idx="22">
                  <c:v>2.0236939338935902</c:v>
                </c:pt>
                <c:pt idx="23">
                  <c:v>2.0985685337602802</c:v>
                </c:pt>
                <c:pt idx="24">
                  <c:v>1.9683971725465499</c:v>
                </c:pt>
                <c:pt idx="25">
                  <c:v>2.0359325268828901</c:v>
                </c:pt>
                <c:pt idx="26">
                  <c:v>3.6494263924719701</c:v>
                </c:pt>
                <c:pt idx="27">
                  <c:v>11.377469144174601</c:v>
                </c:pt>
                <c:pt idx="28">
                  <c:v>12.465351272152301</c:v>
                </c:pt>
                <c:pt idx="29">
                  <c:v>10.2957013530231</c:v>
                </c:pt>
                <c:pt idx="30">
                  <c:v>11.791722776842199</c:v>
                </c:pt>
                <c:pt idx="31">
                  <c:v>10.245703174618599</c:v>
                </c:pt>
                <c:pt idx="32">
                  <c:v>11.9014020163384</c:v>
                </c:pt>
                <c:pt idx="33">
                  <c:v>11.5461592670895</c:v>
                </c:pt>
                <c:pt idx="34">
                  <c:v>10.306605431094001</c:v>
                </c:pt>
                <c:pt idx="35">
                  <c:v>10.579601061414699</c:v>
                </c:pt>
                <c:pt idx="36">
                  <c:v>10.6601060341891</c:v>
                </c:pt>
                <c:pt idx="37">
                  <c:v>11.0785159984997</c:v>
                </c:pt>
                <c:pt idx="38">
                  <c:v>10.5053261699916</c:v>
                </c:pt>
                <c:pt idx="39">
                  <c:v>10.7753197808098</c:v>
                </c:pt>
                <c:pt idx="40">
                  <c:v>10.3661091847351</c:v>
                </c:pt>
                <c:pt idx="41">
                  <c:v>10.8656784468957</c:v>
                </c:pt>
                <c:pt idx="42">
                  <c:v>10.926223380006499</c:v>
                </c:pt>
                <c:pt idx="43">
                  <c:v>11.042756645182999</c:v>
                </c:pt>
                <c:pt idx="44">
                  <c:v>9.9598547685819501</c:v>
                </c:pt>
                <c:pt idx="45">
                  <c:v>11.926546443053001</c:v>
                </c:pt>
                <c:pt idx="46">
                  <c:v>12.7241243318347</c:v>
                </c:pt>
                <c:pt idx="47">
                  <c:v>11.1054143576192</c:v>
                </c:pt>
                <c:pt idx="48">
                  <c:v>11.3992689124733</c:v>
                </c:pt>
                <c:pt idx="49">
                  <c:v>11.219306293751099</c:v>
                </c:pt>
                <c:pt idx="50">
                  <c:v>11.551660602989299</c:v>
                </c:pt>
                <c:pt idx="51">
                  <c:v>11.264049500217499</c:v>
                </c:pt>
                <c:pt idx="52">
                  <c:v>10.972356583590701</c:v>
                </c:pt>
                <c:pt idx="53">
                  <c:v>10.0841583920371</c:v>
                </c:pt>
                <c:pt idx="54">
                  <c:v>11.1568441772623</c:v>
                </c:pt>
                <c:pt idx="55">
                  <c:v>10.786653705103801</c:v>
                </c:pt>
                <c:pt idx="56">
                  <c:v>11.1667354442276</c:v>
                </c:pt>
                <c:pt idx="57">
                  <c:v>12.8649766122229</c:v>
                </c:pt>
                <c:pt idx="58">
                  <c:v>12.780109083153</c:v>
                </c:pt>
                <c:pt idx="59">
                  <c:v>10.997991451870799</c:v>
                </c:pt>
                <c:pt idx="60">
                  <c:v>11.7390832199813</c:v>
                </c:pt>
                <c:pt idx="61">
                  <c:v>13.061322106102301</c:v>
                </c:pt>
                <c:pt idx="62">
                  <c:v>12.111274739109501</c:v>
                </c:pt>
                <c:pt idx="63">
                  <c:v>9.5784858228588092</c:v>
                </c:pt>
                <c:pt idx="64">
                  <c:v>11.2984885258884</c:v>
                </c:pt>
                <c:pt idx="65">
                  <c:v>11.896102422726299</c:v>
                </c:pt>
                <c:pt idx="66">
                  <c:v>12.3503548187626</c:v>
                </c:pt>
                <c:pt idx="67">
                  <c:v>10.759895230741201</c:v>
                </c:pt>
                <c:pt idx="68">
                  <c:v>12.1518025026147</c:v>
                </c:pt>
                <c:pt idx="69">
                  <c:v>11.7748731078471</c:v>
                </c:pt>
                <c:pt idx="70">
                  <c:v>13.043409575047001</c:v>
                </c:pt>
                <c:pt idx="71">
                  <c:v>11.435507485434</c:v>
                </c:pt>
                <c:pt idx="72">
                  <c:v>12.0279887127486</c:v>
                </c:pt>
                <c:pt idx="73">
                  <c:v>12.8424842925204</c:v>
                </c:pt>
                <c:pt idx="74">
                  <c:v>9.3541217375014192</c:v>
                </c:pt>
                <c:pt idx="75">
                  <c:v>10.6509833796772</c:v>
                </c:pt>
                <c:pt idx="76">
                  <c:v>12.4043758188394</c:v>
                </c:pt>
                <c:pt idx="77">
                  <c:v>10.0299729540362</c:v>
                </c:pt>
                <c:pt idx="78">
                  <c:v>11.196185991634101</c:v>
                </c:pt>
                <c:pt idx="79">
                  <c:v>10.452677276420101</c:v>
                </c:pt>
                <c:pt idx="80">
                  <c:v>9.7331671806724493</c:v>
                </c:pt>
                <c:pt idx="81">
                  <c:v>10.2193666596008</c:v>
                </c:pt>
                <c:pt idx="82">
                  <c:v>12.7257843812482</c:v>
                </c:pt>
                <c:pt idx="83">
                  <c:v>10.199262710463</c:v>
                </c:pt>
                <c:pt idx="84">
                  <c:v>11.046653849192699</c:v>
                </c:pt>
                <c:pt idx="85">
                  <c:v>13.142685250175401</c:v>
                </c:pt>
                <c:pt idx="86">
                  <c:v>11.153402684706499</c:v>
                </c:pt>
                <c:pt idx="87">
                  <c:v>10.181214423555399</c:v>
                </c:pt>
                <c:pt idx="88">
                  <c:v>11.3427930888075</c:v>
                </c:pt>
                <c:pt idx="89">
                  <c:v>10.905711693018899</c:v>
                </c:pt>
                <c:pt idx="90">
                  <c:v>11.050699379002999</c:v>
                </c:pt>
                <c:pt idx="91">
                  <c:v>13.338158551671199</c:v>
                </c:pt>
                <c:pt idx="92">
                  <c:v>9.82965509644972</c:v>
                </c:pt>
                <c:pt idx="93">
                  <c:v>11.8462416186995</c:v>
                </c:pt>
                <c:pt idx="94">
                  <c:v>10.9196808164434</c:v>
                </c:pt>
                <c:pt idx="95">
                  <c:v>11.0463047337122</c:v>
                </c:pt>
                <c:pt idx="96">
                  <c:v>11.4086328313064</c:v>
                </c:pt>
                <c:pt idx="97">
                  <c:v>11.2413772771251</c:v>
                </c:pt>
                <c:pt idx="98">
                  <c:v>10.4099753792391</c:v>
                </c:pt>
                <c:pt idx="99">
                  <c:v>12.725977438361999</c:v>
                </c:pt>
                <c:pt idx="100">
                  <c:v>12.649676995180499</c:v>
                </c:pt>
                <c:pt idx="101">
                  <c:v>10.0092209887267</c:v>
                </c:pt>
                <c:pt idx="102">
                  <c:v>11.0695982876884</c:v>
                </c:pt>
                <c:pt idx="103">
                  <c:v>11.9745566252126</c:v>
                </c:pt>
                <c:pt idx="104">
                  <c:v>11.219666430377</c:v>
                </c:pt>
                <c:pt idx="105">
                  <c:v>11.156666116942301</c:v>
                </c:pt>
                <c:pt idx="106">
                  <c:v>11.134098559096101</c:v>
                </c:pt>
                <c:pt idx="107">
                  <c:v>10.335405685786</c:v>
                </c:pt>
                <c:pt idx="108">
                  <c:v>10.1180205433518</c:v>
                </c:pt>
                <c:pt idx="109">
                  <c:v>12.3974462047765</c:v>
                </c:pt>
                <c:pt idx="110">
                  <c:v>11.2699513927887</c:v>
                </c:pt>
                <c:pt idx="111">
                  <c:v>11.829869807531701</c:v>
                </c:pt>
                <c:pt idx="112">
                  <c:v>13.3268430317164</c:v>
                </c:pt>
                <c:pt idx="113">
                  <c:v>11.689093756793</c:v>
                </c:pt>
                <c:pt idx="114">
                  <c:v>10.5879068311535</c:v>
                </c:pt>
                <c:pt idx="115">
                  <c:v>11.1280132868505</c:v>
                </c:pt>
                <c:pt idx="116">
                  <c:v>10.1900448970865</c:v>
                </c:pt>
                <c:pt idx="117">
                  <c:v>10.925568770871401</c:v>
                </c:pt>
                <c:pt idx="118">
                  <c:v>13.756101080664401</c:v>
                </c:pt>
                <c:pt idx="119">
                  <c:v>11.811913002582401</c:v>
                </c:pt>
                <c:pt idx="120">
                  <c:v>11.0553597739535</c:v>
                </c:pt>
                <c:pt idx="121">
                  <c:v>11.136108751062</c:v>
                </c:pt>
                <c:pt idx="122">
                  <c:v>12.5852276818934</c:v>
                </c:pt>
                <c:pt idx="123">
                  <c:v>11.097539615133201</c:v>
                </c:pt>
                <c:pt idx="124">
                  <c:v>11.966971953550701</c:v>
                </c:pt>
                <c:pt idx="125">
                  <c:v>10.7800278091194</c:v>
                </c:pt>
                <c:pt idx="126">
                  <c:v>10.511776647201801</c:v>
                </c:pt>
                <c:pt idx="127">
                  <c:v>11.315466587530601</c:v>
                </c:pt>
                <c:pt idx="128">
                  <c:v>12.076264403227</c:v>
                </c:pt>
                <c:pt idx="129">
                  <c:v>11.8311044666657</c:v>
                </c:pt>
                <c:pt idx="130">
                  <c:v>10.226891801280001</c:v>
                </c:pt>
                <c:pt idx="131">
                  <c:v>11.960522301021699</c:v>
                </c:pt>
                <c:pt idx="132">
                  <c:v>11.9764713944696</c:v>
                </c:pt>
                <c:pt idx="133">
                  <c:v>12.116522804219899</c:v>
                </c:pt>
                <c:pt idx="134">
                  <c:v>11.529718347801699</c:v>
                </c:pt>
                <c:pt idx="135">
                  <c:v>11.7606760917232</c:v>
                </c:pt>
                <c:pt idx="136">
                  <c:v>10.0387831789569</c:v>
                </c:pt>
                <c:pt idx="137">
                  <c:v>10.299847748145901</c:v>
                </c:pt>
                <c:pt idx="138">
                  <c:v>12.537413725589801</c:v>
                </c:pt>
                <c:pt idx="139">
                  <c:v>9.9949814245986399</c:v>
                </c:pt>
                <c:pt idx="140">
                  <c:v>12.3625495541964</c:v>
                </c:pt>
                <c:pt idx="141">
                  <c:v>11.909343358338999</c:v>
                </c:pt>
                <c:pt idx="142">
                  <c:v>9.9735200121746992</c:v>
                </c:pt>
                <c:pt idx="143">
                  <c:v>10.889544302745801</c:v>
                </c:pt>
                <c:pt idx="144">
                  <c:v>10.969773846544101</c:v>
                </c:pt>
                <c:pt idx="145">
                  <c:v>12.452842064634799</c:v>
                </c:pt>
                <c:pt idx="146">
                  <c:v>10.195296016490101</c:v>
                </c:pt>
                <c:pt idx="147">
                  <c:v>11.149578000186001</c:v>
                </c:pt>
                <c:pt idx="148">
                  <c:v>10.4911629489186</c:v>
                </c:pt>
                <c:pt idx="149">
                  <c:v>11.0602282555956</c:v>
                </c:pt>
                <c:pt idx="150">
                  <c:v>10.6729637847851</c:v>
                </c:pt>
                <c:pt idx="151">
                  <c:v>11.1652491501555</c:v>
                </c:pt>
                <c:pt idx="152">
                  <c:v>10.1186063679393</c:v>
                </c:pt>
                <c:pt idx="153">
                  <c:v>10.7348624839398</c:v>
                </c:pt>
                <c:pt idx="154">
                  <c:v>13.4758486856055</c:v>
                </c:pt>
                <c:pt idx="155">
                  <c:v>10.9678232514597</c:v>
                </c:pt>
                <c:pt idx="156">
                  <c:v>11.7538209759952</c:v>
                </c:pt>
                <c:pt idx="157">
                  <c:v>11.6739003977299</c:v>
                </c:pt>
                <c:pt idx="158">
                  <c:v>11.3035430832127</c:v>
                </c:pt>
                <c:pt idx="159">
                  <c:v>11.092960950000601</c:v>
                </c:pt>
                <c:pt idx="160">
                  <c:v>11.3608893030109</c:v>
                </c:pt>
                <c:pt idx="161">
                  <c:v>11.494613489433799</c:v>
                </c:pt>
                <c:pt idx="162">
                  <c:v>11.2635957645074</c:v>
                </c:pt>
                <c:pt idx="163">
                  <c:v>12.769642482014399</c:v>
                </c:pt>
                <c:pt idx="164">
                  <c:v>10.1180449513553</c:v>
                </c:pt>
                <c:pt idx="165">
                  <c:v>11.0444140749459</c:v>
                </c:pt>
                <c:pt idx="166">
                  <c:v>11.0815015218126</c:v>
                </c:pt>
                <c:pt idx="167">
                  <c:v>10.265061184532501</c:v>
                </c:pt>
                <c:pt idx="168">
                  <c:v>11.773914556882</c:v>
                </c:pt>
                <c:pt idx="169">
                  <c:v>11.036567492112599</c:v>
                </c:pt>
                <c:pt idx="170">
                  <c:v>9.8008977663330601</c:v>
                </c:pt>
                <c:pt idx="171">
                  <c:v>11.3178787396348</c:v>
                </c:pt>
                <c:pt idx="172">
                  <c:v>13.788434859791501</c:v>
                </c:pt>
                <c:pt idx="173">
                  <c:v>11.593136387758699</c:v>
                </c:pt>
                <c:pt idx="174">
                  <c:v>10.751097075831501</c:v>
                </c:pt>
                <c:pt idx="175">
                  <c:v>12.255625520475601</c:v>
                </c:pt>
                <c:pt idx="176">
                  <c:v>10.250109971749399</c:v>
                </c:pt>
                <c:pt idx="177">
                  <c:v>11.6731856247095</c:v>
                </c:pt>
                <c:pt idx="178">
                  <c:v>12.939152753612399</c:v>
                </c:pt>
                <c:pt idx="179">
                  <c:v>9.94200679344927</c:v>
                </c:pt>
                <c:pt idx="180">
                  <c:v>10.858617788305899</c:v>
                </c:pt>
                <c:pt idx="181">
                  <c:v>12.080438251372399</c:v>
                </c:pt>
                <c:pt idx="182">
                  <c:v>9.2223245873451791</c:v>
                </c:pt>
                <c:pt idx="183">
                  <c:v>11.6756227104187</c:v>
                </c:pt>
                <c:pt idx="184">
                  <c:v>11.1379126292225</c:v>
                </c:pt>
                <c:pt idx="185">
                  <c:v>9.6166548205892397</c:v>
                </c:pt>
                <c:pt idx="186">
                  <c:v>12.272012827039701</c:v>
                </c:pt>
                <c:pt idx="187">
                  <c:v>10.551044588390599</c:v>
                </c:pt>
                <c:pt idx="188">
                  <c:v>10.853784704880701</c:v>
                </c:pt>
                <c:pt idx="189">
                  <c:v>12.147086677111901</c:v>
                </c:pt>
                <c:pt idx="190">
                  <c:v>10.900864936793001</c:v>
                </c:pt>
                <c:pt idx="191">
                  <c:v>10.6347798526857</c:v>
                </c:pt>
                <c:pt idx="192">
                  <c:v>11.169530748602501</c:v>
                </c:pt>
                <c:pt idx="193">
                  <c:v>12.0357890991316</c:v>
                </c:pt>
                <c:pt idx="194">
                  <c:v>10.231207556006501</c:v>
                </c:pt>
                <c:pt idx="195">
                  <c:v>11.6758827262908</c:v>
                </c:pt>
                <c:pt idx="196">
                  <c:v>12.874019324976301</c:v>
                </c:pt>
                <c:pt idx="197">
                  <c:v>9.3157692504170004</c:v>
                </c:pt>
                <c:pt idx="198">
                  <c:v>12.3810878863643</c:v>
                </c:pt>
                <c:pt idx="199">
                  <c:v>10.8987971655826</c:v>
                </c:pt>
                <c:pt idx="200">
                  <c:v>11.2277155102029</c:v>
                </c:pt>
                <c:pt idx="201">
                  <c:v>12.3890969670475</c:v>
                </c:pt>
                <c:pt idx="202">
                  <c:v>10.3588639170165</c:v>
                </c:pt>
                <c:pt idx="203">
                  <c:v>9.90301696660039</c:v>
                </c:pt>
                <c:pt idx="204">
                  <c:v>12.119253595927001</c:v>
                </c:pt>
                <c:pt idx="205">
                  <c:v>12.3239367922477</c:v>
                </c:pt>
                <c:pt idx="206">
                  <c:v>10.9621475261161</c:v>
                </c:pt>
                <c:pt idx="207">
                  <c:v>12.237639246304701</c:v>
                </c:pt>
                <c:pt idx="208">
                  <c:v>10.794065495721499</c:v>
                </c:pt>
                <c:pt idx="209">
                  <c:v>10.756363207389899</c:v>
                </c:pt>
                <c:pt idx="210">
                  <c:v>10.6231438072877</c:v>
                </c:pt>
                <c:pt idx="211">
                  <c:v>10.061636852571899</c:v>
                </c:pt>
                <c:pt idx="212">
                  <c:v>9.6845342686212899</c:v>
                </c:pt>
                <c:pt idx="213">
                  <c:v>10.404242757991099</c:v>
                </c:pt>
                <c:pt idx="214">
                  <c:v>12.831719032031</c:v>
                </c:pt>
                <c:pt idx="215">
                  <c:v>10.150784123910899</c:v>
                </c:pt>
                <c:pt idx="216">
                  <c:v>11.3469356837155</c:v>
                </c:pt>
                <c:pt idx="217">
                  <c:v>12.516387400963801</c:v>
                </c:pt>
                <c:pt idx="218">
                  <c:v>10.397279154395999</c:v>
                </c:pt>
                <c:pt idx="219">
                  <c:v>11.1436238329799</c:v>
                </c:pt>
                <c:pt idx="220">
                  <c:v>10.940188061609</c:v>
                </c:pt>
                <c:pt idx="221">
                  <c:v>10.181486282449001</c:v>
                </c:pt>
                <c:pt idx="222">
                  <c:v>10.674892406206901</c:v>
                </c:pt>
                <c:pt idx="223">
                  <c:v>13.517846841068801</c:v>
                </c:pt>
                <c:pt idx="224">
                  <c:v>10.8216923858889</c:v>
                </c:pt>
                <c:pt idx="225">
                  <c:v>10.2372507383271</c:v>
                </c:pt>
                <c:pt idx="226">
                  <c:v>10.991909974553201</c:v>
                </c:pt>
                <c:pt idx="227">
                  <c:v>9.1590288726519908</c:v>
                </c:pt>
                <c:pt idx="228">
                  <c:v>12.5478783237201</c:v>
                </c:pt>
                <c:pt idx="229">
                  <c:v>10.68174328492</c:v>
                </c:pt>
                <c:pt idx="230">
                  <c:v>9.4720173437817508</c:v>
                </c:pt>
                <c:pt idx="231">
                  <c:v>11.901469557543701</c:v>
                </c:pt>
                <c:pt idx="232">
                  <c:v>9.4340518947709295</c:v>
                </c:pt>
                <c:pt idx="233">
                  <c:v>10.3102030181091</c:v>
                </c:pt>
                <c:pt idx="234">
                  <c:v>10.243451162745201</c:v>
                </c:pt>
                <c:pt idx="235">
                  <c:v>11.0869205494949</c:v>
                </c:pt>
                <c:pt idx="236">
                  <c:v>10.1366781463355</c:v>
                </c:pt>
                <c:pt idx="237">
                  <c:v>8.9591824964702003</c:v>
                </c:pt>
                <c:pt idx="238">
                  <c:v>9.9366601595815194</c:v>
                </c:pt>
                <c:pt idx="239">
                  <c:v>10.2354520208305</c:v>
                </c:pt>
                <c:pt idx="240">
                  <c:v>9.4248515817053296</c:v>
                </c:pt>
                <c:pt idx="241">
                  <c:v>10.285249069392099</c:v>
                </c:pt>
                <c:pt idx="242">
                  <c:v>9.6352338224112</c:v>
                </c:pt>
                <c:pt idx="243">
                  <c:v>2.41617951016288</c:v>
                </c:pt>
                <c:pt idx="244">
                  <c:v>3.9389756588196501</c:v>
                </c:pt>
                <c:pt idx="245">
                  <c:v>4.1845456395685199</c:v>
                </c:pt>
                <c:pt idx="246">
                  <c:v>3.8134855222614399</c:v>
                </c:pt>
                <c:pt idx="247">
                  <c:v>4.2821436119111302</c:v>
                </c:pt>
                <c:pt idx="248">
                  <c:v>3.6938761311345401</c:v>
                </c:pt>
                <c:pt idx="249">
                  <c:v>4.3394050252337601</c:v>
                </c:pt>
                <c:pt idx="250">
                  <c:v>4.5520742778691199</c:v>
                </c:pt>
                <c:pt idx="251">
                  <c:v>4.6256709438706496</c:v>
                </c:pt>
                <c:pt idx="252">
                  <c:v>4.8269146006460701</c:v>
                </c:pt>
                <c:pt idx="253">
                  <c:v>9.8324894039983501</c:v>
                </c:pt>
                <c:pt idx="254">
                  <c:v>8.7297127978637192</c:v>
                </c:pt>
                <c:pt idx="255">
                  <c:v>10.132711016410701</c:v>
                </c:pt>
                <c:pt idx="256">
                  <c:v>9.55143830500446</c:v>
                </c:pt>
                <c:pt idx="257">
                  <c:v>9.9485388994307407</c:v>
                </c:pt>
                <c:pt idx="258">
                  <c:v>10.254345067685</c:v>
                </c:pt>
                <c:pt idx="259">
                  <c:v>9.55624767889325</c:v>
                </c:pt>
                <c:pt idx="260">
                  <c:v>10.4601587614313</c:v>
                </c:pt>
                <c:pt idx="261">
                  <c:v>9.3790130165183001</c:v>
                </c:pt>
                <c:pt idx="262">
                  <c:v>10.175459366615</c:v>
                </c:pt>
                <c:pt idx="263">
                  <c:v>9.4766614022363598</c:v>
                </c:pt>
                <c:pt idx="264">
                  <c:v>9.0386885585047807</c:v>
                </c:pt>
                <c:pt idx="265">
                  <c:v>10.67907800967</c:v>
                </c:pt>
                <c:pt idx="266">
                  <c:v>10.2384252422112</c:v>
                </c:pt>
                <c:pt idx="267">
                  <c:v>11.0455483925336</c:v>
                </c:pt>
                <c:pt idx="268">
                  <c:v>10.1968575339202</c:v>
                </c:pt>
                <c:pt idx="269">
                  <c:v>8.9534450333755196</c:v>
                </c:pt>
                <c:pt idx="270">
                  <c:v>9.5632418727455892</c:v>
                </c:pt>
                <c:pt idx="271">
                  <c:v>10.339711574017</c:v>
                </c:pt>
                <c:pt idx="272">
                  <c:v>9.3006894074289193</c:v>
                </c:pt>
                <c:pt idx="273">
                  <c:v>10.6845459779191</c:v>
                </c:pt>
                <c:pt idx="274">
                  <c:v>8.74578589599232</c:v>
                </c:pt>
                <c:pt idx="275">
                  <c:v>9.3764969675020797</c:v>
                </c:pt>
                <c:pt idx="276">
                  <c:v>9.0235015705004091</c:v>
                </c:pt>
                <c:pt idx="277">
                  <c:v>9.0027195085566802</c:v>
                </c:pt>
                <c:pt idx="278">
                  <c:v>8.6063486200882302</c:v>
                </c:pt>
                <c:pt idx="279">
                  <c:v>10.6267773352386</c:v>
                </c:pt>
                <c:pt idx="280">
                  <c:v>10.4648564492426</c:v>
                </c:pt>
                <c:pt idx="281">
                  <c:v>10.6178460042934</c:v>
                </c:pt>
                <c:pt idx="282">
                  <c:v>8.7870294911895108</c:v>
                </c:pt>
                <c:pt idx="283">
                  <c:v>9.8486276554028507</c:v>
                </c:pt>
                <c:pt idx="284">
                  <c:v>10.547250470241501</c:v>
                </c:pt>
                <c:pt idx="285">
                  <c:v>11.4065850985425</c:v>
                </c:pt>
                <c:pt idx="286">
                  <c:v>9.9927668475748899</c:v>
                </c:pt>
                <c:pt idx="287">
                  <c:v>9.0043429817800806</c:v>
                </c:pt>
                <c:pt idx="288">
                  <c:v>9.0469744226878301</c:v>
                </c:pt>
                <c:pt idx="289">
                  <c:v>9.9368249478200497</c:v>
                </c:pt>
                <c:pt idx="290">
                  <c:v>10.269635520471599</c:v>
                </c:pt>
                <c:pt idx="291">
                  <c:v>10.5678723683017</c:v>
                </c:pt>
                <c:pt idx="292">
                  <c:v>9.5629584198778304</c:v>
                </c:pt>
                <c:pt idx="293">
                  <c:v>10.037293716736199</c:v>
                </c:pt>
                <c:pt idx="294">
                  <c:v>0.67946200359048703</c:v>
                </c:pt>
                <c:pt idx="295">
                  <c:v>1.9841450203651001</c:v>
                </c:pt>
                <c:pt idx="296">
                  <c:v>3.1360290461674598</c:v>
                </c:pt>
                <c:pt idx="297">
                  <c:v>1.98150633643954</c:v>
                </c:pt>
                <c:pt idx="298">
                  <c:v>1.9349562290556399</c:v>
                </c:pt>
                <c:pt idx="299">
                  <c:v>1.9574433927306301</c:v>
                </c:pt>
                <c:pt idx="300">
                  <c:v>3.3398527672823199</c:v>
                </c:pt>
              </c:numCache>
            </c:numRef>
          </c:yVal>
          <c:smooth val="0"/>
          <c:extLst>
            <c:ext xmlns:c16="http://schemas.microsoft.com/office/drawing/2014/chart" uri="{C3380CC4-5D6E-409C-BE32-E72D297353CC}">
              <c16:uniqueId val="{00000001-323F-477C-88D1-F8D415B902C5}"/>
            </c:ext>
          </c:extLst>
        </c:ser>
        <c:dLbls>
          <c:showLegendKey val="0"/>
          <c:showVal val="0"/>
          <c:showCatName val="0"/>
          <c:showSerName val="0"/>
          <c:showPercent val="0"/>
          <c:showBubbleSize val="0"/>
        </c:dLbls>
        <c:axId val="1533079232"/>
        <c:axId val="1533079712"/>
      </c:scatterChart>
      <c:valAx>
        <c:axId val="153307923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533079712"/>
        <c:crosses val="autoZero"/>
        <c:crossBetween val="midCat"/>
      </c:valAx>
      <c:valAx>
        <c:axId val="1533079712"/>
        <c:scaling>
          <c:orientation val="minMax"/>
          <c:max val="16"/>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5330792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1F4C3-7D9B-4288-A510-EF9B2A604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2</TotalTime>
  <Pages>1</Pages>
  <Words>33129</Words>
  <Characters>188838</Characters>
  <Application>Microsoft Office Word</Application>
  <DocSecurity>0</DocSecurity>
  <Lines>1573</Lines>
  <Paragraphs>443</Paragraphs>
  <ScaleCrop>false</ScaleCrop>
  <HeadingPairs>
    <vt:vector size="2" baseType="variant">
      <vt:variant>
        <vt:lpstr>Title</vt:lpstr>
      </vt:variant>
      <vt:variant>
        <vt:i4>1</vt:i4>
      </vt:variant>
    </vt:vector>
  </HeadingPairs>
  <TitlesOfParts>
    <vt:vector size="1" baseType="lpstr">
      <vt:lpstr>THE UNIVERSITY OF NOTTINGHAM</vt:lpstr>
    </vt:vector>
  </TitlesOfParts>
  <Company>Elec Eng</Company>
  <LinksUpToDate>false</LinksUpToDate>
  <CharactersWithSpaces>22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NIVERSITY OF NOTTINGHAM</dc:title>
  <dc:subject/>
  <dc:creator>Kevin Webb</dc:creator>
  <cp:keywords/>
  <dc:description/>
  <cp:lastModifiedBy>Guan-Sheng CHEN</cp:lastModifiedBy>
  <cp:revision>313</cp:revision>
  <cp:lastPrinted>2024-05-09T09:49:00Z</cp:lastPrinted>
  <dcterms:created xsi:type="dcterms:W3CDTF">2024-05-03T18:10:00Z</dcterms:created>
  <dcterms:modified xsi:type="dcterms:W3CDTF">2024-05-09T09:59:00Z</dcterms:modified>
</cp:coreProperties>
</file>